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117553" w14:textId="1C4D0152" w:rsidR="008C1DEC" w:rsidRPr="00CD766D" w:rsidRDefault="008C1DEC" w:rsidP="00CD766D">
      <w:pPr>
        <w:pStyle w:val="Heading10"/>
        <w:numPr>
          <w:ilvl w:val="0"/>
          <w:numId w:val="0"/>
        </w:numPr>
        <w:jc w:val="left"/>
        <w:rPr>
          <w:lang w:val="vi-VN"/>
        </w:rPr>
      </w:pPr>
    </w:p>
    <w:p w14:paraId="4DCEB14A" w14:textId="77777777" w:rsidR="008C1DEC" w:rsidRDefault="008C1DEC" w:rsidP="00254BD7">
      <w:pPr>
        <w:jc w:val="center"/>
        <w:rPr>
          <w:sz w:val="26"/>
          <w:szCs w:val="26"/>
        </w:rPr>
      </w:pPr>
    </w:p>
    <w:p w14:paraId="0D74504F" w14:textId="622E1E2B" w:rsidR="00254BD7" w:rsidRPr="00254BD7" w:rsidRDefault="002D026B" w:rsidP="009A510C">
      <w:pPr>
        <w:pStyle w:val="Noidung"/>
        <w:spacing w:line="240" w:lineRule="auto"/>
        <w:jc w:val="center"/>
      </w:pPr>
      <w:bookmarkStart w:id="0" w:name="_Toc181946627"/>
      <w:bookmarkStart w:id="1" w:name="_Toc181968264"/>
      <w:bookmarkStart w:id="2" w:name="_Toc181968579"/>
      <w:bookmarkStart w:id="3" w:name="_Toc181970079"/>
      <w:bookmarkStart w:id="4" w:name="_Toc181971727"/>
      <w:bookmarkStart w:id="5" w:name="_Toc181971770"/>
      <w:bookmarkStart w:id="6" w:name="_Toc181971914"/>
      <w:r>
        <w:t>TRƯỜNG</w:t>
      </w:r>
      <w:r w:rsidR="00254BD7" w:rsidRPr="00254BD7">
        <w:t xml:space="preserve"> KỸ THUẬT VÀ CÔNG NGHỆ</w:t>
      </w:r>
      <w:bookmarkEnd w:id="0"/>
      <w:bookmarkEnd w:id="1"/>
      <w:bookmarkEnd w:id="2"/>
      <w:bookmarkEnd w:id="3"/>
      <w:bookmarkEnd w:id="4"/>
      <w:bookmarkEnd w:id="5"/>
      <w:bookmarkEnd w:id="6"/>
    </w:p>
    <w:p w14:paraId="423993CE" w14:textId="7206F7AC" w:rsidR="00254BD7" w:rsidRPr="00012520" w:rsidRDefault="0069553A" w:rsidP="009A510C">
      <w:pPr>
        <w:pStyle w:val="Noidung"/>
        <w:spacing w:line="240" w:lineRule="auto"/>
        <w:jc w:val="center"/>
        <w:rPr>
          <w:b/>
        </w:rPr>
      </w:pPr>
      <w:bookmarkStart w:id="7" w:name="_Toc181946628"/>
      <w:bookmarkStart w:id="8" w:name="_Toc181968265"/>
      <w:bookmarkStart w:id="9" w:name="_Toc181968580"/>
      <w:bookmarkStart w:id="10" w:name="_Toc181970080"/>
      <w:bookmarkStart w:id="11" w:name="_Toc181971728"/>
      <w:bookmarkStart w:id="12" w:name="_Toc181971771"/>
      <w:bookmarkStart w:id="13" w:name="_Toc181971915"/>
      <w:r>
        <w:rPr>
          <w:b/>
        </w:rPr>
        <w:t>KHOA</w:t>
      </w:r>
      <w:r w:rsidR="00254BD7" w:rsidRPr="00012520">
        <w:rPr>
          <w:b/>
        </w:rPr>
        <w:t xml:space="preserve"> </w:t>
      </w:r>
      <w:r w:rsidR="00254BD7">
        <w:rPr>
          <w:b/>
        </w:rPr>
        <w:t>CÔNG NGHỆ THÔNG TIN</w:t>
      </w:r>
      <w:bookmarkEnd w:id="7"/>
      <w:bookmarkEnd w:id="8"/>
      <w:bookmarkEnd w:id="9"/>
      <w:bookmarkEnd w:id="10"/>
      <w:bookmarkEnd w:id="11"/>
      <w:bookmarkEnd w:id="12"/>
      <w:bookmarkEnd w:id="13"/>
    </w:p>
    <w:p w14:paraId="35E82D03" w14:textId="77777777" w:rsidR="00254BD7" w:rsidRPr="008F0335" w:rsidRDefault="00254BD7" w:rsidP="00254BD7">
      <w:pPr>
        <w:spacing w:line="360" w:lineRule="auto"/>
        <w:jc w:val="center"/>
        <w:rPr>
          <w:sz w:val="26"/>
          <w:szCs w:val="26"/>
          <w:lang w:val="vi-VN"/>
        </w:rPr>
      </w:pPr>
    </w:p>
    <w:p w14:paraId="2713AA80" w14:textId="77777777" w:rsidR="0093037D" w:rsidRPr="008F0335" w:rsidRDefault="0093037D" w:rsidP="002E4526">
      <w:pPr>
        <w:spacing w:line="360" w:lineRule="auto"/>
        <w:jc w:val="center"/>
        <w:rPr>
          <w:sz w:val="26"/>
          <w:szCs w:val="26"/>
          <w:lang w:val="vi-VN"/>
        </w:rPr>
      </w:pPr>
    </w:p>
    <w:p w14:paraId="3880C53F" w14:textId="4C2DABF3" w:rsidR="00254BD7" w:rsidRDefault="003A3DD1" w:rsidP="002E4526">
      <w:pPr>
        <w:spacing w:line="360" w:lineRule="auto"/>
        <w:jc w:val="center"/>
        <w:rPr>
          <w:sz w:val="26"/>
          <w:szCs w:val="26"/>
        </w:rPr>
      </w:pPr>
      <w:r w:rsidRPr="0084274B">
        <w:rPr>
          <w:b/>
          <w:noProof/>
          <w:sz w:val="48"/>
        </w:rPr>
        <w:drawing>
          <wp:inline distT="0" distB="0" distL="0" distR="0" wp14:anchorId="74352B71" wp14:editId="719D83BF">
            <wp:extent cx="914400" cy="892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3F1BC612" w14:textId="77777777" w:rsidR="008C1DEC" w:rsidRDefault="008C1DEC" w:rsidP="008C1DEC">
      <w:pPr>
        <w:spacing w:line="360" w:lineRule="auto"/>
        <w:jc w:val="center"/>
        <w:rPr>
          <w:b/>
          <w:sz w:val="26"/>
          <w:szCs w:val="26"/>
        </w:rPr>
      </w:pPr>
    </w:p>
    <w:p w14:paraId="0834D984" w14:textId="77777777" w:rsidR="008C1DEC" w:rsidRDefault="008C1DEC" w:rsidP="008C1DEC">
      <w:pPr>
        <w:spacing w:line="360" w:lineRule="auto"/>
        <w:jc w:val="center"/>
        <w:rPr>
          <w:b/>
          <w:sz w:val="26"/>
          <w:szCs w:val="26"/>
        </w:rPr>
      </w:pPr>
    </w:p>
    <w:p w14:paraId="6E894BA2" w14:textId="518A0404" w:rsidR="008C1DEC" w:rsidRPr="00006016" w:rsidRDefault="00FA05A8" w:rsidP="0031012B">
      <w:pPr>
        <w:pStyle w:val="Noidung"/>
        <w:spacing w:line="240" w:lineRule="auto"/>
        <w:jc w:val="center"/>
        <w:rPr>
          <w:b/>
          <w:bCs/>
          <w:szCs w:val="26"/>
        </w:rPr>
      </w:pPr>
      <w:bookmarkStart w:id="14" w:name="_Toc181946629"/>
      <w:bookmarkStart w:id="15" w:name="_Toc181968266"/>
      <w:bookmarkStart w:id="16" w:name="_Toc181968581"/>
      <w:bookmarkStart w:id="17" w:name="_Toc181970081"/>
      <w:bookmarkStart w:id="18" w:name="_Toc181971729"/>
      <w:bookmarkStart w:id="19" w:name="_Toc181971772"/>
      <w:bookmarkStart w:id="20" w:name="_Toc181971916"/>
      <w:r w:rsidRPr="00006016">
        <w:rPr>
          <w:b/>
          <w:bCs/>
          <w:szCs w:val="26"/>
        </w:rPr>
        <w:t xml:space="preserve">THỰC TẬP </w:t>
      </w:r>
      <w:r w:rsidR="002768F3" w:rsidRPr="00006016">
        <w:rPr>
          <w:b/>
          <w:bCs/>
          <w:szCs w:val="26"/>
        </w:rPr>
        <w:t xml:space="preserve">ĐỒ ÁN </w:t>
      </w:r>
      <w:bookmarkEnd w:id="14"/>
      <w:r w:rsidR="00EB0667" w:rsidRPr="00006016">
        <w:rPr>
          <w:b/>
          <w:bCs/>
          <w:szCs w:val="26"/>
        </w:rPr>
        <w:t>CHUYÊN</w:t>
      </w:r>
      <w:r w:rsidR="00765D58" w:rsidRPr="00006016">
        <w:rPr>
          <w:b/>
          <w:bCs/>
          <w:szCs w:val="26"/>
        </w:rPr>
        <w:t xml:space="preserve"> NGÀNH</w:t>
      </w:r>
      <w:bookmarkEnd w:id="15"/>
      <w:bookmarkEnd w:id="16"/>
      <w:bookmarkEnd w:id="17"/>
      <w:bookmarkEnd w:id="18"/>
      <w:bookmarkEnd w:id="19"/>
      <w:bookmarkEnd w:id="20"/>
    </w:p>
    <w:p w14:paraId="242765E9" w14:textId="31A18B5F" w:rsidR="008C1DEC" w:rsidRPr="00006016" w:rsidRDefault="00E00262" w:rsidP="0031012B">
      <w:pPr>
        <w:pStyle w:val="Noidung"/>
        <w:spacing w:line="240" w:lineRule="auto"/>
        <w:jc w:val="center"/>
        <w:rPr>
          <w:b/>
          <w:bCs/>
          <w:szCs w:val="26"/>
        </w:rPr>
      </w:pPr>
      <w:r w:rsidRPr="00006016">
        <w:rPr>
          <w:b/>
          <w:bCs/>
          <w:szCs w:val="26"/>
        </w:rPr>
        <w:t xml:space="preserve">HỌC KỲ </w:t>
      </w:r>
      <w:r w:rsidR="00DD3276" w:rsidRPr="00006016">
        <w:rPr>
          <w:b/>
          <w:bCs/>
          <w:szCs w:val="26"/>
        </w:rPr>
        <w:t>I</w:t>
      </w:r>
      <w:r w:rsidR="008C1DEC" w:rsidRPr="00006016">
        <w:rPr>
          <w:b/>
          <w:bCs/>
          <w:szCs w:val="26"/>
        </w:rPr>
        <w:t xml:space="preserve">, NĂM HỌC </w:t>
      </w:r>
      <w:r w:rsidR="00EB0667" w:rsidRPr="00006016">
        <w:rPr>
          <w:b/>
          <w:bCs/>
          <w:szCs w:val="26"/>
        </w:rPr>
        <w:t>2025</w:t>
      </w:r>
      <w:r w:rsidR="00DD3276" w:rsidRPr="00006016">
        <w:rPr>
          <w:b/>
          <w:bCs/>
          <w:szCs w:val="26"/>
        </w:rPr>
        <w:t>-</w:t>
      </w:r>
      <w:r w:rsidR="00EB0667" w:rsidRPr="00006016">
        <w:rPr>
          <w:b/>
          <w:bCs/>
          <w:szCs w:val="26"/>
        </w:rPr>
        <w:t>2026</w:t>
      </w:r>
    </w:p>
    <w:p w14:paraId="06FF78A5" w14:textId="77777777" w:rsidR="00EF4DD3" w:rsidRDefault="00EF4DD3" w:rsidP="008C1DEC">
      <w:pPr>
        <w:spacing w:line="360" w:lineRule="auto"/>
        <w:jc w:val="center"/>
        <w:rPr>
          <w:b/>
          <w:sz w:val="26"/>
          <w:szCs w:val="26"/>
          <w:lang w:val="vi-VN"/>
        </w:rPr>
      </w:pPr>
    </w:p>
    <w:p w14:paraId="6548A96E" w14:textId="77777777" w:rsidR="00FC459B" w:rsidRPr="00EF4DD3" w:rsidRDefault="00FC459B" w:rsidP="008C1DEC">
      <w:pPr>
        <w:spacing w:line="360" w:lineRule="auto"/>
        <w:jc w:val="center"/>
        <w:rPr>
          <w:b/>
          <w:sz w:val="26"/>
          <w:szCs w:val="26"/>
          <w:lang w:val="vi-VN"/>
        </w:rPr>
      </w:pPr>
    </w:p>
    <w:p w14:paraId="23EDFE13" w14:textId="77777777" w:rsidR="00DE76DA" w:rsidRDefault="00DE76DA" w:rsidP="00DE76DA">
      <w:pPr>
        <w:jc w:val="center"/>
        <w:rPr>
          <w:rFonts w:asciiTheme="majorHAnsi" w:hAnsiTheme="majorHAnsi" w:cstheme="majorHAnsi"/>
          <w:b/>
          <w:sz w:val="44"/>
          <w:szCs w:val="44"/>
          <w:lang w:val="vi-VN"/>
        </w:rPr>
      </w:pPr>
      <w:r w:rsidRPr="00DE76DA">
        <w:rPr>
          <w:rFonts w:asciiTheme="majorHAnsi" w:hAnsiTheme="majorHAnsi" w:cstheme="majorHAnsi"/>
          <w:b/>
          <w:sz w:val="44"/>
          <w:szCs w:val="44"/>
          <w:lang w:val="vi-VN"/>
        </w:rPr>
        <w:t xml:space="preserve">XÂY DỰNG HỆ THỐNG BACKEND CHO NỀN TẢNG HỌC TẬP TRỰC TUYẾN </w:t>
      </w:r>
    </w:p>
    <w:p w14:paraId="654D7083" w14:textId="584D2E17" w:rsidR="0093037D" w:rsidRPr="00DE76DA" w:rsidRDefault="00DE76DA" w:rsidP="00DE76DA">
      <w:pPr>
        <w:jc w:val="center"/>
        <w:rPr>
          <w:rFonts w:asciiTheme="majorHAnsi" w:hAnsiTheme="majorHAnsi" w:cstheme="majorHAnsi"/>
          <w:b/>
          <w:sz w:val="44"/>
          <w:szCs w:val="44"/>
          <w:lang w:val="vi-VN"/>
        </w:rPr>
      </w:pPr>
      <w:r w:rsidRPr="00DE76DA">
        <w:rPr>
          <w:rFonts w:asciiTheme="majorHAnsi" w:hAnsiTheme="majorHAnsi" w:cstheme="majorHAnsi"/>
          <w:b/>
          <w:sz w:val="44"/>
          <w:szCs w:val="44"/>
          <w:lang w:val="vi-VN"/>
        </w:rPr>
        <w:t>CÓ TÍCH HỢP YẾU TỐ TRÒ CHƠI</w:t>
      </w:r>
    </w:p>
    <w:p w14:paraId="66E236AB" w14:textId="77777777" w:rsidR="00254BD7" w:rsidRPr="008E3C0E" w:rsidRDefault="00254BD7" w:rsidP="00254BD7">
      <w:pPr>
        <w:spacing w:line="360" w:lineRule="auto"/>
        <w:jc w:val="center"/>
        <w:rPr>
          <w:sz w:val="26"/>
          <w:szCs w:val="26"/>
          <w:lang w:val="vi-VN"/>
        </w:rPr>
      </w:pPr>
    </w:p>
    <w:p w14:paraId="29BFD825" w14:textId="77777777" w:rsidR="00EF4DD3" w:rsidRDefault="00EF4DD3" w:rsidP="00254BD7">
      <w:pPr>
        <w:spacing w:line="360" w:lineRule="auto"/>
        <w:rPr>
          <w:sz w:val="26"/>
          <w:szCs w:val="26"/>
          <w:lang w:val="vi-VN"/>
        </w:rPr>
      </w:pPr>
    </w:p>
    <w:p w14:paraId="3D24ED1B" w14:textId="77777777" w:rsidR="00EF4DD3" w:rsidRDefault="00EF4DD3" w:rsidP="00254BD7">
      <w:pPr>
        <w:spacing w:line="360" w:lineRule="auto"/>
        <w:rPr>
          <w:sz w:val="26"/>
          <w:szCs w:val="26"/>
          <w:lang w:val="vi-VN"/>
        </w:rPr>
      </w:pPr>
    </w:p>
    <w:p w14:paraId="0F58193D" w14:textId="3FD3D87C" w:rsidR="00254BD7" w:rsidRPr="008E3C0E" w:rsidRDefault="003A3DD1" w:rsidP="00254BD7">
      <w:pPr>
        <w:spacing w:line="360" w:lineRule="auto"/>
        <w:rPr>
          <w:sz w:val="26"/>
          <w:szCs w:val="26"/>
          <w:lang w:val="vi-VN"/>
        </w:rPr>
      </w:pPr>
      <w:r>
        <w:rPr>
          <w:noProof/>
          <w:sz w:val="26"/>
          <w:szCs w:val="26"/>
        </w:rPr>
        <mc:AlternateContent>
          <mc:Choice Requires="wps">
            <w:drawing>
              <wp:anchor distT="0" distB="0" distL="114300" distR="114300" simplePos="0" relativeHeight="251654656" behindDoc="0" locked="0" layoutInCell="1" allowOverlap="1" wp14:anchorId="3A89C641" wp14:editId="32F761FF">
                <wp:simplePos x="0" y="0"/>
                <wp:positionH relativeFrom="column">
                  <wp:posOffset>568325</wp:posOffset>
                </wp:positionH>
                <wp:positionV relativeFrom="paragraph">
                  <wp:posOffset>285346</wp:posOffset>
                </wp:positionV>
                <wp:extent cx="2126673" cy="685800"/>
                <wp:effectExtent l="0" t="0" r="6985" b="0"/>
                <wp:wrapNone/>
                <wp:docPr id="1895718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6673"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519AE3" w14:textId="77777777" w:rsidR="008C1DEC" w:rsidRDefault="00390117">
                            <w:pPr>
                              <w:rPr>
                                <w:i/>
                              </w:rPr>
                            </w:pPr>
                            <w:r>
                              <w:rPr>
                                <w:i/>
                              </w:rPr>
                              <w:t>Giảng</w:t>
                            </w:r>
                            <w:r w:rsidR="008C1DEC" w:rsidRPr="008C1DEC">
                              <w:rPr>
                                <w:i/>
                              </w:rPr>
                              <w:t xml:space="preserve"> viên hướng dẫn:</w:t>
                            </w:r>
                          </w:p>
                          <w:p w14:paraId="39AFD83F" w14:textId="6D9F68F1" w:rsidR="00065518" w:rsidRDefault="00FD6DB9" w:rsidP="00FD6DB9">
                            <w:pPr>
                              <w:rPr>
                                <w:iCs/>
                                <w:lang w:val="vi-VN"/>
                              </w:rPr>
                            </w:pPr>
                            <w:r w:rsidRPr="006961F5">
                              <w:rPr>
                                <w:iCs/>
                              </w:rPr>
                              <w:t>ThS.</w:t>
                            </w:r>
                            <w:r w:rsidR="00AA71BA">
                              <w:rPr>
                                <w:iCs/>
                                <w:lang w:val="vi-VN"/>
                              </w:rPr>
                              <w:t xml:space="preserve"> </w:t>
                            </w:r>
                            <w:r w:rsidR="00A85E13">
                              <w:rPr>
                                <w:iCs/>
                                <w:lang w:val="vi-VN"/>
                              </w:rPr>
                              <w:t>Nguyễn Ngọc Đan Thanh</w:t>
                            </w:r>
                          </w:p>
                          <w:p w14:paraId="1D68AFA8" w14:textId="77777777" w:rsidR="00A85E13" w:rsidRPr="00AA71BA" w:rsidRDefault="00A85E13" w:rsidP="00FD6DB9">
                            <w:pPr>
                              <w:rPr>
                                <w:iCs/>
                                <w:lang w:val="vi-VN"/>
                              </w:rPr>
                            </w:pPr>
                          </w:p>
                          <w:p w14:paraId="4C41487B" w14:textId="77777777" w:rsidR="00B84B68" w:rsidRPr="00B84B68" w:rsidRDefault="00B84B68" w:rsidP="00FD6DB9">
                            <w:pPr>
                              <w:rPr>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89C641" id="_x0000_t202" coordsize="21600,21600" o:spt="202" path="m,l,21600r21600,l21600,xe">
                <v:stroke joinstyle="miter"/>
                <v:path gradientshapeok="t" o:connecttype="rect"/>
              </v:shapetype>
              <v:shape id="Text Box 2" o:spid="_x0000_s1026" type="#_x0000_t202" style="position:absolute;margin-left:44.75pt;margin-top:22.45pt;width:167.45pt;height:5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" stroked="f">
                <v:textbox>
                  <w:txbxContent>
                    <w:p w14:paraId="34519AE3" w14:textId="77777777" w:rsidR="008C1DEC" w:rsidRDefault="00390117">
                      <w:pPr>
                        <w:rPr>
                          <w:i/>
                        </w:rPr>
                      </w:pPr>
                      <w:r>
                        <w:rPr>
                          <w:i/>
                        </w:rPr>
                        <w:t>Giảng</w:t>
                      </w:r>
                      <w:r w:rsidR="008C1DEC" w:rsidRPr="008C1DEC">
                        <w:rPr>
                          <w:i/>
                        </w:rPr>
                        <w:t xml:space="preserve"> viên hướng dẫn:</w:t>
                      </w:r>
                    </w:p>
                    <w:p w14:paraId="39AFD83F" w14:textId="6D9F68F1" w:rsidR="00065518" w:rsidRDefault="00FD6DB9" w:rsidP="00FD6DB9">
                      <w:pPr>
                        <w:rPr>
                          <w:iCs/>
                          <w:lang w:val="vi-VN"/>
                        </w:rPr>
                      </w:pPr>
                      <w:r w:rsidRPr="006961F5">
                        <w:rPr>
                          <w:iCs/>
                        </w:rPr>
                        <w:t>ThS.</w:t>
                      </w:r>
                      <w:r w:rsidR="00AA71BA">
                        <w:rPr>
                          <w:iCs/>
                          <w:lang w:val="vi-VN"/>
                        </w:rPr>
                        <w:t xml:space="preserve"> </w:t>
                      </w:r>
                      <w:r w:rsidR="00A85E13">
                        <w:rPr>
                          <w:iCs/>
                          <w:lang w:val="vi-VN"/>
                        </w:rPr>
                        <w:t>Nguyễn Ngọc Đan Thanh</w:t>
                      </w:r>
                    </w:p>
                    <w:p w14:paraId="1D68AFA8" w14:textId="77777777" w:rsidR="00A85E13" w:rsidRPr="00AA71BA" w:rsidRDefault="00A85E13" w:rsidP="00FD6DB9">
                      <w:pPr>
                        <w:rPr>
                          <w:iCs/>
                          <w:lang w:val="vi-VN"/>
                        </w:rPr>
                      </w:pPr>
                    </w:p>
                    <w:p w14:paraId="4C41487B" w14:textId="77777777" w:rsidR="00B84B68" w:rsidRPr="00B84B68" w:rsidRDefault="00B84B68" w:rsidP="00FD6DB9">
                      <w:pPr>
                        <w:rPr>
                          <w:lang w:val="vi-VN"/>
                        </w:rPr>
                      </w:pPr>
                    </w:p>
                  </w:txbxContent>
                </v:textbox>
              </v:shape>
            </w:pict>
          </mc:Fallback>
        </mc:AlternateContent>
      </w:r>
    </w:p>
    <w:p w14:paraId="41CCE7D7" w14:textId="1CE828C9" w:rsidR="00254BD7" w:rsidRPr="008E3C0E"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5680" behindDoc="0" locked="0" layoutInCell="1" allowOverlap="1" wp14:anchorId="52878F6B" wp14:editId="3EF01F28">
                <wp:simplePos x="0" y="0"/>
                <wp:positionH relativeFrom="column">
                  <wp:posOffset>3429000</wp:posOffset>
                </wp:positionH>
                <wp:positionV relativeFrom="paragraph">
                  <wp:posOffset>7620</wp:posOffset>
                </wp:positionV>
                <wp:extent cx="1828800" cy="800100"/>
                <wp:effectExtent l="4445" t="1905" r="0" b="0"/>
                <wp:wrapNone/>
                <wp:docPr id="12622973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878F6B" id="Text Box 3" o:spid="_x0000_s1027" type="#_x0000_t202" style="position:absolute;left:0;text-align:left;margin-left:270pt;margin-top:.6pt;width:2in;height: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" stroked="f">
                <v:textbo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6CE70329" w14:textId="77777777" w:rsidR="00683997" w:rsidRPr="008E3C0E" w:rsidRDefault="00683997" w:rsidP="00254BD7">
      <w:pPr>
        <w:spacing w:line="360" w:lineRule="auto"/>
        <w:rPr>
          <w:sz w:val="26"/>
          <w:szCs w:val="26"/>
          <w:lang w:val="vi-VN"/>
        </w:rPr>
      </w:pPr>
    </w:p>
    <w:p w14:paraId="757136D9" w14:textId="77777777" w:rsidR="00683997" w:rsidRPr="008E3C0E" w:rsidRDefault="00683997" w:rsidP="00254BD7">
      <w:pPr>
        <w:spacing w:line="360" w:lineRule="auto"/>
        <w:rPr>
          <w:sz w:val="26"/>
          <w:szCs w:val="26"/>
          <w:lang w:val="vi-VN"/>
        </w:rPr>
      </w:pPr>
    </w:p>
    <w:p w14:paraId="135225E2" w14:textId="77777777" w:rsidR="00683997" w:rsidRPr="008E3C0E" w:rsidRDefault="00683997" w:rsidP="00254BD7">
      <w:pPr>
        <w:spacing w:line="360" w:lineRule="auto"/>
        <w:rPr>
          <w:sz w:val="26"/>
          <w:szCs w:val="26"/>
          <w:lang w:val="vi-VN"/>
        </w:rPr>
      </w:pPr>
    </w:p>
    <w:p w14:paraId="51841D1A" w14:textId="77777777" w:rsidR="00ED287E" w:rsidRPr="008E3C0E" w:rsidRDefault="00ED287E" w:rsidP="00254BD7">
      <w:pPr>
        <w:spacing w:line="360" w:lineRule="auto"/>
        <w:rPr>
          <w:sz w:val="26"/>
          <w:szCs w:val="26"/>
          <w:lang w:val="vi-VN"/>
        </w:rPr>
      </w:pPr>
    </w:p>
    <w:p w14:paraId="545D4BA8" w14:textId="77777777" w:rsidR="00ED287E" w:rsidRDefault="00ED287E" w:rsidP="00254BD7">
      <w:pPr>
        <w:spacing w:line="360" w:lineRule="auto"/>
        <w:rPr>
          <w:sz w:val="26"/>
          <w:szCs w:val="26"/>
          <w:lang w:val="vi-VN"/>
        </w:rPr>
      </w:pPr>
    </w:p>
    <w:p w14:paraId="2F807026" w14:textId="77777777" w:rsidR="00DE76DA" w:rsidRPr="008E3C0E" w:rsidRDefault="00DE76DA" w:rsidP="00254BD7">
      <w:pPr>
        <w:spacing w:line="360" w:lineRule="auto"/>
        <w:rPr>
          <w:sz w:val="26"/>
          <w:szCs w:val="26"/>
          <w:lang w:val="vi-VN"/>
        </w:rPr>
      </w:pPr>
    </w:p>
    <w:p w14:paraId="5D653F60" w14:textId="0974C108" w:rsidR="00BB5C5B" w:rsidRPr="00EF4DD3" w:rsidRDefault="00BB5C5B" w:rsidP="00254BD7">
      <w:pPr>
        <w:spacing w:line="360" w:lineRule="auto"/>
        <w:rPr>
          <w:sz w:val="26"/>
          <w:szCs w:val="26"/>
          <w:lang w:val="vi-VN"/>
        </w:rPr>
      </w:pPr>
    </w:p>
    <w:p w14:paraId="162707F0" w14:textId="338D1E39" w:rsidR="008C1DEC" w:rsidRPr="008E3C0E" w:rsidRDefault="00A96E9F" w:rsidP="003071A1">
      <w:pPr>
        <w:spacing w:line="360" w:lineRule="auto"/>
        <w:jc w:val="center"/>
        <w:rPr>
          <w:sz w:val="26"/>
          <w:szCs w:val="26"/>
          <w:lang w:val="vi-VN"/>
        </w:rPr>
      </w:pPr>
      <w:r>
        <w:rPr>
          <w:b/>
          <w:bCs/>
          <w:i/>
          <w:sz w:val="26"/>
          <w:szCs w:val="26"/>
          <w:lang w:val="vi-VN"/>
        </w:rPr>
        <w:t>Vĩnh Long</w:t>
      </w:r>
      <w:r w:rsidR="003F7B28" w:rsidRPr="008E3C0E">
        <w:rPr>
          <w:b/>
          <w:bCs/>
          <w:i/>
          <w:sz w:val="26"/>
          <w:szCs w:val="26"/>
          <w:lang w:val="vi-VN"/>
        </w:rPr>
        <w:t>, tháng</w:t>
      </w:r>
      <w:r w:rsidR="00DD3276" w:rsidRPr="008E3C0E">
        <w:rPr>
          <w:b/>
          <w:bCs/>
          <w:i/>
          <w:sz w:val="26"/>
          <w:szCs w:val="26"/>
          <w:lang w:val="vi-VN"/>
        </w:rPr>
        <w:t xml:space="preserve"> </w:t>
      </w:r>
      <w:r w:rsidR="00031646">
        <w:rPr>
          <w:b/>
          <w:bCs/>
          <w:i/>
          <w:sz w:val="26"/>
          <w:szCs w:val="26"/>
          <w:lang w:val="vi-VN"/>
        </w:rPr>
        <w:t>12</w:t>
      </w:r>
      <w:r w:rsidR="003F7B28" w:rsidRPr="008E3C0E">
        <w:rPr>
          <w:b/>
          <w:bCs/>
          <w:i/>
          <w:sz w:val="26"/>
          <w:szCs w:val="26"/>
          <w:lang w:val="vi-VN"/>
        </w:rPr>
        <w:t xml:space="preserve"> năm</w:t>
      </w:r>
      <w:r w:rsidR="00DD3276" w:rsidRPr="008E3C0E">
        <w:rPr>
          <w:b/>
          <w:bCs/>
          <w:i/>
          <w:sz w:val="26"/>
          <w:szCs w:val="26"/>
          <w:lang w:val="vi-VN"/>
        </w:rPr>
        <w:t xml:space="preserve"> </w:t>
      </w:r>
      <w:r w:rsidR="00031646">
        <w:rPr>
          <w:b/>
          <w:bCs/>
          <w:i/>
          <w:sz w:val="26"/>
          <w:szCs w:val="26"/>
          <w:lang w:val="vi-VN"/>
        </w:rPr>
        <w:t>2025</w:t>
      </w:r>
    </w:p>
    <w:p w14:paraId="7268373C" w14:textId="77777777" w:rsidR="008C1DEC" w:rsidRPr="008E3C0E" w:rsidRDefault="008C1DEC" w:rsidP="00254BD7">
      <w:pPr>
        <w:jc w:val="center"/>
        <w:rPr>
          <w:sz w:val="26"/>
          <w:szCs w:val="26"/>
          <w:lang w:val="vi-VN"/>
        </w:rPr>
      </w:pPr>
    </w:p>
    <w:p w14:paraId="231BE9B7" w14:textId="3B81BC75" w:rsidR="00254BD7" w:rsidRPr="008E3C0E" w:rsidRDefault="002D026B" w:rsidP="009A510C">
      <w:pPr>
        <w:pStyle w:val="Noidung"/>
        <w:spacing w:line="240" w:lineRule="auto"/>
        <w:jc w:val="center"/>
      </w:pPr>
      <w:bookmarkStart w:id="21" w:name="_Toc181946630"/>
      <w:bookmarkStart w:id="22" w:name="_Toc181968267"/>
      <w:bookmarkStart w:id="23" w:name="_Toc181968582"/>
      <w:bookmarkStart w:id="24" w:name="_Toc181970082"/>
      <w:bookmarkStart w:id="25" w:name="_Toc181971730"/>
      <w:bookmarkStart w:id="26" w:name="_Toc181971773"/>
      <w:bookmarkStart w:id="27" w:name="_Toc181971917"/>
      <w:r>
        <w:lastRenderedPageBreak/>
        <w:t>TRƯỜNG</w:t>
      </w:r>
      <w:r w:rsidR="00254BD7" w:rsidRPr="008E3C0E">
        <w:t xml:space="preserve"> KỸ THUẬT VÀ CÔNG NGHỆ</w:t>
      </w:r>
      <w:bookmarkEnd w:id="21"/>
      <w:bookmarkEnd w:id="22"/>
      <w:bookmarkEnd w:id="23"/>
      <w:bookmarkEnd w:id="24"/>
      <w:bookmarkEnd w:id="25"/>
      <w:bookmarkEnd w:id="26"/>
      <w:bookmarkEnd w:id="27"/>
    </w:p>
    <w:p w14:paraId="00E1E122" w14:textId="0E77372B" w:rsidR="00254BD7" w:rsidRPr="008E3C0E" w:rsidRDefault="00A96E9F" w:rsidP="009A510C">
      <w:pPr>
        <w:pStyle w:val="Noidung"/>
        <w:spacing w:line="240" w:lineRule="auto"/>
        <w:jc w:val="center"/>
        <w:rPr>
          <w:b/>
        </w:rPr>
      </w:pPr>
      <w:bookmarkStart w:id="28" w:name="_Toc181946631"/>
      <w:bookmarkStart w:id="29" w:name="_Toc181968268"/>
      <w:bookmarkStart w:id="30" w:name="_Toc181968583"/>
      <w:bookmarkStart w:id="31" w:name="_Toc181970083"/>
      <w:bookmarkStart w:id="32" w:name="_Toc181971731"/>
      <w:bookmarkStart w:id="33" w:name="_Toc181971774"/>
      <w:bookmarkStart w:id="34" w:name="_Toc181971918"/>
      <w:r>
        <w:rPr>
          <w:b/>
        </w:rPr>
        <w:t>KHOA</w:t>
      </w:r>
      <w:r w:rsidR="00254BD7" w:rsidRPr="008E3C0E">
        <w:rPr>
          <w:b/>
        </w:rPr>
        <w:t xml:space="preserve"> CÔNG NGHỆ THÔNG TIN</w:t>
      </w:r>
      <w:bookmarkEnd w:id="28"/>
      <w:bookmarkEnd w:id="29"/>
      <w:bookmarkEnd w:id="30"/>
      <w:bookmarkEnd w:id="31"/>
      <w:bookmarkEnd w:id="32"/>
      <w:bookmarkEnd w:id="33"/>
      <w:bookmarkEnd w:id="34"/>
    </w:p>
    <w:p w14:paraId="74868C0C" w14:textId="77777777" w:rsidR="00254BD7" w:rsidRPr="008E3C0E" w:rsidRDefault="00254BD7" w:rsidP="00254BD7">
      <w:pPr>
        <w:spacing w:line="360" w:lineRule="auto"/>
        <w:jc w:val="center"/>
        <w:rPr>
          <w:sz w:val="26"/>
          <w:szCs w:val="26"/>
          <w:lang w:val="vi-VN"/>
        </w:rPr>
      </w:pPr>
    </w:p>
    <w:p w14:paraId="68B79920" w14:textId="77777777" w:rsidR="0093037D" w:rsidRPr="008E3C0E" w:rsidRDefault="0093037D" w:rsidP="002E4526">
      <w:pPr>
        <w:spacing w:line="360" w:lineRule="auto"/>
        <w:jc w:val="center"/>
        <w:rPr>
          <w:sz w:val="26"/>
          <w:szCs w:val="26"/>
          <w:lang w:val="vi-VN"/>
        </w:rPr>
      </w:pPr>
    </w:p>
    <w:p w14:paraId="667A543D" w14:textId="72F07454" w:rsidR="00254BD7" w:rsidRDefault="003A3DD1" w:rsidP="002E4526">
      <w:pPr>
        <w:spacing w:line="360" w:lineRule="auto"/>
        <w:jc w:val="center"/>
        <w:rPr>
          <w:sz w:val="26"/>
          <w:szCs w:val="26"/>
        </w:rPr>
      </w:pPr>
      <w:r w:rsidRPr="0084274B">
        <w:rPr>
          <w:b/>
          <w:noProof/>
          <w:sz w:val="48"/>
        </w:rPr>
        <w:drawing>
          <wp:inline distT="0" distB="0" distL="0" distR="0" wp14:anchorId="36D07155" wp14:editId="2F9E93EC">
            <wp:extent cx="914400" cy="8928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7DFE8C69" w14:textId="77777777" w:rsidR="008C1DEC" w:rsidRDefault="008C1DEC" w:rsidP="008C1DEC">
      <w:pPr>
        <w:spacing w:line="360" w:lineRule="auto"/>
        <w:jc w:val="center"/>
        <w:rPr>
          <w:b/>
          <w:sz w:val="26"/>
          <w:szCs w:val="26"/>
        </w:rPr>
      </w:pPr>
    </w:p>
    <w:p w14:paraId="06DE1DC1" w14:textId="77777777" w:rsidR="008C1DEC" w:rsidRPr="00DE76DA" w:rsidRDefault="008C1DEC" w:rsidP="00DE76DA">
      <w:pPr>
        <w:spacing w:line="360" w:lineRule="auto"/>
        <w:rPr>
          <w:b/>
          <w:sz w:val="26"/>
          <w:szCs w:val="26"/>
          <w:lang w:val="vi-VN"/>
        </w:rPr>
      </w:pPr>
    </w:p>
    <w:p w14:paraId="122831A9" w14:textId="7BD709AD" w:rsidR="008C1DEC" w:rsidRPr="00006016" w:rsidRDefault="00FA05A8" w:rsidP="0031012B">
      <w:pPr>
        <w:pStyle w:val="Noidung"/>
        <w:spacing w:line="240" w:lineRule="auto"/>
        <w:jc w:val="center"/>
        <w:rPr>
          <w:b/>
          <w:bCs/>
          <w:szCs w:val="26"/>
        </w:rPr>
      </w:pPr>
      <w:bookmarkStart w:id="35" w:name="_Toc181946632"/>
      <w:bookmarkStart w:id="36" w:name="_Toc181968269"/>
      <w:bookmarkStart w:id="37" w:name="_Toc181968584"/>
      <w:bookmarkStart w:id="38" w:name="_Toc181970084"/>
      <w:bookmarkStart w:id="39" w:name="_Toc181971732"/>
      <w:bookmarkStart w:id="40" w:name="_Toc181971775"/>
      <w:bookmarkStart w:id="41" w:name="_Toc181971919"/>
      <w:r w:rsidRPr="00006016">
        <w:rPr>
          <w:b/>
          <w:bCs/>
          <w:szCs w:val="26"/>
        </w:rPr>
        <w:t xml:space="preserve">THỰC TẬP </w:t>
      </w:r>
      <w:r w:rsidR="002768F3" w:rsidRPr="00006016">
        <w:rPr>
          <w:b/>
          <w:bCs/>
          <w:szCs w:val="26"/>
        </w:rPr>
        <w:t xml:space="preserve">ĐỒ ÁN </w:t>
      </w:r>
      <w:bookmarkEnd w:id="35"/>
      <w:r w:rsidR="00A96E9F" w:rsidRPr="00006016">
        <w:rPr>
          <w:b/>
          <w:bCs/>
          <w:szCs w:val="26"/>
        </w:rPr>
        <w:t xml:space="preserve">CHUYÊN </w:t>
      </w:r>
      <w:r w:rsidR="00765D58" w:rsidRPr="00006016">
        <w:rPr>
          <w:b/>
          <w:bCs/>
          <w:szCs w:val="26"/>
        </w:rPr>
        <w:t>NGÀNH</w:t>
      </w:r>
      <w:bookmarkEnd w:id="36"/>
      <w:bookmarkEnd w:id="37"/>
      <w:bookmarkEnd w:id="38"/>
      <w:bookmarkEnd w:id="39"/>
      <w:bookmarkEnd w:id="40"/>
      <w:bookmarkEnd w:id="41"/>
    </w:p>
    <w:p w14:paraId="2B05CAE1" w14:textId="77777777" w:rsidR="008C1DEC" w:rsidRPr="00006016" w:rsidRDefault="00E00262" w:rsidP="0031012B">
      <w:pPr>
        <w:pStyle w:val="Noidung"/>
        <w:spacing w:line="240" w:lineRule="auto"/>
        <w:jc w:val="center"/>
        <w:rPr>
          <w:b/>
          <w:bCs/>
          <w:szCs w:val="26"/>
        </w:rPr>
      </w:pPr>
      <w:r w:rsidRPr="00006016">
        <w:rPr>
          <w:b/>
          <w:bCs/>
          <w:szCs w:val="26"/>
        </w:rPr>
        <w:t xml:space="preserve">HỌC KỲ </w:t>
      </w:r>
      <w:r w:rsidR="00DD3276" w:rsidRPr="00006016">
        <w:rPr>
          <w:b/>
          <w:bCs/>
          <w:szCs w:val="26"/>
        </w:rPr>
        <w:t>I</w:t>
      </w:r>
      <w:r w:rsidR="008C1DEC" w:rsidRPr="00006016">
        <w:rPr>
          <w:b/>
          <w:bCs/>
          <w:szCs w:val="26"/>
        </w:rPr>
        <w:t xml:space="preserve">, NĂM HỌC </w:t>
      </w:r>
      <w:r w:rsidR="00DD3276" w:rsidRPr="00006016">
        <w:rPr>
          <w:b/>
          <w:bCs/>
          <w:szCs w:val="26"/>
        </w:rPr>
        <w:t>2024-2025</w:t>
      </w:r>
    </w:p>
    <w:p w14:paraId="3D0B87F7" w14:textId="77777777" w:rsidR="00DE76DA" w:rsidRDefault="00DE76DA" w:rsidP="0031012B">
      <w:pPr>
        <w:pStyle w:val="Noidung"/>
        <w:spacing w:line="240" w:lineRule="auto"/>
        <w:jc w:val="center"/>
        <w:rPr>
          <w:b/>
          <w:bCs/>
          <w:szCs w:val="26"/>
        </w:rPr>
      </w:pPr>
    </w:p>
    <w:p w14:paraId="52F48A71" w14:textId="77777777" w:rsidR="00006016" w:rsidRPr="0031012B" w:rsidRDefault="00006016" w:rsidP="0031012B">
      <w:pPr>
        <w:pStyle w:val="Noidung"/>
        <w:spacing w:line="240" w:lineRule="auto"/>
        <w:jc w:val="center"/>
        <w:rPr>
          <w:b/>
          <w:bCs/>
          <w:szCs w:val="26"/>
        </w:rPr>
      </w:pPr>
    </w:p>
    <w:p w14:paraId="1B60065C" w14:textId="77777777" w:rsidR="00DE76DA" w:rsidRDefault="00DE76DA" w:rsidP="00DE76DA">
      <w:pPr>
        <w:jc w:val="center"/>
        <w:rPr>
          <w:rFonts w:asciiTheme="majorHAnsi" w:hAnsiTheme="majorHAnsi" w:cstheme="majorHAnsi"/>
          <w:b/>
          <w:sz w:val="44"/>
          <w:szCs w:val="44"/>
          <w:lang w:val="vi-VN"/>
        </w:rPr>
      </w:pPr>
      <w:r w:rsidRPr="00DE76DA">
        <w:rPr>
          <w:rFonts w:asciiTheme="majorHAnsi" w:hAnsiTheme="majorHAnsi" w:cstheme="majorHAnsi"/>
          <w:b/>
          <w:sz w:val="44"/>
          <w:szCs w:val="44"/>
          <w:lang w:val="vi-VN"/>
        </w:rPr>
        <w:t xml:space="preserve">XÂY DỰNG HỆ THỐNG BACKEND CHO NỀN TẢNG HỌC TẬP TRỰC TUYẾN </w:t>
      </w:r>
    </w:p>
    <w:p w14:paraId="1844F335" w14:textId="1275DF2D" w:rsidR="00254BD7" w:rsidRPr="00DE76DA" w:rsidRDefault="00DE76DA" w:rsidP="00DE76DA">
      <w:pPr>
        <w:jc w:val="center"/>
        <w:rPr>
          <w:rFonts w:asciiTheme="majorHAnsi" w:hAnsiTheme="majorHAnsi" w:cstheme="majorHAnsi"/>
          <w:b/>
          <w:sz w:val="44"/>
          <w:szCs w:val="44"/>
          <w:lang w:val="vi-VN"/>
        </w:rPr>
      </w:pPr>
      <w:r w:rsidRPr="00DE76DA">
        <w:rPr>
          <w:rFonts w:asciiTheme="majorHAnsi" w:hAnsiTheme="majorHAnsi" w:cstheme="majorHAnsi"/>
          <w:b/>
          <w:sz w:val="44"/>
          <w:szCs w:val="44"/>
          <w:lang w:val="vi-VN"/>
        </w:rPr>
        <w:t>CÓ TÍCH HỢP YẾU TỐ TRÒ CHƠI</w:t>
      </w:r>
    </w:p>
    <w:p w14:paraId="2832E716" w14:textId="77777777" w:rsidR="0093037D" w:rsidRPr="008F0335" w:rsidRDefault="0093037D" w:rsidP="00254BD7">
      <w:pPr>
        <w:spacing w:line="360" w:lineRule="auto"/>
        <w:jc w:val="center"/>
        <w:rPr>
          <w:b/>
          <w:sz w:val="26"/>
          <w:szCs w:val="26"/>
          <w:lang w:val="vi-VN"/>
        </w:rPr>
      </w:pPr>
    </w:p>
    <w:p w14:paraId="43D7FEA0" w14:textId="77777777" w:rsidR="0093037D" w:rsidRDefault="0093037D" w:rsidP="00683997">
      <w:pPr>
        <w:spacing w:line="360" w:lineRule="auto"/>
        <w:rPr>
          <w:b/>
          <w:sz w:val="26"/>
          <w:szCs w:val="26"/>
          <w:lang w:val="vi-VN"/>
        </w:rPr>
      </w:pPr>
    </w:p>
    <w:p w14:paraId="2B25A982" w14:textId="77777777" w:rsidR="00EF4DD3" w:rsidRPr="00EF4DD3" w:rsidRDefault="00EF4DD3" w:rsidP="00683997">
      <w:pPr>
        <w:spacing w:line="360" w:lineRule="auto"/>
        <w:rPr>
          <w:b/>
          <w:sz w:val="26"/>
          <w:szCs w:val="26"/>
          <w:lang w:val="vi-VN"/>
        </w:rPr>
      </w:pPr>
    </w:p>
    <w:p w14:paraId="50500C7A" w14:textId="77777777" w:rsidR="00254BD7" w:rsidRPr="008F0335" w:rsidRDefault="00254BD7" w:rsidP="00254BD7">
      <w:pPr>
        <w:spacing w:line="360" w:lineRule="auto"/>
        <w:jc w:val="center"/>
        <w:rPr>
          <w:sz w:val="26"/>
          <w:szCs w:val="26"/>
          <w:lang w:val="vi-VN"/>
        </w:rPr>
      </w:pPr>
    </w:p>
    <w:p w14:paraId="29FB81AF" w14:textId="331545BD" w:rsidR="00254BD7" w:rsidRPr="008F0335" w:rsidRDefault="00B84B68" w:rsidP="00254BD7">
      <w:pPr>
        <w:spacing w:line="360" w:lineRule="auto"/>
        <w:rPr>
          <w:sz w:val="26"/>
          <w:szCs w:val="26"/>
          <w:lang w:val="vi-VN"/>
        </w:rPr>
      </w:pPr>
      <w:r>
        <w:rPr>
          <w:noProof/>
          <w:sz w:val="26"/>
          <w:szCs w:val="26"/>
        </w:rPr>
        <mc:AlternateContent>
          <mc:Choice Requires="wps">
            <w:drawing>
              <wp:anchor distT="0" distB="0" distL="114300" distR="114300" simplePos="0" relativeHeight="251656704" behindDoc="0" locked="0" layoutInCell="1" allowOverlap="1" wp14:anchorId="3595D39D" wp14:editId="502E01EA">
                <wp:simplePos x="0" y="0"/>
                <wp:positionH relativeFrom="column">
                  <wp:posOffset>575252</wp:posOffset>
                </wp:positionH>
                <wp:positionV relativeFrom="paragraph">
                  <wp:posOffset>287193</wp:posOffset>
                </wp:positionV>
                <wp:extent cx="2140528" cy="685800"/>
                <wp:effectExtent l="0" t="0" r="0" b="0"/>
                <wp:wrapNone/>
                <wp:docPr id="17923851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528"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1EFA8" w14:textId="77777777" w:rsidR="008C1DEC" w:rsidRDefault="00390117">
                            <w:pPr>
                              <w:rPr>
                                <w:i/>
                              </w:rPr>
                            </w:pPr>
                            <w:r>
                              <w:rPr>
                                <w:i/>
                              </w:rPr>
                              <w:t>Giảng</w:t>
                            </w:r>
                            <w:r w:rsidR="008C1DEC" w:rsidRPr="008C1DEC">
                              <w:rPr>
                                <w:i/>
                              </w:rPr>
                              <w:t xml:space="preserve"> viên hướng dẫn:</w:t>
                            </w:r>
                          </w:p>
                          <w:p w14:paraId="5F42FE7A" w14:textId="08E21AD7" w:rsidR="00B84B68" w:rsidRDefault="00FD6DB9" w:rsidP="00FD6DB9">
                            <w:pPr>
                              <w:rPr>
                                <w:iCs/>
                                <w:lang w:val="vi-VN"/>
                              </w:rPr>
                            </w:pPr>
                            <w:r w:rsidRPr="006961F5">
                              <w:rPr>
                                <w:iCs/>
                              </w:rPr>
                              <w:t>ThS.</w:t>
                            </w:r>
                            <w:r>
                              <w:rPr>
                                <w:iCs/>
                              </w:rPr>
                              <w:t xml:space="preserve"> </w:t>
                            </w:r>
                            <w:r w:rsidR="00A85E13">
                              <w:rPr>
                                <w:iCs/>
                                <w:lang w:val="vi-VN"/>
                              </w:rPr>
                              <w:t>Nguyễn Ngọc Đan Thanh</w:t>
                            </w:r>
                          </w:p>
                          <w:p w14:paraId="75170BE1" w14:textId="77777777" w:rsidR="00A85E13" w:rsidRPr="00B84B68" w:rsidRDefault="00A85E13" w:rsidP="00FD6DB9">
                            <w:pPr>
                              <w:rPr>
                                <w:iCs/>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5D39D" id="Text Box 5" o:spid="_x0000_s1028" type="#_x0000_t202" style="position:absolute;margin-left:45.3pt;margin-top:22.6pt;width:168.55pt;height:5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" stroked="f">
                <v:textbox>
                  <w:txbxContent>
                    <w:p w14:paraId="1021EFA8" w14:textId="77777777" w:rsidR="008C1DEC" w:rsidRDefault="00390117">
                      <w:pPr>
                        <w:rPr>
                          <w:i/>
                        </w:rPr>
                      </w:pPr>
                      <w:r>
                        <w:rPr>
                          <w:i/>
                        </w:rPr>
                        <w:t>Giảng</w:t>
                      </w:r>
                      <w:r w:rsidR="008C1DEC" w:rsidRPr="008C1DEC">
                        <w:rPr>
                          <w:i/>
                        </w:rPr>
                        <w:t xml:space="preserve"> viên hướng dẫn:</w:t>
                      </w:r>
                    </w:p>
                    <w:p w14:paraId="5F42FE7A" w14:textId="08E21AD7" w:rsidR="00B84B68" w:rsidRDefault="00FD6DB9" w:rsidP="00FD6DB9">
                      <w:pPr>
                        <w:rPr>
                          <w:iCs/>
                          <w:lang w:val="vi-VN"/>
                        </w:rPr>
                      </w:pPr>
                      <w:r w:rsidRPr="006961F5">
                        <w:rPr>
                          <w:iCs/>
                        </w:rPr>
                        <w:t>ThS.</w:t>
                      </w:r>
                      <w:r>
                        <w:rPr>
                          <w:iCs/>
                        </w:rPr>
                        <w:t xml:space="preserve"> </w:t>
                      </w:r>
                      <w:r w:rsidR="00A85E13">
                        <w:rPr>
                          <w:iCs/>
                          <w:lang w:val="vi-VN"/>
                        </w:rPr>
                        <w:t>Nguyễn Ngọc Đan Thanh</w:t>
                      </w:r>
                    </w:p>
                    <w:p w14:paraId="75170BE1" w14:textId="77777777" w:rsidR="00A85E13" w:rsidRPr="00B84B68" w:rsidRDefault="00A85E13" w:rsidP="00FD6DB9">
                      <w:pPr>
                        <w:rPr>
                          <w:iCs/>
                          <w:lang w:val="vi-VN"/>
                        </w:rPr>
                      </w:pPr>
                    </w:p>
                  </w:txbxContent>
                </v:textbox>
              </v:shape>
            </w:pict>
          </mc:Fallback>
        </mc:AlternateContent>
      </w:r>
    </w:p>
    <w:p w14:paraId="30AAD67D" w14:textId="1B735875" w:rsidR="00254BD7" w:rsidRPr="008F0335"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7728" behindDoc="0" locked="0" layoutInCell="1" allowOverlap="1" wp14:anchorId="4FE3FC69" wp14:editId="02252EE7">
                <wp:simplePos x="0" y="0"/>
                <wp:positionH relativeFrom="column">
                  <wp:posOffset>3429000</wp:posOffset>
                </wp:positionH>
                <wp:positionV relativeFrom="paragraph">
                  <wp:posOffset>7620</wp:posOffset>
                </wp:positionV>
                <wp:extent cx="1828800" cy="800100"/>
                <wp:effectExtent l="4445" t="0" r="0" b="635"/>
                <wp:wrapNone/>
                <wp:docPr id="86084447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E3FC69" id="Text Box 6" o:spid="_x0000_s1029" type="#_x0000_t202" style="position:absolute;left:0;text-align:left;margin-left:270pt;margin-top:.6pt;width:2in;height:6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" stroked="f">
                <v:textbo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24F350EE" w14:textId="77777777" w:rsidR="00683997" w:rsidRPr="008F0335" w:rsidRDefault="00683997" w:rsidP="00254BD7">
      <w:pPr>
        <w:spacing w:line="360" w:lineRule="auto"/>
        <w:rPr>
          <w:sz w:val="26"/>
          <w:szCs w:val="26"/>
          <w:lang w:val="vi-VN"/>
        </w:rPr>
      </w:pPr>
    </w:p>
    <w:p w14:paraId="257473EF" w14:textId="77777777" w:rsidR="00683997" w:rsidRPr="008F0335" w:rsidRDefault="00683997" w:rsidP="00254BD7">
      <w:pPr>
        <w:spacing w:line="360" w:lineRule="auto"/>
        <w:rPr>
          <w:sz w:val="26"/>
          <w:szCs w:val="26"/>
          <w:lang w:val="vi-VN"/>
        </w:rPr>
      </w:pPr>
    </w:p>
    <w:p w14:paraId="7F905782" w14:textId="77777777" w:rsidR="00683997" w:rsidRPr="008F0335" w:rsidRDefault="00683997" w:rsidP="00254BD7">
      <w:pPr>
        <w:spacing w:line="360" w:lineRule="auto"/>
        <w:rPr>
          <w:sz w:val="26"/>
          <w:szCs w:val="26"/>
          <w:lang w:val="vi-VN"/>
        </w:rPr>
      </w:pPr>
    </w:p>
    <w:p w14:paraId="44FD213E" w14:textId="77777777" w:rsidR="008C1DEC" w:rsidRPr="00181ECE" w:rsidRDefault="008C1DEC" w:rsidP="00254BD7">
      <w:pPr>
        <w:spacing w:line="360" w:lineRule="auto"/>
        <w:rPr>
          <w:sz w:val="26"/>
          <w:szCs w:val="26"/>
          <w:lang w:val="vi-VN"/>
        </w:rPr>
      </w:pPr>
    </w:p>
    <w:p w14:paraId="3DF12350" w14:textId="77777777" w:rsidR="008C1DEC" w:rsidRDefault="008C1DEC" w:rsidP="00254BD7">
      <w:pPr>
        <w:spacing w:line="360" w:lineRule="auto"/>
        <w:rPr>
          <w:sz w:val="26"/>
          <w:szCs w:val="26"/>
          <w:lang w:val="vi-VN"/>
        </w:rPr>
      </w:pPr>
    </w:p>
    <w:p w14:paraId="38E70CE5" w14:textId="77777777" w:rsidR="00EF4DD3" w:rsidRDefault="00EF4DD3" w:rsidP="00254BD7">
      <w:pPr>
        <w:spacing w:line="360" w:lineRule="auto"/>
        <w:rPr>
          <w:sz w:val="26"/>
          <w:szCs w:val="26"/>
          <w:lang w:val="vi-VN"/>
        </w:rPr>
      </w:pPr>
    </w:p>
    <w:p w14:paraId="6653290C" w14:textId="77777777" w:rsidR="00254BD7" w:rsidRPr="009A510C" w:rsidRDefault="00254BD7" w:rsidP="00254BD7">
      <w:pPr>
        <w:spacing w:line="360" w:lineRule="auto"/>
        <w:rPr>
          <w:i/>
          <w:sz w:val="26"/>
          <w:szCs w:val="26"/>
          <w:lang w:val="vi-VN"/>
        </w:rPr>
      </w:pPr>
    </w:p>
    <w:p w14:paraId="1F5AAFB1" w14:textId="0BBCB11B" w:rsidR="00797DBE" w:rsidRPr="00031646" w:rsidRDefault="00A96E9F" w:rsidP="00254BD7">
      <w:pPr>
        <w:spacing w:line="360" w:lineRule="auto"/>
        <w:jc w:val="center"/>
        <w:rPr>
          <w:b/>
          <w:bCs/>
          <w:i/>
          <w:lang w:val="vi-VN"/>
        </w:rPr>
        <w:sectPr w:rsidR="00797DBE" w:rsidRPr="00031646" w:rsidSect="00031646">
          <w:footerReference w:type="even" r:id="rId9"/>
          <w:footerReference w:type="default" r:id="rId10"/>
          <w:pgSz w:w="11907" w:h="16840" w:code="9"/>
          <w:pgMar w:top="1134" w:right="851" w:bottom="1134" w:left="1985" w:header="720" w:footer="720" w:gutter="0"/>
          <w:pgBorders>
            <w:top w:val="thinThickSmallGap" w:sz="24" w:space="1" w:color="auto"/>
            <w:left w:val="thinThickSmallGap" w:sz="24" w:space="4" w:color="auto"/>
            <w:bottom w:val="thickThinSmallGap" w:sz="24" w:space="1" w:color="auto"/>
            <w:right w:val="thickThinSmallGap" w:sz="24" w:space="4" w:color="auto"/>
          </w:pgBorders>
          <w:pgNumType w:start="1"/>
          <w:cols w:space="720"/>
        </w:sectPr>
      </w:pPr>
      <w:r>
        <w:rPr>
          <w:b/>
          <w:bCs/>
          <w:i/>
          <w:sz w:val="26"/>
          <w:szCs w:val="26"/>
        </w:rPr>
        <w:t>Vĩnh</w:t>
      </w:r>
      <w:r>
        <w:rPr>
          <w:b/>
          <w:bCs/>
          <w:i/>
          <w:sz w:val="26"/>
          <w:szCs w:val="26"/>
          <w:lang w:val="vi-VN"/>
        </w:rPr>
        <w:t xml:space="preserve"> Long</w:t>
      </w:r>
      <w:r w:rsidR="003F7B28" w:rsidRPr="00FD6DB9">
        <w:rPr>
          <w:b/>
          <w:bCs/>
          <w:i/>
          <w:sz w:val="26"/>
          <w:szCs w:val="26"/>
        </w:rPr>
        <w:t>, tháng</w:t>
      </w:r>
      <w:r w:rsidR="00DD3276">
        <w:rPr>
          <w:b/>
          <w:bCs/>
          <w:i/>
          <w:sz w:val="26"/>
          <w:szCs w:val="26"/>
        </w:rPr>
        <w:t xml:space="preserve"> </w:t>
      </w:r>
      <w:r w:rsidR="00031646">
        <w:rPr>
          <w:b/>
          <w:bCs/>
          <w:i/>
          <w:sz w:val="26"/>
          <w:szCs w:val="26"/>
        </w:rPr>
        <w:t>12</w:t>
      </w:r>
      <w:r w:rsidR="003F7B28" w:rsidRPr="00FD6DB9">
        <w:rPr>
          <w:b/>
          <w:bCs/>
          <w:i/>
          <w:sz w:val="26"/>
          <w:szCs w:val="26"/>
        </w:rPr>
        <w:t xml:space="preserve"> năm</w:t>
      </w:r>
      <w:r w:rsidR="00DD3276">
        <w:rPr>
          <w:b/>
          <w:bCs/>
          <w:i/>
          <w:sz w:val="26"/>
          <w:szCs w:val="26"/>
        </w:rPr>
        <w:t xml:space="preserve"> </w:t>
      </w:r>
      <w:r w:rsidR="00031646">
        <w:rPr>
          <w:b/>
          <w:bCs/>
          <w:i/>
          <w:sz w:val="26"/>
          <w:szCs w:val="26"/>
        </w:rPr>
        <w:t>2025</w:t>
      </w:r>
    </w:p>
    <w:p w14:paraId="7512D637" w14:textId="5E0287C9" w:rsidR="00A92A3E" w:rsidRPr="005428DD" w:rsidRDefault="003A3DD1" w:rsidP="00A92A3E">
      <w:pPr>
        <w:spacing w:line="360" w:lineRule="auto"/>
        <w:ind w:left="360"/>
        <w:rPr>
          <w:sz w:val="26"/>
          <w:szCs w:val="26"/>
        </w:rPr>
      </w:pPr>
      <w:r>
        <w:rPr>
          <w:b/>
          <w:bCs/>
          <w:noProof/>
          <w:sz w:val="26"/>
          <w:szCs w:val="26"/>
        </w:rPr>
        <w:lastRenderedPageBreak/>
        <mc:AlternateContent>
          <mc:Choice Requires="wps">
            <w:drawing>
              <wp:anchor distT="0" distB="0" distL="114300" distR="114300" simplePos="0" relativeHeight="251658752" behindDoc="0" locked="0" layoutInCell="1" allowOverlap="1" wp14:anchorId="785721D5" wp14:editId="01135650">
                <wp:simplePos x="0" y="0"/>
                <wp:positionH relativeFrom="column">
                  <wp:posOffset>117129</wp:posOffset>
                </wp:positionH>
                <wp:positionV relativeFrom="paragraph">
                  <wp:posOffset>12296</wp:posOffset>
                </wp:positionV>
                <wp:extent cx="5258954" cy="8818360"/>
                <wp:effectExtent l="0" t="0" r="18415" b="20955"/>
                <wp:wrapNone/>
                <wp:docPr id="80960718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8954" cy="8818360"/>
                        </a:xfrm>
                        <a:prstGeom prst="rect">
                          <a:avLst/>
                        </a:prstGeom>
                        <a:solidFill>
                          <a:srgbClr val="FFFFFF"/>
                        </a:solidFill>
                        <a:ln w="9525">
                          <a:solidFill>
                            <a:srgbClr val="000000"/>
                          </a:solidFill>
                          <a:miter lim="800000"/>
                          <a:headEnd/>
                          <a:tailEnd/>
                        </a:ln>
                      </wps:spPr>
                      <wps:txb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2" w:name="_Toc217411440"/>
                            <w:r w:rsidRPr="0031012B">
                              <w:rPr>
                                <w:sz w:val="24"/>
                              </w:rPr>
                              <w:t>NHẬN XÉT CỦA GIẢNG</w:t>
                            </w:r>
                            <w:r w:rsidR="00A92A3E" w:rsidRPr="0031012B">
                              <w:rPr>
                                <w:sz w:val="24"/>
                              </w:rPr>
                              <w:t xml:space="preserve"> VIÊN HƯỚNG DẪN</w:t>
                            </w:r>
                            <w:bookmarkEnd w:id="42"/>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721D5" id="Rectangle 7" o:spid="_x0000_s1030" style="position:absolute;left:0;text-align:left;margin-left:9.2pt;margin-top:.95pt;width:414.1pt;height:694.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">
                <v:textbo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3" w:name="_Toc217411440"/>
                      <w:r w:rsidRPr="0031012B">
                        <w:rPr>
                          <w:sz w:val="24"/>
                        </w:rPr>
                        <w:t>NHẬN XÉT CỦA GIẢNG</w:t>
                      </w:r>
                      <w:r w:rsidR="00A92A3E" w:rsidRPr="0031012B">
                        <w:rPr>
                          <w:sz w:val="24"/>
                        </w:rPr>
                        <w:t xml:space="preserve"> VIÊN HƯỚNG DẪN</w:t>
                      </w:r>
                      <w:bookmarkEnd w:id="43"/>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v:textbox>
              </v:rect>
            </w:pict>
          </mc:Fallback>
        </mc:AlternateContent>
      </w:r>
    </w:p>
    <w:p w14:paraId="6EB0EFAB" w14:textId="0E4C734C" w:rsidR="00D62FA4" w:rsidRDefault="003A3DD1" w:rsidP="00103C94">
      <w:pPr>
        <w:spacing w:after="200" w:line="276" w:lineRule="auto"/>
        <w:jc w:val="center"/>
        <w:rPr>
          <w:b/>
          <w:bCs/>
          <w:sz w:val="26"/>
          <w:szCs w:val="26"/>
        </w:rPr>
      </w:pPr>
      <w:r>
        <w:rPr>
          <w:noProof/>
        </w:rPr>
        <mc:AlternateContent>
          <mc:Choice Requires="wpc">
            <w:drawing>
              <wp:inline distT="0" distB="0" distL="0" distR="0" wp14:anchorId="41B9D27A" wp14:editId="1D1D7634">
                <wp:extent cx="5486400" cy="8229600"/>
                <wp:effectExtent l="3175" t="3810" r="0" b="0"/>
                <wp:docPr id="8"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inline>
            </w:drawing>
          </mc:Choice>
          <mc:Fallback>
            <w:pict>
              <v:group w14:anchorId="6F857CDC" id="Canvas 2" o:spid="_x0000_s1026"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82296;visibility:visible;mso-wrap-style:square">
                  <v:fill o:detectmouseclick="t"/>
                  <v:path o:connecttype="none"/>
                </v:shape>
                <w10:anchorlock/>
              </v:group>
            </w:pict>
          </mc:Fallback>
        </mc:AlternateContent>
      </w:r>
    </w:p>
    <w:p w14:paraId="14E75E59" w14:textId="77777777" w:rsidR="00D62FA4" w:rsidRPr="00D62FA4" w:rsidRDefault="00D62FA4" w:rsidP="00D62FA4">
      <w:pPr>
        <w:rPr>
          <w:sz w:val="26"/>
          <w:szCs w:val="26"/>
        </w:rPr>
      </w:pPr>
    </w:p>
    <w:p w14:paraId="0B1B2D1D" w14:textId="65B99A64" w:rsidR="00D62FA4" w:rsidRPr="00F811DE" w:rsidRDefault="00F811DE" w:rsidP="00D62FA4">
      <w:pPr>
        <w:spacing w:after="200" w:line="276" w:lineRule="auto"/>
        <w:rPr>
          <w:sz w:val="26"/>
          <w:szCs w:val="26"/>
          <w:lang w:val="vi-VN"/>
        </w:rPr>
      </w:pPr>
      <w:r>
        <w:rPr>
          <w:noProof/>
        </w:rPr>
        <w:lastRenderedPageBreak/>
        <mc:AlternateContent>
          <mc:Choice Requires="wps">
            <w:drawing>
              <wp:anchor distT="0" distB="0" distL="114300" distR="114300" simplePos="0" relativeHeight="251659776" behindDoc="0" locked="0" layoutInCell="1" allowOverlap="1" wp14:anchorId="10CC73F5" wp14:editId="1BC2C680">
                <wp:simplePos x="0" y="0"/>
                <wp:positionH relativeFrom="column">
                  <wp:posOffset>55938</wp:posOffset>
                </wp:positionH>
                <wp:positionV relativeFrom="paragraph">
                  <wp:posOffset>60729</wp:posOffset>
                </wp:positionV>
                <wp:extent cx="5334000" cy="8804564"/>
                <wp:effectExtent l="0" t="0" r="19050" b="15875"/>
                <wp:wrapNone/>
                <wp:docPr id="54415300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0" cy="8804564"/>
                        </a:xfrm>
                        <a:prstGeom prst="rect">
                          <a:avLst/>
                        </a:prstGeom>
                        <a:solidFill>
                          <a:srgbClr val="FFFFFF"/>
                        </a:solidFill>
                        <a:ln w="9525">
                          <a:solidFill>
                            <a:srgbClr val="000000"/>
                          </a:solidFill>
                          <a:miter lim="800000"/>
                          <a:headEnd/>
                          <a:tailEnd/>
                        </a:ln>
                      </wps:spPr>
                      <wps:txb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3" w:name="_Toc217411441"/>
                            <w:r w:rsidRPr="0031012B">
                              <w:rPr>
                                <w:sz w:val="24"/>
                              </w:rPr>
                              <w:t>NHẬN XÉT CỦA THÀNH VIÊN HỘI ĐỒNG</w:t>
                            </w:r>
                            <w:bookmarkEnd w:id="43"/>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C73F5" id="Rectangle 11" o:spid="_x0000_s1031" style="position:absolute;margin-left:4.4pt;margin-top:4.8pt;width:420pt;height:693.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">
                <v:textbo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5" w:name="_Toc217411441"/>
                      <w:r w:rsidRPr="0031012B">
                        <w:rPr>
                          <w:sz w:val="24"/>
                        </w:rPr>
                        <w:t>NHẬN XÉT CỦA THÀNH VIÊN HỘI ĐỒNG</w:t>
                      </w:r>
                      <w:bookmarkEnd w:id="45"/>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v:textbox>
              </v:rect>
            </w:pict>
          </mc:Fallback>
        </mc:AlternateContent>
      </w:r>
    </w:p>
    <w:p w14:paraId="2C9E6E87" w14:textId="4E31C0AD" w:rsidR="00103C94" w:rsidRDefault="00A92A3E" w:rsidP="0031012B">
      <w:pPr>
        <w:pStyle w:val="Heading1"/>
        <w:numPr>
          <w:ilvl w:val="0"/>
          <w:numId w:val="0"/>
        </w:numPr>
      </w:pPr>
      <w:r w:rsidRPr="00D62FA4">
        <w:br w:type="page"/>
      </w:r>
      <w:bookmarkStart w:id="44" w:name="_Toc217411442"/>
      <w:r w:rsidR="00103C94">
        <w:lastRenderedPageBreak/>
        <w:t>LỜI CẢM ƠN</w:t>
      </w:r>
      <w:bookmarkEnd w:id="44"/>
    </w:p>
    <w:p w14:paraId="0903F48D" w14:textId="77777777" w:rsidR="001A47C0" w:rsidRDefault="001A47C0" w:rsidP="001A47C0">
      <w:pPr>
        <w:pStyle w:val="Noidung"/>
      </w:pPr>
      <w:r>
        <w:t xml:space="preserve">Em muốn cảm ơn sâu sắc cho sự giúp đỡ và hướng dẫn, mà em đã nhận được từ giảng viên hướng dẫn trong quá trình hoàn thành khóa luận tốt nghiệp lĩnh vực Công nghệ Thông tin. </w:t>
      </w:r>
    </w:p>
    <w:p w14:paraId="77C9776C" w14:textId="0FFBDFBE" w:rsidR="001A47C0" w:rsidRDefault="001A47C0" w:rsidP="001A47C0">
      <w:pPr>
        <w:pStyle w:val="Noidung"/>
      </w:pPr>
      <w:r>
        <w:t xml:space="preserve">Thời gian qua, em đã học được nhiều kinh nghiệm quý giá và kiến thức từ giảng viên hướng dẫn, và em rất biết ơn sự hỗ trợ và động viên mà giảng viên hướng dẫn đã cung cấp cho em trong suốt quá trình nghiên cứu. </w:t>
      </w:r>
    </w:p>
    <w:p w14:paraId="06F75EE7" w14:textId="4461DBAD" w:rsidR="001A47C0" w:rsidRPr="009B623F" w:rsidRDefault="001A47C0" w:rsidP="009B623F">
      <w:pPr>
        <w:pStyle w:val="Noidung"/>
      </w:pPr>
      <w:r w:rsidRPr="009B623F">
        <w:t xml:space="preserve">Thông qua báo cáo này, em xin gửi lời cảm ơn đến cô </w:t>
      </w:r>
      <w:r w:rsidR="00D428D4">
        <w:t>Nguyễn Ngọc Đan Thanh</w:t>
      </w:r>
      <w:r w:rsidRPr="009B623F">
        <w:t xml:space="preserve">– giảng viên </w:t>
      </w:r>
      <w:r w:rsidR="00F811DE">
        <w:t xml:space="preserve">khoa </w:t>
      </w:r>
      <w:r w:rsidRPr="009B623F">
        <w:t>CNTT đã trang bị cho em những kiến thức quý báu thông qua khóa luận tốt nghiệp với đề tài “</w:t>
      </w:r>
      <w:r w:rsidR="00D14CB5">
        <w:rPr>
          <w:bCs/>
          <w:szCs w:val="26"/>
        </w:rPr>
        <w:t>Xây dựng hệ thống Backend cho nền tảng học tập trực tuyến có tích hợp yếu tố trò chơi</w:t>
      </w:r>
      <w:r w:rsidRPr="009B623F">
        <w:t xml:space="preserve">” tạo cơ sở để em thực hiện hoàn </w:t>
      </w:r>
      <w:r w:rsidR="009B623F">
        <w:t>thành đồ án</w:t>
      </w:r>
      <w:r w:rsidRPr="009B623F">
        <w:t xml:space="preserve">.  </w:t>
      </w:r>
    </w:p>
    <w:p w14:paraId="5B007059" w14:textId="77777777" w:rsidR="001A47C0" w:rsidRDefault="001A47C0" w:rsidP="001A47C0">
      <w:pPr>
        <w:pStyle w:val="Noidung"/>
      </w:pPr>
      <w:r>
        <w:t xml:space="preserve">Trong quá trình nghiên cứu đề tài, do kiến thức còn hạn chế nên em vẫn còn nhiều thiếu sót trong quá trình tìm hiểu, đánh giá và trình bày đề tài. Em rất mong nhận được những đóng góp ý kiến của thầy/cô để em khắc phục và phát triển để có thể từng bước hoàn thiện hơn.  </w:t>
      </w:r>
    </w:p>
    <w:p w14:paraId="3AE2FB85" w14:textId="77777777" w:rsidR="001A47C0" w:rsidRDefault="001A47C0" w:rsidP="001A47C0">
      <w:pPr>
        <w:pStyle w:val="Noidung"/>
      </w:pPr>
      <w:r>
        <w:t>Em xin chân thành cảm ơn !</w:t>
      </w:r>
      <w:r>
        <w:rPr>
          <w:b/>
        </w:rPr>
        <w:t xml:space="preserve"> </w:t>
      </w:r>
      <w:r>
        <w:t xml:space="preserve"> </w:t>
      </w:r>
    </w:p>
    <w:p w14:paraId="55030556" w14:textId="77777777" w:rsidR="007A413C" w:rsidRPr="002651A5" w:rsidRDefault="007A413C" w:rsidP="007A413C">
      <w:pPr>
        <w:spacing w:before="120" w:after="120" w:line="360" w:lineRule="auto"/>
        <w:ind w:firstLine="720"/>
        <w:jc w:val="both"/>
        <w:rPr>
          <w:bCs/>
          <w:sz w:val="26"/>
          <w:szCs w:val="26"/>
          <w:lang w:val="vi-VN"/>
        </w:rPr>
      </w:pPr>
    </w:p>
    <w:p w14:paraId="7C845668" w14:textId="53BC7527" w:rsidR="00F37FB0" w:rsidRPr="008F0335" w:rsidRDefault="00103C94" w:rsidP="008F0335">
      <w:pPr>
        <w:pStyle w:val="Heading1"/>
        <w:numPr>
          <w:ilvl w:val="0"/>
          <w:numId w:val="0"/>
        </w:numPr>
        <w:ind w:left="432"/>
        <w:rPr>
          <w:lang w:val="vi-VN"/>
        </w:rPr>
      </w:pPr>
      <w:r>
        <w:br w:type="page"/>
      </w:r>
      <w:bookmarkStart w:id="45" w:name="_Toc217411443"/>
      <w:r>
        <w:lastRenderedPageBreak/>
        <w:t>MỤC LỤC</w:t>
      </w:r>
      <w:bookmarkEnd w:id="45"/>
    </w:p>
    <w:sdt>
      <w:sdtPr>
        <w:rPr>
          <w:rFonts w:ascii="Times New Roman" w:hAnsi="Times New Roman"/>
          <w:caps w:val="0"/>
          <w:color w:val="auto"/>
          <w:sz w:val="24"/>
          <w:szCs w:val="24"/>
        </w:rPr>
        <w:id w:val="1647473266"/>
        <w:docPartObj>
          <w:docPartGallery w:val="Table of Contents"/>
          <w:docPartUnique/>
        </w:docPartObj>
      </w:sdtPr>
      <w:sdtEndPr>
        <w:rPr>
          <w:b/>
          <w:bCs/>
          <w:noProof/>
        </w:rPr>
      </w:sdtEndPr>
      <w:sdtContent>
        <w:p w14:paraId="59A76CF0" w14:textId="2DA076DD" w:rsidR="005D7169" w:rsidRPr="00DA2AE5" w:rsidRDefault="005D7169">
          <w:pPr>
            <w:pStyle w:val="TOCHeading"/>
            <w:rPr>
              <w:lang w:val="vi-VN"/>
            </w:rPr>
          </w:pPr>
        </w:p>
        <w:p w14:paraId="69C5FFB2" w14:textId="16E741A9" w:rsidR="004552F5" w:rsidRDefault="002D3B62">
          <w:pPr>
            <w:pStyle w:val="TOC1"/>
            <w:rPr>
              <w:rFonts w:asciiTheme="minorHAnsi" w:eastAsiaTheme="minorEastAsia" w:hAnsiTheme="minorHAnsi" w:cstheme="minorBidi"/>
              <w:noProof/>
              <w:kern w:val="2"/>
              <w:sz w:val="24"/>
              <w:lang w:val="vi-VN" w:eastAsia="vi-VN"/>
              <w14:ligatures w14:val="standardContextual"/>
            </w:rPr>
          </w:pPr>
          <w:r>
            <w:rPr>
              <w:lang w:val="vi-VN"/>
            </w:rPr>
            <w:fldChar w:fldCharType="begin"/>
          </w:r>
          <w:r>
            <w:rPr>
              <w:lang w:val="vi-VN"/>
            </w:rPr>
            <w:instrText xml:space="preserve"> TOC \o "1-3" \h \z \u </w:instrText>
          </w:r>
          <w:r>
            <w:rPr>
              <w:lang w:val="vi-VN"/>
            </w:rPr>
            <w:fldChar w:fldCharType="separate"/>
          </w:r>
          <w:hyperlink w:anchor="_Toc217411440" w:history="1">
            <w:r w:rsidR="004552F5" w:rsidRPr="00A65F7A">
              <w:rPr>
                <w:rStyle w:val="Hyperlink"/>
                <w:rFonts w:eastAsia="SimSun"/>
                <w:noProof/>
              </w:rPr>
              <w:t>NHẬN XÉT CỦA GIẢNG VIÊN HƯỚNG DẪN</w:t>
            </w:r>
            <w:r w:rsidR="004552F5">
              <w:rPr>
                <w:noProof/>
                <w:webHidden/>
              </w:rPr>
              <w:tab/>
            </w:r>
            <w:r w:rsidR="004552F5">
              <w:rPr>
                <w:noProof/>
                <w:webHidden/>
              </w:rPr>
              <w:fldChar w:fldCharType="begin"/>
            </w:r>
            <w:r w:rsidR="004552F5">
              <w:rPr>
                <w:noProof/>
                <w:webHidden/>
              </w:rPr>
              <w:instrText xml:space="preserve"> PAGEREF _Toc217411440 \h </w:instrText>
            </w:r>
            <w:r w:rsidR="004552F5">
              <w:rPr>
                <w:noProof/>
                <w:webHidden/>
              </w:rPr>
            </w:r>
            <w:r w:rsidR="004552F5">
              <w:rPr>
                <w:noProof/>
                <w:webHidden/>
              </w:rPr>
              <w:fldChar w:fldCharType="separate"/>
            </w:r>
            <w:r w:rsidR="004552F5">
              <w:rPr>
                <w:noProof/>
                <w:webHidden/>
              </w:rPr>
              <w:t>i</w:t>
            </w:r>
            <w:r w:rsidR="004552F5">
              <w:rPr>
                <w:noProof/>
                <w:webHidden/>
              </w:rPr>
              <w:fldChar w:fldCharType="end"/>
            </w:r>
          </w:hyperlink>
        </w:p>
        <w:p w14:paraId="6BEF44ED" w14:textId="53A225F9"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41" w:history="1">
            <w:r w:rsidRPr="00A65F7A">
              <w:rPr>
                <w:rStyle w:val="Hyperlink"/>
                <w:rFonts w:eastAsia="SimSun"/>
                <w:noProof/>
              </w:rPr>
              <w:t>NHẬN XÉT CỦA THÀNH VIÊN HỘI ĐỒNG</w:t>
            </w:r>
            <w:r>
              <w:rPr>
                <w:noProof/>
                <w:webHidden/>
              </w:rPr>
              <w:tab/>
            </w:r>
            <w:r>
              <w:rPr>
                <w:noProof/>
                <w:webHidden/>
              </w:rPr>
              <w:fldChar w:fldCharType="begin"/>
            </w:r>
            <w:r>
              <w:rPr>
                <w:noProof/>
                <w:webHidden/>
              </w:rPr>
              <w:instrText xml:space="preserve"> PAGEREF _Toc217411441 \h </w:instrText>
            </w:r>
            <w:r>
              <w:rPr>
                <w:noProof/>
                <w:webHidden/>
              </w:rPr>
            </w:r>
            <w:r>
              <w:rPr>
                <w:noProof/>
                <w:webHidden/>
              </w:rPr>
              <w:fldChar w:fldCharType="separate"/>
            </w:r>
            <w:r>
              <w:rPr>
                <w:noProof/>
                <w:webHidden/>
              </w:rPr>
              <w:t>ii</w:t>
            </w:r>
            <w:r>
              <w:rPr>
                <w:noProof/>
                <w:webHidden/>
              </w:rPr>
              <w:fldChar w:fldCharType="end"/>
            </w:r>
          </w:hyperlink>
        </w:p>
        <w:p w14:paraId="55341C33" w14:textId="6CA2DC72"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42" w:history="1">
            <w:r w:rsidRPr="00A65F7A">
              <w:rPr>
                <w:rStyle w:val="Hyperlink"/>
                <w:rFonts w:eastAsia="SimSun"/>
                <w:noProof/>
              </w:rPr>
              <w:t>LỜI CẢM ƠN</w:t>
            </w:r>
            <w:r>
              <w:rPr>
                <w:noProof/>
                <w:webHidden/>
              </w:rPr>
              <w:tab/>
            </w:r>
            <w:r>
              <w:rPr>
                <w:noProof/>
                <w:webHidden/>
              </w:rPr>
              <w:fldChar w:fldCharType="begin"/>
            </w:r>
            <w:r>
              <w:rPr>
                <w:noProof/>
                <w:webHidden/>
              </w:rPr>
              <w:instrText xml:space="preserve"> PAGEREF _Toc217411442 \h </w:instrText>
            </w:r>
            <w:r>
              <w:rPr>
                <w:noProof/>
                <w:webHidden/>
              </w:rPr>
            </w:r>
            <w:r>
              <w:rPr>
                <w:noProof/>
                <w:webHidden/>
              </w:rPr>
              <w:fldChar w:fldCharType="separate"/>
            </w:r>
            <w:r>
              <w:rPr>
                <w:noProof/>
                <w:webHidden/>
              </w:rPr>
              <w:t>iii</w:t>
            </w:r>
            <w:r>
              <w:rPr>
                <w:noProof/>
                <w:webHidden/>
              </w:rPr>
              <w:fldChar w:fldCharType="end"/>
            </w:r>
          </w:hyperlink>
        </w:p>
        <w:p w14:paraId="4B2AC424" w14:textId="17EB229D"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43" w:history="1">
            <w:r w:rsidRPr="00A65F7A">
              <w:rPr>
                <w:rStyle w:val="Hyperlink"/>
                <w:rFonts w:eastAsia="SimSun"/>
                <w:noProof/>
              </w:rPr>
              <w:t>MỤC LỤC</w:t>
            </w:r>
            <w:r>
              <w:rPr>
                <w:noProof/>
                <w:webHidden/>
              </w:rPr>
              <w:tab/>
            </w:r>
            <w:r>
              <w:rPr>
                <w:noProof/>
                <w:webHidden/>
              </w:rPr>
              <w:fldChar w:fldCharType="begin"/>
            </w:r>
            <w:r>
              <w:rPr>
                <w:noProof/>
                <w:webHidden/>
              </w:rPr>
              <w:instrText xml:space="preserve"> PAGEREF _Toc217411443 \h </w:instrText>
            </w:r>
            <w:r>
              <w:rPr>
                <w:noProof/>
                <w:webHidden/>
              </w:rPr>
            </w:r>
            <w:r>
              <w:rPr>
                <w:noProof/>
                <w:webHidden/>
              </w:rPr>
              <w:fldChar w:fldCharType="separate"/>
            </w:r>
            <w:r>
              <w:rPr>
                <w:noProof/>
                <w:webHidden/>
              </w:rPr>
              <w:t>iv</w:t>
            </w:r>
            <w:r>
              <w:rPr>
                <w:noProof/>
                <w:webHidden/>
              </w:rPr>
              <w:fldChar w:fldCharType="end"/>
            </w:r>
          </w:hyperlink>
        </w:p>
        <w:p w14:paraId="42B37D55" w14:textId="18B97371"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44" w:history="1">
            <w:r w:rsidRPr="00A65F7A">
              <w:rPr>
                <w:rStyle w:val="Hyperlink"/>
                <w:rFonts w:eastAsia="SimSun"/>
                <w:noProof/>
              </w:rPr>
              <w:t>DANH MỤC HÌNH ẢNH</w:t>
            </w:r>
            <w:r>
              <w:rPr>
                <w:noProof/>
                <w:webHidden/>
              </w:rPr>
              <w:tab/>
            </w:r>
            <w:r>
              <w:rPr>
                <w:noProof/>
                <w:webHidden/>
              </w:rPr>
              <w:fldChar w:fldCharType="begin"/>
            </w:r>
            <w:r>
              <w:rPr>
                <w:noProof/>
                <w:webHidden/>
              </w:rPr>
              <w:instrText xml:space="preserve"> PAGEREF _Toc217411444 \h </w:instrText>
            </w:r>
            <w:r>
              <w:rPr>
                <w:noProof/>
                <w:webHidden/>
              </w:rPr>
            </w:r>
            <w:r>
              <w:rPr>
                <w:noProof/>
                <w:webHidden/>
              </w:rPr>
              <w:fldChar w:fldCharType="separate"/>
            </w:r>
            <w:r>
              <w:rPr>
                <w:noProof/>
                <w:webHidden/>
              </w:rPr>
              <w:t>vii</w:t>
            </w:r>
            <w:r>
              <w:rPr>
                <w:noProof/>
                <w:webHidden/>
              </w:rPr>
              <w:fldChar w:fldCharType="end"/>
            </w:r>
          </w:hyperlink>
        </w:p>
        <w:p w14:paraId="7ADC0110" w14:textId="7CC94252"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45" w:history="1">
            <w:r w:rsidRPr="00A65F7A">
              <w:rPr>
                <w:rStyle w:val="Hyperlink"/>
                <w:rFonts w:eastAsia="SimSun"/>
                <w:noProof/>
              </w:rPr>
              <w:t>DANH MỤC BẢNG BIỂU</w:t>
            </w:r>
            <w:r>
              <w:rPr>
                <w:noProof/>
                <w:webHidden/>
              </w:rPr>
              <w:tab/>
            </w:r>
            <w:r>
              <w:rPr>
                <w:noProof/>
                <w:webHidden/>
              </w:rPr>
              <w:fldChar w:fldCharType="begin"/>
            </w:r>
            <w:r>
              <w:rPr>
                <w:noProof/>
                <w:webHidden/>
              </w:rPr>
              <w:instrText xml:space="preserve"> PAGEREF _Toc217411445 \h </w:instrText>
            </w:r>
            <w:r>
              <w:rPr>
                <w:noProof/>
                <w:webHidden/>
              </w:rPr>
            </w:r>
            <w:r>
              <w:rPr>
                <w:noProof/>
                <w:webHidden/>
              </w:rPr>
              <w:fldChar w:fldCharType="separate"/>
            </w:r>
            <w:r>
              <w:rPr>
                <w:noProof/>
                <w:webHidden/>
              </w:rPr>
              <w:t>viii</w:t>
            </w:r>
            <w:r>
              <w:rPr>
                <w:noProof/>
                <w:webHidden/>
              </w:rPr>
              <w:fldChar w:fldCharType="end"/>
            </w:r>
          </w:hyperlink>
        </w:p>
        <w:p w14:paraId="6521C530" w14:textId="03250B5F"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46" w:history="1">
            <w:r w:rsidRPr="00A65F7A">
              <w:rPr>
                <w:rStyle w:val="Hyperlink"/>
                <w:rFonts w:eastAsia="SimSun"/>
                <w:noProof/>
              </w:rPr>
              <w:t>DANH MỤC TỪ VIẾT TẮT</w:t>
            </w:r>
            <w:r>
              <w:rPr>
                <w:noProof/>
                <w:webHidden/>
              </w:rPr>
              <w:tab/>
            </w:r>
            <w:r>
              <w:rPr>
                <w:noProof/>
                <w:webHidden/>
              </w:rPr>
              <w:fldChar w:fldCharType="begin"/>
            </w:r>
            <w:r>
              <w:rPr>
                <w:noProof/>
                <w:webHidden/>
              </w:rPr>
              <w:instrText xml:space="preserve"> PAGEREF _Toc217411446 \h </w:instrText>
            </w:r>
            <w:r>
              <w:rPr>
                <w:noProof/>
                <w:webHidden/>
              </w:rPr>
            </w:r>
            <w:r>
              <w:rPr>
                <w:noProof/>
                <w:webHidden/>
              </w:rPr>
              <w:fldChar w:fldCharType="separate"/>
            </w:r>
            <w:r>
              <w:rPr>
                <w:noProof/>
                <w:webHidden/>
              </w:rPr>
              <w:t>1</w:t>
            </w:r>
            <w:r>
              <w:rPr>
                <w:noProof/>
                <w:webHidden/>
              </w:rPr>
              <w:fldChar w:fldCharType="end"/>
            </w:r>
          </w:hyperlink>
        </w:p>
        <w:p w14:paraId="5B969E60" w14:textId="77FDE4DA"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47" w:history="1">
            <w:r w:rsidRPr="00A65F7A">
              <w:rPr>
                <w:rStyle w:val="Hyperlink"/>
                <w:rFonts w:eastAsia="SimSun"/>
                <w:noProof/>
              </w:rPr>
              <w:t xml:space="preserve">TÓM </w:t>
            </w:r>
            <w:r w:rsidRPr="00A65F7A">
              <w:rPr>
                <w:rStyle w:val="Hyperlink"/>
                <w:rFonts w:eastAsia="SimSun"/>
                <w:noProof/>
                <w:lang w:val="vi-VN"/>
              </w:rPr>
              <w:t>TẮT</w:t>
            </w:r>
            <w:r w:rsidRPr="00A65F7A">
              <w:rPr>
                <w:rStyle w:val="Hyperlink"/>
                <w:rFonts w:eastAsia="SimSun"/>
                <w:noProof/>
              </w:rPr>
              <w:t xml:space="preserve"> ĐỒ ÁN CHUYÊN NGÀNH</w:t>
            </w:r>
            <w:r>
              <w:rPr>
                <w:noProof/>
                <w:webHidden/>
              </w:rPr>
              <w:tab/>
            </w:r>
            <w:r>
              <w:rPr>
                <w:noProof/>
                <w:webHidden/>
              </w:rPr>
              <w:fldChar w:fldCharType="begin"/>
            </w:r>
            <w:r>
              <w:rPr>
                <w:noProof/>
                <w:webHidden/>
              </w:rPr>
              <w:instrText xml:space="preserve"> PAGEREF _Toc217411447 \h </w:instrText>
            </w:r>
            <w:r>
              <w:rPr>
                <w:noProof/>
                <w:webHidden/>
              </w:rPr>
            </w:r>
            <w:r>
              <w:rPr>
                <w:noProof/>
                <w:webHidden/>
              </w:rPr>
              <w:fldChar w:fldCharType="separate"/>
            </w:r>
            <w:r>
              <w:rPr>
                <w:noProof/>
                <w:webHidden/>
              </w:rPr>
              <w:t>2</w:t>
            </w:r>
            <w:r>
              <w:rPr>
                <w:noProof/>
                <w:webHidden/>
              </w:rPr>
              <w:fldChar w:fldCharType="end"/>
            </w:r>
          </w:hyperlink>
        </w:p>
        <w:p w14:paraId="3C469DD8" w14:textId="036B58B5"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48" w:history="1">
            <w:r w:rsidRPr="00A65F7A">
              <w:rPr>
                <w:rStyle w:val="Hyperlink"/>
                <w:rFonts w:eastAsia="SimSun"/>
                <w:noProof/>
              </w:rPr>
              <w:t>MỞ ĐẦU</w:t>
            </w:r>
            <w:r>
              <w:rPr>
                <w:noProof/>
                <w:webHidden/>
              </w:rPr>
              <w:tab/>
            </w:r>
            <w:r>
              <w:rPr>
                <w:noProof/>
                <w:webHidden/>
              </w:rPr>
              <w:fldChar w:fldCharType="begin"/>
            </w:r>
            <w:r>
              <w:rPr>
                <w:noProof/>
                <w:webHidden/>
              </w:rPr>
              <w:instrText xml:space="preserve"> PAGEREF _Toc217411448 \h </w:instrText>
            </w:r>
            <w:r>
              <w:rPr>
                <w:noProof/>
                <w:webHidden/>
              </w:rPr>
            </w:r>
            <w:r>
              <w:rPr>
                <w:noProof/>
                <w:webHidden/>
              </w:rPr>
              <w:fldChar w:fldCharType="separate"/>
            </w:r>
            <w:r>
              <w:rPr>
                <w:noProof/>
                <w:webHidden/>
              </w:rPr>
              <w:t>4</w:t>
            </w:r>
            <w:r>
              <w:rPr>
                <w:noProof/>
                <w:webHidden/>
              </w:rPr>
              <w:fldChar w:fldCharType="end"/>
            </w:r>
          </w:hyperlink>
        </w:p>
        <w:p w14:paraId="7C22408E" w14:textId="7653A84E"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49" w:history="1">
            <w:r w:rsidRPr="00A65F7A">
              <w:rPr>
                <w:rStyle w:val="Hyperlink"/>
                <w:rFonts w:eastAsia="SimSun"/>
                <w:noProof/>
              </w:rPr>
              <w:t>CHƯƠNG 1: TỔNG QUAN</w:t>
            </w:r>
            <w:r>
              <w:rPr>
                <w:noProof/>
                <w:webHidden/>
              </w:rPr>
              <w:tab/>
            </w:r>
            <w:r>
              <w:rPr>
                <w:noProof/>
                <w:webHidden/>
              </w:rPr>
              <w:fldChar w:fldCharType="begin"/>
            </w:r>
            <w:r>
              <w:rPr>
                <w:noProof/>
                <w:webHidden/>
              </w:rPr>
              <w:instrText xml:space="preserve"> PAGEREF _Toc217411449 \h </w:instrText>
            </w:r>
            <w:r>
              <w:rPr>
                <w:noProof/>
                <w:webHidden/>
              </w:rPr>
            </w:r>
            <w:r>
              <w:rPr>
                <w:noProof/>
                <w:webHidden/>
              </w:rPr>
              <w:fldChar w:fldCharType="separate"/>
            </w:r>
            <w:r>
              <w:rPr>
                <w:noProof/>
                <w:webHidden/>
              </w:rPr>
              <w:t>7</w:t>
            </w:r>
            <w:r>
              <w:rPr>
                <w:noProof/>
                <w:webHidden/>
              </w:rPr>
              <w:fldChar w:fldCharType="end"/>
            </w:r>
          </w:hyperlink>
        </w:p>
        <w:p w14:paraId="491386AA" w14:textId="1E6C4944"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0" w:history="1">
            <w:r w:rsidRPr="00A65F7A">
              <w:rPr>
                <w:rStyle w:val="Hyperlink"/>
                <w:rFonts w:eastAsia="SimSun"/>
                <w:noProof/>
                <w:lang w:val="vi-VN"/>
              </w:rPr>
              <w:t>1.1</w:t>
            </w:r>
            <w:r w:rsidRPr="00A65F7A">
              <w:rPr>
                <w:rStyle w:val="Hyperlink"/>
                <w:rFonts w:eastAsia="SimSun"/>
                <w:noProof/>
              </w:rPr>
              <w:t xml:space="preserve"> Giới Thiệu Đề Tài</w:t>
            </w:r>
            <w:r>
              <w:rPr>
                <w:noProof/>
                <w:webHidden/>
              </w:rPr>
              <w:tab/>
            </w:r>
            <w:r>
              <w:rPr>
                <w:noProof/>
                <w:webHidden/>
              </w:rPr>
              <w:fldChar w:fldCharType="begin"/>
            </w:r>
            <w:r>
              <w:rPr>
                <w:noProof/>
                <w:webHidden/>
              </w:rPr>
              <w:instrText xml:space="preserve"> PAGEREF _Toc217411450 \h </w:instrText>
            </w:r>
            <w:r>
              <w:rPr>
                <w:noProof/>
                <w:webHidden/>
              </w:rPr>
            </w:r>
            <w:r>
              <w:rPr>
                <w:noProof/>
                <w:webHidden/>
              </w:rPr>
              <w:fldChar w:fldCharType="separate"/>
            </w:r>
            <w:r>
              <w:rPr>
                <w:noProof/>
                <w:webHidden/>
              </w:rPr>
              <w:t>7</w:t>
            </w:r>
            <w:r>
              <w:rPr>
                <w:noProof/>
                <w:webHidden/>
              </w:rPr>
              <w:fldChar w:fldCharType="end"/>
            </w:r>
          </w:hyperlink>
        </w:p>
        <w:p w14:paraId="0D2203FF" w14:textId="26F871ED"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1" w:history="1">
            <w:r w:rsidRPr="00A65F7A">
              <w:rPr>
                <w:rStyle w:val="Hyperlink"/>
                <w:rFonts w:eastAsia="SimSun"/>
                <w:noProof/>
              </w:rPr>
              <w:t>1.1.1 Đặt vấn đề</w:t>
            </w:r>
            <w:r>
              <w:rPr>
                <w:noProof/>
                <w:webHidden/>
              </w:rPr>
              <w:tab/>
            </w:r>
            <w:r>
              <w:rPr>
                <w:noProof/>
                <w:webHidden/>
              </w:rPr>
              <w:fldChar w:fldCharType="begin"/>
            </w:r>
            <w:r>
              <w:rPr>
                <w:noProof/>
                <w:webHidden/>
              </w:rPr>
              <w:instrText xml:space="preserve"> PAGEREF _Toc217411451 \h </w:instrText>
            </w:r>
            <w:r>
              <w:rPr>
                <w:noProof/>
                <w:webHidden/>
              </w:rPr>
            </w:r>
            <w:r>
              <w:rPr>
                <w:noProof/>
                <w:webHidden/>
              </w:rPr>
              <w:fldChar w:fldCharType="separate"/>
            </w:r>
            <w:r>
              <w:rPr>
                <w:noProof/>
                <w:webHidden/>
              </w:rPr>
              <w:t>8</w:t>
            </w:r>
            <w:r>
              <w:rPr>
                <w:noProof/>
                <w:webHidden/>
              </w:rPr>
              <w:fldChar w:fldCharType="end"/>
            </w:r>
          </w:hyperlink>
        </w:p>
        <w:p w14:paraId="6D00181D" w14:textId="7BD7D8D3"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2" w:history="1">
            <w:r w:rsidRPr="00A65F7A">
              <w:rPr>
                <w:rStyle w:val="Hyperlink"/>
                <w:rFonts w:eastAsia="SimSun"/>
                <w:noProof/>
                <w:lang w:val="vi-VN"/>
              </w:rPr>
              <w:t>1.1.2</w:t>
            </w:r>
            <w:r w:rsidRPr="00A65F7A">
              <w:rPr>
                <w:rStyle w:val="Hyperlink"/>
                <w:rFonts w:eastAsia="SimSun"/>
                <w:noProof/>
              </w:rPr>
              <w:t xml:space="preserve"> Phạm vi và giới hạn</w:t>
            </w:r>
            <w:r>
              <w:rPr>
                <w:noProof/>
                <w:webHidden/>
              </w:rPr>
              <w:tab/>
            </w:r>
            <w:r>
              <w:rPr>
                <w:noProof/>
                <w:webHidden/>
              </w:rPr>
              <w:fldChar w:fldCharType="begin"/>
            </w:r>
            <w:r>
              <w:rPr>
                <w:noProof/>
                <w:webHidden/>
              </w:rPr>
              <w:instrText xml:space="preserve"> PAGEREF _Toc217411452 \h </w:instrText>
            </w:r>
            <w:r>
              <w:rPr>
                <w:noProof/>
                <w:webHidden/>
              </w:rPr>
            </w:r>
            <w:r>
              <w:rPr>
                <w:noProof/>
                <w:webHidden/>
              </w:rPr>
              <w:fldChar w:fldCharType="separate"/>
            </w:r>
            <w:r>
              <w:rPr>
                <w:noProof/>
                <w:webHidden/>
              </w:rPr>
              <w:t>8</w:t>
            </w:r>
            <w:r>
              <w:rPr>
                <w:noProof/>
                <w:webHidden/>
              </w:rPr>
              <w:fldChar w:fldCharType="end"/>
            </w:r>
          </w:hyperlink>
        </w:p>
        <w:p w14:paraId="37A9FF81" w14:textId="566BFC76"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3" w:history="1">
            <w:r w:rsidRPr="00A65F7A">
              <w:rPr>
                <w:rStyle w:val="Hyperlink"/>
                <w:rFonts w:eastAsia="SimSun"/>
                <w:noProof/>
              </w:rPr>
              <w:t>1.2 Mục Đích Và Yêu Cầu</w:t>
            </w:r>
            <w:r>
              <w:rPr>
                <w:noProof/>
                <w:webHidden/>
              </w:rPr>
              <w:tab/>
            </w:r>
            <w:r>
              <w:rPr>
                <w:noProof/>
                <w:webHidden/>
              </w:rPr>
              <w:fldChar w:fldCharType="begin"/>
            </w:r>
            <w:r>
              <w:rPr>
                <w:noProof/>
                <w:webHidden/>
              </w:rPr>
              <w:instrText xml:space="preserve"> PAGEREF _Toc217411453 \h </w:instrText>
            </w:r>
            <w:r>
              <w:rPr>
                <w:noProof/>
                <w:webHidden/>
              </w:rPr>
            </w:r>
            <w:r>
              <w:rPr>
                <w:noProof/>
                <w:webHidden/>
              </w:rPr>
              <w:fldChar w:fldCharType="separate"/>
            </w:r>
            <w:r>
              <w:rPr>
                <w:noProof/>
                <w:webHidden/>
              </w:rPr>
              <w:t>9</w:t>
            </w:r>
            <w:r>
              <w:rPr>
                <w:noProof/>
                <w:webHidden/>
              </w:rPr>
              <w:fldChar w:fldCharType="end"/>
            </w:r>
          </w:hyperlink>
        </w:p>
        <w:p w14:paraId="0FBBD228" w14:textId="19746531"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4" w:history="1">
            <w:r w:rsidRPr="00A65F7A">
              <w:rPr>
                <w:rStyle w:val="Hyperlink"/>
                <w:rFonts w:eastAsia="SimSun"/>
                <w:noProof/>
              </w:rPr>
              <w:t>1.2.1 Mục đích</w:t>
            </w:r>
            <w:r>
              <w:rPr>
                <w:noProof/>
                <w:webHidden/>
              </w:rPr>
              <w:tab/>
            </w:r>
            <w:r>
              <w:rPr>
                <w:noProof/>
                <w:webHidden/>
              </w:rPr>
              <w:fldChar w:fldCharType="begin"/>
            </w:r>
            <w:r>
              <w:rPr>
                <w:noProof/>
                <w:webHidden/>
              </w:rPr>
              <w:instrText xml:space="preserve"> PAGEREF _Toc217411454 \h </w:instrText>
            </w:r>
            <w:r>
              <w:rPr>
                <w:noProof/>
                <w:webHidden/>
              </w:rPr>
            </w:r>
            <w:r>
              <w:rPr>
                <w:noProof/>
                <w:webHidden/>
              </w:rPr>
              <w:fldChar w:fldCharType="separate"/>
            </w:r>
            <w:r>
              <w:rPr>
                <w:noProof/>
                <w:webHidden/>
              </w:rPr>
              <w:t>9</w:t>
            </w:r>
            <w:r>
              <w:rPr>
                <w:noProof/>
                <w:webHidden/>
              </w:rPr>
              <w:fldChar w:fldCharType="end"/>
            </w:r>
          </w:hyperlink>
        </w:p>
        <w:p w14:paraId="3379F74A" w14:textId="307FE6C5"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5" w:history="1">
            <w:r w:rsidRPr="00A65F7A">
              <w:rPr>
                <w:rStyle w:val="Hyperlink"/>
                <w:rFonts w:eastAsia="SimSun"/>
                <w:noProof/>
                <w:lang w:val="vi-VN"/>
              </w:rPr>
              <w:t>1.2.2</w:t>
            </w:r>
            <w:r w:rsidRPr="00A65F7A">
              <w:rPr>
                <w:rStyle w:val="Hyperlink"/>
                <w:rFonts w:eastAsia="SimSun"/>
                <w:noProof/>
              </w:rPr>
              <w:t xml:space="preserve"> Yêu cầu</w:t>
            </w:r>
            <w:r>
              <w:rPr>
                <w:noProof/>
                <w:webHidden/>
              </w:rPr>
              <w:tab/>
            </w:r>
            <w:r>
              <w:rPr>
                <w:noProof/>
                <w:webHidden/>
              </w:rPr>
              <w:fldChar w:fldCharType="begin"/>
            </w:r>
            <w:r>
              <w:rPr>
                <w:noProof/>
                <w:webHidden/>
              </w:rPr>
              <w:instrText xml:space="preserve"> PAGEREF _Toc217411455 \h </w:instrText>
            </w:r>
            <w:r>
              <w:rPr>
                <w:noProof/>
                <w:webHidden/>
              </w:rPr>
            </w:r>
            <w:r>
              <w:rPr>
                <w:noProof/>
                <w:webHidden/>
              </w:rPr>
              <w:fldChar w:fldCharType="separate"/>
            </w:r>
            <w:r>
              <w:rPr>
                <w:noProof/>
                <w:webHidden/>
              </w:rPr>
              <w:t>9</w:t>
            </w:r>
            <w:r>
              <w:rPr>
                <w:noProof/>
                <w:webHidden/>
              </w:rPr>
              <w:fldChar w:fldCharType="end"/>
            </w:r>
          </w:hyperlink>
        </w:p>
        <w:p w14:paraId="6910928B" w14:textId="5B5688AC"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6" w:history="1">
            <w:r w:rsidRPr="00A65F7A">
              <w:rPr>
                <w:rStyle w:val="Hyperlink"/>
                <w:rFonts w:eastAsia="SimSun"/>
                <w:noProof/>
              </w:rPr>
              <w:t>1.3 Giá Trị Mang Lại</w:t>
            </w:r>
            <w:r>
              <w:rPr>
                <w:noProof/>
                <w:webHidden/>
              </w:rPr>
              <w:tab/>
            </w:r>
            <w:r>
              <w:rPr>
                <w:noProof/>
                <w:webHidden/>
              </w:rPr>
              <w:fldChar w:fldCharType="begin"/>
            </w:r>
            <w:r>
              <w:rPr>
                <w:noProof/>
                <w:webHidden/>
              </w:rPr>
              <w:instrText xml:space="preserve"> PAGEREF _Toc217411456 \h </w:instrText>
            </w:r>
            <w:r>
              <w:rPr>
                <w:noProof/>
                <w:webHidden/>
              </w:rPr>
            </w:r>
            <w:r>
              <w:rPr>
                <w:noProof/>
                <w:webHidden/>
              </w:rPr>
              <w:fldChar w:fldCharType="separate"/>
            </w:r>
            <w:r>
              <w:rPr>
                <w:noProof/>
                <w:webHidden/>
              </w:rPr>
              <w:t>10</w:t>
            </w:r>
            <w:r>
              <w:rPr>
                <w:noProof/>
                <w:webHidden/>
              </w:rPr>
              <w:fldChar w:fldCharType="end"/>
            </w:r>
          </w:hyperlink>
        </w:p>
        <w:p w14:paraId="3BD2D555" w14:textId="4781AF92"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7" w:history="1">
            <w:r w:rsidRPr="00A65F7A">
              <w:rPr>
                <w:rStyle w:val="Hyperlink"/>
                <w:rFonts w:eastAsia="SimSun"/>
                <w:noProof/>
              </w:rPr>
              <w:t>1.3.1 Đối với sinh viên</w:t>
            </w:r>
            <w:r>
              <w:rPr>
                <w:noProof/>
                <w:webHidden/>
              </w:rPr>
              <w:tab/>
            </w:r>
            <w:r>
              <w:rPr>
                <w:noProof/>
                <w:webHidden/>
              </w:rPr>
              <w:fldChar w:fldCharType="begin"/>
            </w:r>
            <w:r>
              <w:rPr>
                <w:noProof/>
                <w:webHidden/>
              </w:rPr>
              <w:instrText xml:space="preserve"> PAGEREF _Toc217411457 \h </w:instrText>
            </w:r>
            <w:r>
              <w:rPr>
                <w:noProof/>
                <w:webHidden/>
              </w:rPr>
            </w:r>
            <w:r>
              <w:rPr>
                <w:noProof/>
                <w:webHidden/>
              </w:rPr>
              <w:fldChar w:fldCharType="separate"/>
            </w:r>
            <w:r>
              <w:rPr>
                <w:noProof/>
                <w:webHidden/>
              </w:rPr>
              <w:t>10</w:t>
            </w:r>
            <w:r>
              <w:rPr>
                <w:noProof/>
                <w:webHidden/>
              </w:rPr>
              <w:fldChar w:fldCharType="end"/>
            </w:r>
          </w:hyperlink>
        </w:p>
        <w:p w14:paraId="224EFADE" w14:textId="1378D663"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8" w:history="1">
            <w:r w:rsidRPr="00A65F7A">
              <w:rPr>
                <w:rStyle w:val="Hyperlink"/>
                <w:rFonts w:eastAsia="SimSun"/>
                <w:noProof/>
              </w:rPr>
              <w:t>1.3.2 Đối với giảng viên</w:t>
            </w:r>
            <w:r>
              <w:rPr>
                <w:noProof/>
                <w:webHidden/>
              </w:rPr>
              <w:tab/>
            </w:r>
            <w:r>
              <w:rPr>
                <w:noProof/>
                <w:webHidden/>
              </w:rPr>
              <w:fldChar w:fldCharType="begin"/>
            </w:r>
            <w:r>
              <w:rPr>
                <w:noProof/>
                <w:webHidden/>
              </w:rPr>
              <w:instrText xml:space="preserve"> PAGEREF _Toc217411458 \h </w:instrText>
            </w:r>
            <w:r>
              <w:rPr>
                <w:noProof/>
                <w:webHidden/>
              </w:rPr>
            </w:r>
            <w:r>
              <w:rPr>
                <w:noProof/>
                <w:webHidden/>
              </w:rPr>
              <w:fldChar w:fldCharType="separate"/>
            </w:r>
            <w:r>
              <w:rPr>
                <w:noProof/>
                <w:webHidden/>
              </w:rPr>
              <w:t>10</w:t>
            </w:r>
            <w:r>
              <w:rPr>
                <w:noProof/>
                <w:webHidden/>
              </w:rPr>
              <w:fldChar w:fldCharType="end"/>
            </w:r>
          </w:hyperlink>
        </w:p>
        <w:p w14:paraId="4AFADA15" w14:textId="344FABDA"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59" w:history="1">
            <w:r w:rsidRPr="00A65F7A">
              <w:rPr>
                <w:rStyle w:val="Hyperlink"/>
                <w:rFonts w:eastAsia="SimSun"/>
                <w:noProof/>
                <w:lang w:val="vi-VN"/>
              </w:rPr>
              <w:t>1.4 Đối tượng sử dụng và các Kịch bản chính</w:t>
            </w:r>
            <w:r>
              <w:rPr>
                <w:noProof/>
                <w:webHidden/>
              </w:rPr>
              <w:tab/>
            </w:r>
            <w:r>
              <w:rPr>
                <w:noProof/>
                <w:webHidden/>
              </w:rPr>
              <w:fldChar w:fldCharType="begin"/>
            </w:r>
            <w:r>
              <w:rPr>
                <w:noProof/>
                <w:webHidden/>
              </w:rPr>
              <w:instrText xml:space="preserve"> PAGEREF _Toc217411459 \h </w:instrText>
            </w:r>
            <w:r>
              <w:rPr>
                <w:noProof/>
                <w:webHidden/>
              </w:rPr>
            </w:r>
            <w:r>
              <w:rPr>
                <w:noProof/>
                <w:webHidden/>
              </w:rPr>
              <w:fldChar w:fldCharType="separate"/>
            </w:r>
            <w:r>
              <w:rPr>
                <w:noProof/>
                <w:webHidden/>
              </w:rPr>
              <w:t>11</w:t>
            </w:r>
            <w:r>
              <w:rPr>
                <w:noProof/>
                <w:webHidden/>
              </w:rPr>
              <w:fldChar w:fldCharType="end"/>
            </w:r>
          </w:hyperlink>
        </w:p>
        <w:p w14:paraId="148D43C1" w14:textId="35AE989B"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60" w:history="1">
            <w:r w:rsidRPr="00A65F7A">
              <w:rPr>
                <w:rStyle w:val="Hyperlink"/>
                <w:rFonts w:eastAsia="SimSun"/>
                <w:noProof/>
                <w:lang w:val="vi-VN"/>
              </w:rPr>
              <w:t>1.5 Các quy trình nghiệp vụ trọng yếu</w:t>
            </w:r>
            <w:r>
              <w:rPr>
                <w:noProof/>
                <w:webHidden/>
              </w:rPr>
              <w:tab/>
            </w:r>
            <w:r>
              <w:rPr>
                <w:noProof/>
                <w:webHidden/>
              </w:rPr>
              <w:fldChar w:fldCharType="begin"/>
            </w:r>
            <w:r>
              <w:rPr>
                <w:noProof/>
                <w:webHidden/>
              </w:rPr>
              <w:instrText xml:space="preserve"> PAGEREF _Toc217411460 \h </w:instrText>
            </w:r>
            <w:r>
              <w:rPr>
                <w:noProof/>
                <w:webHidden/>
              </w:rPr>
            </w:r>
            <w:r>
              <w:rPr>
                <w:noProof/>
                <w:webHidden/>
              </w:rPr>
              <w:fldChar w:fldCharType="separate"/>
            </w:r>
            <w:r>
              <w:rPr>
                <w:noProof/>
                <w:webHidden/>
              </w:rPr>
              <w:t>12</w:t>
            </w:r>
            <w:r>
              <w:rPr>
                <w:noProof/>
                <w:webHidden/>
              </w:rPr>
              <w:fldChar w:fldCharType="end"/>
            </w:r>
          </w:hyperlink>
        </w:p>
        <w:p w14:paraId="0A6CFAB7" w14:textId="44E0B195"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61" w:history="1">
            <w:r w:rsidRPr="00A65F7A">
              <w:rPr>
                <w:rStyle w:val="Hyperlink"/>
                <w:rFonts w:eastAsia="SimSun"/>
                <w:noProof/>
              </w:rPr>
              <w:t>CHƯƠNG 2: NGHIÊN CỨU LÝ THUYẾT</w:t>
            </w:r>
            <w:r>
              <w:rPr>
                <w:noProof/>
                <w:webHidden/>
              </w:rPr>
              <w:tab/>
            </w:r>
            <w:r>
              <w:rPr>
                <w:noProof/>
                <w:webHidden/>
              </w:rPr>
              <w:fldChar w:fldCharType="begin"/>
            </w:r>
            <w:r>
              <w:rPr>
                <w:noProof/>
                <w:webHidden/>
              </w:rPr>
              <w:instrText xml:space="preserve"> PAGEREF _Toc217411461 \h </w:instrText>
            </w:r>
            <w:r>
              <w:rPr>
                <w:noProof/>
                <w:webHidden/>
              </w:rPr>
            </w:r>
            <w:r>
              <w:rPr>
                <w:noProof/>
                <w:webHidden/>
              </w:rPr>
              <w:fldChar w:fldCharType="separate"/>
            </w:r>
            <w:r>
              <w:rPr>
                <w:noProof/>
                <w:webHidden/>
              </w:rPr>
              <w:t>14</w:t>
            </w:r>
            <w:r>
              <w:rPr>
                <w:noProof/>
                <w:webHidden/>
              </w:rPr>
              <w:fldChar w:fldCharType="end"/>
            </w:r>
          </w:hyperlink>
        </w:p>
        <w:p w14:paraId="11DAE96B" w14:textId="35E78BF5"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62" w:history="1">
            <w:r w:rsidRPr="00A65F7A">
              <w:rPr>
                <w:rStyle w:val="Hyperlink"/>
                <w:rFonts w:eastAsia="SimSun"/>
                <w:noProof/>
                <w:lang w:val="vi-VN"/>
              </w:rPr>
              <w:t>2.1 Tổng quan về Hệ thống Quản lý Học tập (LMS)</w:t>
            </w:r>
            <w:r>
              <w:rPr>
                <w:noProof/>
                <w:webHidden/>
              </w:rPr>
              <w:tab/>
            </w:r>
            <w:r>
              <w:rPr>
                <w:noProof/>
                <w:webHidden/>
              </w:rPr>
              <w:fldChar w:fldCharType="begin"/>
            </w:r>
            <w:r>
              <w:rPr>
                <w:noProof/>
                <w:webHidden/>
              </w:rPr>
              <w:instrText xml:space="preserve"> PAGEREF _Toc217411462 \h </w:instrText>
            </w:r>
            <w:r>
              <w:rPr>
                <w:noProof/>
                <w:webHidden/>
              </w:rPr>
            </w:r>
            <w:r>
              <w:rPr>
                <w:noProof/>
                <w:webHidden/>
              </w:rPr>
              <w:fldChar w:fldCharType="separate"/>
            </w:r>
            <w:r>
              <w:rPr>
                <w:noProof/>
                <w:webHidden/>
              </w:rPr>
              <w:t>14</w:t>
            </w:r>
            <w:r>
              <w:rPr>
                <w:noProof/>
                <w:webHidden/>
              </w:rPr>
              <w:fldChar w:fldCharType="end"/>
            </w:r>
          </w:hyperlink>
        </w:p>
        <w:p w14:paraId="1639646C" w14:textId="4E02C548"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63" w:history="1">
            <w:r w:rsidRPr="00A65F7A">
              <w:rPr>
                <w:rStyle w:val="Hyperlink"/>
                <w:rFonts w:eastAsia="SimSun"/>
                <w:noProof/>
                <w:lang w:val="vi-VN"/>
              </w:rPr>
              <w:t>2.2 Lý thuyết về Trò chơi hóa trong giáo dục</w:t>
            </w:r>
            <w:r>
              <w:rPr>
                <w:noProof/>
                <w:webHidden/>
              </w:rPr>
              <w:tab/>
            </w:r>
            <w:r>
              <w:rPr>
                <w:noProof/>
                <w:webHidden/>
              </w:rPr>
              <w:fldChar w:fldCharType="begin"/>
            </w:r>
            <w:r>
              <w:rPr>
                <w:noProof/>
                <w:webHidden/>
              </w:rPr>
              <w:instrText xml:space="preserve"> PAGEREF _Toc217411463 \h </w:instrText>
            </w:r>
            <w:r>
              <w:rPr>
                <w:noProof/>
                <w:webHidden/>
              </w:rPr>
            </w:r>
            <w:r>
              <w:rPr>
                <w:noProof/>
                <w:webHidden/>
              </w:rPr>
              <w:fldChar w:fldCharType="separate"/>
            </w:r>
            <w:r>
              <w:rPr>
                <w:noProof/>
                <w:webHidden/>
              </w:rPr>
              <w:t>15</w:t>
            </w:r>
            <w:r>
              <w:rPr>
                <w:noProof/>
                <w:webHidden/>
              </w:rPr>
              <w:fldChar w:fldCharType="end"/>
            </w:r>
          </w:hyperlink>
        </w:p>
        <w:p w14:paraId="32CE3FB4" w14:textId="3D98954A"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64" w:history="1">
            <w:r w:rsidRPr="00A65F7A">
              <w:rPr>
                <w:rStyle w:val="Hyperlink"/>
                <w:rFonts w:eastAsia="SimSun"/>
                <w:noProof/>
                <w:lang w:val="vi-VN"/>
              </w:rPr>
              <w:t>2.3 Các công nghệ và nền tảng phát triển</w:t>
            </w:r>
            <w:r>
              <w:rPr>
                <w:noProof/>
                <w:webHidden/>
              </w:rPr>
              <w:tab/>
            </w:r>
            <w:r>
              <w:rPr>
                <w:noProof/>
                <w:webHidden/>
              </w:rPr>
              <w:fldChar w:fldCharType="begin"/>
            </w:r>
            <w:r>
              <w:rPr>
                <w:noProof/>
                <w:webHidden/>
              </w:rPr>
              <w:instrText xml:space="preserve"> PAGEREF _Toc217411464 \h </w:instrText>
            </w:r>
            <w:r>
              <w:rPr>
                <w:noProof/>
                <w:webHidden/>
              </w:rPr>
            </w:r>
            <w:r>
              <w:rPr>
                <w:noProof/>
                <w:webHidden/>
              </w:rPr>
              <w:fldChar w:fldCharType="separate"/>
            </w:r>
            <w:r>
              <w:rPr>
                <w:noProof/>
                <w:webHidden/>
              </w:rPr>
              <w:t>17</w:t>
            </w:r>
            <w:r>
              <w:rPr>
                <w:noProof/>
                <w:webHidden/>
              </w:rPr>
              <w:fldChar w:fldCharType="end"/>
            </w:r>
          </w:hyperlink>
        </w:p>
        <w:p w14:paraId="2D6EA645" w14:textId="2D8540AD"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65" w:history="1">
            <w:r w:rsidRPr="00A65F7A">
              <w:rPr>
                <w:rStyle w:val="Hyperlink"/>
                <w:rFonts w:eastAsia="SimSun"/>
                <w:noProof/>
                <w:lang w:val="vi-VN"/>
              </w:rPr>
              <w:t>2.4 Các kiến trúc và mẫu thiết kế phần mềm</w:t>
            </w:r>
            <w:r>
              <w:rPr>
                <w:noProof/>
                <w:webHidden/>
              </w:rPr>
              <w:tab/>
            </w:r>
            <w:r>
              <w:rPr>
                <w:noProof/>
                <w:webHidden/>
              </w:rPr>
              <w:fldChar w:fldCharType="begin"/>
            </w:r>
            <w:r>
              <w:rPr>
                <w:noProof/>
                <w:webHidden/>
              </w:rPr>
              <w:instrText xml:space="preserve"> PAGEREF _Toc217411465 \h </w:instrText>
            </w:r>
            <w:r>
              <w:rPr>
                <w:noProof/>
                <w:webHidden/>
              </w:rPr>
            </w:r>
            <w:r>
              <w:rPr>
                <w:noProof/>
                <w:webHidden/>
              </w:rPr>
              <w:fldChar w:fldCharType="separate"/>
            </w:r>
            <w:r>
              <w:rPr>
                <w:noProof/>
                <w:webHidden/>
              </w:rPr>
              <w:t>19</w:t>
            </w:r>
            <w:r>
              <w:rPr>
                <w:noProof/>
                <w:webHidden/>
              </w:rPr>
              <w:fldChar w:fldCharType="end"/>
            </w:r>
          </w:hyperlink>
        </w:p>
        <w:p w14:paraId="08ED82A8" w14:textId="136FCE6E"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66" w:history="1">
            <w:r w:rsidRPr="00A65F7A">
              <w:rPr>
                <w:rStyle w:val="Hyperlink"/>
                <w:rFonts w:eastAsia="SimSun"/>
                <w:noProof/>
              </w:rPr>
              <w:t>2.5</w:t>
            </w:r>
            <w:r w:rsidRPr="00A65F7A">
              <w:rPr>
                <w:rStyle w:val="Hyperlink"/>
                <w:rFonts w:eastAsia="SimSun"/>
                <w:noProof/>
                <w:lang w:val="vi-VN"/>
              </w:rPr>
              <w:t xml:space="preserve"> Các tiêu chuẩn thiết kế và nguyên tắc bảo mật</w:t>
            </w:r>
            <w:r>
              <w:rPr>
                <w:noProof/>
                <w:webHidden/>
              </w:rPr>
              <w:tab/>
            </w:r>
            <w:r>
              <w:rPr>
                <w:noProof/>
                <w:webHidden/>
              </w:rPr>
              <w:fldChar w:fldCharType="begin"/>
            </w:r>
            <w:r>
              <w:rPr>
                <w:noProof/>
                <w:webHidden/>
              </w:rPr>
              <w:instrText xml:space="preserve"> PAGEREF _Toc217411466 \h </w:instrText>
            </w:r>
            <w:r>
              <w:rPr>
                <w:noProof/>
                <w:webHidden/>
              </w:rPr>
            </w:r>
            <w:r>
              <w:rPr>
                <w:noProof/>
                <w:webHidden/>
              </w:rPr>
              <w:fldChar w:fldCharType="separate"/>
            </w:r>
            <w:r>
              <w:rPr>
                <w:noProof/>
                <w:webHidden/>
              </w:rPr>
              <w:t>21</w:t>
            </w:r>
            <w:r>
              <w:rPr>
                <w:noProof/>
                <w:webHidden/>
              </w:rPr>
              <w:fldChar w:fldCharType="end"/>
            </w:r>
          </w:hyperlink>
        </w:p>
        <w:p w14:paraId="1ABA157D" w14:textId="48D873A3"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67" w:history="1">
            <w:r w:rsidRPr="00A65F7A">
              <w:rPr>
                <w:rStyle w:val="Hyperlink"/>
                <w:rFonts w:eastAsia="SimSun"/>
                <w:noProof/>
              </w:rPr>
              <w:t>CHƯƠNG 3:</w:t>
            </w:r>
            <w:r w:rsidRPr="00A65F7A">
              <w:rPr>
                <w:rStyle w:val="Hyperlink"/>
                <w:rFonts w:eastAsia="SimSun"/>
                <w:noProof/>
                <w:lang w:val="vi-VN"/>
              </w:rPr>
              <w:t xml:space="preserve"> THỰC HIỆN HÓA ĐỀ TÀI</w:t>
            </w:r>
            <w:r>
              <w:rPr>
                <w:noProof/>
                <w:webHidden/>
              </w:rPr>
              <w:tab/>
            </w:r>
            <w:r>
              <w:rPr>
                <w:noProof/>
                <w:webHidden/>
              </w:rPr>
              <w:fldChar w:fldCharType="begin"/>
            </w:r>
            <w:r>
              <w:rPr>
                <w:noProof/>
                <w:webHidden/>
              </w:rPr>
              <w:instrText xml:space="preserve"> PAGEREF _Toc217411467 \h </w:instrText>
            </w:r>
            <w:r>
              <w:rPr>
                <w:noProof/>
                <w:webHidden/>
              </w:rPr>
            </w:r>
            <w:r>
              <w:rPr>
                <w:noProof/>
                <w:webHidden/>
              </w:rPr>
              <w:fldChar w:fldCharType="separate"/>
            </w:r>
            <w:r>
              <w:rPr>
                <w:noProof/>
                <w:webHidden/>
              </w:rPr>
              <w:t>23</w:t>
            </w:r>
            <w:r>
              <w:rPr>
                <w:noProof/>
                <w:webHidden/>
              </w:rPr>
              <w:fldChar w:fldCharType="end"/>
            </w:r>
          </w:hyperlink>
        </w:p>
        <w:p w14:paraId="6FD72790" w14:textId="4B33C9CF"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68" w:history="1">
            <w:r w:rsidRPr="00A65F7A">
              <w:rPr>
                <w:rStyle w:val="Hyperlink"/>
                <w:rFonts w:eastAsia="SimSun"/>
                <w:noProof/>
                <w:lang w:val="vi-VN"/>
              </w:rPr>
              <w:t>3.1 Giới thiệu chung</w:t>
            </w:r>
            <w:r>
              <w:rPr>
                <w:noProof/>
                <w:webHidden/>
              </w:rPr>
              <w:tab/>
            </w:r>
            <w:r>
              <w:rPr>
                <w:noProof/>
                <w:webHidden/>
              </w:rPr>
              <w:fldChar w:fldCharType="begin"/>
            </w:r>
            <w:r>
              <w:rPr>
                <w:noProof/>
                <w:webHidden/>
              </w:rPr>
              <w:instrText xml:space="preserve"> PAGEREF _Toc217411468 \h </w:instrText>
            </w:r>
            <w:r>
              <w:rPr>
                <w:noProof/>
                <w:webHidden/>
              </w:rPr>
            </w:r>
            <w:r>
              <w:rPr>
                <w:noProof/>
                <w:webHidden/>
              </w:rPr>
              <w:fldChar w:fldCharType="separate"/>
            </w:r>
            <w:r>
              <w:rPr>
                <w:noProof/>
                <w:webHidden/>
              </w:rPr>
              <w:t>23</w:t>
            </w:r>
            <w:r>
              <w:rPr>
                <w:noProof/>
                <w:webHidden/>
              </w:rPr>
              <w:fldChar w:fldCharType="end"/>
            </w:r>
          </w:hyperlink>
        </w:p>
        <w:p w14:paraId="2C15A045" w14:textId="3E1183AE"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69" w:history="1">
            <w:r w:rsidRPr="00A65F7A">
              <w:rPr>
                <w:rStyle w:val="Hyperlink"/>
                <w:rFonts w:eastAsia="SimSun"/>
                <w:noProof/>
                <w:lang w:val="vi-VN"/>
              </w:rPr>
              <w:t>3.2 Đặc tả yêu cầu</w:t>
            </w:r>
            <w:r>
              <w:rPr>
                <w:noProof/>
                <w:webHidden/>
              </w:rPr>
              <w:tab/>
            </w:r>
            <w:r>
              <w:rPr>
                <w:noProof/>
                <w:webHidden/>
              </w:rPr>
              <w:fldChar w:fldCharType="begin"/>
            </w:r>
            <w:r>
              <w:rPr>
                <w:noProof/>
                <w:webHidden/>
              </w:rPr>
              <w:instrText xml:space="preserve"> PAGEREF _Toc217411469 \h </w:instrText>
            </w:r>
            <w:r>
              <w:rPr>
                <w:noProof/>
                <w:webHidden/>
              </w:rPr>
            </w:r>
            <w:r>
              <w:rPr>
                <w:noProof/>
                <w:webHidden/>
              </w:rPr>
              <w:fldChar w:fldCharType="separate"/>
            </w:r>
            <w:r>
              <w:rPr>
                <w:noProof/>
                <w:webHidden/>
              </w:rPr>
              <w:t>23</w:t>
            </w:r>
            <w:r>
              <w:rPr>
                <w:noProof/>
                <w:webHidden/>
              </w:rPr>
              <w:fldChar w:fldCharType="end"/>
            </w:r>
          </w:hyperlink>
        </w:p>
        <w:p w14:paraId="54B252B4" w14:textId="262DF484"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0" w:history="1">
            <w:r w:rsidRPr="00A65F7A">
              <w:rPr>
                <w:rStyle w:val="Hyperlink"/>
                <w:rFonts w:eastAsia="SimSun"/>
                <w:noProof/>
                <w:lang w:val="vi-VN"/>
              </w:rPr>
              <w:t>3.3 Thiết kế kiến trúc hệ thống</w:t>
            </w:r>
            <w:r>
              <w:rPr>
                <w:noProof/>
                <w:webHidden/>
              </w:rPr>
              <w:tab/>
            </w:r>
            <w:r>
              <w:rPr>
                <w:noProof/>
                <w:webHidden/>
              </w:rPr>
              <w:fldChar w:fldCharType="begin"/>
            </w:r>
            <w:r>
              <w:rPr>
                <w:noProof/>
                <w:webHidden/>
              </w:rPr>
              <w:instrText xml:space="preserve"> PAGEREF _Toc217411470 \h </w:instrText>
            </w:r>
            <w:r>
              <w:rPr>
                <w:noProof/>
                <w:webHidden/>
              </w:rPr>
            </w:r>
            <w:r>
              <w:rPr>
                <w:noProof/>
                <w:webHidden/>
              </w:rPr>
              <w:fldChar w:fldCharType="separate"/>
            </w:r>
            <w:r>
              <w:rPr>
                <w:noProof/>
                <w:webHidden/>
              </w:rPr>
              <w:t>25</w:t>
            </w:r>
            <w:r>
              <w:rPr>
                <w:noProof/>
                <w:webHidden/>
              </w:rPr>
              <w:fldChar w:fldCharType="end"/>
            </w:r>
          </w:hyperlink>
        </w:p>
        <w:p w14:paraId="581BA2D9" w14:textId="3FCB5DF0"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1" w:history="1">
            <w:r w:rsidRPr="00A65F7A">
              <w:rPr>
                <w:rStyle w:val="Hyperlink"/>
                <w:rFonts w:eastAsia="SimSun"/>
                <w:noProof/>
                <w:lang w:val="vi-VN"/>
              </w:rPr>
              <w:t>3.4</w:t>
            </w:r>
            <w:r w:rsidRPr="00A65F7A">
              <w:rPr>
                <w:rStyle w:val="Hyperlink"/>
                <w:rFonts w:eastAsia="SimSun"/>
                <w:noProof/>
              </w:rPr>
              <w:t xml:space="preserve"> Thiết kế cơ sở dữ liệu</w:t>
            </w:r>
            <w:r>
              <w:rPr>
                <w:noProof/>
                <w:webHidden/>
              </w:rPr>
              <w:tab/>
            </w:r>
            <w:r>
              <w:rPr>
                <w:noProof/>
                <w:webHidden/>
              </w:rPr>
              <w:fldChar w:fldCharType="begin"/>
            </w:r>
            <w:r>
              <w:rPr>
                <w:noProof/>
                <w:webHidden/>
              </w:rPr>
              <w:instrText xml:space="preserve"> PAGEREF _Toc217411471 \h </w:instrText>
            </w:r>
            <w:r>
              <w:rPr>
                <w:noProof/>
                <w:webHidden/>
              </w:rPr>
            </w:r>
            <w:r>
              <w:rPr>
                <w:noProof/>
                <w:webHidden/>
              </w:rPr>
              <w:fldChar w:fldCharType="separate"/>
            </w:r>
            <w:r>
              <w:rPr>
                <w:noProof/>
                <w:webHidden/>
              </w:rPr>
              <w:t>29</w:t>
            </w:r>
            <w:r>
              <w:rPr>
                <w:noProof/>
                <w:webHidden/>
              </w:rPr>
              <w:fldChar w:fldCharType="end"/>
            </w:r>
          </w:hyperlink>
        </w:p>
        <w:p w14:paraId="37434868" w14:textId="5772983B"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2" w:history="1">
            <w:r w:rsidRPr="00A65F7A">
              <w:rPr>
                <w:rStyle w:val="Hyperlink"/>
                <w:rFonts w:eastAsia="SimSun"/>
                <w:noProof/>
                <w:lang w:val="vi-VN"/>
              </w:rPr>
              <w:t>3.4.1 Phân hệ</w:t>
            </w:r>
            <w:r w:rsidRPr="00A65F7A">
              <w:rPr>
                <w:rStyle w:val="Hyperlink"/>
                <w:rFonts w:eastAsia="SimSun"/>
                <w:noProof/>
              </w:rPr>
              <w:t xml:space="preserve"> quản lý khóa học và môn học</w:t>
            </w:r>
            <w:r>
              <w:rPr>
                <w:noProof/>
                <w:webHidden/>
              </w:rPr>
              <w:tab/>
            </w:r>
            <w:r>
              <w:rPr>
                <w:noProof/>
                <w:webHidden/>
              </w:rPr>
              <w:fldChar w:fldCharType="begin"/>
            </w:r>
            <w:r>
              <w:rPr>
                <w:noProof/>
                <w:webHidden/>
              </w:rPr>
              <w:instrText xml:space="preserve"> PAGEREF _Toc217411472 \h </w:instrText>
            </w:r>
            <w:r>
              <w:rPr>
                <w:noProof/>
                <w:webHidden/>
              </w:rPr>
            </w:r>
            <w:r>
              <w:rPr>
                <w:noProof/>
                <w:webHidden/>
              </w:rPr>
              <w:fldChar w:fldCharType="separate"/>
            </w:r>
            <w:r>
              <w:rPr>
                <w:noProof/>
                <w:webHidden/>
              </w:rPr>
              <w:t>29</w:t>
            </w:r>
            <w:r>
              <w:rPr>
                <w:noProof/>
                <w:webHidden/>
              </w:rPr>
              <w:fldChar w:fldCharType="end"/>
            </w:r>
          </w:hyperlink>
        </w:p>
        <w:p w14:paraId="2B3D9500" w14:textId="592A492A"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3" w:history="1">
            <w:r w:rsidRPr="00A65F7A">
              <w:rPr>
                <w:rStyle w:val="Hyperlink"/>
                <w:rFonts w:eastAsia="SimSun"/>
                <w:noProof/>
                <w:lang w:val="vi-VN"/>
              </w:rPr>
              <w:t>3.4.2 Phân hệ trò chơi hóa và phân tích</w:t>
            </w:r>
            <w:r>
              <w:rPr>
                <w:noProof/>
                <w:webHidden/>
              </w:rPr>
              <w:tab/>
            </w:r>
            <w:r>
              <w:rPr>
                <w:noProof/>
                <w:webHidden/>
              </w:rPr>
              <w:fldChar w:fldCharType="begin"/>
            </w:r>
            <w:r>
              <w:rPr>
                <w:noProof/>
                <w:webHidden/>
              </w:rPr>
              <w:instrText xml:space="preserve"> PAGEREF _Toc217411473 \h </w:instrText>
            </w:r>
            <w:r>
              <w:rPr>
                <w:noProof/>
                <w:webHidden/>
              </w:rPr>
            </w:r>
            <w:r>
              <w:rPr>
                <w:noProof/>
                <w:webHidden/>
              </w:rPr>
              <w:fldChar w:fldCharType="separate"/>
            </w:r>
            <w:r>
              <w:rPr>
                <w:noProof/>
                <w:webHidden/>
              </w:rPr>
              <w:t>32</w:t>
            </w:r>
            <w:r>
              <w:rPr>
                <w:noProof/>
                <w:webHidden/>
              </w:rPr>
              <w:fldChar w:fldCharType="end"/>
            </w:r>
          </w:hyperlink>
        </w:p>
        <w:p w14:paraId="7489E4F5" w14:textId="7B787D48"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4" w:history="1">
            <w:r w:rsidRPr="00A65F7A">
              <w:rPr>
                <w:rStyle w:val="Hyperlink"/>
                <w:rFonts w:eastAsia="SimSun"/>
                <w:noProof/>
                <w:lang w:val="vi-VN"/>
              </w:rPr>
              <w:t>3.4.3 Phân hệ bài kiểm tra và thi</w:t>
            </w:r>
            <w:r>
              <w:rPr>
                <w:noProof/>
                <w:webHidden/>
              </w:rPr>
              <w:tab/>
            </w:r>
            <w:r>
              <w:rPr>
                <w:noProof/>
                <w:webHidden/>
              </w:rPr>
              <w:fldChar w:fldCharType="begin"/>
            </w:r>
            <w:r>
              <w:rPr>
                <w:noProof/>
                <w:webHidden/>
              </w:rPr>
              <w:instrText xml:space="preserve"> PAGEREF _Toc217411474 \h </w:instrText>
            </w:r>
            <w:r>
              <w:rPr>
                <w:noProof/>
                <w:webHidden/>
              </w:rPr>
            </w:r>
            <w:r>
              <w:rPr>
                <w:noProof/>
                <w:webHidden/>
              </w:rPr>
              <w:fldChar w:fldCharType="separate"/>
            </w:r>
            <w:r>
              <w:rPr>
                <w:noProof/>
                <w:webHidden/>
              </w:rPr>
              <w:t>34</w:t>
            </w:r>
            <w:r>
              <w:rPr>
                <w:noProof/>
                <w:webHidden/>
              </w:rPr>
              <w:fldChar w:fldCharType="end"/>
            </w:r>
          </w:hyperlink>
        </w:p>
        <w:p w14:paraId="6921818A" w14:textId="248417D3"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5" w:history="1">
            <w:r w:rsidRPr="00A65F7A">
              <w:rPr>
                <w:rStyle w:val="Hyperlink"/>
                <w:rFonts w:eastAsia="SimSun"/>
                <w:noProof/>
                <w:lang w:val="vi-VN"/>
              </w:rPr>
              <w:t>3.5</w:t>
            </w:r>
            <w:r w:rsidRPr="00A65F7A">
              <w:rPr>
                <w:rStyle w:val="Hyperlink"/>
                <w:rFonts w:eastAsia="SimSun"/>
                <w:noProof/>
              </w:rPr>
              <w:t xml:space="preserve"> Thiết kế Backend API</w:t>
            </w:r>
            <w:r>
              <w:rPr>
                <w:noProof/>
                <w:webHidden/>
              </w:rPr>
              <w:tab/>
            </w:r>
            <w:r>
              <w:rPr>
                <w:noProof/>
                <w:webHidden/>
              </w:rPr>
              <w:fldChar w:fldCharType="begin"/>
            </w:r>
            <w:r>
              <w:rPr>
                <w:noProof/>
                <w:webHidden/>
              </w:rPr>
              <w:instrText xml:space="preserve"> PAGEREF _Toc217411475 \h </w:instrText>
            </w:r>
            <w:r>
              <w:rPr>
                <w:noProof/>
                <w:webHidden/>
              </w:rPr>
            </w:r>
            <w:r>
              <w:rPr>
                <w:noProof/>
                <w:webHidden/>
              </w:rPr>
              <w:fldChar w:fldCharType="separate"/>
            </w:r>
            <w:r>
              <w:rPr>
                <w:noProof/>
                <w:webHidden/>
              </w:rPr>
              <w:t>36</w:t>
            </w:r>
            <w:r>
              <w:rPr>
                <w:noProof/>
                <w:webHidden/>
              </w:rPr>
              <w:fldChar w:fldCharType="end"/>
            </w:r>
          </w:hyperlink>
        </w:p>
        <w:p w14:paraId="457372C2" w14:textId="6B589682"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6" w:history="1">
            <w:r w:rsidRPr="00A65F7A">
              <w:rPr>
                <w:rStyle w:val="Hyperlink"/>
                <w:rFonts w:eastAsia="SimSun"/>
                <w:noProof/>
              </w:rPr>
              <w:t>3.5.1 Kiến trúc API tổng thể</w:t>
            </w:r>
            <w:r>
              <w:rPr>
                <w:noProof/>
                <w:webHidden/>
              </w:rPr>
              <w:tab/>
            </w:r>
            <w:r>
              <w:rPr>
                <w:noProof/>
                <w:webHidden/>
              </w:rPr>
              <w:fldChar w:fldCharType="begin"/>
            </w:r>
            <w:r>
              <w:rPr>
                <w:noProof/>
                <w:webHidden/>
              </w:rPr>
              <w:instrText xml:space="preserve"> PAGEREF _Toc217411476 \h </w:instrText>
            </w:r>
            <w:r>
              <w:rPr>
                <w:noProof/>
                <w:webHidden/>
              </w:rPr>
            </w:r>
            <w:r>
              <w:rPr>
                <w:noProof/>
                <w:webHidden/>
              </w:rPr>
              <w:fldChar w:fldCharType="separate"/>
            </w:r>
            <w:r>
              <w:rPr>
                <w:noProof/>
                <w:webHidden/>
              </w:rPr>
              <w:t>36</w:t>
            </w:r>
            <w:r>
              <w:rPr>
                <w:noProof/>
                <w:webHidden/>
              </w:rPr>
              <w:fldChar w:fldCharType="end"/>
            </w:r>
          </w:hyperlink>
        </w:p>
        <w:p w14:paraId="79065E54" w14:textId="5D72B101"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7" w:history="1">
            <w:r w:rsidRPr="00A65F7A">
              <w:rPr>
                <w:rStyle w:val="Hyperlink"/>
                <w:rFonts w:eastAsia="SimSun"/>
                <w:noProof/>
              </w:rPr>
              <w:t>3.5.2 Cấu trúc Response chuẩn</w:t>
            </w:r>
            <w:r>
              <w:rPr>
                <w:noProof/>
                <w:webHidden/>
              </w:rPr>
              <w:tab/>
            </w:r>
            <w:r>
              <w:rPr>
                <w:noProof/>
                <w:webHidden/>
              </w:rPr>
              <w:fldChar w:fldCharType="begin"/>
            </w:r>
            <w:r>
              <w:rPr>
                <w:noProof/>
                <w:webHidden/>
              </w:rPr>
              <w:instrText xml:space="preserve"> PAGEREF _Toc217411477 \h </w:instrText>
            </w:r>
            <w:r>
              <w:rPr>
                <w:noProof/>
                <w:webHidden/>
              </w:rPr>
            </w:r>
            <w:r>
              <w:rPr>
                <w:noProof/>
                <w:webHidden/>
              </w:rPr>
              <w:fldChar w:fldCharType="separate"/>
            </w:r>
            <w:r>
              <w:rPr>
                <w:noProof/>
                <w:webHidden/>
              </w:rPr>
              <w:t>37</w:t>
            </w:r>
            <w:r>
              <w:rPr>
                <w:noProof/>
                <w:webHidden/>
              </w:rPr>
              <w:fldChar w:fldCharType="end"/>
            </w:r>
          </w:hyperlink>
        </w:p>
        <w:p w14:paraId="045DC544" w14:textId="7B224C0C"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8" w:history="1">
            <w:r w:rsidRPr="00A65F7A">
              <w:rPr>
                <w:rStyle w:val="Hyperlink"/>
                <w:rFonts w:eastAsia="SimSun"/>
                <w:noProof/>
                <w:lang w:val="vi-VN"/>
              </w:rPr>
              <w:t>3.5.3 Chức năng thời gian thực với Socket.IO và Redis</w:t>
            </w:r>
            <w:r>
              <w:rPr>
                <w:noProof/>
                <w:webHidden/>
              </w:rPr>
              <w:tab/>
            </w:r>
            <w:r>
              <w:rPr>
                <w:noProof/>
                <w:webHidden/>
              </w:rPr>
              <w:fldChar w:fldCharType="begin"/>
            </w:r>
            <w:r>
              <w:rPr>
                <w:noProof/>
                <w:webHidden/>
              </w:rPr>
              <w:instrText xml:space="preserve"> PAGEREF _Toc217411478 \h </w:instrText>
            </w:r>
            <w:r>
              <w:rPr>
                <w:noProof/>
                <w:webHidden/>
              </w:rPr>
            </w:r>
            <w:r>
              <w:rPr>
                <w:noProof/>
                <w:webHidden/>
              </w:rPr>
              <w:fldChar w:fldCharType="separate"/>
            </w:r>
            <w:r>
              <w:rPr>
                <w:noProof/>
                <w:webHidden/>
              </w:rPr>
              <w:t>37</w:t>
            </w:r>
            <w:r>
              <w:rPr>
                <w:noProof/>
                <w:webHidden/>
              </w:rPr>
              <w:fldChar w:fldCharType="end"/>
            </w:r>
          </w:hyperlink>
        </w:p>
        <w:p w14:paraId="1C6561DA" w14:textId="52FCEEDA"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79" w:history="1">
            <w:r w:rsidRPr="00A65F7A">
              <w:rPr>
                <w:rStyle w:val="Hyperlink"/>
                <w:rFonts w:eastAsia="SimSun"/>
                <w:noProof/>
              </w:rPr>
              <w:t>3.5.4 Kiến trúc phân lớp</w:t>
            </w:r>
            <w:r>
              <w:rPr>
                <w:noProof/>
                <w:webHidden/>
              </w:rPr>
              <w:tab/>
            </w:r>
            <w:r>
              <w:rPr>
                <w:noProof/>
                <w:webHidden/>
              </w:rPr>
              <w:fldChar w:fldCharType="begin"/>
            </w:r>
            <w:r>
              <w:rPr>
                <w:noProof/>
                <w:webHidden/>
              </w:rPr>
              <w:instrText xml:space="preserve"> PAGEREF _Toc217411479 \h </w:instrText>
            </w:r>
            <w:r>
              <w:rPr>
                <w:noProof/>
                <w:webHidden/>
              </w:rPr>
            </w:r>
            <w:r>
              <w:rPr>
                <w:noProof/>
                <w:webHidden/>
              </w:rPr>
              <w:fldChar w:fldCharType="separate"/>
            </w:r>
            <w:r>
              <w:rPr>
                <w:noProof/>
                <w:webHidden/>
              </w:rPr>
              <w:t>38</w:t>
            </w:r>
            <w:r>
              <w:rPr>
                <w:noProof/>
                <w:webHidden/>
              </w:rPr>
              <w:fldChar w:fldCharType="end"/>
            </w:r>
          </w:hyperlink>
        </w:p>
        <w:p w14:paraId="786798BF" w14:textId="35B036C4"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80" w:history="1">
            <w:r w:rsidRPr="00A65F7A">
              <w:rPr>
                <w:rStyle w:val="Hyperlink"/>
                <w:rFonts w:eastAsia="SimSun"/>
                <w:noProof/>
              </w:rPr>
              <w:t>3.5.5</w:t>
            </w:r>
            <w:r w:rsidRPr="00A65F7A">
              <w:rPr>
                <w:rStyle w:val="Hyperlink"/>
                <w:rFonts w:eastAsia="SimSun"/>
                <w:noProof/>
                <w:lang w:val="vi-VN"/>
              </w:rPr>
              <w:t xml:space="preserve"> Trò chơi</w:t>
            </w:r>
            <w:r w:rsidRPr="00A65F7A">
              <w:rPr>
                <w:rStyle w:val="Hyperlink"/>
                <w:rFonts w:eastAsia="SimSun"/>
                <w:noProof/>
              </w:rPr>
              <w:t xml:space="preserve"> hóa toàn diện</w:t>
            </w:r>
            <w:r>
              <w:rPr>
                <w:noProof/>
                <w:webHidden/>
              </w:rPr>
              <w:tab/>
            </w:r>
            <w:r>
              <w:rPr>
                <w:noProof/>
                <w:webHidden/>
              </w:rPr>
              <w:fldChar w:fldCharType="begin"/>
            </w:r>
            <w:r>
              <w:rPr>
                <w:noProof/>
                <w:webHidden/>
              </w:rPr>
              <w:instrText xml:space="preserve"> PAGEREF _Toc217411480 \h </w:instrText>
            </w:r>
            <w:r>
              <w:rPr>
                <w:noProof/>
                <w:webHidden/>
              </w:rPr>
            </w:r>
            <w:r>
              <w:rPr>
                <w:noProof/>
                <w:webHidden/>
              </w:rPr>
              <w:fldChar w:fldCharType="separate"/>
            </w:r>
            <w:r>
              <w:rPr>
                <w:noProof/>
                <w:webHidden/>
              </w:rPr>
              <w:t>39</w:t>
            </w:r>
            <w:r>
              <w:rPr>
                <w:noProof/>
                <w:webHidden/>
              </w:rPr>
              <w:fldChar w:fldCharType="end"/>
            </w:r>
          </w:hyperlink>
        </w:p>
        <w:p w14:paraId="395BCC33" w14:textId="45C061EE"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81" w:history="1">
            <w:r w:rsidRPr="00A65F7A">
              <w:rPr>
                <w:rStyle w:val="Hyperlink"/>
                <w:rFonts w:eastAsia="SimSun"/>
                <w:noProof/>
                <w:lang w:val="vi-VN"/>
              </w:rPr>
              <w:t>3.6 Th</w:t>
            </w:r>
            <w:r w:rsidRPr="00A65F7A">
              <w:rPr>
                <w:rStyle w:val="Hyperlink"/>
                <w:rFonts w:eastAsia="SimSun"/>
                <w:noProof/>
              </w:rPr>
              <w:t xml:space="preserve">iết kế các </w:t>
            </w:r>
            <w:r w:rsidRPr="00A65F7A">
              <w:rPr>
                <w:rStyle w:val="Hyperlink"/>
                <w:rFonts w:eastAsia="SimSun"/>
                <w:noProof/>
                <w:lang w:val="vi-VN"/>
              </w:rPr>
              <w:t>luồ</w:t>
            </w:r>
            <w:r w:rsidRPr="00A65F7A">
              <w:rPr>
                <w:rStyle w:val="Hyperlink"/>
                <w:rFonts w:eastAsia="SimSun"/>
                <w:noProof/>
              </w:rPr>
              <w:t>ng xử lý chính</w:t>
            </w:r>
            <w:r>
              <w:rPr>
                <w:noProof/>
                <w:webHidden/>
              </w:rPr>
              <w:tab/>
            </w:r>
            <w:r>
              <w:rPr>
                <w:noProof/>
                <w:webHidden/>
              </w:rPr>
              <w:fldChar w:fldCharType="begin"/>
            </w:r>
            <w:r>
              <w:rPr>
                <w:noProof/>
                <w:webHidden/>
              </w:rPr>
              <w:instrText xml:space="preserve"> PAGEREF _Toc217411481 \h </w:instrText>
            </w:r>
            <w:r>
              <w:rPr>
                <w:noProof/>
                <w:webHidden/>
              </w:rPr>
            </w:r>
            <w:r>
              <w:rPr>
                <w:noProof/>
                <w:webHidden/>
              </w:rPr>
              <w:fldChar w:fldCharType="separate"/>
            </w:r>
            <w:r>
              <w:rPr>
                <w:noProof/>
                <w:webHidden/>
              </w:rPr>
              <w:t>40</w:t>
            </w:r>
            <w:r>
              <w:rPr>
                <w:noProof/>
                <w:webHidden/>
              </w:rPr>
              <w:fldChar w:fldCharType="end"/>
            </w:r>
          </w:hyperlink>
        </w:p>
        <w:p w14:paraId="11B5A143" w14:textId="580B0EE3"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82" w:history="1">
            <w:r w:rsidRPr="00A65F7A">
              <w:rPr>
                <w:rStyle w:val="Hyperlink"/>
                <w:rFonts w:eastAsia="SimSun"/>
                <w:noProof/>
                <w:lang w:val="vi-VN"/>
              </w:rPr>
              <w:t>3.6.1 Cơ chế bảo mật và sơ đồ xử lý xác thực</w:t>
            </w:r>
            <w:r>
              <w:rPr>
                <w:noProof/>
                <w:webHidden/>
              </w:rPr>
              <w:tab/>
            </w:r>
            <w:r>
              <w:rPr>
                <w:noProof/>
                <w:webHidden/>
              </w:rPr>
              <w:fldChar w:fldCharType="begin"/>
            </w:r>
            <w:r>
              <w:rPr>
                <w:noProof/>
                <w:webHidden/>
              </w:rPr>
              <w:instrText xml:space="preserve"> PAGEREF _Toc217411482 \h </w:instrText>
            </w:r>
            <w:r>
              <w:rPr>
                <w:noProof/>
                <w:webHidden/>
              </w:rPr>
            </w:r>
            <w:r>
              <w:rPr>
                <w:noProof/>
                <w:webHidden/>
              </w:rPr>
              <w:fldChar w:fldCharType="separate"/>
            </w:r>
            <w:r>
              <w:rPr>
                <w:noProof/>
                <w:webHidden/>
              </w:rPr>
              <w:t>40</w:t>
            </w:r>
            <w:r>
              <w:rPr>
                <w:noProof/>
                <w:webHidden/>
              </w:rPr>
              <w:fldChar w:fldCharType="end"/>
            </w:r>
          </w:hyperlink>
        </w:p>
        <w:p w14:paraId="7FF84DEB" w14:textId="2EC352B2"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83" w:history="1">
            <w:r w:rsidRPr="00A65F7A">
              <w:rPr>
                <w:rStyle w:val="Hyperlink"/>
                <w:rFonts w:eastAsia="SimSun"/>
                <w:noProof/>
              </w:rPr>
              <w:t>3.6.2 Luồng kiểm tra thời gian thực</w:t>
            </w:r>
            <w:r>
              <w:rPr>
                <w:noProof/>
                <w:webHidden/>
              </w:rPr>
              <w:tab/>
            </w:r>
            <w:r>
              <w:rPr>
                <w:noProof/>
                <w:webHidden/>
              </w:rPr>
              <w:fldChar w:fldCharType="begin"/>
            </w:r>
            <w:r>
              <w:rPr>
                <w:noProof/>
                <w:webHidden/>
              </w:rPr>
              <w:instrText xml:space="preserve"> PAGEREF _Toc217411483 \h </w:instrText>
            </w:r>
            <w:r>
              <w:rPr>
                <w:noProof/>
                <w:webHidden/>
              </w:rPr>
            </w:r>
            <w:r>
              <w:rPr>
                <w:noProof/>
                <w:webHidden/>
              </w:rPr>
              <w:fldChar w:fldCharType="separate"/>
            </w:r>
            <w:r>
              <w:rPr>
                <w:noProof/>
                <w:webHidden/>
              </w:rPr>
              <w:t>41</w:t>
            </w:r>
            <w:r>
              <w:rPr>
                <w:noProof/>
                <w:webHidden/>
              </w:rPr>
              <w:fldChar w:fldCharType="end"/>
            </w:r>
          </w:hyperlink>
        </w:p>
        <w:p w14:paraId="73D2349E" w14:textId="6ABECAA7"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84" w:history="1">
            <w:r w:rsidRPr="00A65F7A">
              <w:rPr>
                <w:rStyle w:val="Hyperlink"/>
                <w:rFonts w:eastAsia="SimSun"/>
                <w:noProof/>
                <w:lang w:val="vi-VN"/>
              </w:rPr>
              <w:t>3.6.3</w:t>
            </w:r>
            <w:r w:rsidRPr="00A65F7A">
              <w:rPr>
                <w:rStyle w:val="Hyperlink"/>
                <w:rFonts w:eastAsia="SimSun"/>
                <w:noProof/>
              </w:rPr>
              <w:t xml:space="preserve"> Luồng cập nhật Bảng xếp hạng và Trao thưởng</w:t>
            </w:r>
            <w:r>
              <w:rPr>
                <w:noProof/>
                <w:webHidden/>
              </w:rPr>
              <w:tab/>
            </w:r>
            <w:r>
              <w:rPr>
                <w:noProof/>
                <w:webHidden/>
              </w:rPr>
              <w:fldChar w:fldCharType="begin"/>
            </w:r>
            <w:r>
              <w:rPr>
                <w:noProof/>
                <w:webHidden/>
              </w:rPr>
              <w:instrText xml:space="preserve"> PAGEREF _Toc217411484 \h </w:instrText>
            </w:r>
            <w:r>
              <w:rPr>
                <w:noProof/>
                <w:webHidden/>
              </w:rPr>
            </w:r>
            <w:r>
              <w:rPr>
                <w:noProof/>
                <w:webHidden/>
              </w:rPr>
              <w:fldChar w:fldCharType="separate"/>
            </w:r>
            <w:r>
              <w:rPr>
                <w:noProof/>
                <w:webHidden/>
              </w:rPr>
              <w:t>45</w:t>
            </w:r>
            <w:r>
              <w:rPr>
                <w:noProof/>
                <w:webHidden/>
              </w:rPr>
              <w:fldChar w:fldCharType="end"/>
            </w:r>
          </w:hyperlink>
        </w:p>
        <w:p w14:paraId="6239822A" w14:textId="79AC5467"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85" w:history="1">
            <w:r w:rsidRPr="00A65F7A">
              <w:rPr>
                <w:rStyle w:val="Hyperlink"/>
                <w:rFonts w:eastAsia="SimSun"/>
                <w:noProof/>
              </w:rPr>
              <w:t xml:space="preserve">3.6.4 Luồng </w:t>
            </w:r>
            <w:r w:rsidRPr="00A65F7A">
              <w:rPr>
                <w:rStyle w:val="Hyperlink"/>
                <w:rFonts w:eastAsia="SimSun"/>
                <w:noProof/>
                <w:lang w:val="vi-VN"/>
              </w:rPr>
              <w:t>nhập</w:t>
            </w:r>
            <w:r w:rsidRPr="00A65F7A">
              <w:rPr>
                <w:rStyle w:val="Hyperlink"/>
                <w:rFonts w:eastAsia="SimSun"/>
                <w:noProof/>
              </w:rPr>
              <w:t xml:space="preserve"> Câu hỏi hàng loạt file</w:t>
            </w:r>
            <w:r>
              <w:rPr>
                <w:noProof/>
                <w:webHidden/>
              </w:rPr>
              <w:tab/>
            </w:r>
            <w:r>
              <w:rPr>
                <w:noProof/>
                <w:webHidden/>
              </w:rPr>
              <w:fldChar w:fldCharType="begin"/>
            </w:r>
            <w:r>
              <w:rPr>
                <w:noProof/>
                <w:webHidden/>
              </w:rPr>
              <w:instrText xml:space="preserve"> PAGEREF _Toc217411485 \h </w:instrText>
            </w:r>
            <w:r>
              <w:rPr>
                <w:noProof/>
                <w:webHidden/>
              </w:rPr>
            </w:r>
            <w:r>
              <w:rPr>
                <w:noProof/>
                <w:webHidden/>
              </w:rPr>
              <w:fldChar w:fldCharType="separate"/>
            </w:r>
            <w:r>
              <w:rPr>
                <w:noProof/>
                <w:webHidden/>
              </w:rPr>
              <w:t>46</w:t>
            </w:r>
            <w:r>
              <w:rPr>
                <w:noProof/>
                <w:webHidden/>
              </w:rPr>
              <w:fldChar w:fldCharType="end"/>
            </w:r>
          </w:hyperlink>
        </w:p>
        <w:p w14:paraId="53436D55" w14:textId="191FE523"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86" w:history="1">
            <w:r w:rsidRPr="00A65F7A">
              <w:rPr>
                <w:rStyle w:val="Hyperlink"/>
                <w:rFonts w:eastAsia="SimSun"/>
                <w:noProof/>
              </w:rPr>
              <w:t>CHƯƠNG 4:</w:t>
            </w:r>
            <w:r w:rsidRPr="00A65F7A">
              <w:rPr>
                <w:rStyle w:val="Hyperlink"/>
                <w:rFonts w:eastAsia="SimSun"/>
                <w:noProof/>
                <w:lang w:val="vi-VN"/>
              </w:rPr>
              <w:t xml:space="preserve"> K</w:t>
            </w:r>
            <w:r w:rsidRPr="00A65F7A">
              <w:rPr>
                <w:rStyle w:val="Hyperlink"/>
                <w:rFonts w:eastAsia="SimSun"/>
                <w:noProof/>
              </w:rPr>
              <w:t>ẾT QUẢ NGHIÊN CỨU</w:t>
            </w:r>
            <w:r>
              <w:rPr>
                <w:noProof/>
                <w:webHidden/>
              </w:rPr>
              <w:tab/>
            </w:r>
            <w:r>
              <w:rPr>
                <w:noProof/>
                <w:webHidden/>
              </w:rPr>
              <w:fldChar w:fldCharType="begin"/>
            </w:r>
            <w:r>
              <w:rPr>
                <w:noProof/>
                <w:webHidden/>
              </w:rPr>
              <w:instrText xml:space="preserve"> PAGEREF _Toc217411486 \h </w:instrText>
            </w:r>
            <w:r>
              <w:rPr>
                <w:noProof/>
                <w:webHidden/>
              </w:rPr>
            </w:r>
            <w:r>
              <w:rPr>
                <w:noProof/>
                <w:webHidden/>
              </w:rPr>
              <w:fldChar w:fldCharType="separate"/>
            </w:r>
            <w:r>
              <w:rPr>
                <w:noProof/>
                <w:webHidden/>
              </w:rPr>
              <w:t>51</w:t>
            </w:r>
            <w:r>
              <w:rPr>
                <w:noProof/>
                <w:webHidden/>
              </w:rPr>
              <w:fldChar w:fldCharType="end"/>
            </w:r>
          </w:hyperlink>
        </w:p>
        <w:p w14:paraId="5CC63B2E" w14:textId="3E895EFA"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87" w:history="1">
            <w:r w:rsidRPr="00A65F7A">
              <w:rPr>
                <w:rStyle w:val="Hyperlink"/>
                <w:rFonts w:eastAsia="SimSun"/>
                <w:noProof/>
                <w:lang w:val="vi-VN"/>
              </w:rPr>
              <w:t>4.1 Giới thiệu chung</w:t>
            </w:r>
            <w:r>
              <w:rPr>
                <w:noProof/>
                <w:webHidden/>
              </w:rPr>
              <w:tab/>
            </w:r>
            <w:r>
              <w:rPr>
                <w:noProof/>
                <w:webHidden/>
              </w:rPr>
              <w:fldChar w:fldCharType="begin"/>
            </w:r>
            <w:r>
              <w:rPr>
                <w:noProof/>
                <w:webHidden/>
              </w:rPr>
              <w:instrText xml:space="preserve"> PAGEREF _Toc217411487 \h </w:instrText>
            </w:r>
            <w:r>
              <w:rPr>
                <w:noProof/>
                <w:webHidden/>
              </w:rPr>
            </w:r>
            <w:r>
              <w:rPr>
                <w:noProof/>
                <w:webHidden/>
              </w:rPr>
              <w:fldChar w:fldCharType="separate"/>
            </w:r>
            <w:r>
              <w:rPr>
                <w:noProof/>
                <w:webHidden/>
              </w:rPr>
              <w:t>51</w:t>
            </w:r>
            <w:r>
              <w:rPr>
                <w:noProof/>
                <w:webHidden/>
              </w:rPr>
              <w:fldChar w:fldCharType="end"/>
            </w:r>
          </w:hyperlink>
        </w:p>
        <w:p w14:paraId="3BD943BB" w14:textId="1B8537F2"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88" w:history="1">
            <w:r w:rsidRPr="00A65F7A">
              <w:rPr>
                <w:rStyle w:val="Hyperlink"/>
                <w:rFonts w:eastAsia="SimSun"/>
                <w:noProof/>
              </w:rPr>
              <w:t>4.2 Kết quả về kiến trúc và cơ sở dữ liệu</w:t>
            </w:r>
            <w:r>
              <w:rPr>
                <w:noProof/>
                <w:webHidden/>
              </w:rPr>
              <w:tab/>
            </w:r>
            <w:r>
              <w:rPr>
                <w:noProof/>
                <w:webHidden/>
              </w:rPr>
              <w:fldChar w:fldCharType="begin"/>
            </w:r>
            <w:r>
              <w:rPr>
                <w:noProof/>
                <w:webHidden/>
              </w:rPr>
              <w:instrText xml:space="preserve"> PAGEREF _Toc217411488 \h </w:instrText>
            </w:r>
            <w:r>
              <w:rPr>
                <w:noProof/>
                <w:webHidden/>
              </w:rPr>
            </w:r>
            <w:r>
              <w:rPr>
                <w:noProof/>
                <w:webHidden/>
              </w:rPr>
              <w:fldChar w:fldCharType="separate"/>
            </w:r>
            <w:r>
              <w:rPr>
                <w:noProof/>
                <w:webHidden/>
              </w:rPr>
              <w:t>51</w:t>
            </w:r>
            <w:r>
              <w:rPr>
                <w:noProof/>
                <w:webHidden/>
              </w:rPr>
              <w:fldChar w:fldCharType="end"/>
            </w:r>
          </w:hyperlink>
        </w:p>
        <w:p w14:paraId="1908259E" w14:textId="43128657"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89" w:history="1">
            <w:r w:rsidRPr="00A65F7A">
              <w:rPr>
                <w:rStyle w:val="Hyperlink"/>
                <w:rFonts w:eastAsia="SimSun"/>
                <w:noProof/>
                <w:lang w:val="vi-VN"/>
              </w:rPr>
              <w:t>4.3 Kết quả về Hệ thống API backend</w:t>
            </w:r>
            <w:r>
              <w:rPr>
                <w:noProof/>
                <w:webHidden/>
              </w:rPr>
              <w:tab/>
            </w:r>
            <w:r>
              <w:rPr>
                <w:noProof/>
                <w:webHidden/>
              </w:rPr>
              <w:fldChar w:fldCharType="begin"/>
            </w:r>
            <w:r>
              <w:rPr>
                <w:noProof/>
                <w:webHidden/>
              </w:rPr>
              <w:instrText xml:space="preserve"> PAGEREF _Toc217411489 \h </w:instrText>
            </w:r>
            <w:r>
              <w:rPr>
                <w:noProof/>
                <w:webHidden/>
              </w:rPr>
            </w:r>
            <w:r>
              <w:rPr>
                <w:noProof/>
                <w:webHidden/>
              </w:rPr>
              <w:fldChar w:fldCharType="separate"/>
            </w:r>
            <w:r>
              <w:rPr>
                <w:noProof/>
                <w:webHidden/>
              </w:rPr>
              <w:t>52</w:t>
            </w:r>
            <w:r>
              <w:rPr>
                <w:noProof/>
                <w:webHidden/>
              </w:rPr>
              <w:fldChar w:fldCharType="end"/>
            </w:r>
          </w:hyperlink>
        </w:p>
        <w:p w14:paraId="6897D937" w14:textId="1A2F656B"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90" w:history="1">
            <w:r w:rsidRPr="00A65F7A">
              <w:rPr>
                <w:rStyle w:val="Hyperlink"/>
                <w:rFonts w:eastAsia="SimSun"/>
                <w:noProof/>
                <w:lang w:val="vi-VN"/>
              </w:rPr>
              <w:t>4.4 Đánh giá hiệu năng hệ thống</w:t>
            </w:r>
            <w:r>
              <w:rPr>
                <w:noProof/>
                <w:webHidden/>
              </w:rPr>
              <w:tab/>
            </w:r>
            <w:r>
              <w:rPr>
                <w:noProof/>
                <w:webHidden/>
              </w:rPr>
              <w:fldChar w:fldCharType="begin"/>
            </w:r>
            <w:r>
              <w:rPr>
                <w:noProof/>
                <w:webHidden/>
              </w:rPr>
              <w:instrText xml:space="preserve"> PAGEREF _Toc217411490 \h </w:instrText>
            </w:r>
            <w:r>
              <w:rPr>
                <w:noProof/>
                <w:webHidden/>
              </w:rPr>
            </w:r>
            <w:r>
              <w:rPr>
                <w:noProof/>
                <w:webHidden/>
              </w:rPr>
              <w:fldChar w:fldCharType="separate"/>
            </w:r>
            <w:r>
              <w:rPr>
                <w:noProof/>
                <w:webHidden/>
              </w:rPr>
              <w:t>57</w:t>
            </w:r>
            <w:r>
              <w:rPr>
                <w:noProof/>
                <w:webHidden/>
              </w:rPr>
              <w:fldChar w:fldCharType="end"/>
            </w:r>
          </w:hyperlink>
        </w:p>
        <w:p w14:paraId="24750360" w14:textId="226D27A8"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91" w:history="1">
            <w:r w:rsidRPr="00A65F7A">
              <w:rPr>
                <w:rStyle w:val="Hyperlink"/>
                <w:rFonts w:eastAsia="SimSun"/>
                <w:noProof/>
              </w:rPr>
              <w:t>4.4.1 Kiểm thử khả năng chịu tải với tác vụ thời gian thực</w:t>
            </w:r>
            <w:r>
              <w:rPr>
                <w:noProof/>
                <w:webHidden/>
              </w:rPr>
              <w:tab/>
            </w:r>
            <w:r>
              <w:rPr>
                <w:noProof/>
                <w:webHidden/>
              </w:rPr>
              <w:fldChar w:fldCharType="begin"/>
            </w:r>
            <w:r>
              <w:rPr>
                <w:noProof/>
                <w:webHidden/>
              </w:rPr>
              <w:instrText xml:space="preserve"> PAGEREF _Toc217411491 \h </w:instrText>
            </w:r>
            <w:r>
              <w:rPr>
                <w:noProof/>
                <w:webHidden/>
              </w:rPr>
            </w:r>
            <w:r>
              <w:rPr>
                <w:noProof/>
                <w:webHidden/>
              </w:rPr>
              <w:fldChar w:fldCharType="separate"/>
            </w:r>
            <w:r>
              <w:rPr>
                <w:noProof/>
                <w:webHidden/>
              </w:rPr>
              <w:t>58</w:t>
            </w:r>
            <w:r>
              <w:rPr>
                <w:noProof/>
                <w:webHidden/>
              </w:rPr>
              <w:fldChar w:fldCharType="end"/>
            </w:r>
          </w:hyperlink>
        </w:p>
        <w:p w14:paraId="380F3F09" w14:textId="52FF4E14" w:rsidR="004552F5" w:rsidRDefault="004552F5">
          <w:pPr>
            <w:pStyle w:val="TOC3"/>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92" w:history="1">
            <w:r w:rsidRPr="00A65F7A">
              <w:rPr>
                <w:rStyle w:val="Hyperlink"/>
                <w:rFonts w:eastAsia="SimSun"/>
                <w:noProof/>
              </w:rPr>
              <w:t>4.4.2 Kiểm thử độ ổn định với tác vụ xử lý dữ liệu nặng</w:t>
            </w:r>
            <w:r>
              <w:rPr>
                <w:noProof/>
                <w:webHidden/>
              </w:rPr>
              <w:tab/>
            </w:r>
            <w:r>
              <w:rPr>
                <w:noProof/>
                <w:webHidden/>
              </w:rPr>
              <w:fldChar w:fldCharType="begin"/>
            </w:r>
            <w:r>
              <w:rPr>
                <w:noProof/>
                <w:webHidden/>
              </w:rPr>
              <w:instrText xml:space="preserve"> PAGEREF _Toc217411492 \h </w:instrText>
            </w:r>
            <w:r>
              <w:rPr>
                <w:noProof/>
                <w:webHidden/>
              </w:rPr>
            </w:r>
            <w:r>
              <w:rPr>
                <w:noProof/>
                <w:webHidden/>
              </w:rPr>
              <w:fldChar w:fldCharType="separate"/>
            </w:r>
            <w:r>
              <w:rPr>
                <w:noProof/>
                <w:webHidden/>
              </w:rPr>
              <w:t>59</w:t>
            </w:r>
            <w:r>
              <w:rPr>
                <w:noProof/>
                <w:webHidden/>
              </w:rPr>
              <w:fldChar w:fldCharType="end"/>
            </w:r>
          </w:hyperlink>
        </w:p>
        <w:p w14:paraId="3BF208D9" w14:textId="26C1C610"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93" w:history="1">
            <w:r w:rsidRPr="00A65F7A">
              <w:rPr>
                <w:rStyle w:val="Hyperlink"/>
                <w:rFonts w:eastAsia="SimSun"/>
                <w:noProof/>
                <w:lang w:val="vi-VN"/>
              </w:rPr>
              <w:t>CHƯƠNG 5:</w:t>
            </w:r>
            <w:r w:rsidRPr="00A65F7A">
              <w:rPr>
                <w:rStyle w:val="Hyperlink"/>
                <w:rFonts w:eastAsia="SimSun"/>
                <w:noProof/>
              </w:rPr>
              <w:t xml:space="preserve"> KẾT QUẢ VÀ HƯỚNG PHÁT TRIỂN</w:t>
            </w:r>
            <w:r>
              <w:rPr>
                <w:noProof/>
                <w:webHidden/>
              </w:rPr>
              <w:tab/>
            </w:r>
            <w:r>
              <w:rPr>
                <w:noProof/>
                <w:webHidden/>
              </w:rPr>
              <w:fldChar w:fldCharType="begin"/>
            </w:r>
            <w:r>
              <w:rPr>
                <w:noProof/>
                <w:webHidden/>
              </w:rPr>
              <w:instrText xml:space="preserve"> PAGEREF _Toc217411493 \h </w:instrText>
            </w:r>
            <w:r>
              <w:rPr>
                <w:noProof/>
                <w:webHidden/>
              </w:rPr>
            </w:r>
            <w:r>
              <w:rPr>
                <w:noProof/>
                <w:webHidden/>
              </w:rPr>
              <w:fldChar w:fldCharType="separate"/>
            </w:r>
            <w:r>
              <w:rPr>
                <w:noProof/>
                <w:webHidden/>
              </w:rPr>
              <w:t>60</w:t>
            </w:r>
            <w:r>
              <w:rPr>
                <w:noProof/>
                <w:webHidden/>
              </w:rPr>
              <w:fldChar w:fldCharType="end"/>
            </w:r>
          </w:hyperlink>
        </w:p>
        <w:p w14:paraId="4F4A38BC" w14:textId="68F201A2"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94" w:history="1">
            <w:r w:rsidRPr="00A65F7A">
              <w:rPr>
                <w:rStyle w:val="Hyperlink"/>
                <w:rFonts w:eastAsia="SimSun"/>
                <w:noProof/>
              </w:rPr>
              <w:t>5.1</w:t>
            </w:r>
            <w:r w:rsidRPr="00A65F7A">
              <w:rPr>
                <w:rStyle w:val="Hyperlink"/>
                <w:rFonts w:eastAsia="SimSun"/>
                <w:noProof/>
                <w:lang w:val="vi-VN"/>
              </w:rPr>
              <w:t xml:space="preserve"> Giới thiệu chung</w:t>
            </w:r>
            <w:r>
              <w:rPr>
                <w:noProof/>
                <w:webHidden/>
              </w:rPr>
              <w:tab/>
            </w:r>
            <w:r>
              <w:rPr>
                <w:noProof/>
                <w:webHidden/>
              </w:rPr>
              <w:fldChar w:fldCharType="begin"/>
            </w:r>
            <w:r>
              <w:rPr>
                <w:noProof/>
                <w:webHidden/>
              </w:rPr>
              <w:instrText xml:space="preserve"> PAGEREF _Toc217411494 \h </w:instrText>
            </w:r>
            <w:r>
              <w:rPr>
                <w:noProof/>
                <w:webHidden/>
              </w:rPr>
            </w:r>
            <w:r>
              <w:rPr>
                <w:noProof/>
                <w:webHidden/>
              </w:rPr>
              <w:fldChar w:fldCharType="separate"/>
            </w:r>
            <w:r>
              <w:rPr>
                <w:noProof/>
                <w:webHidden/>
              </w:rPr>
              <w:t>60</w:t>
            </w:r>
            <w:r>
              <w:rPr>
                <w:noProof/>
                <w:webHidden/>
              </w:rPr>
              <w:fldChar w:fldCharType="end"/>
            </w:r>
          </w:hyperlink>
        </w:p>
        <w:p w14:paraId="6D6F5E35" w14:textId="4D261E50"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95" w:history="1">
            <w:r w:rsidRPr="00A65F7A">
              <w:rPr>
                <w:rStyle w:val="Hyperlink"/>
                <w:rFonts w:eastAsia="SimSun"/>
                <w:noProof/>
                <w:lang w:val="vi-VN"/>
              </w:rPr>
              <w:t>5.2 Kết luận</w:t>
            </w:r>
            <w:r>
              <w:rPr>
                <w:noProof/>
                <w:webHidden/>
              </w:rPr>
              <w:tab/>
            </w:r>
            <w:r>
              <w:rPr>
                <w:noProof/>
                <w:webHidden/>
              </w:rPr>
              <w:fldChar w:fldCharType="begin"/>
            </w:r>
            <w:r>
              <w:rPr>
                <w:noProof/>
                <w:webHidden/>
              </w:rPr>
              <w:instrText xml:space="preserve"> PAGEREF _Toc217411495 \h </w:instrText>
            </w:r>
            <w:r>
              <w:rPr>
                <w:noProof/>
                <w:webHidden/>
              </w:rPr>
            </w:r>
            <w:r>
              <w:rPr>
                <w:noProof/>
                <w:webHidden/>
              </w:rPr>
              <w:fldChar w:fldCharType="separate"/>
            </w:r>
            <w:r>
              <w:rPr>
                <w:noProof/>
                <w:webHidden/>
              </w:rPr>
              <w:t>60</w:t>
            </w:r>
            <w:r>
              <w:rPr>
                <w:noProof/>
                <w:webHidden/>
              </w:rPr>
              <w:fldChar w:fldCharType="end"/>
            </w:r>
          </w:hyperlink>
        </w:p>
        <w:p w14:paraId="647E1641" w14:textId="3D31EE66"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96" w:history="1">
            <w:r w:rsidRPr="00A65F7A">
              <w:rPr>
                <w:rStyle w:val="Hyperlink"/>
                <w:rFonts w:eastAsia="SimSun"/>
                <w:noProof/>
                <w:lang w:val="vi-VN"/>
              </w:rPr>
              <w:t>5.3 Hạn chế của đề tài</w:t>
            </w:r>
            <w:r>
              <w:rPr>
                <w:noProof/>
                <w:webHidden/>
              </w:rPr>
              <w:tab/>
            </w:r>
            <w:r>
              <w:rPr>
                <w:noProof/>
                <w:webHidden/>
              </w:rPr>
              <w:fldChar w:fldCharType="begin"/>
            </w:r>
            <w:r>
              <w:rPr>
                <w:noProof/>
                <w:webHidden/>
              </w:rPr>
              <w:instrText xml:space="preserve"> PAGEREF _Toc217411496 \h </w:instrText>
            </w:r>
            <w:r>
              <w:rPr>
                <w:noProof/>
                <w:webHidden/>
              </w:rPr>
            </w:r>
            <w:r>
              <w:rPr>
                <w:noProof/>
                <w:webHidden/>
              </w:rPr>
              <w:fldChar w:fldCharType="separate"/>
            </w:r>
            <w:r>
              <w:rPr>
                <w:noProof/>
                <w:webHidden/>
              </w:rPr>
              <w:t>61</w:t>
            </w:r>
            <w:r>
              <w:rPr>
                <w:noProof/>
                <w:webHidden/>
              </w:rPr>
              <w:fldChar w:fldCharType="end"/>
            </w:r>
          </w:hyperlink>
        </w:p>
        <w:p w14:paraId="5428B752" w14:textId="1C8B58CC"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497" w:history="1">
            <w:r w:rsidRPr="00A65F7A">
              <w:rPr>
                <w:rStyle w:val="Hyperlink"/>
                <w:rFonts w:eastAsia="SimSun"/>
                <w:noProof/>
                <w:lang w:val="vi-VN"/>
              </w:rPr>
              <w:t>5.4 Hướng phát triển trong tương lai</w:t>
            </w:r>
            <w:r>
              <w:rPr>
                <w:noProof/>
                <w:webHidden/>
              </w:rPr>
              <w:tab/>
            </w:r>
            <w:r>
              <w:rPr>
                <w:noProof/>
                <w:webHidden/>
              </w:rPr>
              <w:fldChar w:fldCharType="begin"/>
            </w:r>
            <w:r>
              <w:rPr>
                <w:noProof/>
                <w:webHidden/>
              </w:rPr>
              <w:instrText xml:space="preserve"> PAGEREF _Toc217411497 \h </w:instrText>
            </w:r>
            <w:r>
              <w:rPr>
                <w:noProof/>
                <w:webHidden/>
              </w:rPr>
            </w:r>
            <w:r>
              <w:rPr>
                <w:noProof/>
                <w:webHidden/>
              </w:rPr>
              <w:fldChar w:fldCharType="separate"/>
            </w:r>
            <w:r>
              <w:rPr>
                <w:noProof/>
                <w:webHidden/>
              </w:rPr>
              <w:t>61</w:t>
            </w:r>
            <w:r>
              <w:rPr>
                <w:noProof/>
                <w:webHidden/>
              </w:rPr>
              <w:fldChar w:fldCharType="end"/>
            </w:r>
          </w:hyperlink>
        </w:p>
        <w:p w14:paraId="390D9A5C" w14:textId="59062351"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98" w:history="1">
            <w:r w:rsidRPr="00A65F7A">
              <w:rPr>
                <w:rStyle w:val="Hyperlink"/>
                <w:rFonts w:eastAsia="SimSun"/>
                <w:noProof/>
              </w:rPr>
              <w:t>TÀI LIỆU THAM KHẢO</w:t>
            </w:r>
            <w:r>
              <w:rPr>
                <w:noProof/>
                <w:webHidden/>
              </w:rPr>
              <w:tab/>
            </w:r>
            <w:r>
              <w:rPr>
                <w:noProof/>
                <w:webHidden/>
              </w:rPr>
              <w:fldChar w:fldCharType="begin"/>
            </w:r>
            <w:r>
              <w:rPr>
                <w:noProof/>
                <w:webHidden/>
              </w:rPr>
              <w:instrText xml:space="preserve"> PAGEREF _Toc217411498 \h </w:instrText>
            </w:r>
            <w:r>
              <w:rPr>
                <w:noProof/>
                <w:webHidden/>
              </w:rPr>
            </w:r>
            <w:r>
              <w:rPr>
                <w:noProof/>
                <w:webHidden/>
              </w:rPr>
              <w:fldChar w:fldCharType="separate"/>
            </w:r>
            <w:r>
              <w:rPr>
                <w:noProof/>
                <w:webHidden/>
              </w:rPr>
              <w:t>63</w:t>
            </w:r>
            <w:r>
              <w:rPr>
                <w:noProof/>
                <w:webHidden/>
              </w:rPr>
              <w:fldChar w:fldCharType="end"/>
            </w:r>
          </w:hyperlink>
        </w:p>
        <w:p w14:paraId="59E77F88" w14:textId="3452DB83" w:rsidR="004552F5" w:rsidRDefault="004552F5">
          <w:pPr>
            <w:pStyle w:val="TOC1"/>
            <w:rPr>
              <w:rFonts w:asciiTheme="minorHAnsi" w:eastAsiaTheme="minorEastAsia" w:hAnsiTheme="minorHAnsi" w:cstheme="minorBidi"/>
              <w:noProof/>
              <w:kern w:val="2"/>
              <w:sz w:val="24"/>
              <w:lang w:val="vi-VN" w:eastAsia="vi-VN"/>
              <w14:ligatures w14:val="standardContextual"/>
            </w:rPr>
          </w:pPr>
          <w:hyperlink w:anchor="_Toc217411499" w:history="1">
            <w:r w:rsidRPr="00A65F7A">
              <w:rPr>
                <w:rStyle w:val="Hyperlink"/>
                <w:rFonts w:eastAsia="SimSun"/>
                <w:noProof/>
                <w:lang w:val="vi-VN"/>
              </w:rPr>
              <w:t>PHỤ LỤC</w:t>
            </w:r>
            <w:r>
              <w:rPr>
                <w:noProof/>
                <w:webHidden/>
              </w:rPr>
              <w:tab/>
            </w:r>
            <w:r>
              <w:rPr>
                <w:noProof/>
                <w:webHidden/>
              </w:rPr>
              <w:fldChar w:fldCharType="begin"/>
            </w:r>
            <w:r>
              <w:rPr>
                <w:noProof/>
                <w:webHidden/>
              </w:rPr>
              <w:instrText xml:space="preserve"> PAGEREF _Toc217411499 \h </w:instrText>
            </w:r>
            <w:r>
              <w:rPr>
                <w:noProof/>
                <w:webHidden/>
              </w:rPr>
            </w:r>
            <w:r>
              <w:rPr>
                <w:noProof/>
                <w:webHidden/>
              </w:rPr>
              <w:fldChar w:fldCharType="separate"/>
            </w:r>
            <w:r>
              <w:rPr>
                <w:noProof/>
                <w:webHidden/>
              </w:rPr>
              <w:t>64</w:t>
            </w:r>
            <w:r>
              <w:rPr>
                <w:noProof/>
                <w:webHidden/>
              </w:rPr>
              <w:fldChar w:fldCharType="end"/>
            </w:r>
          </w:hyperlink>
        </w:p>
        <w:p w14:paraId="21146285" w14:textId="6DB531F5" w:rsidR="004552F5" w:rsidRDefault="004552F5">
          <w:pPr>
            <w:pStyle w:val="TOC2"/>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00" w:history="1">
            <w:r w:rsidRPr="00A65F7A">
              <w:rPr>
                <w:rStyle w:val="Hyperlink"/>
                <w:rFonts w:eastAsia="SimSun"/>
                <w:noProof/>
                <w:lang w:val="vi-VN"/>
              </w:rPr>
              <w:t>P</w:t>
            </w:r>
            <w:r w:rsidRPr="00A65F7A">
              <w:rPr>
                <w:rStyle w:val="Hyperlink"/>
                <w:rFonts w:eastAsia="SimSun"/>
                <w:noProof/>
              </w:rPr>
              <w:t xml:space="preserve">hụ lục </w:t>
            </w:r>
            <w:r w:rsidRPr="00A65F7A">
              <w:rPr>
                <w:rStyle w:val="Hyperlink"/>
                <w:rFonts w:eastAsia="SimSun"/>
                <w:noProof/>
                <w:lang w:val="vi-VN"/>
              </w:rPr>
              <w:t>A</w:t>
            </w:r>
            <w:r w:rsidRPr="00A65F7A">
              <w:rPr>
                <w:rStyle w:val="Hyperlink"/>
                <w:rFonts w:eastAsia="SimSun"/>
                <w:noProof/>
              </w:rPr>
              <w:t xml:space="preserve">: </w:t>
            </w:r>
            <w:r w:rsidRPr="00A65F7A">
              <w:rPr>
                <w:rStyle w:val="Hyperlink"/>
                <w:rFonts w:eastAsia="SimSun"/>
                <w:noProof/>
                <w:lang w:val="vi-VN"/>
              </w:rPr>
              <w:t>M</w:t>
            </w:r>
            <w:r w:rsidRPr="00A65F7A">
              <w:rPr>
                <w:rStyle w:val="Hyperlink"/>
                <w:rFonts w:eastAsia="SimSun"/>
                <w:noProof/>
              </w:rPr>
              <w:t>ô tả chi tiết cơ sở dữ liệu</w:t>
            </w:r>
            <w:r>
              <w:rPr>
                <w:noProof/>
                <w:webHidden/>
              </w:rPr>
              <w:tab/>
            </w:r>
            <w:r>
              <w:rPr>
                <w:noProof/>
                <w:webHidden/>
              </w:rPr>
              <w:fldChar w:fldCharType="begin"/>
            </w:r>
            <w:r>
              <w:rPr>
                <w:noProof/>
                <w:webHidden/>
              </w:rPr>
              <w:instrText xml:space="preserve"> PAGEREF _Toc217411500 \h </w:instrText>
            </w:r>
            <w:r>
              <w:rPr>
                <w:noProof/>
                <w:webHidden/>
              </w:rPr>
            </w:r>
            <w:r>
              <w:rPr>
                <w:noProof/>
                <w:webHidden/>
              </w:rPr>
              <w:fldChar w:fldCharType="separate"/>
            </w:r>
            <w:r>
              <w:rPr>
                <w:noProof/>
                <w:webHidden/>
              </w:rPr>
              <w:t>64</w:t>
            </w:r>
            <w:r>
              <w:rPr>
                <w:noProof/>
                <w:webHidden/>
              </w:rPr>
              <w:fldChar w:fldCharType="end"/>
            </w:r>
          </w:hyperlink>
        </w:p>
        <w:p w14:paraId="6FDC3B00" w14:textId="26144130" w:rsidR="00DA2AE5" w:rsidRDefault="002D3B62" w:rsidP="007E16BB">
          <w:pPr>
            <w:rPr>
              <w:sz w:val="26"/>
              <w:lang w:val="vi-VN"/>
            </w:rPr>
          </w:pPr>
          <w:r>
            <w:rPr>
              <w:sz w:val="26"/>
              <w:lang w:val="vi-VN"/>
            </w:rPr>
            <w:fldChar w:fldCharType="end"/>
          </w:r>
        </w:p>
        <w:p w14:paraId="4986DAD5" w14:textId="77777777" w:rsidR="00DA2AE5" w:rsidRDefault="00DA2AE5" w:rsidP="007E16BB">
          <w:pPr>
            <w:rPr>
              <w:sz w:val="26"/>
              <w:lang w:val="vi-VN"/>
            </w:rPr>
          </w:pPr>
        </w:p>
        <w:p w14:paraId="4387BE33" w14:textId="6ED0562C" w:rsidR="008F0335" w:rsidRPr="007E16BB" w:rsidRDefault="00000000" w:rsidP="007E16BB"/>
      </w:sdtContent>
    </w:sdt>
    <w:p w14:paraId="63D6F4F7" w14:textId="77777777" w:rsidR="00DA2AE5" w:rsidRPr="008045BB" w:rsidRDefault="00DA2AE5" w:rsidP="008045BB"/>
    <w:p w14:paraId="0661BF6B" w14:textId="77777777" w:rsidR="00DA2AE5" w:rsidRDefault="00DA2AE5" w:rsidP="0031012B">
      <w:pPr>
        <w:pStyle w:val="Heading1"/>
        <w:numPr>
          <w:ilvl w:val="0"/>
          <w:numId w:val="0"/>
        </w:numPr>
        <w:ind w:left="432"/>
        <w:rPr>
          <w:lang w:val="vi-VN"/>
        </w:rPr>
      </w:pPr>
    </w:p>
    <w:p w14:paraId="68CF4D00" w14:textId="77777777" w:rsidR="00DA2AE5" w:rsidRDefault="00DA2AE5" w:rsidP="0031012B">
      <w:pPr>
        <w:pStyle w:val="Heading1"/>
        <w:numPr>
          <w:ilvl w:val="0"/>
          <w:numId w:val="0"/>
        </w:numPr>
        <w:ind w:left="432"/>
        <w:rPr>
          <w:lang w:val="vi-VN"/>
        </w:rPr>
      </w:pPr>
    </w:p>
    <w:p w14:paraId="2111CF20" w14:textId="77777777" w:rsidR="00DA2AE5" w:rsidRDefault="00DA2AE5" w:rsidP="0031012B">
      <w:pPr>
        <w:pStyle w:val="Heading1"/>
        <w:numPr>
          <w:ilvl w:val="0"/>
          <w:numId w:val="0"/>
        </w:numPr>
        <w:ind w:left="432"/>
        <w:rPr>
          <w:lang w:val="vi-VN"/>
        </w:rPr>
      </w:pPr>
    </w:p>
    <w:p w14:paraId="17CC58D8" w14:textId="77777777" w:rsidR="00DA2AE5" w:rsidRDefault="00DA2AE5" w:rsidP="0031012B">
      <w:pPr>
        <w:pStyle w:val="Heading1"/>
        <w:numPr>
          <w:ilvl w:val="0"/>
          <w:numId w:val="0"/>
        </w:numPr>
        <w:ind w:left="432"/>
        <w:rPr>
          <w:lang w:val="vi-VN"/>
        </w:rPr>
      </w:pPr>
    </w:p>
    <w:p w14:paraId="60261315" w14:textId="77777777" w:rsidR="00DA2AE5" w:rsidRDefault="00DA2AE5" w:rsidP="0031012B">
      <w:pPr>
        <w:pStyle w:val="Heading1"/>
        <w:numPr>
          <w:ilvl w:val="0"/>
          <w:numId w:val="0"/>
        </w:numPr>
        <w:ind w:left="432"/>
        <w:rPr>
          <w:lang w:val="vi-VN"/>
        </w:rPr>
      </w:pPr>
    </w:p>
    <w:p w14:paraId="1B0FA917" w14:textId="77777777" w:rsidR="00DA2AE5" w:rsidRDefault="00DA2AE5" w:rsidP="0031012B">
      <w:pPr>
        <w:pStyle w:val="Heading1"/>
        <w:numPr>
          <w:ilvl w:val="0"/>
          <w:numId w:val="0"/>
        </w:numPr>
        <w:ind w:left="432"/>
        <w:rPr>
          <w:lang w:val="vi-VN"/>
        </w:rPr>
      </w:pPr>
    </w:p>
    <w:p w14:paraId="3D5F0A9E" w14:textId="6623DFB0" w:rsidR="00254930" w:rsidRDefault="00254930">
      <w:pPr>
        <w:rPr>
          <w:b/>
          <w:sz w:val="28"/>
          <w:lang w:val="vi-VN" w:eastAsia="x-none"/>
        </w:rPr>
      </w:pPr>
      <w:r>
        <w:rPr>
          <w:lang w:val="vi-VN"/>
        </w:rPr>
        <w:br w:type="page"/>
      </w:r>
    </w:p>
    <w:p w14:paraId="0FB4ADA8" w14:textId="64854F6D" w:rsidR="00DA2AE5" w:rsidRPr="00B146AE" w:rsidRDefault="00CD7198" w:rsidP="00B146AE">
      <w:pPr>
        <w:pStyle w:val="Heading1"/>
        <w:numPr>
          <w:ilvl w:val="0"/>
          <w:numId w:val="0"/>
        </w:numPr>
        <w:rPr>
          <w:lang w:val="vi-VN"/>
        </w:rPr>
      </w:pPr>
      <w:bookmarkStart w:id="46" w:name="_Toc217411444"/>
      <w:r w:rsidRPr="007E1507">
        <w:lastRenderedPageBreak/>
        <w:t>DANH MỤC HÌNH ẢNH</w:t>
      </w:r>
      <w:bookmarkEnd w:id="46"/>
    </w:p>
    <w:p w14:paraId="6A9AC37F" w14:textId="0A9C4D06" w:rsidR="004552F5" w:rsidRDefault="002D3B62">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r>
        <w:rPr>
          <w:b/>
          <w:sz w:val="24"/>
        </w:rPr>
        <w:fldChar w:fldCharType="begin"/>
      </w:r>
      <w:r>
        <w:rPr>
          <w:b/>
          <w:sz w:val="24"/>
        </w:rPr>
        <w:instrText xml:space="preserve"> TOC \h \z \c "Hình" </w:instrText>
      </w:r>
      <w:r>
        <w:rPr>
          <w:b/>
          <w:sz w:val="24"/>
        </w:rPr>
        <w:fldChar w:fldCharType="separate"/>
      </w:r>
      <w:hyperlink w:anchor="_Toc217411501" w:history="1">
        <w:r w:rsidR="004552F5" w:rsidRPr="002F01F2">
          <w:rPr>
            <w:rStyle w:val="Hyperlink"/>
            <w:noProof/>
            <w:lang w:val="vi-VN"/>
          </w:rPr>
          <w:t>Hình 3.1 Sơ đồ usecase tổng quát</w:t>
        </w:r>
        <w:r w:rsidR="004552F5">
          <w:rPr>
            <w:noProof/>
            <w:webHidden/>
          </w:rPr>
          <w:tab/>
        </w:r>
        <w:r w:rsidR="004552F5">
          <w:rPr>
            <w:noProof/>
            <w:webHidden/>
          </w:rPr>
          <w:fldChar w:fldCharType="begin"/>
        </w:r>
        <w:r w:rsidR="004552F5">
          <w:rPr>
            <w:noProof/>
            <w:webHidden/>
          </w:rPr>
          <w:instrText xml:space="preserve"> PAGEREF _Toc217411501 \h </w:instrText>
        </w:r>
        <w:r w:rsidR="004552F5">
          <w:rPr>
            <w:noProof/>
            <w:webHidden/>
          </w:rPr>
        </w:r>
        <w:r w:rsidR="004552F5">
          <w:rPr>
            <w:noProof/>
            <w:webHidden/>
          </w:rPr>
          <w:fldChar w:fldCharType="separate"/>
        </w:r>
        <w:r w:rsidR="004552F5">
          <w:rPr>
            <w:noProof/>
            <w:webHidden/>
          </w:rPr>
          <w:t>24</w:t>
        </w:r>
        <w:r w:rsidR="004552F5">
          <w:rPr>
            <w:noProof/>
            <w:webHidden/>
          </w:rPr>
          <w:fldChar w:fldCharType="end"/>
        </w:r>
      </w:hyperlink>
    </w:p>
    <w:p w14:paraId="4E4AC63D" w14:textId="239FA333"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02" w:history="1">
        <w:r w:rsidRPr="002F01F2">
          <w:rPr>
            <w:rStyle w:val="Hyperlink"/>
            <w:noProof/>
            <w:lang w:val="vi-VN"/>
          </w:rPr>
          <w:t>Hình 3.2 Sơ đồ kiến trúc tổng thể hệ thống</w:t>
        </w:r>
        <w:r>
          <w:rPr>
            <w:noProof/>
            <w:webHidden/>
          </w:rPr>
          <w:tab/>
        </w:r>
        <w:r>
          <w:rPr>
            <w:noProof/>
            <w:webHidden/>
          </w:rPr>
          <w:fldChar w:fldCharType="begin"/>
        </w:r>
        <w:r>
          <w:rPr>
            <w:noProof/>
            <w:webHidden/>
          </w:rPr>
          <w:instrText xml:space="preserve"> PAGEREF _Toc217411502 \h </w:instrText>
        </w:r>
        <w:r>
          <w:rPr>
            <w:noProof/>
            <w:webHidden/>
          </w:rPr>
        </w:r>
        <w:r>
          <w:rPr>
            <w:noProof/>
            <w:webHidden/>
          </w:rPr>
          <w:fldChar w:fldCharType="separate"/>
        </w:r>
        <w:r>
          <w:rPr>
            <w:noProof/>
            <w:webHidden/>
          </w:rPr>
          <w:t>27</w:t>
        </w:r>
        <w:r>
          <w:rPr>
            <w:noProof/>
            <w:webHidden/>
          </w:rPr>
          <w:fldChar w:fldCharType="end"/>
        </w:r>
      </w:hyperlink>
    </w:p>
    <w:p w14:paraId="25A3E99A" w14:textId="6BFD33AE"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03" w:history="1">
        <w:r w:rsidRPr="002F01F2">
          <w:rPr>
            <w:rStyle w:val="Hyperlink"/>
            <w:noProof/>
          </w:rPr>
          <w:t>Hình 3.3</w:t>
        </w:r>
        <w:r w:rsidRPr="002F01F2">
          <w:rPr>
            <w:rStyle w:val="Hyperlink"/>
            <w:noProof/>
            <w:lang w:val="vi-VN"/>
          </w:rPr>
          <w:t xml:space="preserve"> Sơ đồ kiến trúc phân lớp backend</w:t>
        </w:r>
        <w:r>
          <w:rPr>
            <w:noProof/>
            <w:webHidden/>
          </w:rPr>
          <w:tab/>
        </w:r>
        <w:r>
          <w:rPr>
            <w:noProof/>
            <w:webHidden/>
          </w:rPr>
          <w:fldChar w:fldCharType="begin"/>
        </w:r>
        <w:r>
          <w:rPr>
            <w:noProof/>
            <w:webHidden/>
          </w:rPr>
          <w:instrText xml:space="preserve"> PAGEREF _Toc217411503 \h </w:instrText>
        </w:r>
        <w:r>
          <w:rPr>
            <w:noProof/>
            <w:webHidden/>
          </w:rPr>
        </w:r>
        <w:r>
          <w:rPr>
            <w:noProof/>
            <w:webHidden/>
          </w:rPr>
          <w:fldChar w:fldCharType="separate"/>
        </w:r>
        <w:r>
          <w:rPr>
            <w:noProof/>
            <w:webHidden/>
          </w:rPr>
          <w:t>28</w:t>
        </w:r>
        <w:r>
          <w:rPr>
            <w:noProof/>
            <w:webHidden/>
          </w:rPr>
          <w:fldChar w:fldCharType="end"/>
        </w:r>
      </w:hyperlink>
    </w:p>
    <w:p w14:paraId="1C4591D0" w14:textId="0AA5E57B"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04" w:history="1">
        <w:r w:rsidRPr="002F01F2">
          <w:rPr>
            <w:rStyle w:val="Hyperlink"/>
            <w:noProof/>
            <w:lang w:val="vi-VN"/>
          </w:rPr>
          <w:t>Hình 3.4 Sơ đồ dữ liệu cho module quản lý khóa học và môn học</w:t>
        </w:r>
        <w:r>
          <w:rPr>
            <w:noProof/>
            <w:webHidden/>
          </w:rPr>
          <w:tab/>
        </w:r>
        <w:r>
          <w:rPr>
            <w:noProof/>
            <w:webHidden/>
          </w:rPr>
          <w:fldChar w:fldCharType="begin"/>
        </w:r>
        <w:r>
          <w:rPr>
            <w:noProof/>
            <w:webHidden/>
          </w:rPr>
          <w:instrText xml:space="preserve"> PAGEREF _Toc217411504 \h </w:instrText>
        </w:r>
        <w:r>
          <w:rPr>
            <w:noProof/>
            <w:webHidden/>
          </w:rPr>
        </w:r>
        <w:r>
          <w:rPr>
            <w:noProof/>
            <w:webHidden/>
          </w:rPr>
          <w:fldChar w:fldCharType="separate"/>
        </w:r>
        <w:r>
          <w:rPr>
            <w:noProof/>
            <w:webHidden/>
          </w:rPr>
          <w:t>31</w:t>
        </w:r>
        <w:r>
          <w:rPr>
            <w:noProof/>
            <w:webHidden/>
          </w:rPr>
          <w:fldChar w:fldCharType="end"/>
        </w:r>
      </w:hyperlink>
    </w:p>
    <w:p w14:paraId="33F79C60" w14:textId="48C83AA6"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05" w:history="1">
        <w:r w:rsidRPr="002F01F2">
          <w:rPr>
            <w:rStyle w:val="Hyperlink"/>
            <w:noProof/>
            <w:lang w:val="vi-VN"/>
          </w:rPr>
          <w:t>Hình 3.5 Sơ đồ dữ liệu cho module báo cáo và phân tích</w:t>
        </w:r>
        <w:r>
          <w:rPr>
            <w:noProof/>
            <w:webHidden/>
          </w:rPr>
          <w:tab/>
        </w:r>
        <w:r>
          <w:rPr>
            <w:noProof/>
            <w:webHidden/>
          </w:rPr>
          <w:fldChar w:fldCharType="begin"/>
        </w:r>
        <w:r>
          <w:rPr>
            <w:noProof/>
            <w:webHidden/>
          </w:rPr>
          <w:instrText xml:space="preserve"> PAGEREF _Toc217411505 \h </w:instrText>
        </w:r>
        <w:r>
          <w:rPr>
            <w:noProof/>
            <w:webHidden/>
          </w:rPr>
        </w:r>
        <w:r>
          <w:rPr>
            <w:noProof/>
            <w:webHidden/>
          </w:rPr>
          <w:fldChar w:fldCharType="separate"/>
        </w:r>
        <w:r>
          <w:rPr>
            <w:noProof/>
            <w:webHidden/>
          </w:rPr>
          <w:t>33</w:t>
        </w:r>
        <w:r>
          <w:rPr>
            <w:noProof/>
            <w:webHidden/>
          </w:rPr>
          <w:fldChar w:fldCharType="end"/>
        </w:r>
      </w:hyperlink>
    </w:p>
    <w:p w14:paraId="3D36D11D" w14:textId="4F537A26"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06" w:history="1">
        <w:r w:rsidRPr="002F01F2">
          <w:rPr>
            <w:rStyle w:val="Hyperlink"/>
            <w:noProof/>
          </w:rPr>
          <w:t>Hình 3.6</w:t>
        </w:r>
        <w:r w:rsidRPr="002F01F2">
          <w:rPr>
            <w:rStyle w:val="Hyperlink"/>
            <w:noProof/>
            <w:lang w:val="vi-VN"/>
          </w:rPr>
          <w:t xml:space="preserve"> Sơ đồ dữ liệu module quiz và trò chơi hóa</w:t>
        </w:r>
        <w:r>
          <w:rPr>
            <w:noProof/>
            <w:webHidden/>
          </w:rPr>
          <w:tab/>
        </w:r>
        <w:r>
          <w:rPr>
            <w:noProof/>
            <w:webHidden/>
          </w:rPr>
          <w:fldChar w:fldCharType="begin"/>
        </w:r>
        <w:r>
          <w:rPr>
            <w:noProof/>
            <w:webHidden/>
          </w:rPr>
          <w:instrText xml:space="preserve"> PAGEREF _Toc217411506 \h </w:instrText>
        </w:r>
        <w:r>
          <w:rPr>
            <w:noProof/>
            <w:webHidden/>
          </w:rPr>
        </w:r>
        <w:r>
          <w:rPr>
            <w:noProof/>
            <w:webHidden/>
          </w:rPr>
          <w:fldChar w:fldCharType="separate"/>
        </w:r>
        <w:r>
          <w:rPr>
            <w:noProof/>
            <w:webHidden/>
          </w:rPr>
          <w:t>35</w:t>
        </w:r>
        <w:r>
          <w:rPr>
            <w:noProof/>
            <w:webHidden/>
          </w:rPr>
          <w:fldChar w:fldCharType="end"/>
        </w:r>
      </w:hyperlink>
    </w:p>
    <w:p w14:paraId="7B010EE3" w14:textId="20409EB4"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07" w:history="1">
        <w:r w:rsidRPr="002F01F2">
          <w:rPr>
            <w:rStyle w:val="Hyperlink"/>
            <w:noProof/>
          </w:rPr>
          <w:t>Hình 3.7</w:t>
        </w:r>
        <w:r w:rsidRPr="002F01F2">
          <w:rPr>
            <w:rStyle w:val="Hyperlink"/>
            <w:noProof/>
            <w:lang w:val="vi-VN"/>
          </w:rPr>
          <w:t xml:space="preserve"> Sơ đồ xử lý xác thực</w:t>
        </w:r>
        <w:r>
          <w:rPr>
            <w:noProof/>
            <w:webHidden/>
          </w:rPr>
          <w:tab/>
        </w:r>
        <w:r>
          <w:rPr>
            <w:noProof/>
            <w:webHidden/>
          </w:rPr>
          <w:fldChar w:fldCharType="begin"/>
        </w:r>
        <w:r>
          <w:rPr>
            <w:noProof/>
            <w:webHidden/>
          </w:rPr>
          <w:instrText xml:space="preserve"> PAGEREF _Toc217411507 \h </w:instrText>
        </w:r>
        <w:r>
          <w:rPr>
            <w:noProof/>
            <w:webHidden/>
          </w:rPr>
        </w:r>
        <w:r>
          <w:rPr>
            <w:noProof/>
            <w:webHidden/>
          </w:rPr>
          <w:fldChar w:fldCharType="separate"/>
        </w:r>
        <w:r>
          <w:rPr>
            <w:noProof/>
            <w:webHidden/>
          </w:rPr>
          <w:t>40</w:t>
        </w:r>
        <w:r>
          <w:rPr>
            <w:noProof/>
            <w:webHidden/>
          </w:rPr>
          <w:fldChar w:fldCharType="end"/>
        </w:r>
      </w:hyperlink>
    </w:p>
    <w:p w14:paraId="72A513FF" w14:textId="479E0802"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08" w:history="1">
        <w:r w:rsidRPr="002F01F2">
          <w:rPr>
            <w:rStyle w:val="Hyperlink"/>
            <w:noProof/>
          </w:rPr>
          <w:t>Hình 3.8</w:t>
        </w:r>
        <w:r w:rsidRPr="002F01F2">
          <w:rPr>
            <w:rStyle w:val="Hyperlink"/>
            <w:noProof/>
            <w:lang w:val="vi-VN"/>
          </w:rPr>
          <w:t xml:space="preserve"> Sơ đồ tham gia bài kiểm tra</w:t>
        </w:r>
        <w:r>
          <w:rPr>
            <w:noProof/>
            <w:webHidden/>
          </w:rPr>
          <w:tab/>
        </w:r>
        <w:r>
          <w:rPr>
            <w:noProof/>
            <w:webHidden/>
          </w:rPr>
          <w:fldChar w:fldCharType="begin"/>
        </w:r>
        <w:r>
          <w:rPr>
            <w:noProof/>
            <w:webHidden/>
          </w:rPr>
          <w:instrText xml:space="preserve"> PAGEREF _Toc217411508 \h </w:instrText>
        </w:r>
        <w:r>
          <w:rPr>
            <w:noProof/>
            <w:webHidden/>
          </w:rPr>
        </w:r>
        <w:r>
          <w:rPr>
            <w:noProof/>
            <w:webHidden/>
          </w:rPr>
          <w:fldChar w:fldCharType="separate"/>
        </w:r>
        <w:r>
          <w:rPr>
            <w:noProof/>
            <w:webHidden/>
          </w:rPr>
          <w:t>42</w:t>
        </w:r>
        <w:r>
          <w:rPr>
            <w:noProof/>
            <w:webHidden/>
          </w:rPr>
          <w:fldChar w:fldCharType="end"/>
        </w:r>
      </w:hyperlink>
    </w:p>
    <w:p w14:paraId="41FD0F74" w14:textId="4058F00E"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09" w:history="1">
        <w:r w:rsidRPr="002F01F2">
          <w:rPr>
            <w:rStyle w:val="Hyperlink"/>
            <w:noProof/>
          </w:rPr>
          <w:t>Hình 3.9</w:t>
        </w:r>
        <w:r w:rsidRPr="002F01F2">
          <w:rPr>
            <w:rStyle w:val="Hyperlink"/>
            <w:noProof/>
            <w:lang w:val="vi-VN"/>
          </w:rPr>
          <w:t xml:space="preserve"> Sơ đồ làm bài và tương tác</w:t>
        </w:r>
        <w:r>
          <w:rPr>
            <w:noProof/>
            <w:webHidden/>
          </w:rPr>
          <w:tab/>
        </w:r>
        <w:r>
          <w:rPr>
            <w:noProof/>
            <w:webHidden/>
          </w:rPr>
          <w:fldChar w:fldCharType="begin"/>
        </w:r>
        <w:r>
          <w:rPr>
            <w:noProof/>
            <w:webHidden/>
          </w:rPr>
          <w:instrText xml:space="preserve"> PAGEREF _Toc217411509 \h </w:instrText>
        </w:r>
        <w:r>
          <w:rPr>
            <w:noProof/>
            <w:webHidden/>
          </w:rPr>
        </w:r>
        <w:r>
          <w:rPr>
            <w:noProof/>
            <w:webHidden/>
          </w:rPr>
          <w:fldChar w:fldCharType="separate"/>
        </w:r>
        <w:r>
          <w:rPr>
            <w:noProof/>
            <w:webHidden/>
          </w:rPr>
          <w:t>43</w:t>
        </w:r>
        <w:r>
          <w:rPr>
            <w:noProof/>
            <w:webHidden/>
          </w:rPr>
          <w:fldChar w:fldCharType="end"/>
        </w:r>
      </w:hyperlink>
    </w:p>
    <w:p w14:paraId="2446ABAF" w14:textId="68B696F0"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10" w:history="1">
        <w:r w:rsidRPr="002F01F2">
          <w:rPr>
            <w:rStyle w:val="Hyperlink"/>
            <w:noProof/>
          </w:rPr>
          <w:t>Hình 3.10</w:t>
        </w:r>
        <w:r w:rsidRPr="002F01F2">
          <w:rPr>
            <w:rStyle w:val="Hyperlink"/>
            <w:noProof/>
            <w:lang w:val="vi-VN"/>
          </w:rPr>
          <w:t xml:space="preserve"> Sơ đồ kết thúc và tổng kết kết quả</w:t>
        </w:r>
        <w:r>
          <w:rPr>
            <w:noProof/>
            <w:webHidden/>
          </w:rPr>
          <w:tab/>
        </w:r>
        <w:r>
          <w:rPr>
            <w:noProof/>
            <w:webHidden/>
          </w:rPr>
          <w:fldChar w:fldCharType="begin"/>
        </w:r>
        <w:r>
          <w:rPr>
            <w:noProof/>
            <w:webHidden/>
          </w:rPr>
          <w:instrText xml:space="preserve"> PAGEREF _Toc217411510 \h </w:instrText>
        </w:r>
        <w:r>
          <w:rPr>
            <w:noProof/>
            <w:webHidden/>
          </w:rPr>
        </w:r>
        <w:r>
          <w:rPr>
            <w:noProof/>
            <w:webHidden/>
          </w:rPr>
          <w:fldChar w:fldCharType="separate"/>
        </w:r>
        <w:r>
          <w:rPr>
            <w:noProof/>
            <w:webHidden/>
          </w:rPr>
          <w:t>44</w:t>
        </w:r>
        <w:r>
          <w:rPr>
            <w:noProof/>
            <w:webHidden/>
          </w:rPr>
          <w:fldChar w:fldCharType="end"/>
        </w:r>
      </w:hyperlink>
    </w:p>
    <w:p w14:paraId="46352A8C" w14:textId="2B003929"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11" w:history="1">
        <w:r w:rsidRPr="002F01F2">
          <w:rPr>
            <w:rStyle w:val="Hyperlink"/>
            <w:noProof/>
          </w:rPr>
          <w:t>Hình 3.11</w:t>
        </w:r>
        <w:r w:rsidRPr="002F01F2">
          <w:rPr>
            <w:rStyle w:val="Hyperlink"/>
            <w:noProof/>
            <w:lang w:val="vi-VN"/>
          </w:rPr>
          <w:t xml:space="preserve"> Sơ đồ luồng dữ liệu cập nhật Bảng xếp hạng</w:t>
        </w:r>
        <w:r>
          <w:rPr>
            <w:noProof/>
            <w:webHidden/>
          </w:rPr>
          <w:tab/>
        </w:r>
        <w:r>
          <w:rPr>
            <w:noProof/>
            <w:webHidden/>
          </w:rPr>
          <w:fldChar w:fldCharType="begin"/>
        </w:r>
        <w:r>
          <w:rPr>
            <w:noProof/>
            <w:webHidden/>
          </w:rPr>
          <w:instrText xml:space="preserve"> PAGEREF _Toc217411511 \h </w:instrText>
        </w:r>
        <w:r>
          <w:rPr>
            <w:noProof/>
            <w:webHidden/>
          </w:rPr>
        </w:r>
        <w:r>
          <w:rPr>
            <w:noProof/>
            <w:webHidden/>
          </w:rPr>
          <w:fldChar w:fldCharType="separate"/>
        </w:r>
        <w:r>
          <w:rPr>
            <w:noProof/>
            <w:webHidden/>
          </w:rPr>
          <w:t>45</w:t>
        </w:r>
        <w:r>
          <w:rPr>
            <w:noProof/>
            <w:webHidden/>
          </w:rPr>
          <w:fldChar w:fldCharType="end"/>
        </w:r>
      </w:hyperlink>
    </w:p>
    <w:p w14:paraId="00AE0BC3" w14:textId="37108474"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12" w:history="1">
        <w:r w:rsidRPr="002F01F2">
          <w:rPr>
            <w:rStyle w:val="Hyperlink"/>
            <w:noProof/>
            <w:lang w:val="vi-VN"/>
          </w:rPr>
          <w:t>Hình 3.12 Sơ đồ tiếp nhận và tiền xử lý yêu cầu</w:t>
        </w:r>
        <w:r>
          <w:rPr>
            <w:noProof/>
            <w:webHidden/>
          </w:rPr>
          <w:tab/>
        </w:r>
        <w:r>
          <w:rPr>
            <w:noProof/>
            <w:webHidden/>
          </w:rPr>
          <w:fldChar w:fldCharType="begin"/>
        </w:r>
        <w:r>
          <w:rPr>
            <w:noProof/>
            <w:webHidden/>
          </w:rPr>
          <w:instrText xml:space="preserve"> PAGEREF _Toc217411512 \h </w:instrText>
        </w:r>
        <w:r>
          <w:rPr>
            <w:noProof/>
            <w:webHidden/>
          </w:rPr>
        </w:r>
        <w:r>
          <w:rPr>
            <w:noProof/>
            <w:webHidden/>
          </w:rPr>
          <w:fldChar w:fldCharType="separate"/>
        </w:r>
        <w:r>
          <w:rPr>
            <w:noProof/>
            <w:webHidden/>
          </w:rPr>
          <w:t>47</w:t>
        </w:r>
        <w:r>
          <w:rPr>
            <w:noProof/>
            <w:webHidden/>
          </w:rPr>
          <w:fldChar w:fldCharType="end"/>
        </w:r>
      </w:hyperlink>
    </w:p>
    <w:p w14:paraId="3005F595" w14:textId="58D1DF15"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13" w:history="1">
        <w:r w:rsidRPr="002F01F2">
          <w:rPr>
            <w:rStyle w:val="Hyperlink"/>
            <w:noProof/>
          </w:rPr>
          <w:t>Hình 3.13</w:t>
        </w:r>
        <w:r w:rsidRPr="002F01F2">
          <w:rPr>
            <w:rStyle w:val="Hyperlink"/>
            <w:noProof/>
            <w:lang w:val="vi-VN"/>
          </w:rPr>
          <w:t xml:space="preserve"> </w:t>
        </w:r>
        <w:r w:rsidRPr="002F01F2">
          <w:rPr>
            <w:rStyle w:val="Hyperlink"/>
            <w:noProof/>
          </w:rPr>
          <w:t>Sơ đồ phân tích, xác thực và ánh xạ dữ liệu</w:t>
        </w:r>
        <w:r>
          <w:rPr>
            <w:noProof/>
            <w:webHidden/>
          </w:rPr>
          <w:tab/>
        </w:r>
        <w:r>
          <w:rPr>
            <w:noProof/>
            <w:webHidden/>
          </w:rPr>
          <w:fldChar w:fldCharType="begin"/>
        </w:r>
        <w:r>
          <w:rPr>
            <w:noProof/>
            <w:webHidden/>
          </w:rPr>
          <w:instrText xml:space="preserve"> PAGEREF _Toc217411513 \h </w:instrText>
        </w:r>
        <w:r>
          <w:rPr>
            <w:noProof/>
            <w:webHidden/>
          </w:rPr>
        </w:r>
        <w:r>
          <w:rPr>
            <w:noProof/>
            <w:webHidden/>
          </w:rPr>
          <w:fldChar w:fldCharType="separate"/>
        </w:r>
        <w:r>
          <w:rPr>
            <w:noProof/>
            <w:webHidden/>
          </w:rPr>
          <w:t>48</w:t>
        </w:r>
        <w:r>
          <w:rPr>
            <w:noProof/>
            <w:webHidden/>
          </w:rPr>
          <w:fldChar w:fldCharType="end"/>
        </w:r>
      </w:hyperlink>
    </w:p>
    <w:p w14:paraId="6FAB2261" w14:textId="60BA75AD"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14" w:history="1">
        <w:r w:rsidRPr="002F01F2">
          <w:rPr>
            <w:rStyle w:val="Hyperlink"/>
            <w:noProof/>
          </w:rPr>
          <w:t>Hình 3.14</w:t>
        </w:r>
        <w:r w:rsidRPr="002F01F2">
          <w:rPr>
            <w:rStyle w:val="Hyperlink"/>
            <w:noProof/>
            <w:lang w:val="vi-VN"/>
          </w:rPr>
          <w:t xml:space="preserve"> Sơ đồ </w:t>
        </w:r>
        <w:r w:rsidRPr="002F01F2">
          <w:rPr>
            <w:rStyle w:val="Hyperlink"/>
            <w:noProof/>
          </w:rPr>
          <w:t>xử lý hình ảnh và ghi vào cơ sở dữ liệu</w:t>
        </w:r>
        <w:r>
          <w:rPr>
            <w:noProof/>
            <w:webHidden/>
          </w:rPr>
          <w:tab/>
        </w:r>
        <w:r>
          <w:rPr>
            <w:noProof/>
            <w:webHidden/>
          </w:rPr>
          <w:fldChar w:fldCharType="begin"/>
        </w:r>
        <w:r>
          <w:rPr>
            <w:noProof/>
            <w:webHidden/>
          </w:rPr>
          <w:instrText xml:space="preserve"> PAGEREF _Toc217411514 \h </w:instrText>
        </w:r>
        <w:r>
          <w:rPr>
            <w:noProof/>
            <w:webHidden/>
          </w:rPr>
        </w:r>
        <w:r>
          <w:rPr>
            <w:noProof/>
            <w:webHidden/>
          </w:rPr>
          <w:fldChar w:fldCharType="separate"/>
        </w:r>
        <w:r>
          <w:rPr>
            <w:noProof/>
            <w:webHidden/>
          </w:rPr>
          <w:t>49</w:t>
        </w:r>
        <w:r>
          <w:rPr>
            <w:noProof/>
            <w:webHidden/>
          </w:rPr>
          <w:fldChar w:fldCharType="end"/>
        </w:r>
      </w:hyperlink>
    </w:p>
    <w:p w14:paraId="1352D2FF" w14:textId="2195A386"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15" w:history="1">
        <w:r w:rsidRPr="002F01F2">
          <w:rPr>
            <w:rStyle w:val="Hyperlink"/>
            <w:noProof/>
          </w:rPr>
          <w:t>Hình 4.1</w:t>
        </w:r>
        <w:r w:rsidRPr="002F01F2">
          <w:rPr>
            <w:rStyle w:val="Hyperlink"/>
            <w:noProof/>
            <w:lang w:val="vi-VN"/>
          </w:rPr>
          <w:t xml:space="preserve"> Kết quả kiểm thử khả năng chịu tải thời gian thực</w:t>
        </w:r>
        <w:r>
          <w:rPr>
            <w:noProof/>
            <w:webHidden/>
          </w:rPr>
          <w:tab/>
        </w:r>
        <w:r>
          <w:rPr>
            <w:noProof/>
            <w:webHidden/>
          </w:rPr>
          <w:fldChar w:fldCharType="begin"/>
        </w:r>
        <w:r>
          <w:rPr>
            <w:noProof/>
            <w:webHidden/>
          </w:rPr>
          <w:instrText xml:space="preserve"> PAGEREF _Toc217411515 \h </w:instrText>
        </w:r>
        <w:r>
          <w:rPr>
            <w:noProof/>
            <w:webHidden/>
          </w:rPr>
        </w:r>
        <w:r>
          <w:rPr>
            <w:noProof/>
            <w:webHidden/>
          </w:rPr>
          <w:fldChar w:fldCharType="separate"/>
        </w:r>
        <w:r>
          <w:rPr>
            <w:noProof/>
            <w:webHidden/>
          </w:rPr>
          <w:t>58</w:t>
        </w:r>
        <w:r>
          <w:rPr>
            <w:noProof/>
            <w:webHidden/>
          </w:rPr>
          <w:fldChar w:fldCharType="end"/>
        </w:r>
      </w:hyperlink>
    </w:p>
    <w:p w14:paraId="6B754425" w14:textId="4959E960"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16" w:history="1">
        <w:r w:rsidRPr="002F01F2">
          <w:rPr>
            <w:rStyle w:val="Hyperlink"/>
            <w:noProof/>
          </w:rPr>
          <w:t>Hình 4.2</w:t>
        </w:r>
        <w:r w:rsidRPr="002F01F2">
          <w:rPr>
            <w:rStyle w:val="Hyperlink"/>
            <w:noProof/>
            <w:lang w:val="vi-VN"/>
          </w:rPr>
          <w:t xml:space="preserve"> Kết quả kiểm thử ổn định với tác vụ xử lý dữ liệu nặng</w:t>
        </w:r>
        <w:r>
          <w:rPr>
            <w:noProof/>
            <w:webHidden/>
          </w:rPr>
          <w:tab/>
        </w:r>
        <w:r>
          <w:rPr>
            <w:noProof/>
            <w:webHidden/>
          </w:rPr>
          <w:fldChar w:fldCharType="begin"/>
        </w:r>
        <w:r>
          <w:rPr>
            <w:noProof/>
            <w:webHidden/>
          </w:rPr>
          <w:instrText xml:space="preserve"> PAGEREF _Toc217411516 \h </w:instrText>
        </w:r>
        <w:r>
          <w:rPr>
            <w:noProof/>
            <w:webHidden/>
          </w:rPr>
        </w:r>
        <w:r>
          <w:rPr>
            <w:noProof/>
            <w:webHidden/>
          </w:rPr>
          <w:fldChar w:fldCharType="separate"/>
        </w:r>
        <w:r>
          <w:rPr>
            <w:noProof/>
            <w:webHidden/>
          </w:rPr>
          <w:t>59</w:t>
        </w:r>
        <w:r>
          <w:rPr>
            <w:noProof/>
            <w:webHidden/>
          </w:rPr>
          <w:fldChar w:fldCharType="end"/>
        </w:r>
      </w:hyperlink>
    </w:p>
    <w:p w14:paraId="050C8AFA" w14:textId="0CC43289" w:rsidR="00DA2AE5" w:rsidRPr="00E74A17" w:rsidRDefault="002D3B62" w:rsidP="0031012B">
      <w:pPr>
        <w:pStyle w:val="Heading1"/>
        <w:numPr>
          <w:ilvl w:val="0"/>
          <w:numId w:val="0"/>
        </w:numPr>
        <w:ind w:left="432"/>
        <w:rPr>
          <w:lang w:val="vi-VN"/>
        </w:rPr>
      </w:pPr>
      <w:r>
        <w:rPr>
          <w:b w:val="0"/>
          <w:sz w:val="24"/>
          <w:lang w:val="en-US" w:eastAsia="en-US"/>
        </w:rPr>
        <w:fldChar w:fldCharType="end"/>
      </w:r>
    </w:p>
    <w:p w14:paraId="1ABB4EA4" w14:textId="77777777" w:rsidR="00DA2AE5" w:rsidRDefault="00DA2AE5" w:rsidP="0031012B">
      <w:pPr>
        <w:pStyle w:val="Heading1"/>
        <w:numPr>
          <w:ilvl w:val="0"/>
          <w:numId w:val="0"/>
        </w:numPr>
        <w:ind w:left="432"/>
        <w:rPr>
          <w:lang w:val="vi-VN"/>
        </w:rPr>
      </w:pPr>
    </w:p>
    <w:p w14:paraId="79EEFB0E" w14:textId="77777777" w:rsidR="00DA2AE5" w:rsidRDefault="00DA2AE5" w:rsidP="0031012B">
      <w:pPr>
        <w:pStyle w:val="Heading1"/>
        <w:numPr>
          <w:ilvl w:val="0"/>
          <w:numId w:val="0"/>
        </w:numPr>
        <w:ind w:left="432"/>
        <w:rPr>
          <w:lang w:val="vi-VN"/>
        </w:rPr>
      </w:pPr>
    </w:p>
    <w:p w14:paraId="4FB6C8BB" w14:textId="0B6CAFF2" w:rsidR="004D1E93" w:rsidRPr="002D4166" w:rsidRDefault="00CD7198" w:rsidP="002D4166">
      <w:pPr>
        <w:pStyle w:val="Heading1"/>
        <w:numPr>
          <w:ilvl w:val="0"/>
          <w:numId w:val="0"/>
        </w:numPr>
        <w:ind w:left="432"/>
        <w:rPr>
          <w:lang w:val="vi-VN"/>
        </w:rPr>
      </w:pPr>
      <w:r w:rsidRPr="007E1507">
        <w:br w:type="page"/>
      </w:r>
      <w:bookmarkStart w:id="47" w:name="_Toc217411445"/>
      <w:r w:rsidRPr="007E1507">
        <w:lastRenderedPageBreak/>
        <w:t>DANH MỤC BẢNG BIỂU</w:t>
      </w:r>
      <w:bookmarkEnd w:id="47"/>
    </w:p>
    <w:p w14:paraId="1A03F2C3" w14:textId="7F28AAEC" w:rsidR="004552F5" w:rsidRDefault="002D3B62">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r>
        <w:rPr>
          <w:lang w:val="vi-VN"/>
        </w:rPr>
        <w:fldChar w:fldCharType="begin"/>
      </w:r>
      <w:r>
        <w:rPr>
          <w:lang w:val="vi-VN"/>
        </w:rPr>
        <w:instrText xml:space="preserve"> TOC \h \z \c "Bảng" </w:instrText>
      </w:r>
      <w:r>
        <w:rPr>
          <w:lang w:val="vi-VN"/>
        </w:rPr>
        <w:fldChar w:fldCharType="separate"/>
      </w:r>
      <w:hyperlink w:anchor="_Toc217411517" w:history="1">
        <w:r w:rsidR="004552F5" w:rsidRPr="00334206">
          <w:rPr>
            <w:rStyle w:val="Hyperlink"/>
            <w:noProof/>
            <w:lang w:val="vi-VN"/>
          </w:rPr>
          <w:t>Bảng 1 Danh sách từ viết tắt</w:t>
        </w:r>
        <w:r w:rsidR="004552F5">
          <w:rPr>
            <w:noProof/>
            <w:webHidden/>
          </w:rPr>
          <w:tab/>
        </w:r>
        <w:r w:rsidR="004552F5">
          <w:rPr>
            <w:noProof/>
            <w:webHidden/>
          </w:rPr>
          <w:fldChar w:fldCharType="begin"/>
        </w:r>
        <w:r w:rsidR="004552F5">
          <w:rPr>
            <w:noProof/>
            <w:webHidden/>
          </w:rPr>
          <w:instrText xml:space="preserve"> PAGEREF _Toc217411517 \h </w:instrText>
        </w:r>
        <w:r w:rsidR="004552F5">
          <w:rPr>
            <w:noProof/>
            <w:webHidden/>
          </w:rPr>
        </w:r>
        <w:r w:rsidR="004552F5">
          <w:rPr>
            <w:noProof/>
            <w:webHidden/>
          </w:rPr>
          <w:fldChar w:fldCharType="separate"/>
        </w:r>
        <w:r w:rsidR="004552F5">
          <w:rPr>
            <w:noProof/>
            <w:webHidden/>
          </w:rPr>
          <w:t>1</w:t>
        </w:r>
        <w:r w:rsidR="004552F5">
          <w:rPr>
            <w:noProof/>
            <w:webHidden/>
          </w:rPr>
          <w:fldChar w:fldCharType="end"/>
        </w:r>
      </w:hyperlink>
    </w:p>
    <w:p w14:paraId="2484D6C4" w14:textId="5C08AB9F"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18" w:history="1">
        <w:r w:rsidRPr="00334206">
          <w:rPr>
            <w:rStyle w:val="Hyperlink"/>
            <w:noProof/>
            <w:lang w:val="vi-VN"/>
          </w:rPr>
          <w:t>Bảng 2.1 So sánh các loại hình hệ thống LMS</w:t>
        </w:r>
        <w:r>
          <w:rPr>
            <w:noProof/>
            <w:webHidden/>
          </w:rPr>
          <w:tab/>
        </w:r>
        <w:r>
          <w:rPr>
            <w:noProof/>
            <w:webHidden/>
          </w:rPr>
          <w:fldChar w:fldCharType="begin"/>
        </w:r>
        <w:r>
          <w:rPr>
            <w:noProof/>
            <w:webHidden/>
          </w:rPr>
          <w:instrText xml:space="preserve"> PAGEREF _Toc217411518 \h </w:instrText>
        </w:r>
        <w:r>
          <w:rPr>
            <w:noProof/>
            <w:webHidden/>
          </w:rPr>
        </w:r>
        <w:r>
          <w:rPr>
            <w:noProof/>
            <w:webHidden/>
          </w:rPr>
          <w:fldChar w:fldCharType="separate"/>
        </w:r>
        <w:r>
          <w:rPr>
            <w:noProof/>
            <w:webHidden/>
          </w:rPr>
          <w:t>15</w:t>
        </w:r>
        <w:r>
          <w:rPr>
            <w:noProof/>
            <w:webHidden/>
          </w:rPr>
          <w:fldChar w:fldCharType="end"/>
        </w:r>
      </w:hyperlink>
    </w:p>
    <w:p w14:paraId="172FF253" w14:textId="275D1FAE" w:rsidR="004552F5" w:rsidRDefault="004552F5">
      <w:pPr>
        <w:pStyle w:val="TableofFigures"/>
        <w:tabs>
          <w:tab w:val="right" w:leader="dot" w:pos="9062"/>
        </w:tabs>
        <w:rPr>
          <w:rFonts w:asciiTheme="minorHAnsi" w:eastAsiaTheme="minorEastAsia" w:hAnsiTheme="minorHAnsi" w:cstheme="minorBidi"/>
          <w:noProof/>
          <w:kern w:val="2"/>
          <w:sz w:val="24"/>
          <w:lang w:val="vi-VN" w:eastAsia="vi-VN"/>
          <w14:ligatures w14:val="standardContextual"/>
        </w:rPr>
      </w:pPr>
      <w:hyperlink w:anchor="_Toc217411519" w:history="1">
        <w:r w:rsidRPr="00334206">
          <w:rPr>
            <w:rStyle w:val="Hyperlink"/>
            <w:noProof/>
          </w:rPr>
          <w:t>Bảng 2.2</w:t>
        </w:r>
        <w:r w:rsidRPr="00334206">
          <w:rPr>
            <w:rStyle w:val="Hyperlink"/>
            <w:noProof/>
            <w:lang w:val="vi-VN"/>
          </w:rPr>
          <w:t xml:space="preserve"> So sánh các Framework backend cho Node.js</w:t>
        </w:r>
        <w:r>
          <w:rPr>
            <w:noProof/>
            <w:webHidden/>
          </w:rPr>
          <w:tab/>
        </w:r>
        <w:r>
          <w:rPr>
            <w:noProof/>
            <w:webHidden/>
          </w:rPr>
          <w:fldChar w:fldCharType="begin"/>
        </w:r>
        <w:r>
          <w:rPr>
            <w:noProof/>
            <w:webHidden/>
          </w:rPr>
          <w:instrText xml:space="preserve"> PAGEREF _Toc217411519 \h </w:instrText>
        </w:r>
        <w:r>
          <w:rPr>
            <w:noProof/>
            <w:webHidden/>
          </w:rPr>
        </w:r>
        <w:r>
          <w:rPr>
            <w:noProof/>
            <w:webHidden/>
          </w:rPr>
          <w:fldChar w:fldCharType="separate"/>
        </w:r>
        <w:r>
          <w:rPr>
            <w:noProof/>
            <w:webHidden/>
          </w:rPr>
          <w:t>17</w:t>
        </w:r>
        <w:r>
          <w:rPr>
            <w:noProof/>
            <w:webHidden/>
          </w:rPr>
          <w:fldChar w:fldCharType="end"/>
        </w:r>
      </w:hyperlink>
    </w:p>
    <w:p w14:paraId="7341F3C9" w14:textId="25701AD1" w:rsidR="002D3B62" w:rsidRPr="002D3B62" w:rsidRDefault="002D3B62" w:rsidP="002D3B62">
      <w:pPr>
        <w:pStyle w:val="Caption"/>
        <w:jc w:val="left"/>
        <w:rPr>
          <w:lang w:val="vi-VN"/>
        </w:rPr>
      </w:pPr>
      <w:r>
        <w:rPr>
          <w:lang w:val="vi-VN"/>
        </w:rPr>
        <w:fldChar w:fldCharType="end"/>
      </w:r>
    </w:p>
    <w:p w14:paraId="69255FB1" w14:textId="77777777" w:rsidR="002D3B62" w:rsidRDefault="002D3B62">
      <w:pPr>
        <w:rPr>
          <w:lang w:val="vi-VN"/>
        </w:rPr>
      </w:pPr>
    </w:p>
    <w:p w14:paraId="590637A2" w14:textId="77777777" w:rsidR="002D3B62" w:rsidRDefault="002D3B62">
      <w:pPr>
        <w:rPr>
          <w:lang w:val="vi-VN"/>
        </w:rPr>
      </w:pPr>
    </w:p>
    <w:p w14:paraId="036F5DFB" w14:textId="77777777" w:rsidR="002D3B62" w:rsidRDefault="002D3B62">
      <w:pPr>
        <w:rPr>
          <w:lang w:val="vi-VN"/>
        </w:rPr>
      </w:pPr>
      <w:r>
        <w:rPr>
          <w:lang w:val="vi-VN"/>
        </w:rPr>
        <w:br w:type="page"/>
      </w:r>
    </w:p>
    <w:p w14:paraId="0D3DBA8B" w14:textId="77777777" w:rsidR="006C42C8" w:rsidRDefault="006C42C8" w:rsidP="0031012B">
      <w:pPr>
        <w:pStyle w:val="Heading1"/>
        <w:numPr>
          <w:ilvl w:val="0"/>
          <w:numId w:val="0"/>
        </w:numPr>
        <w:ind w:left="432"/>
        <w:sectPr w:rsidR="006C42C8" w:rsidSect="006C42C8">
          <w:headerReference w:type="default" r:id="rId11"/>
          <w:footerReference w:type="even" r:id="rId12"/>
          <w:footerReference w:type="default" r:id="rId13"/>
          <w:pgSz w:w="11907" w:h="16840" w:code="9"/>
          <w:pgMar w:top="1134" w:right="1134" w:bottom="1134" w:left="1701" w:header="284" w:footer="579" w:gutter="0"/>
          <w:pgNumType w:fmt="lowerRoman" w:start="1"/>
          <w:cols w:space="720"/>
          <w:docGrid w:linePitch="326"/>
        </w:sectPr>
      </w:pPr>
    </w:p>
    <w:p w14:paraId="7183DB3B" w14:textId="40B910B6" w:rsidR="00F91C5B" w:rsidRDefault="00F91C5B" w:rsidP="00F91C5B">
      <w:pPr>
        <w:pStyle w:val="Heading1"/>
        <w:numPr>
          <w:ilvl w:val="0"/>
          <w:numId w:val="0"/>
        </w:numPr>
        <w:ind w:left="431"/>
        <w:rPr>
          <w:lang w:val="vi-VN"/>
        </w:rPr>
      </w:pPr>
      <w:bookmarkStart w:id="48" w:name="_Toc217411446"/>
      <w:r>
        <w:lastRenderedPageBreak/>
        <w:t>DANH MỤC TỪ VIẾT TẮT</w:t>
      </w:r>
      <w:bookmarkEnd w:id="48"/>
    </w:p>
    <w:p w14:paraId="7FBB9D6E" w14:textId="2127AAC0" w:rsidR="00ED1B5F" w:rsidRPr="00ED1B5F" w:rsidRDefault="00ED1B5F" w:rsidP="00ED1B5F">
      <w:pPr>
        <w:pStyle w:val="Caption"/>
        <w:keepNext/>
        <w:rPr>
          <w:lang w:val="vi-VN"/>
        </w:rPr>
      </w:pPr>
      <w:bookmarkStart w:id="49" w:name="_Toc217411517"/>
      <w:r w:rsidRPr="00ED1B5F">
        <w:rPr>
          <w:lang w:val="vi-VN"/>
        </w:rPr>
        <w:t xml:space="preserve">Bảng </w:t>
      </w:r>
      <w:r>
        <w:fldChar w:fldCharType="begin"/>
      </w:r>
      <w:r w:rsidRPr="00ED1B5F">
        <w:rPr>
          <w:lang w:val="vi-VN"/>
        </w:rPr>
        <w:instrText xml:space="preserve"> SEQ Bảng \* ARABIC \s 1 </w:instrText>
      </w:r>
      <w:r>
        <w:fldChar w:fldCharType="separate"/>
      </w:r>
      <w:r w:rsidRPr="00ED1B5F">
        <w:rPr>
          <w:noProof/>
          <w:lang w:val="vi-VN"/>
        </w:rPr>
        <w:t>1</w:t>
      </w:r>
      <w:r>
        <w:fldChar w:fldCharType="end"/>
      </w:r>
      <w:r>
        <w:rPr>
          <w:lang w:val="vi-VN"/>
        </w:rPr>
        <w:t xml:space="preserve"> Danh sách từ viết tắt</w:t>
      </w:r>
      <w:bookmarkEnd w:id="49"/>
    </w:p>
    <w:tbl>
      <w:tblPr>
        <w:tblStyle w:val="TableGrid"/>
        <w:tblW w:w="9209" w:type="dxa"/>
        <w:tblLook w:val="04A0" w:firstRow="1" w:lastRow="0" w:firstColumn="1" w:lastColumn="0" w:noHBand="0" w:noVBand="1"/>
      </w:tblPr>
      <w:tblGrid>
        <w:gridCol w:w="708"/>
        <w:gridCol w:w="1272"/>
        <w:gridCol w:w="7229"/>
      </w:tblGrid>
      <w:tr w:rsidR="00F91C5B" w:rsidRPr="00F91C5B" w14:paraId="6C588B3E" w14:textId="77777777" w:rsidTr="00F91C5B">
        <w:tc>
          <w:tcPr>
            <w:tcW w:w="708" w:type="dxa"/>
            <w:vAlign w:val="center"/>
            <w:hideMark/>
          </w:tcPr>
          <w:p w14:paraId="43BEE00A" w14:textId="77777777" w:rsidR="00F91C5B" w:rsidRPr="00F91C5B" w:rsidRDefault="00F91C5B" w:rsidP="00060FC3">
            <w:pPr>
              <w:pStyle w:val="noidungbang"/>
              <w:spacing w:before="120" w:after="120"/>
              <w:jc w:val="center"/>
              <w:rPr>
                <w:b/>
                <w:bCs/>
                <w:lang w:val="vi-VN"/>
              </w:rPr>
            </w:pPr>
            <w:r w:rsidRPr="00F91C5B">
              <w:rPr>
                <w:b/>
                <w:bCs/>
                <w:lang w:val="vi-VN"/>
              </w:rPr>
              <w:t>STT</w:t>
            </w:r>
          </w:p>
        </w:tc>
        <w:tc>
          <w:tcPr>
            <w:tcW w:w="1272" w:type="dxa"/>
            <w:vAlign w:val="center"/>
            <w:hideMark/>
          </w:tcPr>
          <w:p w14:paraId="0CA5A818" w14:textId="77777777" w:rsidR="00F91C5B" w:rsidRPr="00F91C5B" w:rsidRDefault="00F91C5B" w:rsidP="00060FC3">
            <w:pPr>
              <w:pStyle w:val="noidungbang"/>
              <w:spacing w:before="120" w:after="120"/>
              <w:jc w:val="center"/>
              <w:rPr>
                <w:b/>
                <w:bCs/>
                <w:lang w:val="vi-VN"/>
              </w:rPr>
            </w:pPr>
            <w:r w:rsidRPr="00F91C5B">
              <w:rPr>
                <w:b/>
                <w:bCs/>
                <w:lang w:val="vi-VN"/>
              </w:rPr>
              <w:t>Tên từ viết tắt</w:t>
            </w:r>
          </w:p>
        </w:tc>
        <w:tc>
          <w:tcPr>
            <w:tcW w:w="7229" w:type="dxa"/>
            <w:vAlign w:val="center"/>
            <w:hideMark/>
          </w:tcPr>
          <w:p w14:paraId="4A2E46A2" w14:textId="77777777" w:rsidR="00F91C5B" w:rsidRPr="00F91C5B" w:rsidRDefault="00F91C5B" w:rsidP="00060FC3">
            <w:pPr>
              <w:pStyle w:val="noidungbang"/>
              <w:spacing w:before="120" w:after="120"/>
              <w:jc w:val="center"/>
              <w:rPr>
                <w:b/>
                <w:bCs/>
                <w:lang w:val="vi-VN"/>
              </w:rPr>
            </w:pPr>
            <w:r w:rsidRPr="00F91C5B">
              <w:rPr>
                <w:b/>
                <w:bCs/>
                <w:lang w:val="vi-VN"/>
              </w:rPr>
              <w:t>Diễn giải</w:t>
            </w:r>
          </w:p>
        </w:tc>
      </w:tr>
      <w:tr w:rsidR="00F91C5B" w:rsidRPr="00303D24" w14:paraId="4BC3513A" w14:textId="77777777" w:rsidTr="00F91C5B">
        <w:tc>
          <w:tcPr>
            <w:tcW w:w="708" w:type="dxa"/>
            <w:vAlign w:val="center"/>
            <w:hideMark/>
          </w:tcPr>
          <w:p w14:paraId="1BE2B3ED" w14:textId="77777777" w:rsidR="00F91C5B" w:rsidRPr="00F91C5B" w:rsidRDefault="00F91C5B" w:rsidP="00060FC3">
            <w:pPr>
              <w:pStyle w:val="noidungbang"/>
              <w:spacing w:before="120" w:after="120"/>
              <w:jc w:val="center"/>
              <w:rPr>
                <w:lang w:val="vi-VN"/>
              </w:rPr>
            </w:pPr>
            <w:r w:rsidRPr="00F91C5B">
              <w:rPr>
                <w:lang w:val="vi-VN"/>
              </w:rPr>
              <w:t>1</w:t>
            </w:r>
          </w:p>
        </w:tc>
        <w:tc>
          <w:tcPr>
            <w:tcW w:w="1272" w:type="dxa"/>
            <w:vAlign w:val="center"/>
            <w:hideMark/>
          </w:tcPr>
          <w:p w14:paraId="631D3BE0" w14:textId="77777777" w:rsidR="00F91C5B" w:rsidRPr="00F91C5B" w:rsidRDefault="00F91C5B" w:rsidP="00060FC3">
            <w:pPr>
              <w:pStyle w:val="noidungbang"/>
              <w:spacing w:before="120" w:after="120"/>
              <w:jc w:val="center"/>
              <w:rPr>
                <w:lang w:val="vi-VN"/>
              </w:rPr>
            </w:pPr>
            <w:r w:rsidRPr="00F91C5B">
              <w:rPr>
                <w:lang w:val="vi-VN"/>
              </w:rPr>
              <w:t>AI</w:t>
            </w:r>
          </w:p>
        </w:tc>
        <w:tc>
          <w:tcPr>
            <w:tcW w:w="7229" w:type="dxa"/>
            <w:vAlign w:val="center"/>
            <w:hideMark/>
          </w:tcPr>
          <w:p w14:paraId="738EE3BA" w14:textId="77777777" w:rsidR="00F91C5B" w:rsidRPr="00F91C5B" w:rsidRDefault="00F91C5B" w:rsidP="008503CD">
            <w:pPr>
              <w:pStyle w:val="noidungbang"/>
              <w:spacing w:before="120" w:after="120"/>
              <w:jc w:val="left"/>
              <w:rPr>
                <w:lang w:val="vi-VN"/>
              </w:rPr>
            </w:pPr>
            <w:r w:rsidRPr="00F91C5B">
              <w:rPr>
                <w:lang w:val="vi-VN"/>
              </w:rPr>
              <w:t>Trí tuệ nhân tạo (Artificial Intelligence)</w:t>
            </w:r>
          </w:p>
        </w:tc>
      </w:tr>
      <w:tr w:rsidR="00F91C5B" w:rsidRPr="00F91C5B" w14:paraId="7745DF3E" w14:textId="77777777" w:rsidTr="00F91C5B">
        <w:tc>
          <w:tcPr>
            <w:tcW w:w="708" w:type="dxa"/>
            <w:vAlign w:val="center"/>
            <w:hideMark/>
          </w:tcPr>
          <w:p w14:paraId="1F100540" w14:textId="77777777" w:rsidR="00F91C5B" w:rsidRPr="00F91C5B" w:rsidRDefault="00F91C5B" w:rsidP="00060FC3">
            <w:pPr>
              <w:pStyle w:val="noidungbang"/>
              <w:spacing w:before="120" w:after="120"/>
              <w:jc w:val="center"/>
              <w:rPr>
                <w:lang w:val="vi-VN"/>
              </w:rPr>
            </w:pPr>
            <w:r w:rsidRPr="00F91C5B">
              <w:rPr>
                <w:lang w:val="vi-VN"/>
              </w:rPr>
              <w:t>2</w:t>
            </w:r>
          </w:p>
        </w:tc>
        <w:tc>
          <w:tcPr>
            <w:tcW w:w="1272" w:type="dxa"/>
            <w:vAlign w:val="center"/>
            <w:hideMark/>
          </w:tcPr>
          <w:p w14:paraId="44A6204C" w14:textId="77777777" w:rsidR="00F91C5B" w:rsidRPr="00F91C5B" w:rsidRDefault="00F91C5B" w:rsidP="00060FC3">
            <w:pPr>
              <w:pStyle w:val="noidungbang"/>
              <w:spacing w:before="120" w:after="120"/>
              <w:jc w:val="center"/>
              <w:rPr>
                <w:lang w:val="vi-VN"/>
              </w:rPr>
            </w:pPr>
            <w:r w:rsidRPr="00F91C5B">
              <w:rPr>
                <w:lang w:val="vi-VN"/>
              </w:rPr>
              <w:t>API</w:t>
            </w:r>
          </w:p>
        </w:tc>
        <w:tc>
          <w:tcPr>
            <w:tcW w:w="7229" w:type="dxa"/>
            <w:vAlign w:val="center"/>
            <w:hideMark/>
          </w:tcPr>
          <w:p w14:paraId="3431D85B" w14:textId="77777777" w:rsidR="00F91C5B" w:rsidRPr="00F91C5B" w:rsidRDefault="00F91C5B" w:rsidP="008503CD">
            <w:pPr>
              <w:pStyle w:val="noidungbang"/>
              <w:spacing w:before="120" w:after="120"/>
              <w:jc w:val="left"/>
              <w:rPr>
                <w:lang w:val="vi-VN"/>
              </w:rPr>
            </w:pPr>
            <w:r w:rsidRPr="00F91C5B">
              <w:rPr>
                <w:lang w:val="vi-VN"/>
              </w:rPr>
              <w:t>Giao diện lập trình ứng dụng (Application Programming Interface)</w:t>
            </w:r>
          </w:p>
        </w:tc>
      </w:tr>
      <w:tr w:rsidR="00F91C5B" w:rsidRPr="00303D24" w14:paraId="386D10B9" w14:textId="77777777" w:rsidTr="00F91C5B">
        <w:tc>
          <w:tcPr>
            <w:tcW w:w="708" w:type="dxa"/>
            <w:vAlign w:val="center"/>
            <w:hideMark/>
          </w:tcPr>
          <w:p w14:paraId="4E92329A" w14:textId="77777777" w:rsidR="00F91C5B" w:rsidRPr="00F91C5B" w:rsidRDefault="00F91C5B" w:rsidP="00060FC3">
            <w:pPr>
              <w:pStyle w:val="noidungbang"/>
              <w:spacing w:before="120" w:after="120"/>
              <w:jc w:val="center"/>
              <w:rPr>
                <w:lang w:val="vi-VN"/>
              </w:rPr>
            </w:pPr>
            <w:r w:rsidRPr="00F91C5B">
              <w:rPr>
                <w:lang w:val="vi-VN"/>
              </w:rPr>
              <w:t>3</w:t>
            </w:r>
          </w:p>
        </w:tc>
        <w:tc>
          <w:tcPr>
            <w:tcW w:w="1272" w:type="dxa"/>
            <w:vAlign w:val="center"/>
            <w:hideMark/>
          </w:tcPr>
          <w:p w14:paraId="59AC1922" w14:textId="77777777" w:rsidR="00F91C5B" w:rsidRPr="00F91C5B" w:rsidRDefault="00F91C5B" w:rsidP="00060FC3">
            <w:pPr>
              <w:pStyle w:val="noidungbang"/>
              <w:spacing w:before="120" w:after="120"/>
              <w:jc w:val="center"/>
              <w:rPr>
                <w:lang w:val="vi-VN"/>
              </w:rPr>
            </w:pPr>
            <w:r w:rsidRPr="00F91C5B">
              <w:rPr>
                <w:lang w:val="vi-VN"/>
              </w:rPr>
              <w:t>AUN-QA</w:t>
            </w:r>
          </w:p>
        </w:tc>
        <w:tc>
          <w:tcPr>
            <w:tcW w:w="7229" w:type="dxa"/>
            <w:vAlign w:val="center"/>
            <w:hideMark/>
          </w:tcPr>
          <w:p w14:paraId="3A4D095D" w14:textId="77777777" w:rsidR="00F91C5B" w:rsidRPr="00F91C5B" w:rsidRDefault="00F91C5B" w:rsidP="008503CD">
            <w:pPr>
              <w:pStyle w:val="noidungbang"/>
              <w:spacing w:before="120" w:after="120"/>
              <w:jc w:val="left"/>
              <w:rPr>
                <w:lang w:val="vi-VN"/>
              </w:rPr>
            </w:pPr>
            <w:r w:rsidRPr="00F91C5B">
              <w:rPr>
                <w:lang w:val="vi-VN"/>
              </w:rPr>
              <w:t>Đảm bảo chất lượng mạng lưới các trường đại học Đông Nam Á (ASEAN University Network - Quality Assurance)</w:t>
            </w:r>
          </w:p>
        </w:tc>
      </w:tr>
      <w:tr w:rsidR="00F91C5B" w:rsidRPr="00F91C5B" w14:paraId="6FD72DA7" w14:textId="77777777" w:rsidTr="00F91C5B">
        <w:tc>
          <w:tcPr>
            <w:tcW w:w="708" w:type="dxa"/>
            <w:vAlign w:val="center"/>
            <w:hideMark/>
          </w:tcPr>
          <w:p w14:paraId="4B275E2D" w14:textId="77777777" w:rsidR="00F91C5B" w:rsidRPr="00F91C5B" w:rsidRDefault="00F91C5B" w:rsidP="00060FC3">
            <w:pPr>
              <w:pStyle w:val="noidungbang"/>
              <w:spacing w:before="120" w:after="120"/>
              <w:jc w:val="center"/>
              <w:rPr>
                <w:lang w:val="vi-VN"/>
              </w:rPr>
            </w:pPr>
            <w:r w:rsidRPr="00F91C5B">
              <w:rPr>
                <w:lang w:val="vi-VN"/>
              </w:rPr>
              <w:t>4</w:t>
            </w:r>
          </w:p>
        </w:tc>
        <w:tc>
          <w:tcPr>
            <w:tcW w:w="1272" w:type="dxa"/>
            <w:vAlign w:val="center"/>
            <w:hideMark/>
          </w:tcPr>
          <w:p w14:paraId="4054BD70" w14:textId="77777777" w:rsidR="00F91C5B" w:rsidRPr="00F91C5B" w:rsidRDefault="00F91C5B" w:rsidP="00060FC3">
            <w:pPr>
              <w:pStyle w:val="noidungbang"/>
              <w:spacing w:before="120" w:after="120"/>
              <w:jc w:val="center"/>
              <w:rPr>
                <w:lang w:val="vi-VN"/>
              </w:rPr>
            </w:pPr>
            <w:r w:rsidRPr="00F91C5B">
              <w:rPr>
                <w:lang w:val="vi-VN"/>
              </w:rPr>
              <w:t>CI/CD</w:t>
            </w:r>
          </w:p>
        </w:tc>
        <w:tc>
          <w:tcPr>
            <w:tcW w:w="7229" w:type="dxa"/>
            <w:vAlign w:val="center"/>
            <w:hideMark/>
          </w:tcPr>
          <w:p w14:paraId="0DF44A68" w14:textId="77777777" w:rsidR="00F91C5B" w:rsidRPr="00F91C5B" w:rsidRDefault="00F91C5B" w:rsidP="008503CD">
            <w:pPr>
              <w:pStyle w:val="noidungbang"/>
              <w:spacing w:before="120" w:after="120"/>
              <w:jc w:val="left"/>
              <w:rPr>
                <w:lang w:val="vi-VN"/>
              </w:rPr>
            </w:pPr>
            <w:r w:rsidRPr="00F91C5B">
              <w:rPr>
                <w:lang w:val="vi-VN"/>
              </w:rPr>
              <w:t>Tích hợp liên tục và Triển khai liên tục (Continuous Integration / Continuous Deployment)</w:t>
            </w:r>
          </w:p>
        </w:tc>
      </w:tr>
      <w:tr w:rsidR="00F91C5B" w:rsidRPr="00F91C5B" w14:paraId="6B4DED2B" w14:textId="77777777" w:rsidTr="00F91C5B">
        <w:tc>
          <w:tcPr>
            <w:tcW w:w="708" w:type="dxa"/>
            <w:vAlign w:val="center"/>
            <w:hideMark/>
          </w:tcPr>
          <w:p w14:paraId="2CFF5083" w14:textId="77777777" w:rsidR="00F91C5B" w:rsidRPr="00F91C5B" w:rsidRDefault="00F91C5B" w:rsidP="00060FC3">
            <w:pPr>
              <w:pStyle w:val="noidungbang"/>
              <w:spacing w:before="120" w:after="120"/>
              <w:jc w:val="center"/>
              <w:rPr>
                <w:lang w:val="vi-VN"/>
              </w:rPr>
            </w:pPr>
            <w:r w:rsidRPr="00F91C5B">
              <w:rPr>
                <w:lang w:val="vi-VN"/>
              </w:rPr>
              <w:t>5</w:t>
            </w:r>
          </w:p>
        </w:tc>
        <w:tc>
          <w:tcPr>
            <w:tcW w:w="1272" w:type="dxa"/>
            <w:vAlign w:val="center"/>
            <w:hideMark/>
          </w:tcPr>
          <w:p w14:paraId="59C07A58" w14:textId="77777777" w:rsidR="00F91C5B" w:rsidRPr="00F91C5B" w:rsidRDefault="00F91C5B" w:rsidP="00060FC3">
            <w:pPr>
              <w:pStyle w:val="noidungbang"/>
              <w:spacing w:before="120" w:after="120"/>
              <w:jc w:val="center"/>
              <w:rPr>
                <w:lang w:val="vi-VN"/>
              </w:rPr>
            </w:pPr>
            <w:r w:rsidRPr="00F91C5B">
              <w:rPr>
                <w:lang w:val="vi-VN"/>
              </w:rPr>
              <w:t>CNTT</w:t>
            </w:r>
          </w:p>
        </w:tc>
        <w:tc>
          <w:tcPr>
            <w:tcW w:w="7229" w:type="dxa"/>
            <w:vAlign w:val="center"/>
            <w:hideMark/>
          </w:tcPr>
          <w:p w14:paraId="48226A1E" w14:textId="77777777" w:rsidR="00F91C5B" w:rsidRPr="00F91C5B" w:rsidRDefault="00F91C5B" w:rsidP="008503CD">
            <w:pPr>
              <w:pStyle w:val="noidungbang"/>
              <w:spacing w:before="120" w:after="120"/>
              <w:jc w:val="left"/>
              <w:rPr>
                <w:lang w:val="vi-VN"/>
              </w:rPr>
            </w:pPr>
            <w:r w:rsidRPr="00F91C5B">
              <w:rPr>
                <w:lang w:val="vi-VN"/>
              </w:rPr>
              <w:t>Công nghệ thông tin</w:t>
            </w:r>
          </w:p>
        </w:tc>
      </w:tr>
      <w:tr w:rsidR="00F91C5B" w:rsidRPr="00F91C5B" w14:paraId="5A94E2EC" w14:textId="77777777" w:rsidTr="00F91C5B">
        <w:tc>
          <w:tcPr>
            <w:tcW w:w="708" w:type="dxa"/>
            <w:vAlign w:val="center"/>
            <w:hideMark/>
          </w:tcPr>
          <w:p w14:paraId="27907685" w14:textId="77777777" w:rsidR="00F91C5B" w:rsidRPr="00F91C5B" w:rsidRDefault="00F91C5B" w:rsidP="00060FC3">
            <w:pPr>
              <w:pStyle w:val="noidungbang"/>
              <w:spacing w:before="120" w:after="120"/>
              <w:jc w:val="center"/>
              <w:rPr>
                <w:lang w:val="vi-VN"/>
              </w:rPr>
            </w:pPr>
            <w:r w:rsidRPr="00F91C5B">
              <w:rPr>
                <w:lang w:val="vi-VN"/>
              </w:rPr>
              <w:t>6</w:t>
            </w:r>
          </w:p>
        </w:tc>
        <w:tc>
          <w:tcPr>
            <w:tcW w:w="1272" w:type="dxa"/>
            <w:vAlign w:val="center"/>
            <w:hideMark/>
          </w:tcPr>
          <w:p w14:paraId="6C1F955E" w14:textId="77777777" w:rsidR="00F91C5B" w:rsidRPr="00F91C5B" w:rsidRDefault="00F91C5B" w:rsidP="00060FC3">
            <w:pPr>
              <w:pStyle w:val="noidungbang"/>
              <w:spacing w:before="120" w:after="120"/>
              <w:jc w:val="center"/>
              <w:rPr>
                <w:lang w:val="vi-VN"/>
              </w:rPr>
            </w:pPr>
            <w:r w:rsidRPr="00F91C5B">
              <w:rPr>
                <w:lang w:val="vi-VN"/>
              </w:rPr>
              <w:t>CSDL</w:t>
            </w:r>
          </w:p>
        </w:tc>
        <w:tc>
          <w:tcPr>
            <w:tcW w:w="7229" w:type="dxa"/>
            <w:vAlign w:val="center"/>
            <w:hideMark/>
          </w:tcPr>
          <w:p w14:paraId="12B23B2D" w14:textId="77777777" w:rsidR="00F91C5B" w:rsidRPr="00F91C5B" w:rsidRDefault="00F91C5B" w:rsidP="008503CD">
            <w:pPr>
              <w:pStyle w:val="noidungbang"/>
              <w:spacing w:before="120" w:after="120"/>
              <w:jc w:val="left"/>
              <w:rPr>
                <w:lang w:val="vi-VN"/>
              </w:rPr>
            </w:pPr>
            <w:r w:rsidRPr="00F91C5B">
              <w:rPr>
                <w:lang w:val="vi-VN"/>
              </w:rPr>
              <w:t>Cơ sở dữ liệu</w:t>
            </w:r>
          </w:p>
        </w:tc>
      </w:tr>
      <w:tr w:rsidR="00F91C5B" w:rsidRPr="00F91C5B" w14:paraId="7FCC4E4A" w14:textId="77777777" w:rsidTr="00F91C5B">
        <w:tc>
          <w:tcPr>
            <w:tcW w:w="708" w:type="dxa"/>
            <w:vAlign w:val="center"/>
            <w:hideMark/>
          </w:tcPr>
          <w:p w14:paraId="1CD24CB5" w14:textId="77777777" w:rsidR="00F91C5B" w:rsidRPr="00F91C5B" w:rsidRDefault="00F91C5B" w:rsidP="00060FC3">
            <w:pPr>
              <w:pStyle w:val="noidungbang"/>
              <w:spacing w:before="120" w:after="120"/>
              <w:jc w:val="center"/>
              <w:rPr>
                <w:lang w:val="vi-VN"/>
              </w:rPr>
            </w:pPr>
            <w:r w:rsidRPr="00F91C5B">
              <w:rPr>
                <w:lang w:val="vi-VN"/>
              </w:rPr>
              <w:t>7</w:t>
            </w:r>
          </w:p>
        </w:tc>
        <w:tc>
          <w:tcPr>
            <w:tcW w:w="1272" w:type="dxa"/>
            <w:vAlign w:val="center"/>
            <w:hideMark/>
          </w:tcPr>
          <w:p w14:paraId="4AD56E7B" w14:textId="77777777" w:rsidR="00F91C5B" w:rsidRPr="00F91C5B" w:rsidRDefault="00F91C5B" w:rsidP="00060FC3">
            <w:pPr>
              <w:pStyle w:val="noidungbang"/>
              <w:spacing w:before="120" w:after="120"/>
              <w:jc w:val="center"/>
              <w:rPr>
                <w:lang w:val="vi-VN"/>
              </w:rPr>
            </w:pPr>
            <w:r w:rsidRPr="00F91C5B">
              <w:rPr>
                <w:lang w:val="vi-VN"/>
              </w:rPr>
              <w:t>CTĐT</w:t>
            </w:r>
          </w:p>
        </w:tc>
        <w:tc>
          <w:tcPr>
            <w:tcW w:w="7229" w:type="dxa"/>
            <w:vAlign w:val="center"/>
            <w:hideMark/>
          </w:tcPr>
          <w:p w14:paraId="78FC3D65" w14:textId="77777777" w:rsidR="00F91C5B" w:rsidRPr="00F91C5B" w:rsidRDefault="00F91C5B" w:rsidP="008503CD">
            <w:pPr>
              <w:pStyle w:val="noidungbang"/>
              <w:spacing w:before="120" w:after="120"/>
              <w:jc w:val="left"/>
              <w:rPr>
                <w:lang w:val="vi-VN"/>
              </w:rPr>
            </w:pPr>
            <w:r w:rsidRPr="00F91C5B">
              <w:rPr>
                <w:lang w:val="vi-VN"/>
              </w:rPr>
              <w:t>Chương trình đào tạo</w:t>
            </w:r>
          </w:p>
        </w:tc>
      </w:tr>
      <w:tr w:rsidR="00F91C5B" w:rsidRPr="00303D24" w14:paraId="55750D8E" w14:textId="77777777" w:rsidTr="00F91C5B">
        <w:tc>
          <w:tcPr>
            <w:tcW w:w="708" w:type="dxa"/>
            <w:vAlign w:val="center"/>
            <w:hideMark/>
          </w:tcPr>
          <w:p w14:paraId="5BE45DCC" w14:textId="77777777" w:rsidR="00F91C5B" w:rsidRPr="00F91C5B" w:rsidRDefault="00F91C5B" w:rsidP="00060FC3">
            <w:pPr>
              <w:pStyle w:val="noidungbang"/>
              <w:spacing w:before="120" w:after="120"/>
              <w:jc w:val="center"/>
              <w:rPr>
                <w:lang w:val="vi-VN"/>
              </w:rPr>
            </w:pPr>
            <w:r w:rsidRPr="00F91C5B">
              <w:rPr>
                <w:lang w:val="vi-VN"/>
              </w:rPr>
              <w:t>8</w:t>
            </w:r>
          </w:p>
        </w:tc>
        <w:tc>
          <w:tcPr>
            <w:tcW w:w="1272" w:type="dxa"/>
            <w:vAlign w:val="center"/>
            <w:hideMark/>
          </w:tcPr>
          <w:p w14:paraId="62EF511F" w14:textId="77777777" w:rsidR="00F91C5B" w:rsidRPr="00F91C5B" w:rsidRDefault="00F91C5B" w:rsidP="00060FC3">
            <w:pPr>
              <w:pStyle w:val="noidungbang"/>
              <w:spacing w:before="120" w:after="120"/>
              <w:jc w:val="center"/>
              <w:rPr>
                <w:lang w:val="vi-VN"/>
              </w:rPr>
            </w:pPr>
            <w:r w:rsidRPr="00F91C5B">
              <w:rPr>
                <w:lang w:val="vi-VN"/>
              </w:rPr>
              <w:t>HTTP</w:t>
            </w:r>
          </w:p>
        </w:tc>
        <w:tc>
          <w:tcPr>
            <w:tcW w:w="7229" w:type="dxa"/>
            <w:vAlign w:val="center"/>
            <w:hideMark/>
          </w:tcPr>
          <w:p w14:paraId="1207EF53" w14:textId="77777777" w:rsidR="00F91C5B" w:rsidRPr="00F91C5B" w:rsidRDefault="00F91C5B" w:rsidP="008503CD">
            <w:pPr>
              <w:pStyle w:val="noidungbang"/>
              <w:spacing w:before="120" w:after="120"/>
              <w:jc w:val="left"/>
              <w:rPr>
                <w:lang w:val="vi-VN"/>
              </w:rPr>
            </w:pPr>
            <w:r w:rsidRPr="00F91C5B">
              <w:rPr>
                <w:lang w:val="vi-VN"/>
              </w:rPr>
              <w:t>Giao thức truyền tải siêu văn bản (Hypertext Transfer Protocol)</w:t>
            </w:r>
          </w:p>
        </w:tc>
      </w:tr>
      <w:tr w:rsidR="00F91C5B" w:rsidRPr="00303D24" w14:paraId="1CEDDE0E" w14:textId="77777777" w:rsidTr="00F91C5B">
        <w:tc>
          <w:tcPr>
            <w:tcW w:w="708" w:type="dxa"/>
            <w:vAlign w:val="center"/>
            <w:hideMark/>
          </w:tcPr>
          <w:p w14:paraId="0695E897" w14:textId="77777777" w:rsidR="00F91C5B" w:rsidRPr="00F91C5B" w:rsidRDefault="00F91C5B" w:rsidP="00060FC3">
            <w:pPr>
              <w:pStyle w:val="noidungbang"/>
              <w:spacing w:before="120" w:after="120"/>
              <w:jc w:val="center"/>
              <w:rPr>
                <w:lang w:val="vi-VN"/>
              </w:rPr>
            </w:pPr>
            <w:r w:rsidRPr="00F91C5B">
              <w:rPr>
                <w:lang w:val="vi-VN"/>
              </w:rPr>
              <w:t>9</w:t>
            </w:r>
          </w:p>
        </w:tc>
        <w:tc>
          <w:tcPr>
            <w:tcW w:w="1272" w:type="dxa"/>
            <w:vAlign w:val="center"/>
            <w:hideMark/>
          </w:tcPr>
          <w:p w14:paraId="4008A0D4" w14:textId="77777777" w:rsidR="00F91C5B" w:rsidRPr="00F91C5B" w:rsidRDefault="00F91C5B" w:rsidP="00060FC3">
            <w:pPr>
              <w:pStyle w:val="noidungbang"/>
              <w:spacing w:before="120" w:after="120"/>
              <w:jc w:val="center"/>
              <w:rPr>
                <w:lang w:val="vi-VN"/>
              </w:rPr>
            </w:pPr>
            <w:r w:rsidRPr="00F91C5B">
              <w:rPr>
                <w:lang w:val="vi-VN"/>
              </w:rPr>
              <w:t>JSON</w:t>
            </w:r>
          </w:p>
        </w:tc>
        <w:tc>
          <w:tcPr>
            <w:tcW w:w="7229" w:type="dxa"/>
            <w:vAlign w:val="center"/>
            <w:hideMark/>
          </w:tcPr>
          <w:p w14:paraId="260EB2CB" w14:textId="77777777" w:rsidR="00F91C5B" w:rsidRPr="00F91C5B" w:rsidRDefault="00F91C5B" w:rsidP="008503CD">
            <w:pPr>
              <w:pStyle w:val="noidungbang"/>
              <w:spacing w:before="120" w:after="120"/>
              <w:jc w:val="left"/>
              <w:rPr>
                <w:lang w:val="vi-VN"/>
              </w:rPr>
            </w:pPr>
            <w:r w:rsidRPr="00F91C5B">
              <w:rPr>
                <w:lang w:val="vi-VN"/>
              </w:rPr>
              <w:t>Định dạng trao đổi dữ liệu đối tượng JavaScript (JavaScript Object Notation)</w:t>
            </w:r>
          </w:p>
        </w:tc>
      </w:tr>
      <w:tr w:rsidR="00F91C5B" w:rsidRPr="00303D24" w14:paraId="38B845AF" w14:textId="77777777" w:rsidTr="00F91C5B">
        <w:tc>
          <w:tcPr>
            <w:tcW w:w="708" w:type="dxa"/>
            <w:vAlign w:val="center"/>
            <w:hideMark/>
          </w:tcPr>
          <w:p w14:paraId="6C6C7D6D" w14:textId="77777777" w:rsidR="00F91C5B" w:rsidRPr="00F91C5B" w:rsidRDefault="00F91C5B" w:rsidP="00060FC3">
            <w:pPr>
              <w:pStyle w:val="noidungbang"/>
              <w:spacing w:before="120" w:after="120"/>
              <w:jc w:val="center"/>
              <w:rPr>
                <w:lang w:val="vi-VN"/>
              </w:rPr>
            </w:pPr>
            <w:r w:rsidRPr="00F91C5B">
              <w:rPr>
                <w:lang w:val="vi-VN"/>
              </w:rPr>
              <w:t>10</w:t>
            </w:r>
          </w:p>
        </w:tc>
        <w:tc>
          <w:tcPr>
            <w:tcW w:w="1272" w:type="dxa"/>
            <w:vAlign w:val="center"/>
            <w:hideMark/>
          </w:tcPr>
          <w:p w14:paraId="19149D3C" w14:textId="77777777" w:rsidR="00F91C5B" w:rsidRPr="00F91C5B" w:rsidRDefault="00F91C5B" w:rsidP="00060FC3">
            <w:pPr>
              <w:pStyle w:val="noidungbang"/>
              <w:spacing w:before="120" w:after="120"/>
              <w:jc w:val="center"/>
              <w:rPr>
                <w:lang w:val="vi-VN"/>
              </w:rPr>
            </w:pPr>
            <w:r w:rsidRPr="00F91C5B">
              <w:rPr>
                <w:lang w:val="vi-VN"/>
              </w:rPr>
              <w:t>JWT</w:t>
            </w:r>
          </w:p>
        </w:tc>
        <w:tc>
          <w:tcPr>
            <w:tcW w:w="7229" w:type="dxa"/>
            <w:vAlign w:val="center"/>
            <w:hideMark/>
          </w:tcPr>
          <w:p w14:paraId="46E0CA28" w14:textId="77777777" w:rsidR="00F91C5B" w:rsidRPr="00F91C5B" w:rsidRDefault="00F91C5B" w:rsidP="008503CD">
            <w:pPr>
              <w:pStyle w:val="noidungbang"/>
              <w:spacing w:before="120" w:after="120"/>
              <w:jc w:val="left"/>
              <w:rPr>
                <w:lang w:val="vi-VN"/>
              </w:rPr>
            </w:pPr>
            <w:r w:rsidRPr="00F91C5B">
              <w:rPr>
                <w:lang w:val="vi-VN"/>
              </w:rPr>
              <w:t>Mã thông báo web JSON dùng để xác thực (JSON Web Token)</w:t>
            </w:r>
          </w:p>
        </w:tc>
      </w:tr>
      <w:tr w:rsidR="00F91C5B" w:rsidRPr="00F91C5B" w14:paraId="5A7737F9" w14:textId="77777777" w:rsidTr="00F91C5B">
        <w:tc>
          <w:tcPr>
            <w:tcW w:w="708" w:type="dxa"/>
            <w:vAlign w:val="center"/>
            <w:hideMark/>
          </w:tcPr>
          <w:p w14:paraId="10562CA9" w14:textId="77777777" w:rsidR="00F91C5B" w:rsidRPr="00F91C5B" w:rsidRDefault="00F91C5B" w:rsidP="00060FC3">
            <w:pPr>
              <w:pStyle w:val="noidungbang"/>
              <w:spacing w:before="120" w:after="120"/>
              <w:jc w:val="center"/>
              <w:rPr>
                <w:lang w:val="vi-VN"/>
              </w:rPr>
            </w:pPr>
            <w:r w:rsidRPr="00F91C5B">
              <w:rPr>
                <w:lang w:val="vi-VN"/>
              </w:rPr>
              <w:t>11</w:t>
            </w:r>
          </w:p>
        </w:tc>
        <w:tc>
          <w:tcPr>
            <w:tcW w:w="1272" w:type="dxa"/>
            <w:vAlign w:val="center"/>
            <w:hideMark/>
          </w:tcPr>
          <w:p w14:paraId="54FBF9F4" w14:textId="77777777" w:rsidR="00F91C5B" w:rsidRPr="00F91C5B" w:rsidRDefault="00F91C5B" w:rsidP="00060FC3">
            <w:pPr>
              <w:pStyle w:val="noidungbang"/>
              <w:spacing w:before="120" w:after="120"/>
              <w:jc w:val="center"/>
              <w:rPr>
                <w:lang w:val="vi-VN"/>
              </w:rPr>
            </w:pPr>
            <w:r w:rsidRPr="00F91C5B">
              <w:rPr>
                <w:lang w:val="vi-VN"/>
              </w:rPr>
              <w:t>LMS</w:t>
            </w:r>
          </w:p>
        </w:tc>
        <w:tc>
          <w:tcPr>
            <w:tcW w:w="7229" w:type="dxa"/>
            <w:vAlign w:val="center"/>
            <w:hideMark/>
          </w:tcPr>
          <w:p w14:paraId="61B0E612" w14:textId="77777777" w:rsidR="00F91C5B" w:rsidRPr="00F91C5B" w:rsidRDefault="00F91C5B" w:rsidP="008503CD">
            <w:pPr>
              <w:pStyle w:val="noidungbang"/>
              <w:spacing w:before="120" w:after="120"/>
              <w:jc w:val="left"/>
              <w:rPr>
                <w:lang w:val="vi-VN"/>
              </w:rPr>
            </w:pPr>
            <w:r w:rsidRPr="00F91C5B">
              <w:rPr>
                <w:lang w:val="vi-VN"/>
              </w:rPr>
              <w:t>Hệ thống quản lý học tập (Learning Management System)</w:t>
            </w:r>
          </w:p>
        </w:tc>
      </w:tr>
      <w:tr w:rsidR="00F91C5B" w:rsidRPr="00F91C5B" w14:paraId="35FA2DA5" w14:textId="77777777" w:rsidTr="00F91C5B">
        <w:tc>
          <w:tcPr>
            <w:tcW w:w="708" w:type="dxa"/>
            <w:vAlign w:val="center"/>
            <w:hideMark/>
          </w:tcPr>
          <w:p w14:paraId="2AAB39D4" w14:textId="77777777" w:rsidR="00F91C5B" w:rsidRPr="00F91C5B" w:rsidRDefault="00F91C5B" w:rsidP="00060FC3">
            <w:pPr>
              <w:pStyle w:val="noidungbang"/>
              <w:spacing w:before="120" w:after="120"/>
              <w:jc w:val="center"/>
              <w:rPr>
                <w:lang w:val="vi-VN"/>
              </w:rPr>
            </w:pPr>
            <w:r w:rsidRPr="00F91C5B">
              <w:rPr>
                <w:lang w:val="vi-VN"/>
              </w:rPr>
              <w:t>12</w:t>
            </w:r>
          </w:p>
        </w:tc>
        <w:tc>
          <w:tcPr>
            <w:tcW w:w="1272" w:type="dxa"/>
            <w:vAlign w:val="center"/>
            <w:hideMark/>
          </w:tcPr>
          <w:p w14:paraId="05D642DA" w14:textId="77777777" w:rsidR="00F91C5B" w:rsidRPr="00F91C5B" w:rsidRDefault="00F91C5B" w:rsidP="00060FC3">
            <w:pPr>
              <w:pStyle w:val="noidungbang"/>
              <w:spacing w:before="120" w:after="120"/>
              <w:jc w:val="center"/>
              <w:rPr>
                <w:lang w:val="vi-VN"/>
              </w:rPr>
            </w:pPr>
            <w:r w:rsidRPr="00F91C5B">
              <w:rPr>
                <w:lang w:val="vi-VN"/>
              </w:rPr>
              <w:t>LO</w:t>
            </w:r>
          </w:p>
        </w:tc>
        <w:tc>
          <w:tcPr>
            <w:tcW w:w="7229" w:type="dxa"/>
            <w:vAlign w:val="center"/>
            <w:hideMark/>
          </w:tcPr>
          <w:p w14:paraId="07CF4797" w14:textId="77777777" w:rsidR="00F91C5B" w:rsidRPr="00F91C5B" w:rsidRDefault="00F91C5B" w:rsidP="008503CD">
            <w:pPr>
              <w:pStyle w:val="noidungbang"/>
              <w:spacing w:before="120" w:after="120"/>
              <w:jc w:val="left"/>
              <w:rPr>
                <w:lang w:val="vi-VN"/>
              </w:rPr>
            </w:pPr>
            <w:r w:rsidRPr="00F91C5B">
              <w:rPr>
                <w:lang w:val="vi-VN"/>
              </w:rPr>
              <w:t>Chuẩn đầu ra môn học (Learning Outcomes)</w:t>
            </w:r>
          </w:p>
        </w:tc>
      </w:tr>
      <w:tr w:rsidR="00F91C5B" w:rsidRPr="00F91C5B" w14:paraId="5343C592" w14:textId="77777777" w:rsidTr="00F91C5B">
        <w:tc>
          <w:tcPr>
            <w:tcW w:w="708" w:type="dxa"/>
            <w:vAlign w:val="center"/>
            <w:hideMark/>
          </w:tcPr>
          <w:p w14:paraId="59B5D8D9" w14:textId="77777777" w:rsidR="00F91C5B" w:rsidRPr="00F91C5B" w:rsidRDefault="00F91C5B" w:rsidP="00060FC3">
            <w:pPr>
              <w:pStyle w:val="noidungbang"/>
              <w:spacing w:before="120" w:after="120"/>
              <w:jc w:val="center"/>
              <w:rPr>
                <w:lang w:val="vi-VN"/>
              </w:rPr>
            </w:pPr>
            <w:r w:rsidRPr="00F91C5B">
              <w:rPr>
                <w:lang w:val="vi-VN"/>
              </w:rPr>
              <w:t>13</w:t>
            </w:r>
          </w:p>
        </w:tc>
        <w:tc>
          <w:tcPr>
            <w:tcW w:w="1272" w:type="dxa"/>
            <w:vAlign w:val="center"/>
            <w:hideMark/>
          </w:tcPr>
          <w:p w14:paraId="304CE8BB" w14:textId="77777777" w:rsidR="00F91C5B" w:rsidRPr="00F91C5B" w:rsidRDefault="00F91C5B" w:rsidP="00060FC3">
            <w:pPr>
              <w:pStyle w:val="noidungbang"/>
              <w:spacing w:before="120" w:after="120"/>
              <w:jc w:val="center"/>
              <w:rPr>
                <w:lang w:val="vi-VN"/>
              </w:rPr>
            </w:pPr>
            <w:r w:rsidRPr="00F91C5B">
              <w:rPr>
                <w:lang w:val="vi-VN"/>
              </w:rPr>
              <w:t>ORM</w:t>
            </w:r>
          </w:p>
        </w:tc>
        <w:tc>
          <w:tcPr>
            <w:tcW w:w="7229" w:type="dxa"/>
            <w:vAlign w:val="center"/>
            <w:hideMark/>
          </w:tcPr>
          <w:p w14:paraId="118916FE" w14:textId="77777777" w:rsidR="00F91C5B" w:rsidRPr="00F91C5B" w:rsidRDefault="00F91C5B" w:rsidP="008503CD">
            <w:pPr>
              <w:pStyle w:val="noidungbang"/>
              <w:spacing w:before="120" w:after="120"/>
              <w:jc w:val="left"/>
              <w:rPr>
                <w:lang w:val="vi-VN"/>
              </w:rPr>
            </w:pPr>
            <w:r w:rsidRPr="00F91C5B">
              <w:rPr>
                <w:lang w:val="vi-VN"/>
              </w:rPr>
              <w:t>Kỹ thuật ánh xạ quan hệ đối tượng (Object-Relational Mapping)</w:t>
            </w:r>
          </w:p>
        </w:tc>
      </w:tr>
      <w:tr w:rsidR="00F91C5B" w:rsidRPr="00F91C5B" w14:paraId="47A4A445" w14:textId="77777777" w:rsidTr="00F91C5B">
        <w:tc>
          <w:tcPr>
            <w:tcW w:w="708" w:type="dxa"/>
            <w:vAlign w:val="center"/>
            <w:hideMark/>
          </w:tcPr>
          <w:p w14:paraId="69FF4DD3" w14:textId="77777777" w:rsidR="00F91C5B" w:rsidRPr="00F91C5B" w:rsidRDefault="00F91C5B" w:rsidP="00060FC3">
            <w:pPr>
              <w:pStyle w:val="noidungbang"/>
              <w:spacing w:before="120" w:after="120"/>
              <w:jc w:val="center"/>
              <w:rPr>
                <w:lang w:val="vi-VN"/>
              </w:rPr>
            </w:pPr>
            <w:r w:rsidRPr="00F91C5B">
              <w:rPr>
                <w:lang w:val="vi-VN"/>
              </w:rPr>
              <w:t>14</w:t>
            </w:r>
          </w:p>
        </w:tc>
        <w:tc>
          <w:tcPr>
            <w:tcW w:w="1272" w:type="dxa"/>
            <w:vAlign w:val="center"/>
            <w:hideMark/>
          </w:tcPr>
          <w:p w14:paraId="0259850D" w14:textId="77777777" w:rsidR="00F91C5B" w:rsidRPr="00F91C5B" w:rsidRDefault="00F91C5B" w:rsidP="00060FC3">
            <w:pPr>
              <w:pStyle w:val="noidungbang"/>
              <w:spacing w:before="120" w:after="120"/>
              <w:jc w:val="center"/>
              <w:rPr>
                <w:lang w:val="vi-VN"/>
              </w:rPr>
            </w:pPr>
            <w:r w:rsidRPr="00F91C5B">
              <w:rPr>
                <w:lang w:val="vi-VN"/>
              </w:rPr>
              <w:t>PLO</w:t>
            </w:r>
          </w:p>
        </w:tc>
        <w:tc>
          <w:tcPr>
            <w:tcW w:w="7229" w:type="dxa"/>
            <w:vAlign w:val="center"/>
            <w:hideMark/>
          </w:tcPr>
          <w:p w14:paraId="3F51FEB1" w14:textId="77777777" w:rsidR="00F91C5B" w:rsidRPr="00F91C5B" w:rsidRDefault="00F91C5B" w:rsidP="008503CD">
            <w:pPr>
              <w:pStyle w:val="noidungbang"/>
              <w:spacing w:before="120" w:after="120"/>
              <w:jc w:val="left"/>
              <w:rPr>
                <w:lang w:val="vi-VN"/>
              </w:rPr>
            </w:pPr>
            <w:r w:rsidRPr="00F91C5B">
              <w:rPr>
                <w:lang w:val="vi-VN"/>
              </w:rPr>
              <w:t>Chuẩn đầu ra chương trình đào tạo (Program Learning Outcomes)</w:t>
            </w:r>
          </w:p>
        </w:tc>
      </w:tr>
      <w:tr w:rsidR="00F91C5B" w:rsidRPr="00F91C5B" w14:paraId="61E7941C" w14:textId="77777777" w:rsidTr="00F91C5B">
        <w:tc>
          <w:tcPr>
            <w:tcW w:w="708" w:type="dxa"/>
            <w:vAlign w:val="center"/>
            <w:hideMark/>
          </w:tcPr>
          <w:p w14:paraId="123EBEFD" w14:textId="77777777" w:rsidR="00F91C5B" w:rsidRPr="00F91C5B" w:rsidRDefault="00F91C5B" w:rsidP="00060FC3">
            <w:pPr>
              <w:pStyle w:val="noidungbang"/>
              <w:spacing w:before="120" w:after="120"/>
              <w:jc w:val="center"/>
              <w:rPr>
                <w:lang w:val="vi-VN"/>
              </w:rPr>
            </w:pPr>
            <w:r w:rsidRPr="00F91C5B">
              <w:rPr>
                <w:lang w:val="vi-VN"/>
              </w:rPr>
              <w:t>15</w:t>
            </w:r>
          </w:p>
        </w:tc>
        <w:tc>
          <w:tcPr>
            <w:tcW w:w="1272" w:type="dxa"/>
            <w:vAlign w:val="center"/>
            <w:hideMark/>
          </w:tcPr>
          <w:p w14:paraId="0C31B42C" w14:textId="77777777" w:rsidR="00F91C5B" w:rsidRPr="00F91C5B" w:rsidRDefault="00F91C5B" w:rsidP="00060FC3">
            <w:pPr>
              <w:pStyle w:val="noidungbang"/>
              <w:spacing w:before="120" w:after="120"/>
              <w:jc w:val="center"/>
              <w:rPr>
                <w:lang w:val="vi-VN"/>
              </w:rPr>
            </w:pPr>
            <w:r w:rsidRPr="00F91C5B">
              <w:rPr>
                <w:lang w:val="vi-VN"/>
              </w:rPr>
              <w:t>PO</w:t>
            </w:r>
          </w:p>
        </w:tc>
        <w:tc>
          <w:tcPr>
            <w:tcW w:w="7229" w:type="dxa"/>
            <w:vAlign w:val="center"/>
            <w:hideMark/>
          </w:tcPr>
          <w:p w14:paraId="69D9C1AA" w14:textId="77777777" w:rsidR="00F91C5B" w:rsidRPr="00F91C5B" w:rsidRDefault="00F91C5B" w:rsidP="008503CD">
            <w:pPr>
              <w:pStyle w:val="noidungbang"/>
              <w:spacing w:before="120" w:after="120"/>
              <w:jc w:val="left"/>
              <w:rPr>
                <w:lang w:val="vi-VN"/>
              </w:rPr>
            </w:pPr>
            <w:r w:rsidRPr="00F91C5B">
              <w:rPr>
                <w:lang w:val="vi-VN"/>
              </w:rPr>
              <w:t>Mục tiêu chương trình đào tạo (Program Objectives)</w:t>
            </w:r>
          </w:p>
        </w:tc>
      </w:tr>
      <w:tr w:rsidR="00F91C5B" w:rsidRPr="00F91C5B" w14:paraId="2A038F83" w14:textId="77777777" w:rsidTr="00F91C5B">
        <w:tc>
          <w:tcPr>
            <w:tcW w:w="708" w:type="dxa"/>
            <w:vAlign w:val="center"/>
            <w:hideMark/>
          </w:tcPr>
          <w:p w14:paraId="0C29F1F5" w14:textId="77777777" w:rsidR="00F91C5B" w:rsidRPr="00F91C5B" w:rsidRDefault="00F91C5B" w:rsidP="00060FC3">
            <w:pPr>
              <w:pStyle w:val="noidungbang"/>
              <w:spacing w:before="120" w:after="120"/>
              <w:jc w:val="center"/>
              <w:rPr>
                <w:lang w:val="vi-VN"/>
              </w:rPr>
            </w:pPr>
            <w:r w:rsidRPr="00F91C5B">
              <w:rPr>
                <w:lang w:val="vi-VN"/>
              </w:rPr>
              <w:t>16</w:t>
            </w:r>
          </w:p>
        </w:tc>
        <w:tc>
          <w:tcPr>
            <w:tcW w:w="1272" w:type="dxa"/>
            <w:vAlign w:val="center"/>
            <w:hideMark/>
          </w:tcPr>
          <w:p w14:paraId="4033FA2D" w14:textId="77777777" w:rsidR="00F91C5B" w:rsidRPr="00F91C5B" w:rsidRDefault="00F91C5B" w:rsidP="00060FC3">
            <w:pPr>
              <w:pStyle w:val="noidungbang"/>
              <w:spacing w:before="120" w:after="120"/>
              <w:jc w:val="center"/>
              <w:rPr>
                <w:lang w:val="vi-VN"/>
              </w:rPr>
            </w:pPr>
            <w:r w:rsidRPr="00F91C5B">
              <w:rPr>
                <w:lang w:val="vi-VN"/>
              </w:rPr>
              <w:t>RBAC</w:t>
            </w:r>
          </w:p>
        </w:tc>
        <w:tc>
          <w:tcPr>
            <w:tcW w:w="7229" w:type="dxa"/>
            <w:vAlign w:val="center"/>
            <w:hideMark/>
          </w:tcPr>
          <w:p w14:paraId="251176B4" w14:textId="77777777" w:rsidR="00F91C5B" w:rsidRPr="00F91C5B" w:rsidRDefault="00F91C5B" w:rsidP="008503CD">
            <w:pPr>
              <w:pStyle w:val="noidungbang"/>
              <w:spacing w:before="120" w:after="120"/>
              <w:jc w:val="left"/>
              <w:rPr>
                <w:lang w:val="vi-VN"/>
              </w:rPr>
            </w:pPr>
            <w:r w:rsidRPr="00F91C5B">
              <w:rPr>
                <w:lang w:val="vi-VN"/>
              </w:rPr>
              <w:t>Kiểm soát truy cập dựa trên vai trò (Role-Based Access Control)</w:t>
            </w:r>
          </w:p>
        </w:tc>
      </w:tr>
      <w:tr w:rsidR="00F91C5B" w:rsidRPr="00F91C5B" w14:paraId="0FCC28D2" w14:textId="77777777" w:rsidTr="00F91C5B">
        <w:tc>
          <w:tcPr>
            <w:tcW w:w="708" w:type="dxa"/>
            <w:vAlign w:val="center"/>
            <w:hideMark/>
          </w:tcPr>
          <w:p w14:paraId="65A5704D" w14:textId="77777777" w:rsidR="00F91C5B" w:rsidRPr="00F91C5B" w:rsidRDefault="00F91C5B" w:rsidP="00060FC3">
            <w:pPr>
              <w:pStyle w:val="noidungbang"/>
              <w:spacing w:before="120" w:after="120"/>
              <w:jc w:val="center"/>
              <w:rPr>
                <w:lang w:val="vi-VN"/>
              </w:rPr>
            </w:pPr>
            <w:r w:rsidRPr="00F91C5B">
              <w:rPr>
                <w:lang w:val="vi-VN"/>
              </w:rPr>
              <w:t>17</w:t>
            </w:r>
          </w:p>
        </w:tc>
        <w:tc>
          <w:tcPr>
            <w:tcW w:w="1272" w:type="dxa"/>
            <w:vAlign w:val="center"/>
            <w:hideMark/>
          </w:tcPr>
          <w:p w14:paraId="16D22067" w14:textId="77777777" w:rsidR="00F91C5B" w:rsidRPr="00F91C5B" w:rsidRDefault="00F91C5B" w:rsidP="00060FC3">
            <w:pPr>
              <w:pStyle w:val="noidungbang"/>
              <w:spacing w:before="120" w:after="120"/>
              <w:jc w:val="center"/>
              <w:rPr>
                <w:lang w:val="vi-VN"/>
              </w:rPr>
            </w:pPr>
            <w:r w:rsidRPr="00F91C5B">
              <w:rPr>
                <w:lang w:val="vi-VN"/>
              </w:rPr>
              <w:t>REST</w:t>
            </w:r>
          </w:p>
        </w:tc>
        <w:tc>
          <w:tcPr>
            <w:tcW w:w="7229" w:type="dxa"/>
            <w:vAlign w:val="center"/>
            <w:hideMark/>
          </w:tcPr>
          <w:p w14:paraId="1631CE83" w14:textId="77777777" w:rsidR="00F91C5B" w:rsidRPr="00F91C5B" w:rsidRDefault="00F91C5B" w:rsidP="008503CD">
            <w:pPr>
              <w:pStyle w:val="noidungbang"/>
              <w:spacing w:before="120" w:after="120"/>
              <w:jc w:val="left"/>
              <w:rPr>
                <w:lang w:val="vi-VN"/>
              </w:rPr>
            </w:pPr>
            <w:r w:rsidRPr="00F91C5B">
              <w:rPr>
                <w:lang w:val="vi-VN"/>
              </w:rPr>
              <w:t>Kiến trúc chuyển giao trạng thái đại diện (Representational State Transfer)</w:t>
            </w:r>
          </w:p>
        </w:tc>
      </w:tr>
      <w:tr w:rsidR="00F91C5B" w:rsidRPr="00F91C5B" w14:paraId="671E1181" w14:textId="77777777" w:rsidTr="00F91C5B">
        <w:tc>
          <w:tcPr>
            <w:tcW w:w="708" w:type="dxa"/>
            <w:vAlign w:val="center"/>
            <w:hideMark/>
          </w:tcPr>
          <w:p w14:paraId="2646C0BB" w14:textId="77777777" w:rsidR="00F91C5B" w:rsidRPr="00F91C5B" w:rsidRDefault="00F91C5B" w:rsidP="00060FC3">
            <w:pPr>
              <w:pStyle w:val="noidungbang"/>
              <w:spacing w:before="120" w:after="120"/>
              <w:jc w:val="center"/>
              <w:rPr>
                <w:lang w:val="vi-VN"/>
              </w:rPr>
            </w:pPr>
            <w:r w:rsidRPr="00F91C5B">
              <w:rPr>
                <w:lang w:val="vi-VN"/>
              </w:rPr>
              <w:t>18</w:t>
            </w:r>
          </w:p>
        </w:tc>
        <w:tc>
          <w:tcPr>
            <w:tcW w:w="1272" w:type="dxa"/>
            <w:vAlign w:val="center"/>
            <w:hideMark/>
          </w:tcPr>
          <w:p w14:paraId="035C8181" w14:textId="77777777" w:rsidR="00F91C5B" w:rsidRPr="00F91C5B" w:rsidRDefault="00F91C5B" w:rsidP="00060FC3">
            <w:pPr>
              <w:pStyle w:val="noidungbang"/>
              <w:spacing w:before="120" w:after="120"/>
              <w:jc w:val="center"/>
              <w:rPr>
                <w:lang w:val="vi-VN"/>
              </w:rPr>
            </w:pPr>
            <w:r w:rsidRPr="00F91C5B">
              <w:rPr>
                <w:lang w:val="vi-VN"/>
              </w:rPr>
              <w:t>SQL</w:t>
            </w:r>
          </w:p>
        </w:tc>
        <w:tc>
          <w:tcPr>
            <w:tcW w:w="7229" w:type="dxa"/>
            <w:vAlign w:val="center"/>
            <w:hideMark/>
          </w:tcPr>
          <w:p w14:paraId="0EE0F4DA" w14:textId="77777777" w:rsidR="00F91C5B" w:rsidRPr="00F91C5B" w:rsidRDefault="00F91C5B" w:rsidP="008503CD">
            <w:pPr>
              <w:pStyle w:val="noidungbang"/>
              <w:spacing w:before="120" w:after="120"/>
              <w:jc w:val="left"/>
              <w:rPr>
                <w:lang w:val="vi-VN"/>
              </w:rPr>
            </w:pPr>
            <w:r w:rsidRPr="00F91C5B">
              <w:rPr>
                <w:lang w:val="vi-VN"/>
              </w:rPr>
              <w:t>Ngôn ngữ truy vấn có cấu trúc (Structured Query Language)</w:t>
            </w:r>
          </w:p>
        </w:tc>
      </w:tr>
      <w:tr w:rsidR="00F91C5B" w:rsidRPr="00F91C5B" w14:paraId="4ECE442E" w14:textId="77777777" w:rsidTr="00F91C5B">
        <w:tc>
          <w:tcPr>
            <w:tcW w:w="708" w:type="dxa"/>
            <w:vAlign w:val="center"/>
            <w:hideMark/>
          </w:tcPr>
          <w:p w14:paraId="0792788E" w14:textId="77777777" w:rsidR="00F91C5B" w:rsidRPr="00F91C5B" w:rsidRDefault="00F91C5B" w:rsidP="00060FC3">
            <w:pPr>
              <w:pStyle w:val="noidungbang"/>
              <w:spacing w:before="120" w:after="120"/>
              <w:jc w:val="center"/>
              <w:rPr>
                <w:lang w:val="vi-VN"/>
              </w:rPr>
            </w:pPr>
            <w:r w:rsidRPr="00F91C5B">
              <w:rPr>
                <w:lang w:val="vi-VN"/>
              </w:rPr>
              <w:t>19</w:t>
            </w:r>
          </w:p>
        </w:tc>
        <w:tc>
          <w:tcPr>
            <w:tcW w:w="1272" w:type="dxa"/>
            <w:vAlign w:val="center"/>
            <w:hideMark/>
          </w:tcPr>
          <w:p w14:paraId="19278846" w14:textId="77777777" w:rsidR="00F91C5B" w:rsidRPr="00F91C5B" w:rsidRDefault="00F91C5B" w:rsidP="00060FC3">
            <w:pPr>
              <w:pStyle w:val="noidungbang"/>
              <w:spacing w:before="120" w:after="120"/>
              <w:jc w:val="center"/>
              <w:rPr>
                <w:lang w:val="vi-VN"/>
              </w:rPr>
            </w:pPr>
            <w:r w:rsidRPr="00F91C5B">
              <w:rPr>
                <w:lang w:val="vi-VN"/>
              </w:rPr>
              <w:t>SSL</w:t>
            </w:r>
          </w:p>
        </w:tc>
        <w:tc>
          <w:tcPr>
            <w:tcW w:w="7229" w:type="dxa"/>
            <w:vAlign w:val="center"/>
            <w:hideMark/>
          </w:tcPr>
          <w:p w14:paraId="1CA3B11C" w14:textId="77777777" w:rsidR="00F91C5B" w:rsidRPr="00F91C5B" w:rsidRDefault="00F91C5B" w:rsidP="008503CD">
            <w:pPr>
              <w:pStyle w:val="noidungbang"/>
              <w:spacing w:before="120" w:after="120"/>
              <w:jc w:val="left"/>
              <w:rPr>
                <w:lang w:val="vi-VN"/>
              </w:rPr>
            </w:pPr>
            <w:r w:rsidRPr="00F91C5B">
              <w:rPr>
                <w:lang w:val="vi-VN"/>
              </w:rPr>
              <w:t>Lớp cổng bảo mật (Secure Sockets Layer)</w:t>
            </w:r>
          </w:p>
        </w:tc>
      </w:tr>
      <w:tr w:rsidR="00F91C5B" w:rsidRPr="00F91C5B" w14:paraId="33D14E91" w14:textId="77777777" w:rsidTr="00F91C5B">
        <w:tc>
          <w:tcPr>
            <w:tcW w:w="708" w:type="dxa"/>
            <w:vAlign w:val="center"/>
            <w:hideMark/>
          </w:tcPr>
          <w:p w14:paraId="5A1A7DB7" w14:textId="77777777" w:rsidR="00F91C5B" w:rsidRPr="00F91C5B" w:rsidRDefault="00F91C5B" w:rsidP="00060FC3">
            <w:pPr>
              <w:pStyle w:val="noidungbang"/>
              <w:spacing w:before="120" w:after="120"/>
              <w:jc w:val="center"/>
              <w:rPr>
                <w:lang w:val="vi-VN"/>
              </w:rPr>
            </w:pPr>
            <w:r w:rsidRPr="00F91C5B">
              <w:rPr>
                <w:lang w:val="vi-VN"/>
              </w:rPr>
              <w:t>20</w:t>
            </w:r>
          </w:p>
        </w:tc>
        <w:tc>
          <w:tcPr>
            <w:tcW w:w="1272" w:type="dxa"/>
            <w:vAlign w:val="center"/>
            <w:hideMark/>
          </w:tcPr>
          <w:p w14:paraId="4555A9A0" w14:textId="77777777" w:rsidR="00F91C5B" w:rsidRPr="00F91C5B" w:rsidRDefault="00F91C5B" w:rsidP="00060FC3">
            <w:pPr>
              <w:pStyle w:val="noidungbang"/>
              <w:spacing w:before="120" w:after="120"/>
              <w:jc w:val="center"/>
              <w:rPr>
                <w:lang w:val="vi-VN"/>
              </w:rPr>
            </w:pPr>
            <w:r w:rsidRPr="00F91C5B">
              <w:rPr>
                <w:lang w:val="vi-VN"/>
              </w:rPr>
              <w:t>XP</w:t>
            </w:r>
          </w:p>
        </w:tc>
        <w:tc>
          <w:tcPr>
            <w:tcW w:w="7229" w:type="dxa"/>
            <w:vAlign w:val="center"/>
            <w:hideMark/>
          </w:tcPr>
          <w:p w14:paraId="0259384B" w14:textId="77777777" w:rsidR="00F91C5B" w:rsidRPr="00F91C5B" w:rsidRDefault="00F91C5B" w:rsidP="008503CD">
            <w:pPr>
              <w:pStyle w:val="noidungbang"/>
              <w:spacing w:before="120" w:after="120"/>
              <w:jc w:val="left"/>
              <w:rPr>
                <w:lang w:val="vi-VN"/>
              </w:rPr>
            </w:pPr>
            <w:r w:rsidRPr="00F91C5B">
              <w:rPr>
                <w:lang w:val="vi-VN"/>
              </w:rPr>
              <w:t>Điểm kinh nghiệm (Experience Points)</w:t>
            </w:r>
          </w:p>
        </w:tc>
      </w:tr>
    </w:tbl>
    <w:p w14:paraId="039D32F8" w14:textId="1872704C" w:rsidR="00F91C5B" w:rsidRPr="00F91C5B" w:rsidRDefault="00F91C5B">
      <w:pPr>
        <w:rPr>
          <w:lang w:val="vi-VN"/>
        </w:rPr>
      </w:pPr>
    </w:p>
    <w:p w14:paraId="4FA3D00E" w14:textId="73820484" w:rsidR="00662B34" w:rsidRDefault="00DA3DEE" w:rsidP="00662B34">
      <w:pPr>
        <w:pStyle w:val="Heading1"/>
        <w:numPr>
          <w:ilvl w:val="0"/>
          <w:numId w:val="0"/>
        </w:numPr>
        <w:ind w:left="431"/>
        <w:rPr>
          <w:lang w:val="vi-VN"/>
        </w:rPr>
      </w:pPr>
      <w:bookmarkStart w:id="50" w:name="_Toc217411447"/>
      <w:r>
        <w:rPr>
          <w:caps w:val="0"/>
        </w:rPr>
        <w:lastRenderedPageBreak/>
        <w:t xml:space="preserve">TÓM </w:t>
      </w:r>
      <w:r>
        <w:rPr>
          <w:caps w:val="0"/>
          <w:lang w:val="vi-VN"/>
        </w:rPr>
        <w:t>TẮT</w:t>
      </w:r>
      <w:r>
        <w:rPr>
          <w:caps w:val="0"/>
        </w:rPr>
        <w:t xml:space="preserve"> ĐỒ ÁN CHUYÊN NGÀNH</w:t>
      </w:r>
      <w:bookmarkEnd w:id="50"/>
    </w:p>
    <w:p w14:paraId="681C0082" w14:textId="2420A7C6" w:rsidR="00662B34" w:rsidRPr="00662B34" w:rsidRDefault="00662B34" w:rsidP="00662B34">
      <w:pPr>
        <w:pStyle w:val="Noidung"/>
      </w:pPr>
      <w:r w:rsidRPr="00662B34">
        <w:t xml:space="preserve">Đồ án này trình bày quá trình nghiên cứu, thiết kế và xây dựng một hệ thống backend hoàn chỉnh và hiệu năng cao cho một nền tảng học tập trực tuyến thế hệ mới. Trọng tâm của dự án là giải quyết những hạn chế cố hữu của các hệ thống quản lý học tập (LMS) truyền thống bằng cách tích hợp sâu các yếu tố trò chơi hóa </w:t>
      </w:r>
      <w:r w:rsidR="009923A1">
        <w:t xml:space="preserve"> </w:t>
      </w:r>
      <w:r w:rsidRPr="00662B34">
        <w:t>vào lõi của hệ thống, nhằm mục đích tăng cường động lực học tập và sự tương tác của sinh viên.</w:t>
      </w:r>
    </w:p>
    <w:p w14:paraId="154C5C43" w14:textId="77777777" w:rsidR="00662B34" w:rsidRPr="00662B34" w:rsidRDefault="00662B34" w:rsidP="00662B34">
      <w:pPr>
        <w:pStyle w:val="Noidung"/>
      </w:pPr>
      <w:r w:rsidRPr="00662B34">
        <w:rPr>
          <w:b/>
          <w:bCs/>
        </w:rPr>
        <w:t>Vấn đề nghiên cứu</w:t>
      </w:r>
      <w:r w:rsidRPr="00662B34">
        <w:t> cốt lõi mà đề tài tập trung giải quyết là làm thế nào để xây dựng một hạ tầng phía máy chủ (server-side) có thể đáp ứng đồng thời hai yêu cầu phức tạp và tưởng chừng như đối lập: một bên là khả năng quản lý chặt chẽ, chi tiết các nghiệp vụ học thuật theo chuẩn đầu ra (PO, PLO, LO) phục vụ cho công tác kiểm định chất lượng; một bên là việc cung cấp một hệ sinh thái trò chơi hóa phong phú, linh hoạt và các tính năng tương tác thời gian thực để tạo ra một trải nghiệm học tập hấp dẫn.</w:t>
      </w:r>
    </w:p>
    <w:p w14:paraId="2D7C326F" w14:textId="77777777" w:rsidR="00662B34" w:rsidRPr="00662B34" w:rsidRDefault="00662B34" w:rsidP="00662B34">
      <w:pPr>
        <w:pStyle w:val="Noidung"/>
      </w:pPr>
      <w:r w:rsidRPr="00662B34">
        <w:rPr>
          <w:b/>
          <w:bCs/>
        </w:rPr>
        <w:t>Hướng tiếp cận</w:t>
      </w:r>
      <w:r w:rsidRPr="00662B34">
        <w:t> được lựa chọn là xây dựng một kiến trúc Monolithic Modular, sử dụng ngăn xếp công nghệ hiện đại và đã được kiểm chứng trong thực tế. Tầng ứng dụng được xây dựng bằng Node.js và Express.js, tận dụng mô hình I/O không đồng bộ để xử lý hiệu quả các kết nối đồng thời. PostgreSQL được chọn làm cơ sở dữ liệu quan hệ chính nhờ vào tính toàn vẹn dữ liệu và khả năng xử lý các truy vấn phức tạp. Để giải quyết các bài toán về hiệu năng và tương tác tức thì, hệ thống đã kết hợp sử dụng Redis cho việc caching và quản lý trạng thái, cùng với Socket.IO để xây dựng các kênh giao tiếp hai chiều. Đặc biệt, cách tiếp cận "Design-First" trong việc xây dựng API đã được áp dụng, trong đó toàn bộ "hợp đồng" giao tiếp giữa frontend và backend được định nghĩa rõ ràng từ đầu thông qua Postman Collection, giúp đảm bảo tính tường minh và tạo điều kiện cho việc phát triển song song.</w:t>
      </w:r>
    </w:p>
    <w:p w14:paraId="10A799BA" w14:textId="2C1DA484" w:rsidR="00662B34" w:rsidRPr="00662B34" w:rsidRDefault="00662B34" w:rsidP="00662B34">
      <w:pPr>
        <w:pStyle w:val="Noidung"/>
      </w:pPr>
      <w:r w:rsidRPr="00662B34">
        <w:rPr>
          <w:b/>
          <w:bCs/>
        </w:rPr>
        <w:t>Cách giải quyết vấn đề</w:t>
      </w:r>
      <w:r w:rsidRPr="00662B34">
        <w:t xml:space="preserve"> được thể hiện qua việc hiện thực hóa các thành phần kỹ thuật cụ thể. Một lược đồ cơ sở dữ liệu toàn diện được thiết kế và triển khai, phân chia logic thành 3 module chính: Quản lý học thuật, Kiểm tra </w:t>
      </w:r>
      <w:r w:rsidR="00A616DA">
        <w:t>và</w:t>
      </w:r>
      <w:r w:rsidRPr="00662B34">
        <w:t xml:space="preserve"> Thi, và </w:t>
      </w:r>
      <w:r w:rsidR="00CE2F09">
        <w:t>trò chơi hóa</w:t>
      </w:r>
      <w:r w:rsidRPr="00662B34">
        <w:t xml:space="preserve"> </w:t>
      </w:r>
      <w:r w:rsidR="00A616DA">
        <w:t>và</w:t>
      </w:r>
      <w:r w:rsidR="00CE2F09">
        <w:t xml:space="preserve"> phân tích</w:t>
      </w:r>
      <w:r w:rsidRPr="00662B34">
        <w:t xml:space="preserve">. Dựa trên nền tảng dữ liệu này, </w:t>
      </w:r>
      <w:r w:rsidR="005C44D3">
        <w:t xml:space="preserve">các </w:t>
      </w:r>
      <w:r w:rsidRPr="00662B34">
        <w:t xml:space="preserve">endpoints RESTful và một hệ thống sự kiện WebSocket đã được xây dựng để phục vụ cho toàn bộ các luồng nghiệp vụ. Các luồng này bao gồm từ những tác vụ quản trị cơ bản như quản lý chương trình đào tạo, cho đến những chức năng phức tạp như </w:t>
      </w:r>
      <w:r w:rsidR="008A26EE">
        <w:t xml:space="preserve">nhập </w:t>
      </w:r>
      <w:r w:rsidRPr="00662B34">
        <w:t xml:space="preserve">câu hỏi hàng loạt từ file ZIP, tổ chức các phiên làm </w:t>
      </w:r>
      <w:r w:rsidRPr="00662B34">
        <w:lastRenderedPageBreak/>
        <w:t xml:space="preserve">bài kiểm tra </w:t>
      </w:r>
      <w:r w:rsidR="00CE2F09">
        <w:t>thời gian thực</w:t>
      </w:r>
      <w:r w:rsidRPr="00662B34">
        <w:t>, chấm điểm code tự động bằng AI, và cập nhật bảng xếp hạng tức thì.</w:t>
      </w:r>
    </w:p>
    <w:p w14:paraId="08C14067" w14:textId="66E078E5" w:rsidR="00662B34" w:rsidRPr="00662B34" w:rsidRDefault="00662B34" w:rsidP="00662B34">
      <w:pPr>
        <w:pStyle w:val="Noidung"/>
      </w:pPr>
      <w:r w:rsidRPr="00662B34">
        <w:rPr>
          <w:b/>
          <w:bCs/>
        </w:rPr>
        <w:t>Một số kết quả nổi bật đã đạt được</w:t>
      </w:r>
      <w:r w:rsidRPr="00662B34">
        <w:t xml:space="preserve"> bao gồm một hệ thống backend </w:t>
      </w:r>
      <w:r w:rsidR="00DD439E">
        <w:t>hiệu quả</w:t>
      </w:r>
      <w:r w:rsidRPr="00662B34">
        <w:t xml:space="preserve">, có khả năng mở rộng; một mô hình dữ liệu chi tiết, không chỉ lưu trữ mà còn tạo nền tảng cho các yêu cầu phân tích học tập chuyên sâu sau này; và việc triển khai thành công các tính năng tương tác phức tạp, mang lại trải nghiệm người dùng </w:t>
      </w:r>
      <w:r w:rsidR="000A19AF">
        <w:t>được cải thiện</w:t>
      </w:r>
      <w:r w:rsidRPr="00662B34">
        <w:t xml:space="preserve"> so với các hệ thống truyền thống. Toàn bộ hệ thống được container hóa bằng Docker và điều phối bởi Docker Compose, đảm bảo tính nhất quán, di động và dễ dàng triển khai trên nhiều môi trường khác nhau.</w:t>
      </w:r>
    </w:p>
    <w:p w14:paraId="55A3BF05" w14:textId="05E40A96" w:rsidR="00662B34" w:rsidRDefault="00662B34">
      <w:pPr>
        <w:rPr>
          <w:lang w:val="vi-VN" w:eastAsia="x-none"/>
        </w:rPr>
      </w:pPr>
      <w:r>
        <w:rPr>
          <w:lang w:val="vi-VN" w:eastAsia="x-none"/>
        </w:rPr>
        <w:br w:type="page"/>
      </w:r>
    </w:p>
    <w:p w14:paraId="69F72443" w14:textId="48B129F7" w:rsidR="00181ECE" w:rsidRDefault="00181ECE" w:rsidP="0031012B">
      <w:pPr>
        <w:pStyle w:val="Heading1"/>
        <w:numPr>
          <w:ilvl w:val="0"/>
          <w:numId w:val="0"/>
        </w:numPr>
        <w:ind w:left="432"/>
      </w:pPr>
      <w:bookmarkStart w:id="51" w:name="_Toc217411448"/>
      <w:r>
        <w:lastRenderedPageBreak/>
        <w:t>MỞ ĐẦU</w:t>
      </w:r>
      <w:bookmarkEnd w:id="51"/>
    </w:p>
    <w:p w14:paraId="160B8D5D" w14:textId="77777777" w:rsidR="00662B34" w:rsidRPr="00662B34" w:rsidRDefault="00662B34" w:rsidP="00662B34">
      <w:pPr>
        <w:pStyle w:val="Noidung"/>
        <w:rPr>
          <w:b/>
          <w:bCs/>
        </w:rPr>
      </w:pPr>
      <w:r w:rsidRPr="00662B34">
        <w:rPr>
          <w:b/>
          <w:bCs/>
        </w:rPr>
        <w:t>Lý do chọn đề tài</w:t>
      </w:r>
    </w:p>
    <w:p w14:paraId="543AE720" w14:textId="03998DE0" w:rsidR="00662B34" w:rsidRPr="00662B34" w:rsidRDefault="00662B34" w:rsidP="00662B34">
      <w:pPr>
        <w:pStyle w:val="Noidung"/>
      </w:pPr>
      <w:r w:rsidRPr="00662B34">
        <w:t xml:space="preserve">Trong bối cảnh chuyển đổi số đang diễn ra </w:t>
      </w:r>
      <w:r w:rsidR="00DD439E">
        <w:t>hiệu quả</w:t>
      </w:r>
      <w:r w:rsidRPr="00662B34">
        <w:t>, các cơ sở giáo dục đại học tại Việt Nam đang đối mặt với một thách thức kép: vừa phải hiện đại hóa quy trình quản lý đào tạo để đáp ứng các tiêu chuẩn kiểm định chất lượng ngày càng khắt khe, vừa phải tìm ra những phương pháp giảng dạy mới để tăng cường sự tương tác và duy trì động lực học tập cho sinh viên. Tuy nhiên, các hệ thống quản lý học tập (LMS) hiện có trên thị trường, dù là mã nguồn mở hay thương mại, thường bộc lộ những hạn chế lớn. Chúng hoặc thiếu khả năng tùy biến để quản lý chi tiết chương trình đào tạo theo chuẩn đầu ra (outcome-based), hoặc được thiết kế với trải nghiệm người dùng khô khan, thiếu đi các yếu tố hấp dẫn có thể thu hút thế hệ người học mới.</w:t>
      </w:r>
    </w:p>
    <w:p w14:paraId="72C19542" w14:textId="3A728040" w:rsidR="00662B34" w:rsidRPr="00662B34" w:rsidRDefault="00662B34" w:rsidP="00662B34">
      <w:pPr>
        <w:pStyle w:val="Noidung"/>
      </w:pPr>
      <w:r w:rsidRPr="00662B34">
        <w:t xml:space="preserve">Nhận thấy khoảng trống này, đề tài "Xây dựng hệ thống Backend cho nền tảng học tập trực tuyến có tích hợp yếu tố trò chơi" được thực hiện. Lý do cốt lõi đằng sau sự lựa chọn này là niềm tin rằng một giải pháp công nghệ hiệu quả phải giải quyết đồng thời cả hai bài toán: cung cấp một công cụ quản lý học thuật </w:t>
      </w:r>
      <w:r w:rsidR="00DD439E">
        <w:t>hiệu quả</w:t>
      </w:r>
      <w:r w:rsidRPr="00662B34">
        <w:t xml:space="preserve"> cho nhà trường và giảng viên, đồng thời tạo ra một môi trường học tập thú vị, có tính cạnh tranh và ghi nhận nỗ lực cho sinh viên. Việc xây dựng một hệ thống backend tùy chỉnh là hướng đi </w:t>
      </w:r>
      <w:r w:rsidR="000A19AF">
        <w:t>phù hợp</w:t>
      </w:r>
      <w:r w:rsidRPr="00662B34">
        <w:t xml:space="preserve"> cho phép tích hợp sâu và hài hòa hai khía cạnh này, một điều mà các giải pháp "đóng hộp" khó có thể làm được.</w:t>
      </w:r>
    </w:p>
    <w:p w14:paraId="0787EEA1" w14:textId="77777777" w:rsidR="00662B34" w:rsidRPr="00662B34" w:rsidRDefault="00662B34" w:rsidP="00662B34">
      <w:pPr>
        <w:pStyle w:val="Noidung"/>
        <w:rPr>
          <w:b/>
          <w:bCs/>
        </w:rPr>
      </w:pPr>
      <w:r w:rsidRPr="00662B34">
        <w:rPr>
          <w:b/>
          <w:bCs/>
        </w:rPr>
        <w:t>Mục đích nghiên cứu</w:t>
      </w:r>
    </w:p>
    <w:p w14:paraId="04DA4E77" w14:textId="77777777" w:rsidR="00662B34" w:rsidRPr="00662B34" w:rsidRDefault="00662B34" w:rsidP="00662B34">
      <w:pPr>
        <w:pStyle w:val="Noidung"/>
      </w:pPr>
      <w:r w:rsidRPr="00662B34">
        <w:t>Mục đích chính mà đề tài hướng tới là nghiên cứu, thiết kế và phát triển một hệ thống backend hoàn chỉnh, đóng vai trò là nền tảng hạ tầng vững chắc cho một ứng dụng học tập trực tuyến hiện đại. Các mục tiêu cụ thể bao gồm:</w:t>
      </w:r>
    </w:p>
    <w:p w14:paraId="4600D2A5" w14:textId="77777777" w:rsidR="00662B34" w:rsidRPr="00662B34" w:rsidRDefault="00662B34" w:rsidP="00662B34">
      <w:pPr>
        <w:pStyle w:val="Noidung"/>
      </w:pPr>
      <w:r w:rsidRPr="00662B34">
        <w:t>Thiết kế một mô hình dữ liệu có khả năng mở rộng, có khả năng biểu diễn và quản lý các mối quan hệ nghiệp vụ phức tạp của giáo dục đại học, đặc biệt là hệ thống chuẩn đầu ra đa cấp.</w:t>
      </w:r>
    </w:p>
    <w:p w14:paraId="289DCC40" w14:textId="32D4177F" w:rsidR="00662B34" w:rsidRPr="00662B34" w:rsidRDefault="00662B34" w:rsidP="00662B34">
      <w:pPr>
        <w:pStyle w:val="Noidung"/>
      </w:pPr>
      <w:r w:rsidRPr="00662B34">
        <w:t xml:space="preserve">Xây dựng một hệ thống API theo chuẩn RESTful, cung cấp giao diện lập trình ứng dụng (API) </w:t>
      </w:r>
      <w:r w:rsidR="00DD439E">
        <w:t>hiệu quả</w:t>
      </w:r>
      <w:r w:rsidRPr="00662B34">
        <w:t>, bảo mật và được tài liệu hóa rõ ràng để các ứng dụng phía client (web/mobile) có thể tương tác.</w:t>
      </w:r>
    </w:p>
    <w:p w14:paraId="48B17197" w14:textId="77777777" w:rsidR="00662B34" w:rsidRPr="00662B34" w:rsidRDefault="00662B34" w:rsidP="00662B34">
      <w:pPr>
        <w:pStyle w:val="Noidung"/>
      </w:pPr>
      <w:r w:rsidRPr="00662B34">
        <w:lastRenderedPageBreak/>
        <w:t>Hiện thực hóa các tính năng tương tác thời gian thực, nổi bật là luồng làm bài kiểm tra và cập nhật bảng xếp hạng, nhằm mang lại trải nghiệm người dùng tức thì và hấp dẫn.</w:t>
      </w:r>
    </w:p>
    <w:p w14:paraId="5A5F8C7D" w14:textId="5A6E5111" w:rsidR="00662B34" w:rsidRPr="00662B34" w:rsidRDefault="00662B34" w:rsidP="00662B34">
      <w:pPr>
        <w:pStyle w:val="Noidung"/>
      </w:pPr>
      <w:r w:rsidRPr="00662B34">
        <w:t xml:space="preserve">Tích hợp sâu các cơ chế trò chơi hóa </w:t>
      </w:r>
      <w:r w:rsidR="009923A1">
        <w:t xml:space="preserve"> </w:t>
      </w:r>
      <w:r w:rsidRPr="00662B34">
        <w:t>vào lõi của hệ thống backend để tạo ra các vòng lặp tương tác tích cực, thúc đẩy động lực học tập của sinh viên.</w:t>
      </w:r>
    </w:p>
    <w:p w14:paraId="1E9D8110" w14:textId="77777777" w:rsidR="00662B34" w:rsidRPr="00A3222E" w:rsidRDefault="00662B34" w:rsidP="00662B34">
      <w:pPr>
        <w:pStyle w:val="Noidung"/>
        <w:rPr>
          <w:b/>
          <w:bCs/>
        </w:rPr>
      </w:pPr>
      <w:r w:rsidRPr="00A3222E">
        <w:rPr>
          <w:b/>
          <w:bCs/>
        </w:rPr>
        <w:t>Đối tượng và Phạm vi nghiên cứu</w:t>
      </w:r>
    </w:p>
    <w:p w14:paraId="1B6CFAA3" w14:textId="77777777" w:rsidR="00662B34" w:rsidRPr="00662B34" w:rsidRDefault="00662B34" w:rsidP="00662B34">
      <w:pPr>
        <w:pStyle w:val="Noidung"/>
      </w:pPr>
      <w:r w:rsidRPr="00662B34">
        <w:t>Đối tượng nghiên cứu của đề tài được xác định một cách toàn diện, bao quát các khía cạnh cần thiết để xây dựng một hệ thống backend hoàn chỉnh:</w:t>
      </w:r>
    </w:p>
    <w:p w14:paraId="3ED7FF0E" w14:textId="77777777" w:rsidR="00662B34" w:rsidRPr="00662B34" w:rsidRDefault="00662B34" w:rsidP="00662B34">
      <w:pPr>
        <w:pStyle w:val="Noidung"/>
      </w:pPr>
      <w:r w:rsidRPr="00662B34">
        <w:t>Về nghiệp vụ: Đối tượng nghiên cứu là các quy trình quản lý chương trình đào tạo theo chuẩn đầu ra (PO, PLO, LO); cấu trúc và các phương pháp quản lý một ngân hàng câu hỏi điện tử; các thuật toán chấm điểm tự động; và các lý thuyết về tâm lý học hành vi được ứng dụng trong trò chơi hóa.</w:t>
      </w:r>
    </w:p>
    <w:p w14:paraId="7F608CA1" w14:textId="77777777" w:rsidR="00662B34" w:rsidRPr="00662B34" w:rsidRDefault="00662B34" w:rsidP="00662B34">
      <w:pPr>
        <w:pStyle w:val="Noidung"/>
      </w:pPr>
      <w:r w:rsidRPr="00662B34">
        <w:t>Về kỹ thuật: Đối tượng nghiên cứu là ngăn xếp công nghệ MERN/PERN (PostgreSQL, Express.js, React, Node.js), tập trung vào phần backend với Node.js, Express.js, và PostgreSQL. Cùng với đó, đề tài cũng nghiên cứu sâu về các công nghệ hỗ trợ như Socket.IO cho giao tiếp thời gian thực, Redis cho caching và quản lý trạng thái, Sequelize ORM để tương tác với cơ sở dữ liệu, và Docker để container hóa ứng dụng. Các mẫu thiết kế phần mềm và các tiêu chuẩn bảo mật web hiện đại cũng là một phần quan trọng của đối tượng nghiên cứu.</w:t>
      </w:r>
    </w:p>
    <w:p w14:paraId="360006CF" w14:textId="77777777" w:rsidR="00662B34" w:rsidRPr="00662B34" w:rsidRDefault="00662B34" w:rsidP="00662B34">
      <w:pPr>
        <w:pStyle w:val="Noidung"/>
      </w:pPr>
      <w:r w:rsidRPr="00662B34">
        <w:t>Phạm vi nghiên cứu của đề tài được giới hạn một cách có chủ đích để đảm bảo tính khả thi trong thời gian cho phép:</w:t>
      </w:r>
    </w:p>
    <w:p w14:paraId="3A11F2AA" w14:textId="77777777" w:rsidR="00662B34" w:rsidRPr="00662B34" w:rsidRDefault="00662B34" w:rsidP="00662B34">
      <w:pPr>
        <w:pStyle w:val="Noidung"/>
      </w:pPr>
      <w:r w:rsidRPr="00662B34">
        <w:t>Tập trung hoàn toàn vào Backend: Đề tài sẽ không đi sâu vào việc phát triển giao diện người dùng (frontend). Toàn bộ công việc sẽ xoay quanh việc phân tích, thiết kế và lập trình các thành phần phía máy chủ, bao gồm cơ sở dữ liệu, logic nghiệp vụ (business logic), và API.</w:t>
      </w:r>
    </w:p>
    <w:p w14:paraId="5D9737D3" w14:textId="015E58AC" w:rsidR="00662B34" w:rsidRPr="00662B34" w:rsidRDefault="00662B34" w:rsidP="00662B34">
      <w:pPr>
        <w:pStyle w:val="Noidung"/>
      </w:pPr>
      <w:r w:rsidRPr="00662B34">
        <w:t xml:space="preserve">Giới hạn về chức năng: Đề tài sẽ tập trung vào các luồng nghiệp vụ cốt lõi đã xác định như quản lý học thuật, hệ thống kiểm tra đa chế độ, và </w:t>
      </w:r>
      <w:r w:rsidR="00CE2F09">
        <w:t>yếu tố trò chơi</w:t>
      </w:r>
      <w:r w:rsidRPr="00662B34">
        <w:t>. Các chức năng phụ trợ như diễn đàn (forum), hệ thống nhắn tin nội bộ, hoặc cổng thanh toán sẽ không được triển khai.</w:t>
      </w:r>
    </w:p>
    <w:p w14:paraId="0D459237" w14:textId="6756757D" w:rsidR="00662B34" w:rsidRPr="00662B34" w:rsidRDefault="00662B34" w:rsidP="00662B34">
      <w:pPr>
        <w:pStyle w:val="Noidung"/>
      </w:pPr>
      <w:r w:rsidRPr="00662B34">
        <w:lastRenderedPageBreak/>
        <w:t>Giới hạn về quy mô và tính năng nâng cao: Hệ thống được thiết kế để phục vụ quy mô người dùng đồng thời</w:t>
      </w:r>
      <w:r w:rsidR="00CE2F09">
        <w:t xml:space="preserve"> ở mức trung bình</w:t>
      </w:r>
      <w:r w:rsidRPr="00662B34">
        <w:t xml:space="preserve">. </w:t>
      </w:r>
      <w:r w:rsidR="006E5BAF">
        <w:t>Chưa phát triển</w:t>
      </w:r>
      <w:r w:rsidRPr="00662B34">
        <w:t xml:space="preserve"> tính năng sử dụng Trí tuệ nhân tạo (</w:t>
      </w:r>
      <w:r w:rsidR="006E5BAF">
        <w:t>AI)</w:t>
      </w:r>
      <w:r w:rsidRPr="00662B34">
        <w:t xml:space="preserve"> và hệ thống chưa được triển khai theo kiến trúc microservices.</w:t>
      </w:r>
    </w:p>
    <w:p w14:paraId="53501CEE" w14:textId="77777777" w:rsidR="001525E5" w:rsidRPr="002B6203" w:rsidRDefault="001525E5" w:rsidP="002B6203">
      <w:pPr>
        <w:pStyle w:val="Noidung"/>
        <w:rPr>
          <w:szCs w:val="26"/>
        </w:rPr>
      </w:pPr>
    </w:p>
    <w:p w14:paraId="671CA6FA" w14:textId="77777777" w:rsidR="001525E5" w:rsidRPr="002B6203" w:rsidRDefault="001525E5" w:rsidP="002B6203">
      <w:pPr>
        <w:pStyle w:val="Noidung"/>
        <w:rPr>
          <w:szCs w:val="26"/>
        </w:rPr>
      </w:pPr>
    </w:p>
    <w:p w14:paraId="137B3E34" w14:textId="77777777" w:rsidR="003A3DD1" w:rsidRDefault="003A3DD1" w:rsidP="003A3DD1">
      <w:pPr>
        <w:spacing w:after="200" w:line="276" w:lineRule="auto"/>
        <w:rPr>
          <w:b/>
          <w:bCs/>
          <w:sz w:val="26"/>
          <w:szCs w:val="26"/>
          <w:lang w:val="vi-VN"/>
        </w:rPr>
      </w:pPr>
    </w:p>
    <w:p w14:paraId="7B54BD4A" w14:textId="77777777" w:rsidR="003A3DD1" w:rsidRDefault="003A3DD1" w:rsidP="003A3DD1">
      <w:pPr>
        <w:spacing w:after="200" w:line="276" w:lineRule="auto"/>
        <w:rPr>
          <w:b/>
          <w:bCs/>
          <w:sz w:val="26"/>
          <w:szCs w:val="26"/>
          <w:lang w:val="vi-VN"/>
        </w:rPr>
      </w:pPr>
    </w:p>
    <w:p w14:paraId="5B0F7DD5" w14:textId="77777777" w:rsidR="003A3DD1" w:rsidRDefault="003A3DD1" w:rsidP="003A3DD1">
      <w:pPr>
        <w:spacing w:after="200" w:line="276" w:lineRule="auto"/>
        <w:rPr>
          <w:lang w:val="vi-VN"/>
        </w:rPr>
      </w:pPr>
    </w:p>
    <w:p w14:paraId="794AE2F6" w14:textId="77777777" w:rsidR="00D64F3A" w:rsidRDefault="00D64F3A" w:rsidP="003A3DD1">
      <w:pPr>
        <w:spacing w:after="200" w:line="276" w:lineRule="auto"/>
        <w:rPr>
          <w:lang w:val="vi-VN"/>
        </w:rPr>
      </w:pPr>
    </w:p>
    <w:p w14:paraId="0509EC6C" w14:textId="77777777" w:rsidR="00D64F3A" w:rsidRDefault="00D64F3A" w:rsidP="003A3DD1">
      <w:pPr>
        <w:spacing w:after="200" w:line="276" w:lineRule="auto"/>
        <w:rPr>
          <w:lang w:val="vi-VN"/>
        </w:rPr>
      </w:pPr>
    </w:p>
    <w:p w14:paraId="2B95EB3D" w14:textId="00A74D08" w:rsidR="00F30ED7" w:rsidRPr="00F30ED7" w:rsidRDefault="00D428D4" w:rsidP="00D428D4">
      <w:pPr>
        <w:rPr>
          <w:lang w:val="vi-VN"/>
        </w:rPr>
      </w:pPr>
      <w:r>
        <w:rPr>
          <w:lang w:val="vi-VN"/>
        </w:rPr>
        <w:br w:type="page"/>
      </w:r>
    </w:p>
    <w:p w14:paraId="7F53B81A" w14:textId="1E1AAA83" w:rsidR="00F30ED7" w:rsidRPr="00F30ED7" w:rsidRDefault="00B855E2" w:rsidP="00F30ED7">
      <w:pPr>
        <w:pStyle w:val="Heading1"/>
      </w:pPr>
      <w:bookmarkStart w:id="52" w:name="_Toc217411449"/>
      <w:r w:rsidRPr="00F30ED7">
        <w:lastRenderedPageBreak/>
        <w:t>TỔNG QUAN</w:t>
      </w:r>
      <w:bookmarkEnd w:id="52"/>
    </w:p>
    <w:p w14:paraId="434D3CCB" w14:textId="6B4A9EBA" w:rsidR="00B855E2" w:rsidRDefault="00B855E2" w:rsidP="00B855E2">
      <w:pPr>
        <w:pStyle w:val="Heading2"/>
        <w:rPr>
          <w:lang w:val="vi-VN"/>
        </w:rPr>
      </w:pPr>
      <w:bookmarkStart w:id="53" w:name="_Toc217411450"/>
      <w:r w:rsidRPr="00B855E2">
        <w:t>Giới Thiệu Đề Tài</w:t>
      </w:r>
      <w:bookmarkEnd w:id="53"/>
    </w:p>
    <w:p w14:paraId="0B6844E8" w14:textId="16641C34" w:rsidR="00B672AE" w:rsidRPr="00B672AE" w:rsidRDefault="00B672AE" w:rsidP="00B672AE">
      <w:pPr>
        <w:pStyle w:val="Noidung"/>
      </w:pPr>
      <w:r w:rsidRPr="00B672AE">
        <w:t>Trong bối cảnh cuộc cách mạng chuyển đổi số đang định hình lại nền giáo dục đại học tại Việt Nam và trên thế giới, việc ứng dụng công nghệ để hiện đại hóa quy trình dạy và học đã trở thành một yêu cầu tất yếu. Tuy nhiên, một khoảng trống đáng kể vẫn tồn tại giữa các chức năng phổ thông của những hệ thống quản lý học tập (LMS) hiện có và các yêu cầu nghiệp vụ đặc thù, ngày càng phức tạp của giáo dục đại học. Các giải pháp truyền thống thường gặp khó khăn trong việc chuẩn hóa chương trình đào tạo theo các quy định nghiêm ngặt và thiếu các cơ chế hiệu quả để tạo động lực học tập cho sinh viên.</w:t>
      </w:r>
    </w:p>
    <w:p w14:paraId="3A283486" w14:textId="1E4A3656" w:rsidR="00B672AE" w:rsidRPr="00B672AE" w:rsidRDefault="00B672AE" w:rsidP="00B672AE">
      <w:pPr>
        <w:pStyle w:val="Noidung"/>
      </w:pPr>
      <w:r w:rsidRPr="00B672AE">
        <w:t>Để giải quyết bài toán này, đề tài </w:t>
      </w:r>
      <w:r w:rsidR="00D14CB5" w:rsidRPr="00D14CB5">
        <w:t>“</w:t>
      </w:r>
      <w:r w:rsidR="004F131D" w:rsidRPr="00D14CB5">
        <w:rPr>
          <w:szCs w:val="26"/>
        </w:rPr>
        <w:t xml:space="preserve">Xây dựng hệ thống Backend cho nền tảng học tập trực tuyến có tích hợp yếu tố trò </w:t>
      </w:r>
      <w:r w:rsidR="00D14CB5" w:rsidRPr="00D14CB5">
        <w:rPr>
          <w:szCs w:val="26"/>
        </w:rPr>
        <w:t>chơi”</w:t>
      </w:r>
      <w:r w:rsidRPr="00B672AE">
        <w:t> ra đời nhằm xây dựng một nền tảng hạ tầng dữ liệu và API vững chắc, tập trung vào hai trụ cột chính:</w:t>
      </w:r>
    </w:p>
    <w:p w14:paraId="3373D405" w14:textId="77777777" w:rsidR="00B672AE" w:rsidRPr="00B672AE" w:rsidRDefault="00B672AE" w:rsidP="00B672AE">
      <w:pPr>
        <w:pStyle w:val="Noidung"/>
      </w:pPr>
      <w:r w:rsidRPr="00B672AE">
        <w:rPr>
          <w:b/>
          <w:bCs/>
        </w:rPr>
        <w:t>Quản lý học thuật theo chuẩn đầu ra chuyên sâu:</w:t>
      </w:r>
      <w:r w:rsidRPr="00B672AE">
        <w:t> Các trường đại học hiện nay phải tuân thủ các quy định của Bộ Giáo dục và các chuẩn kiểm định quốc tế như AUN-QA. Do đó, hệ thống phải có khả năng quản lý và ánh xạ chặt chẽ hệ thống chuẩn đầu ra đa cấp, từ </w:t>
      </w:r>
      <w:r w:rsidRPr="00B672AE">
        <w:rPr>
          <w:b/>
          <w:bCs/>
        </w:rPr>
        <w:t>Chuẩn đầu ra chương trình (PO, PLO)</w:t>
      </w:r>
      <w:r w:rsidRPr="00B672AE">
        <w:t> đến </w:t>
      </w:r>
      <w:r w:rsidRPr="00B672AE">
        <w:rPr>
          <w:b/>
          <w:bCs/>
        </w:rPr>
        <w:t>Chuẩn đầu ra môn học (LO)</w:t>
      </w:r>
      <w:r w:rsidRPr="00B672AE">
        <w:t>. Việc số hóa toàn diện công tác quản lý chương trình đào tạo, môn học, phân công giảng dạy và theo dõi tiến độ theo từng chuẩn là một nhu cầu cấp thiết mà các hệ thống hiện tại chưa đáp ứng triệt để.</w:t>
      </w:r>
    </w:p>
    <w:p w14:paraId="7D998766" w14:textId="77777777" w:rsidR="00B672AE" w:rsidRPr="00B672AE" w:rsidRDefault="00B672AE" w:rsidP="00B672AE">
      <w:pPr>
        <w:pStyle w:val="Noidung"/>
      </w:pPr>
      <w:r w:rsidRPr="00B672AE">
        <w:rPr>
          <w:b/>
          <w:bCs/>
        </w:rPr>
        <w:t>Hiện đại hóa hệ thống kiểm tra - đánh giá tích hợp Gamification:</w:t>
      </w:r>
      <w:r w:rsidRPr="00B672AE">
        <w:t> Thay vì các hình thức kiểm tra đơn điệu, hệ thống hướng tới cung cấp một nền tảng đánh giá đa chế độ, linh hoạt, bao gồm:</w:t>
      </w:r>
    </w:p>
    <w:p w14:paraId="05EC4E1E" w14:textId="77777777" w:rsidR="00B672AE" w:rsidRPr="00B672AE" w:rsidRDefault="00B672AE">
      <w:pPr>
        <w:pStyle w:val="Noidung"/>
        <w:numPr>
          <w:ilvl w:val="0"/>
          <w:numId w:val="10"/>
        </w:numPr>
      </w:pPr>
      <w:r w:rsidRPr="00B672AE">
        <w:rPr>
          <w:b/>
          <w:bCs/>
        </w:rPr>
        <w:t>Assessment Mode:</w:t>
      </w:r>
      <w:r w:rsidRPr="00B672AE">
        <w:t> Kiểm tra đánh giá chính thức.</w:t>
      </w:r>
    </w:p>
    <w:p w14:paraId="557D8454" w14:textId="77777777" w:rsidR="00B672AE" w:rsidRPr="00B672AE" w:rsidRDefault="00B672AE">
      <w:pPr>
        <w:pStyle w:val="Noidung"/>
        <w:numPr>
          <w:ilvl w:val="0"/>
          <w:numId w:val="10"/>
        </w:numPr>
      </w:pPr>
      <w:r w:rsidRPr="00B672AE">
        <w:rPr>
          <w:b/>
          <w:bCs/>
        </w:rPr>
        <w:t>Practice Mode:</w:t>
      </w:r>
      <w:r w:rsidRPr="00B672AE">
        <w:t> Luyện tập không giới hạn với phản hồi tức thời.</w:t>
      </w:r>
    </w:p>
    <w:p w14:paraId="4B4A6388" w14:textId="77777777" w:rsidR="00B672AE" w:rsidRPr="00B672AE" w:rsidRDefault="00B672AE">
      <w:pPr>
        <w:pStyle w:val="Noidung"/>
        <w:numPr>
          <w:ilvl w:val="0"/>
          <w:numId w:val="10"/>
        </w:numPr>
      </w:pPr>
      <w:r w:rsidRPr="00B672AE">
        <w:rPr>
          <w:b/>
          <w:bCs/>
        </w:rPr>
        <w:t>Adaptive Mode:</w:t>
      </w:r>
      <w:r w:rsidRPr="00B672AE">
        <w:t> Tự động điều chỉnh độ khó theo trình độ người học.</w:t>
      </w:r>
    </w:p>
    <w:p w14:paraId="7FD92A26" w14:textId="77777777" w:rsidR="00B672AE" w:rsidRPr="00B672AE" w:rsidRDefault="00B672AE">
      <w:pPr>
        <w:pStyle w:val="Noidung"/>
        <w:numPr>
          <w:ilvl w:val="0"/>
          <w:numId w:val="10"/>
        </w:numPr>
      </w:pPr>
      <w:r w:rsidRPr="00B672AE">
        <w:rPr>
          <w:b/>
          <w:bCs/>
        </w:rPr>
        <w:t>Real-time Racing Mode:</w:t>
      </w:r>
      <w:r w:rsidRPr="00B672AE">
        <w:t> Cạnh tranh trực tiếp giữa nhiều người chơi.</w:t>
      </w:r>
    </w:p>
    <w:p w14:paraId="4932FA87" w14:textId="07110C95" w:rsidR="00B672AE" w:rsidRPr="00B672AE" w:rsidRDefault="00B672AE" w:rsidP="00B672AE">
      <w:pPr>
        <w:pStyle w:val="Noidung"/>
      </w:pPr>
      <w:r w:rsidRPr="00B672AE">
        <w:lastRenderedPageBreak/>
        <w:t>Các chế độ này không hoạt động độc lập mà được tích hợp sâu với hệ thống phân tích học tập và các yếu tố trò chơi hóa như điểm thưởng, huy hiệu, cấp độ nhằm tăng cường động lực và mang lại trải nghiệm học tập hấp dẫn hơn.</w:t>
      </w:r>
    </w:p>
    <w:p w14:paraId="160270F4" w14:textId="3F3E0D47" w:rsidR="00B855E2" w:rsidRPr="00B855E2" w:rsidRDefault="00B855E2" w:rsidP="00B855E2">
      <w:pPr>
        <w:pStyle w:val="Heading3"/>
      </w:pPr>
      <w:bookmarkStart w:id="54" w:name="_Toc217411451"/>
      <w:r w:rsidRPr="00B855E2">
        <w:t>Đặt vấn đề</w:t>
      </w:r>
      <w:bookmarkEnd w:id="54"/>
    </w:p>
    <w:p w14:paraId="76B3F4F0" w14:textId="77777777" w:rsidR="00B855E2" w:rsidRPr="00B855E2" w:rsidRDefault="00B855E2" w:rsidP="00B855E2">
      <w:pPr>
        <w:pStyle w:val="Noidung"/>
      </w:pPr>
      <w:r w:rsidRPr="00B855E2">
        <w:t>Mặc dù có nhiều hệ thống quản lý học tập (LMS - Learning Management System) như Moodle, Canvas, Blackboard, nhưng các hệ thống này thường:</w:t>
      </w:r>
    </w:p>
    <w:p w14:paraId="70C89325" w14:textId="409E1A62" w:rsidR="00B855E2" w:rsidRPr="00B855E2" w:rsidRDefault="00B855E2">
      <w:pPr>
        <w:pStyle w:val="Noidung"/>
        <w:numPr>
          <w:ilvl w:val="0"/>
          <w:numId w:val="7"/>
        </w:numPr>
      </w:pPr>
      <w:r w:rsidRPr="00B855E2">
        <w:rPr>
          <w:b/>
          <w:bCs/>
        </w:rPr>
        <w:t>Thiếu tính tùy biến:</w:t>
      </w:r>
      <w:r w:rsidRPr="00B855E2">
        <w:t xml:space="preserve"> Khó điều chỉnh để phù hợp với yêu cầu quản lý </w:t>
      </w:r>
      <w:r w:rsidR="00D14CB5">
        <w:t>chương trình đào tạo</w:t>
      </w:r>
      <w:r w:rsidRPr="00B855E2">
        <w:t xml:space="preserve"> theo chuẩn </w:t>
      </w:r>
      <w:r w:rsidR="000043D9">
        <w:t>của từng trường khác nhau.</w:t>
      </w:r>
    </w:p>
    <w:p w14:paraId="59C1EB4D" w14:textId="65D5C483" w:rsidR="00B855E2" w:rsidRPr="00B855E2" w:rsidRDefault="00B855E2">
      <w:pPr>
        <w:pStyle w:val="Noidung"/>
        <w:numPr>
          <w:ilvl w:val="0"/>
          <w:numId w:val="7"/>
        </w:numPr>
      </w:pPr>
      <w:r w:rsidRPr="00B855E2">
        <w:rPr>
          <w:b/>
          <w:bCs/>
        </w:rPr>
        <w:t>Giao diện phức tạp:</w:t>
      </w:r>
      <w:r w:rsidRPr="00B855E2">
        <w:t xml:space="preserve"> Khó sử dụng, đặc biệt với giảng viên và sinh viên không am hiểu công </w:t>
      </w:r>
      <w:r w:rsidR="00F962E7">
        <w:t>nghệ.</w:t>
      </w:r>
    </w:p>
    <w:p w14:paraId="7F6CC25C" w14:textId="77777777" w:rsidR="00B855E2" w:rsidRPr="00B855E2" w:rsidRDefault="00B855E2">
      <w:pPr>
        <w:pStyle w:val="Noidung"/>
        <w:numPr>
          <w:ilvl w:val="0"/>
          <w:numId w:val="7"/>
        </w:numPr>
      </w:pPr>
      <w:r w:rsidRPr="00B855E2">
        <w:rPr>
          <w:b/>
          <w:bCs/>
        </w:rPr>
        <w:t>Thiếu yếu tố game hóa:</w:t>
      </w:r>
      <w:r w:rsidRPr="00B855E2">
        <w:t> Chưa tích hợp các cơ chế tăng động lực học tập như điểm thưởng, cấp độ, huy hiệu</w:t>
      </w:r>
    </w:p>
    <w:p w14:paraId="0A693804" w14:textId="77777777" w:rsidR="00B855E2" w:rsidRPr="00B855E2" w:rsidRDefault="00B855E2">
      <w:pPr>
        <w:pStyle w:val="Noidung"/>
        <w:numPr>
          <w:ilvl w:val="0"/>
          <w:numId w:val="7"/>
        </w:numPr>
      </w:pPr>
      <w:r w:rsidRPr="00B855E2">
        <w:rPr>
          <w:b/>
          <w:bCs/>
        </w:rPr>
        <w:t>Hạn chế về phân tích:</w:t>
      </w:r>
      <w:r w:rsidRPr="00B855E2">
        <w:t> Chưa cung cấp công cụ phân tích học tập chi tiết theo từng chuẩn đầu ra</w:t>
      </w:r>
    </w:p>
    <w:p w14:paraId="019696D9" w14:textId="77777777" w:rsidR="00B855E2" w:rsidRPr="00B855E2" w:rsidRDefault="00B855E2">
      <w:pPr>
        <w:pStyle w:val="Noidung"/>
        <w:numPr>
          <w:ilvl w:val="0"/>
          <w:numId w:val="7"/>
        </w:numPr>
      </w:pPr>
      <w:r w:rsidRPr="00B855E2">
        <w:rPr>
          <w:b/>
          <w:bCs/>
        </w:rPr>
        <w:t>Chi phí cao:</w:t>
      </w:r>
      <w:r w:rsidRPr="00B855E2">
        <w:t> Giấy phép sử dụng thường tốn kém, không phù hợp với ngân sách của nhiều trường</w:t>
      </w:r>
    </w:p>
    <w:p w14:paraId="1E42818D" w14:textId="5550CF44" w:rsidR="00B855E2" w:rsidRPr="00B672AE" w:rsidRDefault="00B855E2" w:rsidP="006E5BAF">
      <w:pPr>
        <w:pStyle w:val="Noidung"/>
      </w:pPr>
      <w:r w:rsidRPr="00B855E2">
        <w:t>Do đó, việc xây dựng một hệ thống backend tùy chỉnh cho nền tảng</w:t>
      </w:r>
      <w:r w:rsidR="006E5BAF">
        <w:t xml:space="preserve"> học tập trực tuyến</w:t>
      </w:r>
      <w:r w:rsidRPr="00B855E2">
        <w:t xml:space="preserve"> là cần thiết để</w:t>
      </w:r>
      <w:r w:rsidR="006E5BAF">
        <w:t xml:space="preserve"> đ</w:t>
      </w:r>
      <w:r w:rsidRPr="00B855E2">
        <w:t>áp ứng đúng nhu cầu quản lý CTĐT theo quy định Việt Nam</w:t>
      </w:r>
      <w:r w:rsidR="006E5BAF">
        <w:t xml:space="preserve"> đồng thời t</w:t>
      </w:r>
      <w:r w:rsidRPr="00B855E2">
        <w:t>ích hợp sâu các tính năng game hóa để tăng động lực học tập</w:t>
      </w:r>
      <w:r w:rsidR="006E5BAF">
        <w:t xml:space="preserve"> qua đó c</w:t>
      </w:r>
      <w:r w:rsidRPr="00B855E2">
        <w:t>ung cấp phân tích học tập chi tiết dựa trên dữ liệu</w:t>
      </w:r>
      <w:r w:rsidR="006E5BAF">
        <w:t xml:space="preserve"> giúp t</w:t>
      </w:r>
      <w:r w:rsidRPr="00B855E2">
        <w:t>ối ưu hiệu năng cho nhu cầu sử dụng thực tế</w:t>
      </w:r>
      <w:r w:rsidR="006E5BAF">
        <w:t xml:space="preserve"> và k</w:t>
      </w:r>
      <w:r w:rsidRPr="00B855E2">
        <w:t>iểm soát chi phí và quyền sở hữu mã nguồn</w:t>
      </w:r>
    </w:p>
    <w:p w14:paraId="7C54BFB6" w14:textId="449B0471" w:rsidR="00C61108" w:rsidRPr="00C61108" w:rsidRDefault="00B855E2" w:rsidP="00C61108">
      <w:pPr>
        <w:pStyle w:val="Heading3"/>
        <w:rPr>
          <w:lang w:val="vi-VN"/>
        </w:rPr>
      </w:pPr>
      <w:bookmarkStart w:id="55" w:name="_Toc217411452"/>
      <w:r w:rsidRPr="00B855E2">
        <w:t>Phạm vi và giới hạn</w:t>
      </w:r>
      <w:bookmarkEnd w:id="55"/>
    </w:p>
    <w:p w14:paraId="2A450975" w14:textId="6CF8AC61" w:rsidR="00C61108" w:rsidRDefault="00C61108" w:rsidP="00C61108">
      <w:pPr>
        <w:pStyle w:val="Noidung"/>
      </w:pPr>
      <w:r w:rsidRPr="00C61108">
        <w:rPr>
          <w:rStyle w:val="NoidungChar"/>
        </w:rPr>
        <w:t xml:space="preserve">Phạm vi thực hiện đề tài tập trung chuyên biệt vào xây dựng hệ thống backend cho nền tảng học tập trực tuyến. </w:t>
      </w:r>
      <w:r w:rsidRPr="009A46E7">
        <w:rPr>
          <w:rStyle w:val="NoidungChar"/>
        </w:rPr>
        <w:t xml:space="preserve">Toàn bộ công việc thiết kế, tối ưu hóa schema database, phát triển các logic nghiệp vụ (business logic), xây dựng API, đảm bảo bảo mật, cũng như tối ưu hóa hiệu năng – đều do backend đảm nhận. Ngoài ra, dự án chú trọng phát triển các chức năng như </w:t>
      </w:r>
      <w:r w:rsidR="00726759">
        <w:rPr>
          <w:rStyle w:val="NoidungChar"/>
        </w:rPr>
        <w:t xml:space="preserve">bài kiểm tra </w:t>
      </w:r>
      <w:r w:rsidRPr="009A46E7">
        <w:rPr>
          <w:rStyle w:val="NoidungChar"/>
        </w:rPr>
        <w:t xml:space="preserve">trắc nghiệm </w:t>
      </w:r>
      <w:r w:rsidR="00726759">
        <w:rPr>
          <w:rStyle w:val="NoidungChar"/>
        </w:rPr>
        <w:t>thời gian thực</w:t>
      </w:r>
      <w:r w:rsidRPr="009A46E7">
        <w:rPr>
          <w:rStyle w:val="NoidungChar"/>
        </w:rPr>
        <w:t xml:space="preserve">, </w:t>
      </w:r>
      <w:r w:rsidR="00726759">
        <w:rPr>
          <w:rStyle w:val="NoidungChar"/>
        </w:rPr>
        <w:t xml:space="preserve">bảng điều khiển </w:t>
      </w:r>
      <w:r w:rsidR="00726759">
        <w:rPr>
          <w:rStyle w:val="NoidungChar"/>
        </w:rPr>
        <w:lastRenderedPageBreak/>
        <w:t>(dashboard)</w:t>
      </w:r>
      <w:r w:rsidRPr="009A46E7">
        <w:rPr>
          <w:rStyle w:val="NoidungChar"/>
        </w:rPr>
        <w:t xml:space="preserve"> phân tích kết quả học tập, </w:t>
      </w:r>
      <w:r w:rsidR="00726759">
        <w:rPr>
          <w:rStyle w:val="NoidungChar"/>
        </w:rPr>
        <w:t>trò chơi hóa</w:t>
      </w:r>
      <w:r w:rsidRPr="009A46E7">
        <w:rPr>
          <w:rStyle w:val="NoidungChar"/>
        </w:rPr>
        <w:t xml:space="preserve">, quản lý bảng xếp hạng và cá nhân hóa lộ trình học tập </w:t>
      </w:r>
      <w:r w:rsidRPr="00C61108">
        <w:t>cho từng sinh viên.</w:t>
      </w:r>
    </w:p>
    <w:p w14:paraId="2BD0CEB6" w14:textId="427F1FF9" w:rsidR="00C61108" w:rsidRPr="00C61108" w:rsidRDefault="00C61108" w:rsidP="00C61108">
      <w:pPr>
        <w:pStyle w:val="Noidung"/>
      </w:pPr>
      <w:r w:rsidRPr="00C61108">
        <w:t xml:space="preserve">Giới hạn của đề tài là không đi sâu vào các module giao diện người dùng cuối, các chức năng </w:t>
      </w:r>
      <w:r w:rsidR="00726759">
        <w:t>diễn đàn (</w:t>
      </w:r>
      <w:r w:rsidR="00726759" w:rsidRPr="00C61108">
        <w:t>forum</w:t>
      </w:r>
      <w:r w:rsidR="00726759">
        <w:t>)</w:t>
      </w:r>
      <w:r w:rsidRPr="00C61108">
        <w:t xml:space="preserve">, hệ thống nhắn tin nội bộ, hoặc module thanh toán và tích hợp bên ngoài. Backend được xây dựng nhằm quản lý dữ liệu, API và các </w:t>
      </w:r>
      <w:r w:rsidR="00726759" w:rsidRPr="00726759">
        <w:t>Logic nghiệp vụ phía máy chủ</w:t>
      </w:r>
      <w:r w:rsidRPr="00C61108">
        <w:t xml:space="preserve">, phục vụ cho quá trình phát triển frontend về sau. Số lượng </w:t>
      </w:r>
      <w:r w:rsidR="00726759">
        <w:t>người dùng</w:t>
      </w:r>
      <w:r w:rsidRPr="00C61108">
        <w:t xml:space="preserve"> đồng thời phục vụ tối đa là 500 – 1.000, phù hợp với quy mô lớp học hoặc trường đại học cỡ vừa. Hệ thống chưa triển khai các tính năng nâng cao như AI chấm điểm tự động toàn diện, hoặc các microservice xử lý phân tán độc lập ngoài phạm vi demo thử nghiệm.</w:t>
      </w:r>
    </w:p>
    <w:p w14:paraId="58785B14" w14:textId="5464635F" w:rsidR="00B855E2" w:rsidRPr="00B855E2" w:rsidRDefault="00B855E2" w:rsidP="00C61108">
      <w:pPr>
        <w:pStyle w:val="Heading2"/>
      </w:pPr>
      <w:bookmarkStart w:id="56" w:name="_Toc217411453"/>
      <w:r w:rsidRPr="00B855E2">
        <w:t>Mục Đích Và Yêu Cầu</w:t>
      </w:r>
      <w:bookmarkEnd w:id="56"/>
    </w:p>
    <w:p w14:paraId="1C4AE410" w14:textId="17A88EBA" w:rsidR="00B855E2" w:rsidRPr="00B855E2" w:rsidRDefault="00B855E2" w:rsidP="00B855E2">
      <w:pPr>
        <w:pStyle w:val="Heading3"/>
      </w:pPr>
      <w:bookmarkStart w:id="57" w:name="_Toc217411454"/>
      <w:r w:rsidRPr="00B855E2">
        <w:t>Mục đích</w:t>
      </w:r>
      <w:bookmarkEnd w:id="57"/>
    </w:p>
    <w:p w14:paraId="4CA34BFC" w14:textId="4C9D261D" w:rsidR="00C61108" w:rsidRPr="00C61108" w:rsidRDefault="00C61108" w:rsidP="00C61108">
      <w:pPr>
        <w:pStyle w:val="Noidung"/>
        <w:rPr>
          <w:rFonts w:eastAsia="SimSun"/>
          <w:b/>
          <w:bCs/>
          <w:lang w:val="x-none"/>
        </w:rPr>
      </w:pPr>
      <w:r>
        <w:t>Đ</w:t>
      </w:r>
      <w:r w:rsidRPr="00C61108">
        <w:t>ề tài là phát triển một backend chuẩn hóa theo đúng quy trình</w:t>
      </w:r>
      <w:r>
        <w:t xml:space="preserve"> phát triển</w:t>
      </w:r>
      <w:r w:rsidRPr="00C61108">
        <w:t xml:space="preserve"> phần</w:t>
      </w:r>
      <w:r>
        <w:t xml:space="preserve"> mềm </w:t>
      </w:r>
      <w:r w:rsidRPr="00C61108">
        <w:t xml:space="preserve">– từ thiết kế </w:t>
      </w:r>
      <w:r w:rsidR="00726759">
        <w:t xml:space="preserve">cơ sở dữ </w:t>
      </w:r>
      <w:r w:rsidR="002C1BF6">
        <w:t>liệu</w:t>
      </w:r>
      <w:r w:rsidRPr="00C61108">
        <w:t xml:space="preserve">, API, </w:t>
      </w:r>
      <w:r w:rsidR="002C1BF6">
        <w:t>logic nghiệp vụ</w:t>
      </w:r>
      <w:r w:rsidRPr="00C61108">
        <w:t xml:space="preserve"> cho tới </w:t>
      </w:r>
      <w:r w:rsidR="002C1BF6">
        <w:t>triển khai</w:t>
      </w:r>
      <w:r w:rsidRPr="00C61108">
        <w:t xml:space="preserve"> docker hóa. Hệ thống cần đảm bảo hoạt động ổn định khi lưu trữ và xử lý nhiều loại dữ liệu đào tạo, sẵn sàng mở rộng thêm dịch vụ thông minh giúp sinh viên/giảng viên nâng cao hiệu quả học tập. Tối ưu hóa tốc độ truy xuất, đảm bảo bảo mật, khả năng backup dữ liệu, phân quyền quản lý rõ ràng, và đáp ứng tất cả các chuẩn nhiệm vụ được đưa ra trong đề cương.</w:t>
      </w:r>
    </w:p>
    <w:p w14:paraId="345213FE" w14:textId="4B06EEBB" w:rsidR="00B855E2" w:rsidRDefault="00C61108" w:rsidP="005C44C1">
      <w:pPr>
        <w:pStyle w:val="Heading3"/>
        <w:rPr>
          <w:lang w:val="vi-VN"/>
        </w:rPr>
      </w:pPr>
      <w:bookmarkStart w:id="58" w:name="_Toc217411455"/>
      <w:r w:rsidRPr="00B855E2">
        <w:t>Yêu cầu</w:t>
      </w:r>
      <w:bookmarkEnd w:id="58"/>
    </w:p>
    <w:p w14:paraId="6D7FE9BC" w14:textId="27F53D51" w:rsidR="00C61108" w:rsidRDefault="00C61108" w:rsidP="00C61108">
      <w:pPr>
        <w:pStyle w:val="Noidung"/>
        <w:rPr>
          <w:sz w:val="24"/>
          <w:lang w:eastAsia="vi-VN"/>
        </w:rPr>
      </w:pPr>
      <w:r>
        <w:t xml:space="preserve">Về chức năng: Hệ backend phải có module quản lý chương trình đào tạo, quản lý môn học, </w:t>
      </w:r>
      <w:r w:rsidR="00EE6740">
        <w:t xml:space="preserve">bài kiểm tra </w:t>
      </w:r>
      <w:r>
        <w:t xml:space="preserve">trắc nghiệm </w:t>
      </w:r>
      <w:r w:rsidR="00EE6740">
        <w:t>thời gian thực</w:t>
      </w:r>
      <w:r>
        <w:t>,</w:t>
      </w:r>
      <w:r w:rsidR="00EE6740">
        <w:t xml:space="preserve"> bảng điều khiển</w:t>
      </w:r>
      <w:r>
        <w:t xml:space="preserve"> </w:t>
      </w:r>
      <w:r w:rsidR="00EE6740">
        <w:t>(dashboard)</w:t>
      </w:r>
      <w:r>
        <w:t xml:space="preserve"> phân tích kết quả học tập cho giảng viên/sinh viên, hệ thống </w:t>
      </w:r>
      <w:r w:rsidR="00EE6740">
        <w:t>trò chơi hóa</w:t>
      </w:r>
      <w:r>
        <w:t xml:space="preserve"> vinh danh và xử lý kiểm tra hoàn thành từng chuẩn đầu ra. Mỗi API phải trả về dữ liệu nhanh, đúng định dạng, có khả năng kiểm tra log và xử lý lỗi chi tiết.</w:t>
      </w:r>
    </w:p>
    <w:p w14:paraId="2027F6EB" w14:textId="6A3DA608" w:rsidR="00C61108" w:rsidRPr="00C61108" w:rsidRDefault="00C61108" w:rsidP="00C61108">
      <w:pPr>
        <w:pStyle w:val="Noidung"/>
      </w:pPr>
      <w:r>
        <w:t>Về phi chức năng: Hệ thống phải có bảo mật dữ liệu cá nhân (JWT, phân quyền), tối ưu hóa truy vấn, khả năng mở rộng, tài liệu hướng dẫn tích hợp, backup tự động, kiểm thử đầy đủ chức năng và lỗi nghiệp vụ. Phải đảm bảo khả năng triển khai thực tế, sẵn sàng tích hợp với frontend hoặc service ngoài nếu có nhu cầu mở rộng.</w:t>
      </w:r>
    </w:p>
    <w:p w14:paraId="577F6157" w14:textId="1ECA6E8B" w:rsidR="00B855E2" w:rsidRPr="00B855E2" w:rsidRDefault="005C44C1" w:rsidP="005C44C1">
      <w:pPr>
        <w:pStyle w:val="Heading2"/>
      </w:pPr>
      <w:bookmarkStart w:id="59" w:name="_Toc217411456"/>
      <w:r w:rsidRPr="00B855E2">
        <w:lastRenderedPageBreak/>
        <w:t>Giá Trị Mang Lại</w:t>
      </w:r>
      <w:bookmarkEnd w:id="59"/>
    </w:p>
    <w:p w14:paraId="4CC6228B" w14:textId="3D53B0AF" w:rsidR="00B855E2" w:rsidRPr="00B855E2" w:rsidRDefault="00B855E2" w:rsidP="005C44C1">
      <w:pPr>
        <w:pStyle w:val="Heading3"/>
      </w:pPr>
      <w:bookmarkStart w:id="60" w:name="_Toc217411457"/>
      <w:r w:rsidRPr="00B855E2">
        <w:t>Đối với sinh viên</w:t>
      </w:r>
      <w:bookmarkEnd w:id="60"/>
    </w:p>
    <w:p w14:paraId="7727A5C1" w14:textId="1BD12B2C" w:rsidR="00607627" w:rsidRDefault="00607627" w:rsidP="00607627">
      <w:pPr>
        <w:pStyle w:val="Noidung"/>
        <w:rPr>
          <w:sz w:val="24"/>
          <w:lang w:eastAsia="vi-VN"/>
        </w:rPr>
      </w:pPr>
      <w:r>
        <w:t xml:space="preserve">Hệ thống backend mới giúp tăng động lực học tập và sự gắn kết của sinh viên. Khi tham gia vào môi trường học trực tuyến, người học sẽ được trải nghiệm nhiều tính năng </w:t>
      </w:r>
      <w:r w:rsidR="00EE6740">
        <w:t>trò chơi</w:t>
      </w:r>
      <w:r>
        <w:t xml:space="preserve"> hóa như điểm thưởng, huy hiệu, và thăng cấp, tạo cảm giác tiến bộ rõ ràng sau mỗi lần hoàn thành nhiệm vụ hoặc vượt qua thử thách. Bảng xếp hạng liên tục cập nhật giúp sinh viên có thêm động lực cạnh tranh lành mạnh với bạn bè, từ đó nâng cao sự cố gắng mỗi ngày. Những phản hồi tức thời sau bài kiểm tra hoặc hoạt động luyện tập làm cho quá trình học luôn được duy trì liên tục, đồng thời hệ thống streak tracking khuyến khích sinh viên duy trì thói quen học đều đặn. Ngoài ra, các phần thưởng như trứng (egg rewards) hay hệ thống shop tạo cảm giác bất ngờ và đặt ra những mục tiêu ngắn hạn giúp sinh viên chủ động hơn trong quá trình học tập.</w:t>
      </w:r>
    </w:p>
    <w:p w14:paraId="470ECFC1" w14:textId="7523432A" w:rsidR="00607627" w:rsidRDefault="00607627" w:rsidP="00607627">
      <w:pPr>
        <w:pStyle w:val="Noidung"/>
      </w:pPr>
      <w:r>
        <w:t xml:space="preserve">Không chỉ dừng lại ở sự gắn kết và động lực, hệ thống còn hỗ trợ sinh viên rèn luyện chủ động, cá nhân hóa lộ trình học. Các chế độ luyện tập không giới hạn cùng với feedback tức thời cho phép sinh viên làm đi làm lại đến khi nắm chắc kiến thức. </w:t>
      </w:r>
      <w:r w:rsidR="00070D4D">
        <w:t>Chế độ thích ứng</w:t>
      </w:r>
      <w:r>
        <w:t xml:space="preserve"> tự động điều chỉnh độ khó phù hợp với trình độ hiện tại của mỗi cá nhân, giảm cảm giác quá tải hoặc nhàm chán. Dữ liệu phân tích cá nhân sẽ giúp sinh viên nhìn thấy điểm mạnh – yếu của mình, từ đó nhận được các gợi ý về nội dung cần cải thiện, kiểm soát tiến độ học tập rõ ràng và hiệu quả hơn.</w:t>
      </w:r>
    </w:p>
    <w:p w14:paraId="1E44F5A8" w14:textId="2623791F" w:rsidR="00607627" w:rsidRDefault="00607627" w:rsidP="00607627">
      <w:pPr>
        <w:pStyle w:val="Noidung"/>
      </w:pPr>
      <w:r>
        <w:t xml:space="preserve">Đặc biệt, với bảng </w:t>
      </w:r>
      <w:r w:rsidR="00070D4D">
        <w:t>điều khiển (dashboard)</w:t>
      </w:r>
      <w:r>
        <w:t xml:space="preserve"> cá nhân, mọi điểm số, xếp hạng, tiến độ học tập đều hiển thị trực quan theo thời gian thực. Hệ thống cũng cung cấp phân tích chi tiết theo từng cụm chuẩn đầu ra (LO), giúp mỗi sinh viên hiểu rõ năng lực cá nhân và lịch sử làm bài cũng được lưu lại, dễ dàng truy xuất để ôn luyện hoặc so sánh với kết quả trung bình của lớp. Việc theo dõi chuỗi ngày học liên tục càng củng cố thói quen chủ động và tự kiểm tra quá trình rèn luyện của bản thân.</w:t>
      </w:r>
    </w:p>
    <w:p w14:paraId="5CFC756E" w14:textId="4676D740" w:rsidR="00B855E2" w:rsidRPr="00B855E2" w:rsidRDefault="00B855E2" w:rsidP="005C44C1">
      <w:pPr>
        <w:pStyle w:val="Heading3"/>
      </w:pPr>
      <w:bookmarkStart w:id="61" w:name="_Toc217411458"/>
      <w:r w:rsidRPr="00B855E2">
        <w:t>Đối với giảng viên</w:t>
      </w:r>
      <w:bookmarkEnd w:id="61"/>
    </w:p>
    <w:p w14:paraId="040C42A4" w14:textId="50426994" w:rsidR="00607627" w:rsidRPr="00607627" w:rsidRDefault="00607627" w:rsidP="00607627">
      <w:pPr>
        <w:pStyle w:val="Noidung"/>
      </w:pPr>
      <w:r w:rsidRPr="00607627">
        <w:t xml:space="preserve">Giảng viên được hỗ trợ bởi một </w:t>
      </w:r>
      <w:r w:rsidR="00070D4D">
        <w:t>bảng điều khiển (dashboard)</w:t>
      </w:r>
      <w:r w:rsidRPr="00607627">
        <w:t xml:space="preserve"> trực quan tổng kết toàn bộ hiệu suất lớp học. Những dữ liệu phân tích sâu về từng câu hỏi, nhất là phân tích</w:t>
      </w:r>
      <w:r w:rsidR="00070D4D">
        <w:t xml:space="preserve"> </w:t>
      </w:r>
      <w:r w:rsidRPr="00607627">
        <w:t xml:space="preserve">phương án trả lời sai hay bị chọn nhầm, giúp thầy cô phát hiện sớm nhóm sinh viên có nguy cơ học yếu hoặc những chủ đề học chưa đạt yêu cầu. Việc nhận diện sinh viên có </w:t>
      </w:r>
      <w:r w:rsidRPr="00607627">
        <w:lastRenderedPageBreak/>
        <w:t>nguy cơ tụt lại phía sau trở nên dễ dàng hơn thông qua các báo cáo</w:t>
      </w:r>
      <w:r w:rsidR="00070D4D">
        <w:t xml:space="preserve"> dựa trên kết quả đầu ra</w:t>
      </w:r>
      <w:r w:rsidRPr="00607627">
        <w:t>, bám sát từng chuẩn đầu ra (PO, PLO, LO) và thậm chí có thể theo dõi tiến bộ theo thời gian thực.</w:t>
      </w:r>
    </w:p>
    <w:p w14:paraId="65653D75" w14:textId="5AD354AE" w:rsidR="00607627" w:rsidRPr="00607627" w:rsidRDefault="00607627" w:rsidP="00607627">
      <w:pPr>
        <w:pStyle w:val="Noidung"/>
      </w:pPr>
      <w:r w:rsidRPr="00607627">
        <w:t xml:space="preserve">Không chỉ vậy, hệ thống còn đem lại lợi ích rõ rệt về mặt tiết kiệm thời gian và công sức. Chức năng </w:t>
      </w:r>
      <w:r w:rsidR="00CF41FD">
        <w:t>tự động tính điểm</w:t>
      </w:r>
      <w:r w:rsidRPr="00607627">
        <w:t xml:space="preserve"> cho các bài trắc nghiệm giảm tải cho giảng viên khâu chấm điểm, ngân hàng câu hỏi tự động lưu trữ, phân loại và tái sử dụng tiện lợi. Chỉ với vài thao tác, giảng viên có thể tạo ra các đề kiểm tra mới bám sát phân bố chuẩn đầu ra nhờ tính năng </w:t>
      </w:r>
      <w:r w:rsidR="00CF41FD" w:rsidRPr="00CF41FD">
        <w:t>Bản thiết kế bài kiểm tra</w:t>
      </w:r>
      <w:r w:rsidRPr="00607627">
        <w:t>. Toàn bộ quá trình tổng hợp kết quả, tính điểm đều được hệ thống xử lý tự động và cung cấp các báo cáo có thể xuất ngay, hỗ trợ công việc quản lý học tập dễ dàng.</w:t>
      </w:r>
    </w:p>
    <w:p w14:paraId="77F38DF6" w14:textId="6D85D389" w:rsidR="00607627" w:rsidRDefault="00607627" w:rsidP="00607627">
      <w:pPr>
        <w:pStyle w:val="Noidung"/>
      </w:pPr>
      <w:r w:rsidRPr="00607627">
        <w:t xml:space="preserve">Đặc biệt với hệ thống phân tích dữ liệu thông minh, giảng viên nhận biết ngay lập tức các chủ đề sinh viên còn gặp khó khăn, từ đó có thể điều chỉnh nội dung giảng dạy hoặc phương pháp truyền đạt cho phù hợp. </w:t>
      </w:r>
      <w:r w:rsidR="00CF41FD" w:rsidRPr="00CF41FD">
        <w:t xml:space="preserve">Chức năng thử nghiệm A/B </w:t>
      </w:r>
      <w:r w:rsidRPr="00607627">
        <w:t xml:space="preserve">với các cấu hình </w:t>
      </w:r>
      <w:r w:rsidR="00CF41FD">
        <w:t>bài kiểm tra</w:t>
      </w:r>
      <w:r w:rsidRPr="00607627">
        <w:t xml:space="preserve"> khác nhau cũng giúp xác minh hiệu quả của tài liệu giảng dạy hiện tại, liên tục cải tiến phương pháp theo hướng lấy dữ liệu thực tế làm trọng tâm. Nhờ vậy, chất lượng giảng dạy được nâng cao, người học nhận được hỗ trợ kịp thời và chương trình đào tạo ngày càng tối ưu hơn.</w:t>
      </w:r>
    </w:p>
    <w:p w14:paraId="2A0F7492" w14:textId="69734CC1" w:rsidR="00A024B5" w:rsidRDefault="00A024B5" w:rsidP="00A024B5">
      <w:pPr>
        <w:pStyle w:val="Heading2"/>
        <w:rPr>
          <w:lang w:val="vi-VN"/>
        </w:rPr>
      </w:pPr>
      <w:bookmarkStart w:id="62" w:name="_Toc217411459"/>
      <w:r>
        <w:rPr>
          <w:lang w:val="vi-VN"/>
        </w:rPr>
        <w:t>Đối tượng sử dụng và các Kịch bản chính</w:t>
      </w:r>
      <w:bookmarkEnd w:id="62"/>
    </w:p>
    <w:p w14:paraId="3F467D76" w14:textId="77777777" w:rsidR="00A024B5" w:rsidRPr="00A024B5" w:rsidRDefault="00A024B5" w:rsidP="00A024B5">
      <w:pPr>
        <w:pStyle w:val="Noidung"/>
      </w:pPr>
      <w:r w:rsidRPr="00A024B5">
        <w:t>Để hiểu rõ hơn bối cảnh ứng dụng của hệ thống, phần này sẽ mô tả các nhóm đối tượng người dùng chính và các kịch bản sử dụng (use case) tiêu biểu mà hệ thống backend được thiết kế để phục vụ.</w:t>
      </w:r>
    </w:p>
    <w:p w14:paraId="0E47DF34" w14:textId="77777777" w:rsidR="00A024B5" w:rsidRPr="00A024B5" w:rsidRDefault="00A024B5" w:rsidP="00A024B5">
      <w:pPr>
        <w:pStyle w:val="Noidung"/>
      </w:pPr>
      <w:r w:rsidRPr="00A024B5">
        <w:t>Hệ thống hướng tới ba nhóm đối tượng người dùng chính trong môi trường giáo dục đại học:</w:t>
      </w:r>
    </w:p>
    <w:p w14:paraId="764A7E5E" w14:textId="77777777" w:rsidR="00A024B5" w:rsidRPr="00A024B5" w:rsidRDefault="00A024B5" w:rsidP="00A024B5">
      <w:pPr>
        <w:pStyle w:val="Noidung"/>
        <w:numPr>
          <w:ilvl w:val="0"/>
          <w:numId w:val="20"/>
        </w:numPr>
      </w:pPr>
      <w:r w:rsidRPr="00A024B5">
        <w:rPr>
          <w:b/>
          <w:bCs/>
        </w:rPr>
        <w:t>Sinh viên:</w:t>
      </w:r>
      <w:r w:rsidRPr="00A024B5">
        <w:t> Là người dùng cuối, trực tiếp tham gia vào các hoạt động học tập, làm bài kiểm tra, luyện tập và tương tác với các tính năng trò chơi hóa.</w:t>
      </w:r>
    </w:p>
    <w:p w14:paraId="22DEC9FF" w14:textId="77777777" w:rsidR="00A024B5" w:rsidRPr="00A024B5" w:rsidRDefault="00A024B5" w:rsidP="00A024B5">
      <w:pPr>
        <w:pStyle w:val="Noidung"/>
        <w:numPr>
          <w:ilvl w:val="0"/>
          <w:numId w:val="20"/>
        </w:numPr>
      </w:pPr>
      <w:r w:rsidRPr="00A024B5">
        <w:rPr>
          <w:b/>
          <w:bCs/>
        </w:rPr>
        <w:t>Giảng viên:</w:t>
      </w:r>
      <w:r w:rsidRPr="00A024B5">
        <w:t> Là người tạo và quản lý nội dung khóa học, thiết kế các bài kiểm tra, theo dõi tiến độ của sinh viên và sử dụng các công cụ phân tích để cải thiện chất lượng giảng dạy.</w:t>
      </w:r>
    </w:p>
    <w:p w14:paraId="57F7FA33" w14:textId="77777777" w:rsidR="00A024B5" w:rsidRPr="00A024B5" w:rsidRDefault="00A024B5" w:rsidP="00A024B5">
      <w:pPr>
        <w:pStyle w:val="Noidung"/>
        <w:numPr>
          <w:ilvl w:val="0"/>
          <w:numId w:val="20"/>
        </w:numPr>
      </w:pPr>
      <w:r w:rsidRPr="00A024B5">
        <w:rPr>
          <w:b/>
          <w:bCs/>
        </w:rPr>
        <w:lastRenderedPageBreak/>
        <w:t>Quản trị viên học vụ (Admin):</w:t>
      </w:r>
      <w:r w:rsidRPr="00A024B5">
        <w:t> Là người có quyền cao nhất, chịu trách nhiệm quản lý toàn bộ hệ thống, từ việc thiết lập chương trình đào tạo, quản lý tài khoản người dùng, đến việc phân công giảng dạy và giám sát hoạt động chung.</w:t>
      </w:r>
    </w:p>
    <w:p w14:paraId="4F6ECF13" w14:textId="569D071D" w:rsidR="00A024B5" w:rsidRDefault="00147A3B" w:rsidP="00147A3B">
      <w:pPr>
        <w:pStyle w:val="Heading2"/>
        <w:rPr>
          <w:lang w:val="vi-VN"/>
        </w:rPr>
      </w:pPr>
      <w:bookmarkStart w:id="63" w:name="_Toc217411460"/>
      <w:r>
        <w:rPr>
          <w:lang w:val="vi-VN"/>
        </w:rPr>
        <w:t>Các quy trình nghiệp vụ trọng yếu</w:t>
      </w:r>
      <w:bookmarkEnd w:id="63"/>
    </w:p>
    <w:p w14:paraId="6F5636BE" w14:textId="32AF3024" w:rsidR="00147A3B" w:rsidRPr="00147A3B" w:rsidRDefault="00147A3B" w:rsidP="00147A3B">
      <w:pPr>
        <w:pStyle w:val="Noidung"/>
      </w:pPr>
      <w:r w:rsidRPr="00147A3B">
        <w:t xml:space="preserve">Để </w:t>
      </w:r>
      <w:r w:rsidR="00C9297E">
        <w:t>khắc phục</w:t>
      </w:r>
      <w:r w:rsidRPr="00147A3B">
        <w:t xml:space="preserve"> các hạn chế của hệ thống cũ và đáp ứng mục tiêu đề ra, hệ thống backend được thiết kế để vận hành ba quy trình nghiệp vụ cốt lõi. Đây là những bài toán phức tạp đòi hỏi sự xử lý chính xác và hiệu năng cao từ phía máy chủ:</w:t>
      </w:r>
    </w:p>
    <w:p w14:paraId="597F16C6" w14:textId="77777777" w:rsidR="00147A3B" w:rsidRPr="00147A3B" w:rsidRDefault="00147A3B" w:rsidP="00147A3B">
      <w:pPr>
        <w:pStyle w:val="Noidung"/>
      </w:pPr>
      <w:r w:rsidRPr="00147A3B">
        <w:t>Thứ nhất: Quy trình số hóa và chuẩn hóa đánh giá năng lực</w:t>
      </w:r>
    </w:p>
    <w:p w14:paraId="7B999E97" w14:textId="77777777" w:rsidR="00147A3B" w:rsidRPr="00147A3B" w:rsidRDefault="00147A3B" w:rsidP="00147A3B">
      <w:pPr>
        <w:pStyle w:val="Noidung"/>
      </w:pPr>
      <w:r w:rsidRPr="00147A3B">
        <w:t>Hệ thống chuyển đổi phương pháp ra đề thi từ thủ công sang tự động hóa hoàn toàn. Thay vì chọn từng câu hỏi, giảng viên chỉ cần định nghĩa "Ma trận đề thi" (Blueprint) dựa trên các Chuẩn đầu ra (LO).</w:t>
      </w:r>
    </w:p>
    <w:p w14:paraId="4F65FFF0" w14:textId="77777777" w:rsidR="00147A3B" w:rsidRPr="00147A3B" w:rsidRDefault="00147A3B" w:rsidP="00147A3B">
      <w:pPr>
        <w:pStyle w:val="Noidung"/>
      </w:pPr>
      <w:r w:rsidRPr="00147A3B">
        <w:t>Vai trò của Backend: Hệ thống thực thi các thuật toán truy vấn ngẫu nhiên từ ngân hàng câu hỏi để sinh ra các mã đề khác nhau nhưng đảm bảo độ cân bằng về độ khó và tỷ lệ kiến thức (ví dụ: 40% câu hỏi thuộc LO1, 60% thuộc LO2). Quy trình này đảm bảo tính khách quan trong đánh giá và tiết kiệm tối đa thời gian cho giảng viên.</w:t>
      </w:r>
    </w:p>
    <w:p w14:paraId="17188869" w14:textId="77777777" w:rsidR="00147A3B" w:rsidRPr="00147A3B" w:rsidRDefault="00147A3B" w:rsidP="00147A3B">
      <w:pPr>
        <w:pStyle w:val="Noidung"/>
      </w:pPr>
      <w:r w:rsidRPr="00147A3B">
        <w:t>Thứ hai: Quy trình xử lý tương tác thời gian thực và Hệ thống động lực (Gamification)</w:t>
      </w:r>
    </w:p>
    <w:p w14:paraId="2335DF0A" w14:textId="77777777" w:rsidR="00147A3B" w:rsidRPr="00147A3B" w:rsidRDefault="00147A3B" w:rsidP="00147A3B">
      <w:pPr>
        <w:pStyle w:val="Noidung"/>
      </w:pPr>
      <w:r w:rsidRPr="00147A3B">
        <w:t>Khác với các hệ thống LMS tĩnh, nền tảng này tập trung vào trải nghiệm tức thì. Trong các phiên làm bài kiểm tra (Quiz) hoặc chế độ đua top, hệ thống phải phục vụ hàng trăm sinh viên thao tác cùng một lúc.</w:t>
      </w:r>
    </w:p>
    <w:p w14:paraId="64BA53A1" w14:textId="77777777" w:rsidR="00147A3B" w:rsidRPr="00147A3B" w:rsidRDefault="00147A3B" w:rsidP="00147A3B">
      <w:pPr>
        <w:pStyle w:val="Noidung"/>
      </w:pPr>
      <w:r w:rsidRPr="00147A3B">
        <w:t>Vai trò của Backend: Backend duy trì các kênh kết nối thời gian thực (Real-time sockets) để tiếp nhận câu trả lời, chấm điểm ngay lập tức (Instant Feedback) và kích hoạt song song các dịch vụ trò chơi hóa. Điểm kinh nghiệm (XP), vật phẩm ảo và thứ hạng trên Bảng xếp hạng (Leaderboard) được tính toán và cập nhật trong tích tắc, tạo ra vòng lặp phản hồi tích cực kích thích người học.</w:t>
      </w:r>
    </w:p>
    <w:p w14:paraId="6BEDA319" w14:textId="74FFDFAF" w:rsidR="00A92FD6" w:rsidRDefault="00A92FD6" w:rsidP="00A92FD6">
      <w:pPr>
        <w:pStyle w:val="Noidung"/>
      </w:pPr>
      <w:r>
        <w:t>Thứ ba: Quy trình quản trị và xử lý dữ liệu hàng loạt (Batch Processing) Để phục vụ quy mô đào tạo lớn, hệ thống cung cấp khả năng xử lý dữ liệu đầu vào khối lượng lớn, điển hình là việc nhập danh sách sinh viên đầu khóa hoặc ngân hàng câu hỏi từ các tệp tin bên ngoài (Excel, ZIP).</w:t>
      </w:r>
    </w:p>
    <w:p w14:paraId="09BAC4A7" w14:textId="34CB0FE9" w:rsidR="00F30ED7" w:rsidRPr="00607627" w:rsidRDefault="00147A3B" w:rsidP="00147A3B">
      <w:pPr>
        <w:pStyle w:val="Noidung"/>
      </w:pPr>
      <w:r>
        <w:lastRenderedPageBreak/>
        <w:t xml:space="preserve">Vai trò của Backend: Hệ thống thực hiện các cơ chế phân tích, xác thực dữ </w:t>
      </w:r>
      <w:r w:rsidR="00516018">
        <w:t>liệu</w:t>
      </w:r>
      <w:r>
        <w:t xml:space="preserve"> và sử dụng Giao </w:t>
      </w:r>
      <w:r w:rsidR="00516018">
        <w:t>tác</w:t>
      </w:r>
      <w:r>
        <w:t xml:space="preserve"> chặt chẽ. Điều này đảm bảo tính toàn vẹn </w:t>
      </w:r>
      <w:r w:rsidR="00C9297E">
        <w:t>cao</w:t>
      </w:r>
      <w:r>
        <w:t xml:space="preserve"> của dữ liệu: một tệp tin nhập vào sẽ được xử lý thành công toàn bộ hoặc hủy bỏ toàn bộ (rollback) nếu có lỗi, ngăn chặn triệt để tình trạng dữ liệu rác hoặc không đồng bộ.</w:t>
      </w:r>
      <w:r w:rsidR="00075BD3" w:rsidRPr="00607627">
        <w:br w:type="page"/>
      </w:r>
    </w:p>
    <w:p w14:paraId="1BAF2DE9" w14:textId="5C1A87C1" w:rsidR="00F30ED7" w:rsidRPr="00F30ED7" w:rsidRDefault="00F30ED7" w:rsidP="00F30ED7">
      <w:pPr>
        <w:pStyle w:val="Heading1"/>
      </w:pPr>
      <w:bookmarkStart w:id="64" w:name="_Toc217411461"/>
      <w:r w:rsidRPr="00F30ED7">
        <w:lastRenderedPageBreak/>
        <w:t>NGHIÊN CỨU LÝ THUYẾT</w:t>
      </w:r>
      <w:bookmarkEnd w:id="64"/>
      <w:r w:rsidRPr="00F30ED7">
        <w:t xml:space="preserve"> </w:t>
      </w:r>
    </w:p>
    <w:p w14:paraId="1CE1D638" w14:textId="101B9F1D" w:rsidR="000846BE" w:rsidRPr="000846BE" w:rsidRDefault="003E6A25" w:rsidP="000846BE">
      <w:pPr>
        <w:pStyle w:val="Noidung"/>
      </w:pPr>
      <w:r>
        <w:t>Chương này</w:t>
      </w:r>
      <w:r w:rsidR="000846BE" w:rsidRPr="000846BE">
        <w:t xml:space="preserve"> trình bày các lý thuyết nền tảng được nghiên cứu để chuẩn bị cho việc phát triển dự </w:t>
      </w:r>
      <w:r w:rsidR="00A701DC">
        <w:t>án</w:t>
      </w:r>
      <w:r w:rsidR="000846BE" w:rsidRPr="000846BE">
        <w:t xml:space="preserve">. Việc xây dựng một hệ thống backend ổn định đòi hỏi sự hiểu biết vững chắc về các công nghệ và kiến trúc được lựa chọn. Nội dung chương sẽ đi từ các khái niệm tổng quan như hệ thống phân tán, cơ sở dữ liệu, đến các công nghệ cụ thể như WebSocket, Docker, </w:t>
      </w:r>
      <w:r w:rsidR="00A432DE">
        <w:t>bộ đệm</w:t>
      </w:r>
      <w:r w:rsidR="000846BE" w:rsidRPr="000846BE">
        <w:t>, cùng với các nguyên tắc về bảo mật và kiểm thử. Mục tiêu của chương này là cung cấp một cơ sở kiến thức đủ mạnh để các quyết định thiết kế trong những chương sau được đưa ra một cách hợp lý và có cơ sở.</w:t>
      </w:r>
    </w:p>
    <w:p w14:paraId="276615C1" w14:textId="691B90EB" w:rsidR="000846BE" w:rsidRDefault="009A46E7" w:rsidP="003E6A25">
      <w:pPr>
        <w:pStyle w:val="Heading2"/>
        <w:rPr>
          <w:lang w:val="vi-VN"/>
        </w:rPr>
      </w:pPr>
      <w:bookmarkStart w:id="65" w:name="_Toc217411462"/>
      <w:r>
        <w:rPr>
          <w:lang w:val="vi-VN"/>
        </w:rPr>
        <w:t>Tổng quan về Hệ thống Quản lý Học tập (LMS)</w:t>
      </w:r>
      <w:bookmarkEnd w:id="65"/>
    </w:p>
    <w:p w14:paraId="237E8874" w14:textId="61936CF9" w:rsidR="009A46E7" w:rsidRPr="009A46E7" w:rsidRDefault="009A46E7" w:rsidP="009A46E7">
      <w:pPr>
        <w:pStyle w:val="Noidung"/>
      </w:pPr>
      <w:r w:rsidRPr="009A46E7">
        <w:rPr>
          <w:rStyle w:val="ng-star-inserted1"/>
        </w:rPr>
        <w:t>Hệ thống Quản lý Học tập  là một ứng dụng phần mềm được thiết kế để quản trị, lưu trữ, theo dõi, báo cáo và phân phối các nội dung giáo dục hoặc các chương trình đào tạo. Trong bối cảnh giáo dục hiện đại, LMS đóng vai trò như một "ngôi trường số", nơi các hoạt động dạy và học được diễn ra trên môi trường trực tuyến. Các hệ thống LMS phổ biến trên thế giới như Moodle, Canvas, hay Blackboard đã trở thành công cụ không thể thiếu tại nhiều cơ sở giáo dục, cung cấp các chức năng cơ bản như quản lý khóa học, phân phối tài liệu, tổ chức diễn đàn thảo luận và thực hiện các bài kiểm tra trực tuyến.</w:t>
      </w:r>
    </w:p>
    <w:p w14:paraId="48459CF0" w14:textId="53FF3EE9" w:rsidR="009A46E7" w:rsidRDefault="009A46E7" w:rsidP="009A46E7">
      <w:pPr>
        <w:pStyle w:val="Noidung"/>
        <w:rPr>
          <w:rStyle w:val="ng-star-inserted1"/>
        </w:rPr>
      </w:pPr>
      <w:r w:rsidRPr="009A46E7">
        <w:rPr>
          <w:rStyle w:val="ng-star-inserted1"/>
        </w:rPr>
        <w:t xml:space="preserve">Tuy nhiên, qua quá trình nghiên cứu và khảo sát, có thể thấy các hệ thống LMS thương mại hoặc mã nguồn mở phổ biến này thường bộc lộ một số hạn chế khi áp dụng vào bối cảnh giáo dục đại học tại Việt Nam. Thứ nhất, khả năng tùy biến để đáp ứng các yêu cầu quản lý chương trình đào tạo theo chuẩn đầu ra (PO, PLO, LO) và các quy định kiểm định đặc thù (như AUN-QA) thường rất hạn chế hoặc đòi hỏi nỗ lực kỹ thuật phức tạp. Thứ hai, các hệ thống này thường thiếu đi các yếu tố trò chơi hóa </w:t>
      </w:r>
      <w:r w:rsidR="009923A1">
        <w:rPr>
          <w:rStyle w:val="ng-star-inserted1"/>
        </w:rPr>
        <w:t xml:space="preserve"> </w:t>
      </w:r>
      <w:r w:rsidRPr="009A46E7">
        <w:rPr>
          <w:rStyle w:val="ng-star-inserted1"/>
        </w:rPr>
        <w:t xml:space="preserve">được tích hợp sâu, dẫn đến trải nghiệm học tập có phần đơn điệu và chưa đủ sức hấp dẫn để duy trì động lực lâu dài cho sinh viên. Do đó, việc nghiên cứu và xây dựng một hệ thống backend tùy chỉnh là cần thiết để khắc phục những nhược điểm này, tạo ra một nền tảng vừa </w:t>
      </w:r>
      <w:r w:rsidR="00DD439E">
        <w:rPr>
          <w:rStyle w:val="ng-star-inserted1"/>
        </w:rPr>
        <w:t>hiệu quả</w:t>
      </w:r>
      <w:r w:rsidRPr="009A46E7">
        <w:rPr>
          <w:rStyle w:val="ng-star-inserted1"/>
        </w:rPr>
        <w:t xml:space="preserve"> về mặt quản lý học thuật, vừa hấp dẫn về mặt trải nghiệm người dùng.</w:t>
      </w:r>
    </w:p>
    <w:p w14:paraId="31B9C2BB" w14:textId="77777777" w:rsidR="00A024B5" w:rsidRPr="00A024B5" w:rsidRDefault="00A024B5" w:rsidP="00A024B5">
      <w:pPr>
        <w:pStyle w:val="Noidung"/>
      </w:pPr>
      <w:r w:rsidRPr="00A024B5">
        <w:t>Trên thị trường hiện nay, các hệ thống LMS có thể được phân loại thành ba nhóm chính, mỗi nhóm có những ưu và nhược điểm riêng khi xét đến việc triển khai tại một cơ sở giáo dục đại học.</w:t>
      </w:r>
    </w:p>
    <w:p w14:paraId="6A7AF3A6" w14:textId="6F95AC21" w:rsidR="00560F8D" w:rsidRPr="00560F8D" w:rsidRDefault="00560F8D" w:rsidP="00560F8D">
      <w:pPr>
        <w:pStyle w:val="Caption"/>
        <w:keepNext/>
        <w:rPr>
          <w:lang w:val="vi-VN"/>
        </w:rPr>
      </w:pPr>
      <w:bookmarkStart w:id="66" w:name="_Toc217411518"/>
      <w:r w:rsidRPr="00560F8D">
        <w:rPr>
          <w:lang w:val="vi-VN"/>
        </w:rPr>
        <w:lastRenderedPageBreak/>
        <w:t xml:space="preserve">Bảng </w:t>
      </w:r>
      <w:r w:rsidR="00ED1B5F">
        <w:rPr>
          <w:lang w:val="vi-VN"/>
        </w:rPr>
        <w:fldChar w:fldCharType="begin"/>
      </w:r>
      <w:r w:rsidR="00ED1B5F">
        <w:rPr>
          <w:lang w:val="vi-VN"/>
        </w:rPr>
        <w:instrText xml:space="preserve"> STYLEREF 1 \s </w:instrText>
      </w:r>
      <w:r w:rsidR="00ED1B5F">
        <w:rPr>
          <w:lang w:val="vi-VN"/>
        </w:rPr>
        <w:fldChar w:fldCharType="separate"/>
      </w:r>
      <w:r w:rsidR="00ED1B5F">
        <w:rPr>
          <w:noProof/>
          <w:lang w:val="vi-VN"/>
        </w:rPr>
        <w:t>2</w:t>
      </w:r>
      <w:r w:rsidR="00ED1B5F">
        <w:rPr>
          <w:lang w:val="vi-VN"/>
        </w:rPr>
        <w:fldChar w:fldCharType="end"/>
      </w:r>
      <w:r w:rsidR="00ED1B5F">
        <w:rPr>
          <w:lang w:val="vi-VN"/>
        </w:rPr>
        <w:t>.</w:t>
      </w:r>
      <w:r w:rsidR="00ED1B5F">
        <w:rPr>
          <w:lang w:val="vi-VN"/>
        </w:rPr>
        <w:fldChar w:fldCharType="begin"/>
      </w:r>
      <w:r w:rsidR="00ED1B5F">
        <w:rPr>
          <w:lang w:val="vi-VN"/>
        </w:rPr>
        <w:instrText xml:space="preserve"> SEQ Bảng \* ARABIC \s 1 </w:instrText>
      </w:r>
      <w:r w:rsidR="00ED1B5F">
        <w:rPr>
          <w:lang w:val="vi-VN"/>
        </w:rPr>
        <w:fldChar w:fldCharType="separate"/>
      </w:r>
      <w:r w:rsidR="00ED1B5F">
        <w:rPr>
          <w:noProof/>
          <w:lang w:val="vi-VN"/>
        </w:rPr>
        <w:t>1</w:t>
      </w:r>
      <w:r w:rsidR="00ED1B5F">
        <w:rPr>
          <w:lang w:val="vi-VN"/>
        </w:rPr>
        <w:fldChar w:fldCharType="end"/>
      </w:r>
      <w:r w:rsidRPr="00560F8D">
        <w:rPr>
          <w:lang w:val="vi-VN"/>
        </w:rPr>
        <w:t xml:space="preserve"> </w:t>
      </w:r>
      <w:r w:rsidRPr="00344E0B">
        <w:rPr>
          <w:lang w:val="vi-VN"/>
        </w:rPr>
        <w:t>So sánh các loại hình hệ thống LMS</w:t>
      </w:r>
      <w:bookmarkEnd w:id="66"/>
    </w:p>
    <w:tbl>
      <w:tblPr>
        <w:tblStyle w:val="TableGrid"/>
        <w:tblW w:w="0" w:type="auto"/>
        <w:tblLook w:val="04A0" w:firstRow="1" w:lastRow="0" w:firstColumn="1" w:lastColumn="0" w:noHBand="0" w:noVBand="1"/>
      </w:tblPr>
      <w:tblGrid>
        <w:gridCol w:w="1413"/>
        <w:gridCol w:w="2126"/>
        <w:gridCol w:w="2418"/>
        <w:gridCol w:w="3105"/>
      </w:tblGrid>
      <w:tr w:rsidR="00A024B5" w:rsidRPr="00A024B5" w14:paraId="33C151C3" w14:textId="77777777" w:rsidTr="009923A1">
        <w:tc>
          <w:tcPr>
            <w:tcW w:w="1413" w:type="dxa"/>
            <w:vAlign w:val="center"/>
            <w:hideMark/>
          </w:tcPr>
          <w:p w14:paraId="771F9360" w14:textId="77777777" w:rsidR="00A024B5" w:rsidRPr="00A024B5" w:rsidRDefault="00A024B5" w:rsidP="00060FC3">
            <w:pPr>
              <w:pStyle w:val="noidungbang"/>
              <w:spacing w:before="120" w:after="120"/>
              <w:jc w:val="center"/>
            </w:pPr>
            <w:r w:rsidRPr="00A024B5">
              <w:t>Loại hình</w:t>
            </w:r>
          </w:p>
        </w:tc>
        <w:tc>
          <w:tcPr>
            <w:tcW w:w="2126" w:type="dxa"/>
            <w:vAlign w:val="center"/>
            <w:hideMark/>
          </w:tcPr>
          <w:p w14:paraId="1165BBFE" w14:textId="77777777" w:rsidR="00A024B5" w:rsidRPr="00A024B5" w:rsidRDefault="00A024B5" w:rsidP="00060FC3">
            <w:pPr>
              <w:pStyle w:val="noidungbang"/>
              <w:spacing w:before="120" w:after="120"/>
              <w:jc w:val="center"/>
            </w:pPr>
            <w:r w:rsidRPr="00A024B5">
              <w:t>Đại diện tiêu biểu</w:t>
            </w:r>
          </w:p>
        </w:tc>
        <w:tc>
          <w:tcPr>
            <w:tcW w:w="2418" w:type="dxa"/>
            <w:vAlign w:val="center"/>
            <w:hideMark/>
          </w:tcPr>
          <w:p w14:paraId="06E9CB54" w14:textId="77777777" w:rsidR="00A024B5" w:rsidRPr="00A024B5" w:rsidRDefault="00A024B5" w:rsidP="00060FC3">
            <w:pPr>
              <w:pStyle w:val="noidungbang"/>
              <w:spacing w:before="120" w:after="120"/>
              <w:jc w:val="center"/>
            </w:pPr>
            <w:r w:rsidRPr="00A024B5">
              <w:t>Ưu điểm</w:t>
            </w:r>
          </w:p>
        </w:tc>
        <w:tc>
          <w:tcPr>
            <w:tcW w:w="0" w:type="auto"/>
            <w:vAlign w:val="center"/>
            <w:hideMark/>
          </w:tcPr>
          <w:p w14:paraId="522A1701" w14:textId="77777777" w:rsidR="00A024B5" w:rsidRPr="00A024B5" w:rsidRDefault="00A024B5" w:rsidP="00060FC3">
            <w:pPr>
              <w:pStyle w:val="noidungbang"/>
              <w:spacing w:before="120" w:after="120"/>
              <w:jc w:val="center"/>
            </w:pPr>
            <w:r w:rsidRPr="00A024B5">
              <w:t>Nhược điểm</w:t>
            </w:r>
          </w:p>
        </w:tc>
      </w:tr>
      <w:tr w:rsidR="00A024B5" w:rsidRPr="00A024B5" w14:paraId="555ABCF0" w14:textId="77777777" w:rsidTr="009923A1">
        <w:tc>
          <w:tcPr>
            <w:tcW w:w="1413" w:type="dxa"/>
            <w:vAlign w:val="center"/>
            <w:hideMark/>
          </w:tcPr>
          <w:p w14:paraId="1A6A7BDC" w14:textId="77777777" w:rsidR="00A024B5" w:rsidRPr="00A024B5" w:rsidRDefault="00A024B5" w:rsidP="00060FC3">
            <w:pPr>
              <w:pStyle w:val="noidungbang"/>
              <w:spacing w:before="120" w:after="120"/>
              <w:jc w:val="center"/>
            </w:pPr>
            <w:r w:rsidRPr="00A024B5">
              <w:t>Mã nguồn mở</w:t>
            </w:r>
          </w:p>
        </w:tc>
        <w:tc>
          <w:tcPr>
            <w:tcW w:w="2126" w:type="dxa"/>
            <w:vAlign w:val="center"/>
            <w:hideMark/>
          </w:tcPr>
          <w:p w14:paraId="021E6E7C" w14:textId="77777777" w:rsidR="00A024B5" w:rsidRPr="00A024B5" w:rsidRDefault="00A024B5" w:rsidP="00060FC3">
            <w:pPr>
              <w:pStyle w:val="noidungbang"/>
              <w:spacing w:before="120" w:after="120"/>
              <w:jc w:val="center"/>
            </w:pPr>
            <w:r w:rsidRPr="00A024B5">
              <w:t>Moodle, Sakai</w:t>
            </w:r>
          </w:p>
        </w:tc>
        <w:tc>
          <w:tcPr>
            <w:tcW w:w="2418" w:type="dxa"/>
            <w:vAlign w:val="center"/>
            <w:hideMark/>
          </w:tcPr>
          <w:p w14:paraId="64812A11" w14:textId="77777777" w:rsidR="00A024B5" w:rsidRPr="00A024B5" w:rsidRDefault="00A024B5" w:rsidP="00060FC3">
            <w:pPr>
              <w:pStyle w:val="noidungbang"/>
              <w:spacing w:before="120" w:after="120"/>
              <w:jc w:val="center"/>
            </w:pPr>
            <w:r w:rsidRPr="00A024B5">
              <w:t>Miễn phí bản quyền; Cộng đồng lớn; Khả năng tùy biến cao nếu có đủ nguồn lực kỹ thuật.</w:t>
            </w:r>
          </w:p>
        </w:tc>
        <w:tc>
          <w:tcPr>
            <w:tcW w:w="0" w:type="auto"/>
            <w:vAlign w:val="center"/>
            <w:hideMark/>
          </w:tcPr>
          <w:p w14:paraId="4A37AFA9" w14:textId="77777777" w:rsidR="00A024B5" w:rsidRPr="00A024B5" w:rsidRDefault="00A024B5" w:rsidP="00060FC3">
            <w:pPr>
              <w:pStyle w:val="noidungbang"/>
              <w:spacing w:before="120" w:after="120"/>
              <w:jc w:val="center"/>
            </w:pPr>
            <w:r w:rsidRPr="00A024B5">
              <w:t>Đòi hỏi chi phí hạ tầng và nhân sự vận hành; Giao diện mặc định thường kém hấp dẫn; Khó khăn trong việc nâng cấp.</w:t>
            </w:r>
          </w:p>
        </w:tc>
      </w:tr>
      <w:tr w:rsidR="00A024B5" w:rsidRPr="00A024B5" w14:paraId="7AC07CAA" w14:textId="77777777" w:rsidTr="009923A1">
        <w:tc>
          <w:tcPr>
            <w:tcW w:w="1413" w:type="dxa"/>
            <w:vAlign w:val="center"/>
            <w:hideMark/>
          </w:tcPr>
          <w:p w14:paraId="150F1529" w14:textId="77777777" w:rsidR="00A024B5" w:rsidRPr="00A024B5" w:rsidRDefault="00A024B5" w:rsidP="00060FC3">
            <w:pPr>
              <w:pStyle w:val="noidungbang"/>
              <w:spacing w:before="120" w:after="120"/>
              <w:jc w:val="center"/>
            </w:pPr>
            <w:r w:rsidRPr="00A024B5">
              <w:t>Thương mại</w:t>
            </w:r>
          </w:p>
        </w:tc>
        <w:tc>
          <w:tcPr>
            <w:tcW w:w="2126" w:type="dxa"/>
            <w:vAlign w:val="center"/>
            <w:hideMark/>
          </w:tcPr>
          <w:p w14:paraId="7EAB94CA" w14:textId="77777777" w:rsidR="00A024B5" w:rsidRPr="00A024B5" w:rsidRDefault="00A024B5" w:rsidP="00060FC3">
            <w:pPr>
              <w:pStyle w:val="noidungbang"/>
              <w:spacing w:before="120" w:after="120"/>
              <w:jc w:val="center"/>
            </w:pPr>
            <w:r w:rsidRPr="00A024B5">
              <w:t>Blackboard, Canvas</w:t>
            </w:r>
          </w:p>
        </w:tc>
        <w:tc>
          <w:tcPr>
            <w:tcW w:w="2418" w:type="dxa"/>
            <w:vAlign w:val="center"/>
            <w:hideMark/>
          </w:tcPr>
          <w:p w14:paraId="177813DA" w14:textId="77777777" w:rsidR="00A024B5" w:rsidRPr="00A024B5" w:rsidRDefault="00A024B5" w:rsidP="00060FC3">
            <w:pPr>
              <w:pStyle w:val="noidungbang"/>
              <w:spacing w:before="120" w:after="120"/>
              <w:jc w:val="center"/>
            </w:pPr>
            <w:r w:rsidRPr="00A024B5">
              <w:t>Giải pháp trọn gói, ổn định; Hỗ trợ kỹ thuật chuyên nghiệp; Giao diện thân thiện.</w:t>
            </w:r>
          </w:p>
        </w:tc>
        <w:tc>
          <w:tcPr>
            <w:tcW w:w="0" w:type="auto"/>
            <w:vAlign w:val="center"/>
            <w:hideMark/>
          </w:tcPr>
          <w:p w14:paraId="749E5F72" w14:textId="77777777" w:rsidR="00A024B5" w:rsidRPr="00A024B5" w:rsidRDefault="00A024B5" w:rsidP="00060FC3">
            <w:pPr>
              <w:pStyle w:val="noidungbang"/>
              <w:spacing w:before="120" w:after="120"/>
              <w:jc w:val="center"/>
            </w:pPr>
            <w:r w:rsidRPr="00A024B5">
              <w:t>Chi phí bản quyền rất cao; Bị phụ thuộc vào nhà cung cấp; Khả năng tùy biến hạn chế.</w:t>
            </w:r>
          </w:p>
        </w:tc>
      </w:tr>
      <w:tr w:rsidR="00A024B5" w:rsidRPr="00303D24" w14:paraId="5EAFCA31" w14:textId="77777777" w:rsidTr="009923A1">
        <w:tc>
          <w:tcPr>
            <w:tcW w:w="1413" w:type="dxa"/>
            <w:vAlign w:val="center"/>
            <w:hideMark/>
          </w:tcPr>
          <w:p w14:paraId="457B8775" w14:textId="77777777" w:rsidR="00A024B5" w:rsidRPr="00A024B5" w:rsidRDefault="00A024B5" w:rsidP="00060FC3">
            <w:pPr>
              <w:pStyle w:val="noidungbang"/>
              <w:spacing w:before="120" w:after="120"/>
              <w:jc w:val="center"/>
            </w:pPr>
            <w:r w:rsidRPr="00A024B5">
              <w:t>Tùy chỉnh</w:t>
            </w:r>
          </w:p>
        </w:tc>
        <w:tc>
          <w:tcPr>
            <w:tcW w:w="2126" w:type="dxa"/>
            <w:vAlign w:val="center"/>
            <w:hideMark/>
          </w:tcPr>
          <w:p w14:paraId="2F087D87" w14:textId="523660E4" w:rsidR="00A024B5" w:rsidRPr="00A432DE" w:rsidRDefault="00A024B5" w:rsidP="00060FC3">
            <w:pPr>
              <w:pStyle w:val="noidungbang"/>
              <w:spacing w:before="120" w:after="120"/>
              <w:jc w:val="center"/>
              <w:rPr>
                <w:lang w:val="vi-VN"/>
              </w:rPr>
            </w:pPr>
            <w:r w:rsidRPr="00A024B5">
              <w:t>Dự án này</w:t>
            </w:r>
          </w:p>
        </w:tc>
        <w:tc>
          <w:tcPr>
            <w:tcW w:w="2418" w:type="dxa"/>
            <w:vAlign w:val="center"/>
            <w:hideMark/>
          </w:tcPr>
          <w:p w14:paraId="73C47EB4" w14:textId="77777777" w:rsidR="00A024B5" w:rsidRPr="00CD389B" w:rsidRDefault="00A024B5" w:rsidP="00060FC3">
            <w:pPr>
              <w:pStyle w:val="noidungbang"/>
              <w:spacing w:before="120" w:after="120"/>
              <w:jc w:val="center"/>
              <w:rPr>
                <w:lang w:val="vi-VN"/>
              </w:rPr>
            </w:pPr>
            <w:r w:rsidRPr="00CD389B">
              <w:rPr>
                <w:lang w:val="vi-VN"/>
              </w:rPr>
              <w:t>Đáp ứng chính xác nghiệp vụ đặc thù; Toàn quyền sở hữu mã nguồn; Tích hợp sâu các tính năng độc đáo.</w:t>
            </w:r>
          </w:p>
        </w:tc>
        <w:tc>
          <w:tcPr>
            <w:tcW w:w="0" w:type="auto"/>
            <w:vAlign w:val="center"/>
            <w:hideMark/>
          </w:tcPr>
          <w:p w14:paraId="543DB75A" w14:textId="77777777" w:rsidR="00A024B5" w:rsidRPr="00CD389B" w:rsidRDefault="00A024B5" w:rsidP="00060FC3">
            <w:pPr>
              <w:pStyle w:val="noidungbang"/>
              <w:spacing w:before="120" w:after="120"/>
              <w:jc w:val="center"/>
              <w:rPr>
                <w:lang w:val="vi-VN"/>
              </w:rPr>
            </w:pPr>
            <w:r w:rsidRPr="00CD389B">
              <w:rPr>
                <w:lang w:val="vi-VN"/>
              </w:rPr>
              <w:t>Chi phí và thời gian phát triển ban đầu lớn; Đòi hỏi đội ngũ phát triển để bảo trì và nâng cấp.</w:t>
            </w:r>
          </w:p>
        </w:tc>
      </w:tr>
    </w:tbl>
    <w:p w14:paraId="000E71D1" w14:textId="56EC0126" w:rsidR="009A46E7" w:rsidRPr="009A46E7" w:rsidRDefault="00A024B5" w:rsidP="001A4D5E">
      <w:pPr>
        <w:pStyle w:val="Noidung"/>
      </w:pPr>
      <w:r w:rsidRPr="00A024B5">
        <w:t>Việc lựa chọn xây dựng một hệ thống tùy chỉnh, dù tốn nhiều công sức ban đầu, lại là hướng đi chiến lược cho phép giải quyết triệt để các bài toán nghiệp vụ phức tạp và tạo ra lợi thế cạnh tranh bằng những trải nghiệm học tập độc đáo mà các giải pháp có sẵn không thể cung cấp.</w:t>
      </w:r>
    </w:p>
    <w:p w14:paraId="3E52FED9" w14:textId="741C727C" w:rsidR="000846BE" w:rsidRDefault="009A46E7" w:rsidP="003E6A25">
      <w:pPr>
        <w:pStyle w:val="Heading2"/>
        <w:rPr>
          <w:lang w:val="vi-VN"/>
        </w:rPr>
      </w:pPr>
      <w:bookmarkStart w:id="67" w:name="_Toc217411463"/>
      <w:r>
        <w:rPr>
          <w:lang w:val="vi-VN"/>
        </w:rPr>
        <w:t>Lý thuyết về Trò chơi hóa trong giáo dục</w:t>
      </w:r>
      <w:bookmarkEnd w:id="67"/>
    </w:p>
    <w:p w14:paraId="1A70D4B1" w14:textId="77777777" w:rsidR="0004647D" w:rsidRPr="0004647D" w:rsidRDefault="0004647D" w:rsidP="0004647D">
      <w:pPr>
        <w:pStyle w:val="Noidung"/>
      </w:pPr>
      <w:r w:rsidRPr="0004647D">
        <w:t>Trò chơi hóa, hay Gamification, được định nghĩa là việc ứng dụng các yếu tố thiết kế và nguyên tắc của trò chơi vào những bối cảnh không phải trò chơi, nhằm mục đích tăng cường sự tương tác, tạo động lực và giải quyết các vấn đề. Trong lĩnh vực giáo dục, Gamification không có nghĩa là biến việc học thành một trò chơi, mà là chắt lọc những cơ chế tâm lý hấp dẫn nhất của trò chơi để khiến quá trình học tập trở nên thú vị và hiệu quả hơn. Nền tảng của Gamification dựa trên các lý thuyết về động lực học của con người, đặc biệt là Thuyết Tự quyết (Self-Determination Theory), cho rằng con người có ba nhu cầu tâm lý cơ bản: sự tự chủ (Autonomy), năng lực (Competence), và sự kết nối (Relatedness). Một hệ thống học tập được trò chơi hóa tốt sẽ đáp ứng được cả ba nhu cầu này.</w:t>
      </w:r>
    </w:p>
    <w:p w14:paraId="759C54B4" w14:textId="1E060463" w:rsidR="0004647D" w:rsidRPr="0004647D" w:rsidRDefault="0004647D" w:rsidP="0004647D">
      <w:pPr>
        <w:pStyle w:val="Noidung"/>
      </w:pPr>
      <w:r w:rsidRPr="0004647D">
        <w:lastRenderedPageBreak/>
        <w:t>Để triển khai Gamification, người ta thường sử dụng các cơ chế và thành phần quen thuộc trong game. Các cơ chế này khi được áp dụng một cách hợp lý sẽ tạo ra một vòng lặp tương tác tích cực cho người học</w:t>
      </w:r>
      <w:r w:rsidR="004F131D">
        <w:fldChar w:fldCharType="begin"/>
      </w:r>
      <w:r w:rsidR="004F131D">
        <w:instrText xml:space="preserve"> ADDIN ZOTERO_ITEM CSL_CITATION {"citationID":"Fxdy8Juz","properties":{"formattedCitation":"[1]","plainCitation":"[1]","noteIndex":0},"citationItems":[{"id":122,"uris":["http://zotero.org/users/local/spty5A6U/items/G2WZYXA3"],"itemData":{"id":122,"type":"book","abstract":"The new era of Gamification and Human-Focused Design optimizes for motivation and engagement over traditional Function-Focused Design. Within the industry, studies on game mechanics and behavioral psychology have become proliferate. However, few people understand how to merge the two fields into experience designs that reliably increases business metrics and generates a return on investment. Gamification Pioneer Yu-kai Chou takes readers on a journey to learn his sixteen years of obsessive research in creating the Octalysis Framework, and how to apply the framework to create engaging and successful experiences in their product, workplace, marketing, and personal lives","event-place":"Fremont, CA","ISBN":"978-1-5117-4404-1","language":"eng","number-of-pages":"499","publisher":"Octalysis Media","publisher-place":"Fremont, CA","source":"K10plus ISBN","title":"Actionable gamification: beyond points, badges, and leaderboards","title-short":"Actionable gamification","author":[{"family":"Chou","given":"Yu-kai"},{"family":"Mechelen","given":"Erik","dropping-particle":"von"}],"issued":{"date-parts":[["2016"]]}}}],"schema":"https://github.com/citation-style-language/schema/raw/master/csl-citation.json"} </w:instrText>
      </w:r>
      <w:r w:rsidR="004F131D">
        <w:fldChar w:fldCharType="separate"/>
      </w:r>
      <w:r w:rsidR="004F131D" w:rsidRPr="004F131D">
        <w:t>[1]</w:t>
      </w:r>
      <w:r w:rsidR="004F131D">
        <w:fldChar w:fldCharType="end"/>
      </w:r>
      <w:r w:rsidRPr="0004647D">
        <w:t>:</w:t>
      </w:r>
    </w:p>
    <w:p w14:paraId="096A6565" w14:textId="77777777" w:rsidR="0004647D" w:rsidRPr="0004647D" w:rsidRDefault="0004647D">
      <w:pPr>
        <w:pStyle w:val="Noidung"/>
        <w:numPr>
          <w:ilvl w:val="0"/>
          <w:numId w:val="11"/>
        </w:numPr>
      </w:pPr>
      <w:r w:rsidRPr="0004647D">
        <w:rPr>
          <w:b/>
          <w:bCs/>
        </w:rPr>
        <w:t>Điểm (Points):</w:t>
      </w:r>
      <w:r w:rsidRPr="0004647D">
        <w:t> Thường là điểm kinh nghiệm (XP), đóng vai trò là thước đo định lượng cho sự nỗ lực và tiến bộ. Mỗi hành động tích cực như hoàn thành bài học, trả lời đúng câu hỏi đều có thể được thưởng điểm, mang lại cảm giác thỏa mãn tức thì.</w:t>
      </w:r>
    </w:p>
    <w:p w14:paraId="51C08BA9" w14:textId="77777777" w:rsidR="0004647D" w:rsidRPr="0004647D" w:rsidRDefault="0004647D">
      <w:pPr>
        <w:pStyle w:val="Noidung"/>
        <w:numPr>
          <w:ilvl w:val="0"/>
          <w:numId w:val="11"/>
        </w:numPr>
      </w:pPr>
      <w:r w:rsidRPr="0004647D">
        <w:rPr>
          <w:b/>
          <w:bCs/>
        </w:rPr>
        <w:t>Cấp độ (Levels):</w:t>
      </w:r>
      <w:r w:rsidRPr="0004647D">
        <w:t> Cấp độ đại diện cho sự trưởng thành và thành thạo của người học trong hệ thống. Việc "lên cấp" không chỉ là một cột mốc đánh dấu sự tiến bộ mà còn có thể mở khóa các nội dung hoặc tính năng mới, tạo ra mục tiêu dài hạn.</w:t>
      </w:r>
    </w:p>
    <w:p w14:paraId="62BAC688" w14:textId="502B0C7F" w:rsidR="0004647D" w:rsidRPr="0004647D" w:rsidRDefault="0004647D" w:rsidP="00344E0B">
      <w:pPr>
        <w:pStyle w:val="Noidung"/>
        <w:numPr>
          <w:ilvl w:val="0"/>
          <w:numId w:val="11"/>
        </w:numPr>
      </w:pPr>
      <w:r w:rsidRPr="0004647D">
        <w:rPr>
          <w:b/>
          <w:bCs/>
        </w:rPr>
        <w:t>Huy hiệu (Badges) và Thành tựu (Achievements):</w:t>
      </w:r>
      <w:r w:rsidRPr="0004647D">
        <w:t> Đây là những phần thưởng mang tính biểu tượng, ghi nhận các thành tích cụ thể của người học. Huy hiệu đóng vai trò như một bộ sưu tập vinh danh, đáp ứng nhu cầu thể hiện năng lực.</w:t>
      </w:r>
    </w:p>
    <w:p w14:paraId="325F3E14" w14:textId="77777777" w:rsidR="0004647D" w:rsidRPr="0004647D" w:rsidRDefault="0004647D">
      <w:pPr>
        <w:pStyle w:val="Noidung"/>
        <w:numPr>
          <w:ilvl w:val="0"/>
          <w:numId w:val="11"/>
        </w:numPr>
      </w:pPr>
      <w:r w:rsidRPr="0004647D">
        <w:rPr>
          <w:b/>
          <w:bCs/>
        </w:rPr>
        <w:t>Bảng xếp hạng (Leaderboards):</w:t>
      </w:r>
      <w:r w:rsidRPr="0004647D">
        <w:t> Thúc đẩy yếu tố cạnh tranh lành mạnh bằng cách hiển thị thứ hạng của người học so với bạn bè hoặc toàn bộ hệ thống. Bảng xếp hạng cần được thiết kế cẩn thận để tránh gây nản lòng cho những người ở top dưới, ví dụ như chỉ hiển thị thứ hạng trong một nhóm nhỏ hoặc so sánh với những người có cùng trình độ.</w:t>
      </w:r>
    </w:p>
    <w:p w14:paraId="0ADD439C" w14:textId="77777777" w:rsidR="0004647D" w:rsidRDefault="0004647D">
      <w:pPr>
        <w:pStyle w:val="Noidung"/>
        <w:numPr>
          <w:ilvl w:val="0"/>
          <w:numId w:val="11"/>
        </w:numPr>
      </w:pPr>
      <w:r w:rsidRPr="0004647D">
        <w:rPr>
          <w:b/>
          <w:bCs/>
        </w:rPr>
        <w:t>Tiền tệ ảo (Virtual Currency) và Phần thưởng (Rewards):</w:t>
      </w:r>
      <w:r w:rsidRPr="0004647D">
        <w:t> Người học có thể tích lũy tiền tệ ảo thông qua các hoạt động học tập và dùng nó để "mua" các vật phẩm trong hệ thống (ví dụ: avatar, khung viền, hoặc các quyền lợi đặc biệt). Điều này tạo ra một nền kinh tế nhỏ, thúc đẩy sự tự chủ và mang lại giá trị thực tế cho nỗ lực của họ.</w:t>
      </w:r>
    </w:p>
    <w:p w14:paraId="7A3EEAFA" w14:textId="77777777" w:rsidR="001A4D5E" w:rsidRPr="001A4D5E" w:rsidRDefault="001A4D5E" w:rsidP="001A4D5E">
      <w:pPr>
        <w:pStyle w:val="Noidung"/>
      </w:pPr>
      <w:r w:rsidRPr="001A4D5E">
        <w:t>Để hiểu rõ hơn về tính hiệu quả của các cơ chế trò chơi hóa, việc phân tích các ứng dụng giáo dục thành công là rất cần thiết.</w:t>
      </w:r>
    </w:p>
    <w:p w14:paraId="5AC97A72" w14:textId="77777777" w:rsidR="001A4D5E" w:rsidRPr="001A4D5E" w:rsidRDefault="001A4D5E" w:rsidP="001A4D5E">
      <w:pPr>
        <w:pStyle w:val="Noidung"/>
        <w:numPr>
          <w:ilvl w:val="0"/>
          <w:numId w:val="11"/>
        </w:numPr>
      </w:pPr>
      <w:r w:rsidRPr="001A4D5E">
        <w:t xml:space="preserve">Duolingo: Là một ví dụ điển hình về việc áp dụng gamification để dạy ngoại ngữ. Duolingo đã rất thành công trong việc sử dụng hệ thống "streak" (chuỗi </w:t>
      </w:r>
      <w:r w:rsidRPr="001A4D5E">
        <w:lastRenderedPageBreak/>
        <w:t>ngày học liên tục) để tạo thói quen cho người dùng. Hệ thống điểm kinh nghiệm (XP), bảng xếp hạng hàng tuần và hệ thống thành tựu (achievements) tạo ra một môi trường cạnh tranh lành mạnh và liên tục mang lại cảm giác tiến bộ. Các bài học ngắn, giống như các "màn chơi", giúp giảm cảm giác nhàm chán và phù hợp với việc học trên di động.</w:t>
      </w:r>
    </w:p>
    <w:p w14:paraId="7E6B4A8A" w14:textId="67345451" w:rsidR="001A4D5E" w:rsidRPr="001A4D5E" w:rsidRDefault="001A4D5E" w:rsidP="009923A1">
      <w:pPr>
        <w:pStyle w:val="Noidung"/>
        <w:numPr>
          <w:ilvl w:val="0"/>
          <w:numId w:val="37"/>
        </w:numPr>
      </w:pPr>
      <w:r w:rsidRPr="001A4D5E">
        <w:t>Khan Academy: </w:t>
      </w:r>
      <w:r w:rsidRPr="009923A1">
        <w:t>Nền tảng này sử dụng một hệ thống năng lượng (energy points), huy hiệu (badges) và avatar để khuyến khích người học. Khi người dùng hoàn thành các video bài giảng hoặc bài tập, họ sẽ nhận được điểm năng lượng. Các huy hiệu được trao cho các cột mốc quan</w:t>
      </w:r>
      <w:r w:rsidR="004E478E">
        <w:t xml:space="preserve"> trọng</w:t>
      </w:r>
      <w:r w:rsidRPr="009923A1">
        <w:t>. Cách tiếp cận của Khan Academy tập trung nhiều hơn vào việc ghi nhận thành tích và sự thành thạo, phù hợp với môi trường học thuật</w:t>
      </w:r>
      <w:r w:rsidRPr="001A4D5E">
        <w:t>.</w:t>
      </w:r>
    </w:p>
    <w:p w14:paraId="6D8DA81A" w14:textId="4DD1C55A" w:rsidR="001A4D5E" w:rsidRPr="0004647D" w:rsidRDefault="001A4D5E" w:rsidP="001A4D5E">
      <w:pPr>
        <w:pStyle w:val="Noidung"/>
      </w:pPr>
      <w:r w:rsidRPr="001A4D5E">
        <w:t xml:space="preserve">Từ việc phân tích các mô hình này, </w:t>
      </w:r>
      <w:r w:rsidR="00BE24A3">
        <w:t>đề tài “</w:t>
      </w:r>
      <w:r w:rsidR="00BE24A3" w:rsidRPr="00BE24A3">
        <w:rPr>
          <w:bCs/>
        </w:rPr>
        <w:t>Xây dựng hệ thống Backend cho nền tảng học tập trực tuyến có tích hợp yếu tố trò chơi</w:t>
      </w:r>
      <w:r w:rsidR="00BE24A3">
        <w:t xml:space="preserve">” </w:t>
      </w:r>
      <w:r w:rsidRPr="001A4D5E">
        <w:t>chắt lọc và áp dụng các nguyên tắc cốt lõi: tạo ra các vòng lặp phản hồi ngắn (trả lời câu hỏi -&gt; nhận điểm), đặt ra các mục tiêu cả ngắn hạn (hoàn thành quiz) và dài hạn (lên cấp), và thúc đẩy sự cạnh tranh cũng như ghi nhận thành tích thông qua bảng xếp hạng và huy hiệu.</w:t>
      </w:r>
    </w:p>
    <w:p w14:paraId="015BE06B" w14:textId="25F14716" w:rsidR="000846BE" w:rsidRDefault="0004647D" w:rsidP="003E6A25">
      <w:pPr>
        <w:pStyle w:val="Heading2"/>
        <w:rPr>
          <w:lang w:val="vi-VN"/>
        </w:rPr>
      </w:pPr>
      <w:bookmarkStart w:id="68" w:name="_Toc217411464"/>
      <w:r>
        <w:rPr>
          <w:lang w:val="vi-VN"/>
        </w:rPr>
        <w:t>Các công nghệ và nền tảng phát triển</w:t>
      </w:r>
      <w:bookmarkEnd w:id="68"/>
    </w:p>
    <w:p w14:paraId="41CDEFCB" w14:textId="77777777" w:rsidR="00A84FF8" w:rsidRPr="00A84FF8" w:rsidRDefault="00A84FF8" w:rsidP="00A84FF8">
      <w:pPr>
        <w:pStyle w:val="Noidung"/>
      </w:pPr>
      <w:r w:rsidRPr="00A84FF8">
        <w:t>Việc lựa chọn công nghệ phù hợp là một trong những quyết định quan trọng nhất, ảnh hưởng trực tiếp đến hiệu năng, khả năng mở rộng và bảo trì của hệ thống. Phần này sẽ phân tích sâu hơn về các lựa chọn công nghệ và lý do đằng sau các quyết định đó.</w:t>
      </w:r>
    </w:p>
    <w:p w14:paraId="41F745D7" w14:textId="147518E3" w:rsidR="00A84FF8" w:rsidRDefault="00A84FF8" w:rsidP="00A84FF8">
      <w:pPr>
        <w:pStyle w:val="Noidung"/>
      </w:pPr>
      <w:r w:rsidRPr="00A84FF8">
        <w:t>Node.js được chọn làm môi trường runtime cho backend nhờ vào mô hình I/O không đồng bộ và kiến trúc hướng sự kiện, đặc biệt phù hợp cho các ứng dụng yêu cầu xử lý nhiều kết nối đồng thời và các tác vụ thời gian thực như nền tảng học tập của dự án [2]. Tuy nhiên, việc lựa chọn framework trên nền tảng Node.js cần được cân nhắc kỹ lưỡng. Dưới đây là bảng so sánh ba framework phổ biến: Express.js, NestJS và Koa.js.</w:t>
      </w:r>
    </w:p>
    <w:p w14:paraId="45C584E4" w14:textId="5C86CBDC" w:rsidR="00A84FF8" w:rsidRPr="00A84FF8" w:rsidRDefault="00A84FF8" w:rsidP="00A84FF8">
      <w:pPr>
        <w:pStyle w:val="Caption"/>
        <w:keepNext/>
        <w:rPr>
          <w:lang w:val="vi-VN"/>
        </w:rPr>
      </w:pPr>
      <w:bookmarkStart w:id="69" w:name="_Toc217411519"/>
      <w:r>
        <w:t xml:space="preserve">Bảng </w:t>
      </w:r>
      <w:r w:rsidR="00ED1B5F">
        <w:fldChar w:fldCharType="begin"/>
      </w:r>
      <w:r w:rsidR="00ED1B5F">
        <w:instrText xml:space="preserve"> STYLEREF 1 \s </w:instrText>
      </w:r>
      <w:r w:rsidR="00ED1B5F">
        <w:fldChar w:fldCharType="separate"/>
      </w:r>
      <w:r w:rsidR="00ED1B5F">
        <w:rPr>
          <w:noProof/>
        </w:rPr>
        <w:t>2</w:t>
      </w:r>
      <w:r w:rsidR="00ED1B5F">
        <w:fldChar w:fldCharType="end"/>
      </w:r>
      <w:r w:rsidR="00ED1B5F">
        <w:t>.</w:t>
      </w:r>
      <w:r w:rsidR="00ED1B5F">
        <w:fldChar w:fldCharType="begin"/>
      </w:r>
      <w:r w:rsidR="00ED1B5F">
        <w:instrText xml:space="preserve"> SEQ Bảng \* ARABIC \s 1 </w:instrText>
      </w:r>
      <w:r w:rsidR="00ED1B5F">
        <w:fldChar w:fldCharType="separate"/>
      </w:r>
      <w:r w:rsidR="00ED1B5F">
        <w:rPr>
          <w:noProof/>
        </w:rPr>
        <w:t>2</w:t>
      </w:r>
      <w:r w:rsidR="00ED1B5F">
        <w:fldChar w:fldCharType="end"/>
      </w:r>
      <w:r>
        <w:rPr>
          <w:lang w:val="vi-VN"/>
        </w:rPr>
        <w:t xml:space="preserve"> So sánh các Framework backend cho Node.js</w:t>
      </w:r>
      <w:bookmarkEnd w:id="69"/>
    </w:p>
    <w:tbl>
      <w:tblPr>
        <w:tblStyle w:val="TableGrid"/>
        <w:tblW w:w="0" w:type="auto"/>
        <w:tblLayout w:type="fixed"/>
        <w:tblLook w:val="04A0" w:firstRow="1" w:lastRow="0" w:firstColumn="1" w:lastColumn="0" w:noHBand="0" w:noVBand="1"/>
      </w:tblPr>
      <w:tblGrid>
        <w:gridCol w:w="1555"/>
        <w:gridCol w:w="2689"/>
        <w:gridCol w:w="2602"/>
        <w:gridCol w:w="2216"/>
      </w:tblGrid>
      <w:tr w:rsidR="00A84FF8" w:rsidRPr="00A84FF8" w14:paraId="5BE24D47" w14:textId="77777777" w:rsidTr="003A19B7">
        <w:trPr>
          <w:tblHeader/>
        </w:trPr>
        <w:tc>
          <w:tcPr>
            <w:tcW w:w="1555" w:type="dxa"/>
            <w:vAlign w:val="center"/>
            <w:hideMark/>
          </w:tcPr>
          <w:p w14:paraId="0925CC33" w14:textId="77777777" w:rsidR="00A84FF8" w:rsidRPr="00A84FF8" w:rsidRDefault="00A84FF8" w:rsidP="009923A1">
            <w:pPr>
              <w:pStyle w:val="noidungbang"/>
              <w:spacing w:before="120" w:after="120"/>
              <w:jc w:val="center"/>
              <w:rPr>
                <w:b/>
                <w:bCs/>
              </w:rPr>
            </w:pPr>
            <w:r w:rsidRPr="00A84FF8">
              <w:rPr>
                <w:b/>
                <w:bCs/>
              </w:rPr>
              <w:t>Tiêu chí</w:t>
            </w:r>
          </w:p>
        </w:tc>
        <w:tc>
          <w:tcPr>
            <w:tcW w:w="2689" w:type="dxa"/>
            <w:vAlign w:val="center"/>
            <w:hideMark/>
          </w:tcPr>
          <w:p w14:paraId="0A17702F" w14:textId="77777777" w:rsidR="00A84FF8" w:rsidRPr="00A84FF8" w:rsidRDefault="00A84FF8" w:rsidP="009923A1">
            <w:pPr>
              <w:pStyle w:val="noidungbang"/>
              <w:spacing w:before="120" w:after="120"/>
              <w:jc w:val="center"/>
            </w:pPr>
            <w:r w:rsidRPr="00A84FF8">
              <w:t>Express.js</w:t>
            </w:r>
          </w:p>
        </w:tc>
        <w:tc>
          <w:tcPr>
            <w:tcW w:w="2602" w:type="dxa"/>
            <w:vAlign w:val="center"/>
            <w:hideMark/>
          </w:tcPr>
          <w:p w14:paraId="403782A2" w14:textId="77777777" w:rsidR="00A84FF8" w:rsidRPr="00A84FF8" w:rsidRDefault="00A84FF8" w:rsidP="009923A1">
            <w:pPr>
              <w:pStyle w:val="noidungbang"/>
              <w:spacing w:before="120" w:after="120"/>
              <w:jc w:val="center"/>
            </w:pPr>
            <w:r w:rsidRPr="00A84FF8">
              <w:t>NestJS</w:t>
            </w:r>
          </w:p>
        </w:tc>
        <w:tc>
          <w:tcPr>
            <w:tcW w:w="2216" w:type="dxa"/>
            <w:vAlign w:val="center"/>
            <w:hideMark/>
          </w:tcPr>
          <w:p w14:paraId="2C9B463D" w14:textId="77777777" w:rsidR="00A84FF8" w:rsidRPr="00A84FF8" w:rsidRDefault="00A84FF8" w:rsidP="009923A1">
            <w:pPr>
              <w:pStyle w:val="noidungbang"/>
              <w:spacing w:before="120" w:after="120"/>
              <w:jc w:val="center"/>
            </w:pPr>
            <w:r w:rsidRPr="00A84FF8">
              <w:t>Koa.js</w:t>
            </w:r>
          </w:p>
        </w:tc>
      </w:tr>
      <w:tr w:rsidR="00A84FF8" w:rsidRPr="00A84FF8" w14:paraId="2982C95E" w14:textId="77777777" w:rsidTr="001A4D5E">
        <w:tc>
          <w:tcPr>
            <w:tcW w:w="1555" w:type="dxa"/>
            <w:vAlign w:val="center"/>
            <w:hideMark/>
          </w:tcPr>
          <w:p w14:paraId="13BB82B3" w14:textId="77777777" w:rsidR="00A84FF8" w:rsidRPr="00A84FF8" w:rsidRDefault="00A84FF8" w:rsidP="009923A1">
            <w:pPr>
              <w:pStyle w:val="noidungbang"/>
              <w:spacing w:before="120" w:after="120"/>
              <w:jc w:val="center"/>
              <w:rPr>
                <w:b/>
                <w:bCs/>
              </w:rPr>
            </w:pPr>
            <w:r w:rsidRPr="00A84FF8">
              <w:rPr>
                <w:b/>
                <w:bCs/>
              </w:rPr>
              <w:t>Triết lý</w:t>
            </w:r>
          </w:p>
        </w:tc>
        <w:tc>
          <w:tcPr>
            <w:tcW w:w="2689" w:type="dxa"/>
            <w:vAlign w:val="center"/>
            <w:hideMark/>
          </w:tcPr>
          <w:p w14:paraId="1B91C1B4" w14:textId="77777777" w:rsidR="00A84FF8" w:rsidRPr="00A84FF8" w:rsidRDefault="00A84FF8" w:rsidP="009923A1">
            <w:pPr>
              <w:pStyle w:val="noidungbang"/>
              <w:spacing w:before="120" w:after="120"/>
              <w:jc w:val="center"/>
            </w:pPr>
            <w:r w:rsidRPr="00A84FF8">
              <w:t>Tối giản, linh hoạt, không áp đặt (Unopinionated)</w:t>
            </w:r>
          </w:p>
        </w:tc>
        <w:tc>
          <w:tcPr>
            <w:tcW w:w="2602" w:type="dxa"/>
            <w:vAlign w:val="center"/>
            <w:hideMark/>
          </w:tcPr>
          <w:p w14:paraId="41C0E477" w14:textId="77777777" w:rsidR="00A84FF8" w:rsidRPr="00A84FF8" w:rsidRDefault="00A84FF8" w:rsidP="009923A1">
            <w:pPr>
              <w:pStyle w:val="noidungbang"/>
              <w:spacing w:before="120" w:after="120"/>
              <w:jc w:val="center"/>
            </w:pPr>
            <w:r w:rsidRPr="00A84FF8">
              <w:t>Kiến trúc Module hóa, có cấu trúc chặt chẽ (Opinionated)</w:t>
            </w:r>
          </w:p>
        </w:tc>
        <w:tc>
          <w:tcPr>
            <w:tcW w:w="2216" w:type="dxa"/>
            <w:vAlign w:val="center"/>
            <w:hideMark/>
          </w:tcPr>
          <w:p w14:paraId="20098D69" w14:textId="77777777" w:rsidR="00A84FF8" w:rsidRPr="00A84FF8" w:rsidRDefault="00A84FF8" w:rsidP="009923A1">
            <w:pPr>
              <w:pStyle w:val="noidungbang"/>
              <w:spacing w:before="120" w:after="120"/>
              <w:jc w:val="center"/>
            </w:pPr>
            <w:r w:rsidRPr="00A84FF8">
              <w:t>Tối giản, hiện đại, kế thừa từ Express</w:t>
            </w:r>
          </w:p>
        </w:tc>
      </w:tr>
      <w:tr w:rsidR="00A84FF8" w:rsidRPr="00A84FF8" w14:paraId="50C90A51" w14:textId="77777777" w:rsidTr="001A4D5E">
        <w:tc>
          <w:tcPr>
            <w:tcW w:w="1555" w:type="dxa"/>
            <w:vAlign w:val="center"/>
            <w:hideMark/>
          </w:tcPr>
          <w:p w14:paraId="1973D4EC" w14:textId="77777777" w:rsidR="00A84FF8" w:rsidRPr="00A84FF8" w:rsidRDefault="00A84FF8" w:rsidP="009923A1">
            <w:pPr>
              <w:pStyle w:val="noidungbang"/>
              <w:spacing w:before="120" w:after="120"/>
              <w:jc w:val="center"/>
              <w:rPr>
                <w:b/>
                <w:bCs/>
              </w:rPr>
            </w:pPr>
            <w:r w:rsidRPr="00A84FF8">
              <w:rPr>
                <w:b/>
                <w:bCs/>
              </w:rPr>
              <w:lastRenderedPageBreak/>
              <w:t>Kiến trúc</w:t>
            </w:r>
          </w:p>
        </w:tc>
        <w:tc>
          <w:tcPr>
            <w:tcW w:w="2689" w:type="dxa"/>
            <w:vAlign w:val="center"/>
            <w:hideMark/>
          </w:tcPr>
          <w:p w14:paraId="0BBC16F0" w14:textId="77777777" w:rsidR="00A84FF8" w:rsidRPr="00A84FF8" w:rsidRDefault="00A84FF8" w:rsidP="009923A1">
            <w:pPr>
              <w:pStyle w:val="noidungbang"/>
              <w:spacing w:before="120" w:after="120"/>
              <w:jc w:val="center"/>
            </w:pPr>
            <w:r w:rsidRPr="00A84FF8">
              <w:t>Dựa trên Middleware</w:t>
            </w:r>
          </w:p>
        </w:tc>
        <w:tc>
          <w:tcPr>
            <w:tcW w:w="2602" w:type="dxa"/>
            <w:vAlign w:val="center"/>
            <w:hideMark/>
          </w:tcPr>
          <w:p w14:paraId="49C8A750" w14:textId="77777777" w:rsidR="00A84FF8" w:rsidRPr="00A84FF8" w:rsidRDefault="00A84FF8" w:rsidP="009923A1">
            <w:pPr>
              <w:pStyle w:val="noidungbang"/>
              <w:spacing w:before="120" w:after="120"/>
              <w:jc w:val="center"/>
            </w:pPr>
            <w:r w:rsidRPr="00A84FF8">
              <w:t>Lấy cảm hứng từ Angular (Modules, Controllers, Providers)</w:t>
            </w:r>
          </w:p>
        </w:tc>
        <w:tc>
          <w:tcPr>
            <w:tcW w:w="2216" w:type="dxa"/>
            <w:vAlign w:val="center"/>
            <w:hideMark/>
          </w:tcPr>
          <w:p w14:paraId="31C795C2" w14:textId="77777777" w:rsidR="00A84FF8" w:rsidRPr="00A84FF8" w:rsidRDefault="00A84FF8" w:rsidP="009923A1">
            <w:pPr>
              <w:pStyle w:val="noidungbang"/>
              <w:spacing w:before="120" w:after="120"/>
              <w:jc w:val="center"/>
            </w:pPr>
            <w:r w:rsidRPr="00A84FF8">
              <w:t>Dựa trên Middleware, sử dụng Async/Await</w:t>
            </w:r>
          </w:p>
        </w:tc>
      </w:tr>
      <w:tr w:rsidR="00A84FF8" w:rsidRPr="00A84FF8" w14:paraId="1B5850BD" w14:textId="77777777" w:rsidTr="001A4D5E">
        <w:tc>
          <w:tcPr>
            <w:tcW w:w="1555" w:type="dxa"/>
            <w:vAlign w:val="center"/>
            <w:hideMark/>
          </w:tcPr>
          <w:p w14:paraId="4B9DB345" w14:textId="77777777" w:rsidR="00A84FF8" w:rsidRPr="00A84FF8" w:rsidRDefault="00A84FF8" w:rsidP="009923A1">
            <w:pPr>
              <w:pStyle w:val="noidungbang"/>
              <w:spacing w:before="120" w:after="120"/>
              <w:jc w:val="center"/>
              <w:rPr>
                <w:b/>
                <w:bCs/>
              </w:rPr>
            </w:pPr>
            <w:r w:rsidRPr="00A84FF8">
              <w:rPr>
                <w:b/>
                <w:bCs/>
              </w:rPr>
              <w:t>Hỗ trợ TypeScript</w:t>
            </w:r>
          </w:p>
        </w:tc>
        <w:tc>
          <w:tcPr>
            <w:tcW w:w="2689" w:type="dxa"/>
            <w:vAlign w:val="center"/>
            <w:hideMark/>
          </w:tcPr>
          <w:p w14:paraId="7BF342D7" w14:textId="77777777" w:rsidR="00A84FF8" w:rsidRPr="00A84FF8" w:rsidRDefault="00A84FF8" w:rsidP="009923A1">
            <w:pPr>
              <w:pStyle w:val="noidungbang"/>
              <w:spacing w:before="120" w:after="120"/>
              <w:jc w:val="center"/>
            </w:pPr>
            <w:r w:rsidRPr="00A84FF8">
              <w:t>Hỗ trợ tốt thông qua các tệp định nghĩa kiểu (@types)</w:t>
            </w:r>
          </w:p>
        </w:tc>
        <w:tc>
          <w:tcPr>
            <w:tcW w:w="2602" w:type="dxa"/>
            <w:vAlign w:val="center"/>
            <w:hideMark/>
          </w:tcPr>
          <w:p w14:paraId="3E583E12" w14:textId="77777777" w:rsidR="00A84FF8" w:rsidRPr="00A024B5" w:rsidRDefault="00A84FF8" w:rsidP="009923A1">
            <w:pPr>
              <w:pStyle w:val="noidungbang"/>
              <w:spacing w:before="120" w:after="120"/>
              <w:jc w:val="center"/>
              <w:rPr>
                <w:lang w:val="fr-FR"/>
              </w:rPr>
            </w:pPr>
            <w:r w:rsidRPr="00A024B5">
              <w:rPr>
                <w:lang w:val="fr-FR"/>
              </w:rPr>
              <w:t>Hỗ trợ gốc (Native), là ngôn ngữ chính</w:t>
            </w:r>
          </w:p>
        </w:tc>
        <w:tc>
          <w:tcPr>
            <w:tcW w:w="2216" w:type="dxa"/>
            <w:vAlign w:val="center"/>
            <w:hideMark/>
          </w:tcPr>
          <w:p w14:paraId="5A521E11" w14:textId="77777777" w:rsidR="00A84FF8" w:rsidRPr="00A84FF8" w:rsidRDefault="00A84FF8" w:rsidP="009923A1">
            <w:pPr>
              <w:pStyle w:val="noidungbang"/>
              <w:spacing w:before="120" w:after="120"/>
              <w:jc w:val="center"/>
            </w:pPr>
            <w:r w:rsidRPr="00A84FF8">
              <w:t>Hỗ trợ tốt</w:t>
            </w:r>
          </w:p>
        </w:tc>
      </w:tr>
      <w:tr w:rsidR="00A84FF8" w:rsidRPr="00A84FF8" w14:paraId="05D29BB0" w14:textId="77777777" w:rsidTr="001A4D5E">
        <w:tc>
          <w:tcPr>
            <w:tcW w:w="1555" w:type="dxa"/>
            <w:vAlign w:val="center"/>
            <w:hideMark/>
          </w:tcPr>
          <w:p w14:paraId="261E1EFB" w14:textId="77777777" w:rsidR="00A84FF8" w:rsidRPr="00A84FF8" w:rsidRDefault="00A84FF8" w:rsidP="009923A1">
            <w:pPr>
              <w:pStyle w:val="noidungbang"/>
              <w:spacing w:before="120" w:after="120"/>
              <w:jc w:val="center"/>
              <w:rPr>
                <w:b/>
                <w:bCs/>
              </w:rPr>
            </w:pPr>
            <w:r w:rsidRPr="00A84FF8">
              <w:rPr>
                <w:b/>
                <w:bCs/>
              </w:rPr>
              <w:t>Đường cong học tập</w:t>
            </w:r>
          </w:p>
        </w:tc>
        <w:tc>
          <w:tcPr>
            <w:tcW w:w="2689" w:type="dxa"/>
            <w:vAlign w:val="center"/>
            <w:hideMark/>
          </w:tcPr>
          <w:p w14:paraId="6C973F20" w14:textId="77777777" w:rsidR="00A84FF8" w:rsidRPr="00A84FF8" w:rsidRDefault="00A84FF8" w:rsidP="009923A1">
            <w:pPr>
              <w:pStyle w:val="noidungbang"/>
              <w:spacing w:before="120" w:after="120"/>
              <w:jc w:val="center"/>
            </w:pPr>
            <w:r w:rsidRPr="00A84FF8">
              <w:t>Thấp, dễ bắt đầu</w:t>
            </w:r>
          </w:p>
        </w:tc>
        <w:tc>
          <w:tcPr>
            <w:tcW w:w="2602" w:type="dxa"/>
            <w:vAlign w:val="center"/>
            <w:hideMark/>
          </w:tcPr>
          <w:p w14:paraId="015D9475" w14:textId="77777777" w:rsidR="00A84FF8" w:rsidRPr="00A84FF8" w:rsidRDefault="00A84FF8" w:rsidP="009923A1">
            <w:pPr>
              <w:pStyle w:val="noidungbang"/>
              <w:spacing w:before="120" w:after="120"/>
              <w:jc w:val="center"/>
            </w:pPr>
            <w:r w:rsidRPr="00A84FF8">
              <w:t>Cao, đòi hỏi hiểu biết về các khái niệm như DI, Decorators</w:t>
            </w:r>
          </w:p>
        </w:tc>
        <w:tc>
          <w:tcPr>
            <w:tcW w:w="2216" w:type="dxa"/>
            <w:vAlign w:val="center"/>
            <w:hideMark/>
          </w:tcPr>
          <w:p w14:paraId="7E14FA48" w14:textId="77777777" w:rsidR="00A84FF8" w:rsidRPr="00A84FF8" w:rsidRDefault="00A84FF8" w:rsidP="009923A1">
            <w:pPr>
              <w:pStyle w:val="noidungbang"/>
              <w:spacing w:before="120" w:after="120"/>
              <w:jc w:val="center"/>
            </w:pPr>
            <w:r w:rsidRPr="00A84FF8">
              <w:t>Trung bình</w:t>
            </w:r>
          </w:p>
        </w:tc>
      </w:tr>
      <w:tr w:rsidR="00A84FF8" w:rsidRPr="00A84FF8" w14:paraId="5C6B2E7F" w14:textId="77777777" w:rsidTr="001A4D5E">
        <w:tc>
          <w:tcPr>
            <w:tcW w:w="1555" w:type="dxa"/>
            <w:vAlign w:val="center"/>
            <w:hideMark/>
          </w:tcPr>
          <w:p w14:paraId="7BAB73CB" w14:textId="77777777" w:rsidR="00A84FF8" w:rsidRPr="00A84FF8" w:rsidRDefault="00A84FF8" w:rsidP="009923A1">
            <w:pPr>
              <w:pStyle w:val="noidungbang"/>
              <w:spacing w:before="120" w:after="120"/>
              <w:jc w:val="center"/>
              <w:rPr>
                <w:b/>
                <w:bCs/>
              </w:rPr>
            </w:pPr>
            <w:r w:rsidRPr="00A84FF8">
              <w:rPr>
                <w:b/>
                <w:bCs/>
              </w:rPr>
              <w:t>Hệ sinh thái</w:t>
            </w:r>
          </w:p>
        </w:tc>
        <w:tc>
          <w:tcPr>
            <w:tcW w:w="2689" w:type="dxa"/>
            <w:vAlign w:val="center"/>
            <w:hideMark/>
          </w:tcPr>
          <w:p w14:paraId="7B86302C" w14:textId="77777777" w:rsidR="00A84FF8" w:rsidRPr="00A84FF8" w:rsidRDefault="00A84FF8" w:rsidP="009923A1">
            <w:pPr>
              <w:pStyle w:val="noidungbang"/>
              <w:spacing w:before="120" w:after="120"/>
              <w:jc w:val="center"/>
            </w:pPr>
            <w:r w:rsidRPr="00A84FF8">
              <w:t>Cực kỳ lớn và trưởng thành</w:t>
            </w:r>
          </w:p>
        </w:tc>
        <w:tc>
          <w:tcPr>
            <w:tcW w:w="2602" w:type="dxa"/>
            <w:vAlign w:val="center"/>
            <w:hideMark/>
          </w:tcPr>
          <w:p w14:paraId="65F30AE2" w14:textId="77777777" w:rsidR="00A84FF8" w:rsidRPr="00A84FF8" w:rsidRDefault="00A84FF8" w:rsidP="009923A1">
            <w:pPr>
              <w:pStyle w:val="noidungbang"/>
              <w:spacing w:before="120" w:after="120"/>
              <w:jc w:val="center"/>
            </w:pPr>
            <w:r w:rsidRPr="00A84FF8">
              <w:t>Đang phát triển mạnh, có nhiều module sẵn có</w:t>
            </w:r>
          </w:p>
        </w:tc>
        <w:tc>
          <w:tcPr>
            <w:tcW w:w="2216" w:type="dxa"/>
            <w:vAlign w:val="center"/>
            <w:hideMark/>
          </w:tcPr>
          <w:p w14:paraId="37F56688" w14:textId="77777777" w:rsidR="00A84FF8" w:rsidRPr="00A84FF8" w:rsidRDefault="00A84FF8" w:rsidP="009923A1">
            <w:pPr>
              <w:pStyle w:val="noidungbang"/>
              <w:spacing w:before="120" w:after="120"/>
              <w:jc w:val="center"/>
            </w:pPr>
            <w:r w:rsidRPr="00A84FF8">
              <w:t>Nhỏ hơn so với Express</w:t>
            </w:r>
          </w:p>
        </w:tc>
      </w:tr>
    </w:tbl>
    <w:p w14:paraId="69B92737" w14:textId="3A06F9FA" w:rsidR="00D6256A" w:rsidRDefault="00D6256A" w:rsidP="00A84FF8">
      <w:pPr>
        <w:pStyle w:val="Noidung"/>
      </w:pPr>
      <w:r w:rsidRPr="00D6256A">
        <w:rPr>
          <w:lang w:val="en-US"/>
        </w:rPr>
        <w:t>Dựa trên bảng so sánh, </w:t>
      </w:r>
      <w:r w:rsidRPr="00BE24A3">
        <w:rPr>
          <w:lang w:val="en-US"/>
        </w:rPr>
        <w:t>Express.js được lựa chọn làm framework chính cho dự án. Express.js là một framew</w:t>
      </w:r>
      <w:r w:rsidRPr="00D6256A">
        <w:rPr>
          <w:lang w:val="en-US"/>
        </w:rPr>
        <w:t xml:space="preserve">ork ứng dụng web tối giản và linh hoạt, cung cấp một bộ tính năng </w:t>
      </w:r>
      <w:r w:rsidR="00DD439E">
        <w:rPr>
          <w:lang w:val="en-US"/>
        </w:rPr>
        <w:t>hiệu quả</w:t>
      </w:r>
      <w:r w:rsidRPr="00D6256A">
        <w:rPr>
          <w:lang w:val="en-US"/>
        </w:rPr>
        <w:t xml:space="preserve"> để phát triển API. Nó không áp đặt một cấu trúc cứng nhắc mà thay vào đó cung cấp các công cụ nền tảng như hệ thống định tuyến (routing) và quản lý middleware [3]. Mặc dù NestJS cung cấp một cấu trúc rất chặt chẽ, triết lý "không áp đặt" của Express.js lại mang lại sự linh hoạt tối đa để xây dựng một kiến trúc tùy chỉnh (MVC + Service Layer) phù hợp chính xác với các yêu cầu nghiệp vụ của đề tài. Hệ sinh thái rộng lớn của Express.js cũng là một lợi thế lớn, giúp giải quyết các vấn đề kỹ thuật phát sinh một cách nhanh chóng.</w:t>
      </w:r>
    </w:p>
    <w:p w14:paraId="765F8E2F" w14:textId="544565C3" w:rsidR="00A84FF8" w:rsidRDefault="00A84FF8" w:rsidP="00A84FF8">
      <w:pPr>
        <w:pStyle w:val="Noidung"/>
      </w:pPr>
      <w:r w:rsidRPr="00A84FF8">
        <w:t>Kiến trúc lưu trữ của dự án không phụ thuộc vào một loại cơ sở dữ liệu duy nhất mà áp dụng phương pháp Polyglot Persistence - sử dụng nhiều công nghệ lưu trữ khác nhau, mỗi công nghệ được chọn để giải quyết một bài toán cụ thể.</w:t>
      </w:r>
    </w:p>
    <w:p w14:paraId="55160251" w14:textId="77777777" w:rsidR="00D6256A" w:rsidRPr="00D6256A" w:rsidRDefault="00D6256A" w:rsidP="00D6256A">
      <w:pPr>
        <w:pStyle w:val="Noidung"/>
        <w:rPr>
          <w:b/>
          <w:bCs/>
        </w:rPr>
      </w:pPr>
      <w:r w:rsidRPr="00D6256A">
        <w:rPr>
          <w:b/>
          <w:bCs/>
        </w:rPr>
        <w:t>CSDL Quan hệ (PostgreSQL và Sequelize ORM):</w:t>
      </w:r>
    </w:p>
    <w:p w14:paraId="4863B23F" w14:textId="77777777" w:rsidR="00D6256A" w:rsidRPr="00D6256A" w:rsidRDefault="00D6256A" w:rsidP="00D6256A">
      <w:pPr>
        <w:pStyle w:val="Noidung"/>
      </w:pPr>
      <w:r w:rsidRPr="00D6256A">
        <w:t>PostgreSQL được chọn làm cơ sở dữ liệu chính (Primary Database). Đây là một hệ quản trị cơ sở dữ liệu quan hệ đối tượng (object-relational database system) mã nguồn mở, nổi tiếng với sự tuân thủ nghiêm ngặt các tiêu chuẩn SQL, khả năng mở rộng cao và một bộ tính năng phong phú. Đối với một hệ thống quản lý học thuật, tính toàn vẹn dữ liệu, các mối quan hệ phức tạp và các giao tác (transactions) an toàn là tối quan trọng, và PostgreSQL đáp ứng rất tốt các yêu cầu này.</w:t>
      </w:r>
    </w:p>
    <w:p w14:paraId="3B7F41A5" w14:textId="061E5DF9" w:rsidR="0084342C" w:rsidRPr="009923A1" w:rsidRDefault="00D6256A" w:rsidP="009923A1">
      <w:pPr>
        <w:pStyle w:val="Noidung"/>
      </w:pPr>
      <w:r w:rsidRPr="00D6256A">
        <w:lastRenderedPageBreak/>
        <w:t>Để tương tác với PostgreSQL một cách hiệu quả và an toàn, dự án sử dụng Sequelize. Sequelize là một Object-Relational Mapper (ORM) dựa trên promise dành cho Node.js. Vai trò của ORM là ánh xạ các đối tượng trong mã lập trình tới các bảng trong cơ sở dữ liệu, giúp lập trình viên thao tác với dữ liệu thông qua các phương thức JavaScript quen thuộc thay vì viết các câu lệnh SQL thuần. Điều này không chỉ giúp mã nguồn sạch sẽ, dễ bảo trì mà còn giảm thiểu đáng kể nguy cơ bị tấn công SQL Injection.</w:t>
      </w:r>
    </w:p>
    <w:p w14:paraId="7DBAEE96" w14:textId="4A820820" w:rsidR="00D6256A" w:rsidRPr="00D6256A" w:rsidRDefault="00D6256A" w:rsidP="00D6256A">
      <w:pPr>
        <w:pStyle w:val="Noidung"/>
        <w:rPr>
          <w:b/>
          <w:bCs/>
        </w:rPr>
      </w:pPr>
      <w:r w:rsidRPr="00D6256A">
        <w:rPr>
          <w:b/>
          <w:bCs/>
        </w:rPr>
        <w:t xml:space="preserve">CSDL Thời gian thực và </w:t>
      </w:r>
      <w:r w:rsidR="00E8328A">
        <w:rPr>
          <w:b/>
          <w:bCs/>
        </w:rPr>
        <w:t>Bộ đệm</w:t>
      </w:r>
      <w:r w:rsidRPr="00D6256A">
        <w:rPr>
          <w:b/>
          <w:bCs/>
        </w:rPr>
        <w:t xml:space="preserve"> (Socket.IO và Redis):</w:t>
      </w:r>
    </w:p>
    <w:p w14:paraId="075FF259" w14:textId="77777777" w:rsidR="00D6256A" w:rsidRPr="00D6256A" w:rsidRDefault="00D6256A" w:rsidP="00D6256A">
      <w:pPr>
        <w:pStyle w:val="Noidung"/>
      </w:pPr>
      <w:r w:rsidRPr="00D6256A">
        <w:t>Socket.IO là thư viện giao tiếp hai chiều, dựa trên sự kiện và có độ trễ thấp giữa client và server. Nó hoạt động trên nền tảng WebSocket nhưng có cơ chế tự động chuyển sang các phương thức khác (như long-polling) nếu WebSocket không được hỗ trợ, đảm bảo tính tương thích cao [4]. Trong dự án, Socket.IO là công nghệ trung tâm để điều phối toàn bộ luồng làm bài kiểm tra thời gian thực, cho phép máy chủ chủ động đẩy (push) dữ liệu đến client mà không cần client phải gửi yêu cầu.</w:t>
      </w:r>
    </w:p>
    <w:p w14:paraId="5B4922E8" w14:textId="1FCD0C47" w:rsidR="001A4D5E" w:rsidRPr="00D6256A" w:rsidRDefault="00D6256A" w:rsidP="001A4D5E">
      <w:pPr>
        <w:pStyle w:val="Noidung"/>
      </w:pPr>
      <w:r w:rsidRPr="00D6256A">
        <w:t>Redis (Remote Dictionary Server) là một kho lưu trữ dữ liệu trong bộ nhớ (in-memory) mã nguồn mở, thường được sử dụng như một bộ đệm (cache) và trình môi giới thông điệp. Với tốc độ truy xuất cực nhanh, Redis là công cụ lý tưởng để giải quyết các bài toán về hiệu năng. Trong hệ thống, Redis có hai vai trò chính: (1) Bộ nhớ đệm (Caching), lưu trữ các dữ liệu thường xuyên được truy cập để giảm tải cho PostgreSQL; và (2) Quản lý trạng thái (State Management), lưu trữ dữ liệu tạm thời của các phiên làm bài quiz real-time, giúp hệ thống có thể phục hồi trạng thái một cách nhanh chóng.</w:t>
      </w:r>
    </w:p>
    <w:p w14:paraId="546C974E" w14:textId="7698EE37" w:rsidR="00481B31" w:rsidRDefault="00481B31" w:rsidP="00481B31">
      <w:pPr>
        <w:pStyle w:val="Heading2"/>
        <w:rPr>
          <w:lang w:val="vi-VN"/>
        </w:rPr>
      </w:pPr>
      <w:bookmarkStart w:id="70" w:name="_Toc217411465"/>
      <w:r>
        <w:rPr>
          <w:lang w:val="vi-VN"/>
        </w:rPr>
        <w:t>Các kiến trúc và mẫu thiết kế phần mềm</w:t>
      </w:r>
      <w:bookmarkEnd w:id="70"/>
    </w:p>
    <w:p w14:paraId="7167D868" w14:textId="77777777" w:rsidR="00D6256A" w:rsidRPr="00D6256A" w:rsidRDefault="00D6256A" w:rsidP="00D6256A">
      <w:pPr>
        <w:pStyle w:val="Noidung"/>
      </w:pPr>
      <w:r w:rsidRPr="00D6256A">
        <w:t>Bên cạnh việc lựa chọn công nghệ, việc áp dụng các kiến trúc và mẫu thiết kế đã được chứng minh là yếu tố quyết định đến chất lượng và khả năng bảo trì của phần mềm.</w:t>
      </w:r>
    </w:p>
    <w:p w14:paraId="37E5EEE4" w14:textId="28A8236A" w:rsidR="00D6256A" w:rsidRPr="00D6256A" w:rsidRDefault="00BE24A3" w:rsidP="00D6256A">
      <w:pPr>
        <w:pStyle w:val="Noidung"/>
      </w:pPr>
      <w:bookmarkStart w:id="71" w:name="_Hlk214711599"/>
      <w:r w:rsidRPr="00BE24A3">
        <w:t>Hệ thống được thiết kế theo kiến trúc Monolithic Modular. Đây là một cách tiếp cận kiến trúc nguyên khối (Monolithic) nhưng được cải tiến bằng cách phân chia mã nguồn thành các module logic độc lập tương đối (ví dụ: module Users, Quizzes, Gamification), tương ứng với các phân hệ nghiệp vụ đã được xác định.</w:t>
      </w:r>
    </w:p>
    <w:bookmarkEnd w:id="71"/>
    <w:p w14:paraId="0B0A63E4" w14:textId="77777777" w:rsidR="00D6256A" w:rsidRPr="00D6256A" w:rsidRDefault="00D6256A" w:rsidP="00D6256A">
      <w:pPr>
        <w:pStyle w:val="Noidung"/>
      </w:pPr>
      <w:r w:rsidRPr="00D6256A">
        <w:rPr>
          <w:b/>
          <w:bCs/>
        </w:rPr>
        <w:t>Ưu điểm:</w:t>
      </w:r>
      <w:r w:rsidRPr="00D6256A">
        <w:t xml:space="preserve"> So với kiến trúc microservices, kiến trúc này đơn giản hơn trong việc phát triển, kiểm thử và triển khai ở giai đoạn đầu của dự án. Việc giao tiếp giữa các </w:t>
      </w:r>
      <w:r w:rsidRPr="00D6256A">
        <w:lastRenderedPageBreak/>
        <w:t>module diễn ra trực tiếp thông qua các lời gọi hàm trong cùng một tiến trình, giúp giảm độ trễ mạng và sự phức tạp trong quản lý.</w:t>
      </w:r>
    </w:p>
    <w:p w14:paraId="28A6EB1C" w14:textId="77777777" w:rsidR="00D6256A" w:rsidRPr="00D6256A" w:rsidRDefault="00D6256A" w:rsidP="00D6256A">
      <w:pPr>
        <w:pStyle w:val="Noidung"/>
      </w:pPr>
      <w:r w:rsidRPr="00D6256A">
        <w:rPr>
          <w:b/>
          <w:bCs/>
        </w:rPr>
        <w:t>Nhược điểm:</w:t>
      </w:r>
      <w:r w:rsidRPr="00D6256A">
        <w:t> Khả năng mở rộng độc lập từng phần bị hạn chế. Nếu một module cần nhiều tài nguyên hơn, toàn bộ ứng dụng phải được nhân bản. Theo thời gian, ranh giới giữa các module có thể bị mờ đi nếu không được quản lý chặt chẽ.</w:t>
      </w:r>
    </w:p>
    <w:p w14:paraId="26965D60" w14:textId="77777777" w:rsidR="00D6256A" w:rsidRPr="00D6256A" w:rsidRDefault="00D6256A" w:rsidP="00D6256A">
      <w:pPr>
        <w:pStyle w:val="Noidung"/>
      </w:pPr>
      <w:r w:rsidRPr="00D6256A">
        <w:rPr>
          <w:b/>
          <w:bCs/>
        </w:rPr>
        <w:t>Lý do lựa chọn:</w:t>
      </w:r>
      <w:r w:rsidRPr="00D6256A">
        <w:t> Với quy mô và nguồn lực của dự án, kiến trúc Monolithic Modular là một sự cân bằng hợp lý giữa tốc độ phát triển và cấu trúc có tổ chức, đồng thời vẫn mở ra khả năng chuyển đổi sang Microservices trong tương lai khi hệ thống phát triển lớn mạnh hơn.</w:t>
      </w:r>
    </w:p>
    <w:p w14:paraId="7188FB4C" w14:textId="77777777" w:rsidR="00D6256A" w:rsidRDefault="00D6256A" w:rsidP="00D6256A">
      <w:pPr>
        <w:pStyle w:val="Noidung"/>
      </w:pPr>
      <w:r w:rsidRPr="00D6256A">
        <w:t>Trong quá trình cài đặt, một số mẫu thiết kế phần mềm quan trọng đã được áp dụng để giải quyết các vấn đề phổ biến và nâng cao chất lượng mã nguồn [2]:</w:t>
      </w:r>
    </w:p>
    <w:p w14:paraId="5B14706E" w14:textId="77777777" w:rsidR="006B5BC7" w:rsidRPr="006B5BC7" w:rsidRDefault="006B5BC7" w:rsidP="006B5BC7">
      <w:pPr>
        <w:pStyle w:val="Noidung"/>
      </w:pPr>
      <w:r w:rsidRPr="006B5BC7">
        <w:rPr>
          <w:b/>
          <w:bCs/>
        </w:rPr>
        <w:t>Mẫu Kho lưu trữ (Repository Pattern):</w:t>
      </w:r>
      <w:r w:rsidRPr="006B5BC7">
        <w:t> Mẫu thiết kế này được áp dụng tại tầng truy cập dữ liệu. Nó gói gọn các quy tắc xử lý truy vấn cơ sở dữ liệu vào trong các lớp Kho lưu trữ riêng biệt. Tầng xử lý nghiệp vụ (Dịch vụ) sẽ tương tác với kho lưu trữ thay vì làm việc trực tiếp với các Mô hình (Models) của Sequelize. Điều này giúp tách biệt hoàn toàn quy tắc nghiệp vụ khỏi các chi tiết kỹ thuật về cơ sở dữ liệu, giúp việc thay đổi hệ quản trị dữ liệu hoặc tối ưu hóa truy vấn trong tương lai trở nên dễ dàng hơn.</w:t>
      </w:r>
    </w:p>
    <w:p w14:paraId="3A2A1EE7" w14:textId="77777777" w:rsidR="006B5BC7" w:rsidRPr="006B5BC7" w:rsidRDefault="006B5BC7" w:rsidP="006B5BC7">
      <w:pPr>
        <w:pStyle w:val="Noidung"/>
      </w:pPr>
      <w:r w:rsidRPr="006B5BC7">
        <w:rPr>
          <w:b/>
          <w:bCs/>
        </w:rPr>
        <w:t>Mẫu Độc bản (Singleton Pattern):</w:t>
      </w:r>
      <w:r w:rsidRPr="006B5BC7">
        <w:t> Được sử dụng để quản lý các kết nối dùng chung trong toàn bộ ứng dụng, chẳng hạn như kết nối đến Cơ sở dữ liệu (đối tượng Sequelize) hoặc kết nối đến Redis. Mẫu này đảm bảo rằng chỉ có một bản thể (instance) duy nhất của các kết nối này được khởi tạo, giúp tiết kiệm tài nguyên và tránh các xung đột tiềm ẩn trong quá trình quản lý kết nối.</w:t>
      </w:r>
    </w:p>
    <w:p w14:paraId="7CF04FD1" w14:textId="77777777" w:rsidR="006B5BC7" w:rsidRPr="006B5BC7" w:rsidRDefault="006B5BC7" w:rsidP="006B5BC7">
      <w:pPr>
        <w:pStyle w:val="Noidung"/>
      </w:pPr>
      <w:r w:rsidRPr="006B5BC7">
        <w:rPr>
          <w:b/>
          <w:bCs/>
        </w:rPr>
        <w:t>Mẫu Quan sát (Observer Pattern):</w:t>
      </w:r>
      <w:r w:rsidRPr="006B5BC7">
        <w:t> Đây là mẫu thiết kế nền tảng cho kiến trúc hướng sự kiện của Node.js và Socket.IO. Hệ thống cho phép các thành phần khác nhau "lắng nghe" (socket.on) các sự kiện được phát ra (socket.emit) và phản hồi lại một cách tương ứng. Mẫu này tạo ra sự liên kết lỏng lẻo giữa các thành phần, giúp hệ thống trở nên linh hoạt và dễ dàng mở rộng khi tích hợp thêm các tính năng mới.</w:t>
      </w:r>
    </w:p>
    <w:p w14:paraId="2089637E" w14:textId="79D7F51D" w:rsidR="000846BE" w:rsidRPr="000846BE" w:rsidRDefault="00695962" w:rsidP="003E6A25">
      <w:pPr>
        <w:pStyle w:val="Heading2"/>
      </w:pPr>
      <w:bookmarkStart w:id="72" w:name="_Toc217411466"/>
      <w:r>
        <w:rPr>
          <w:lang w:val="vi-VN"/>
        </w:rPr>
        <w:lastRenderedPageBreak/>
        <w:t>Các tiêu chuẩn thiết kế và nguyên tắc bảo mật</w:t>
      </w:r>
      <w:bookmarkEnd w:id="72"/>
    </w:p>
    <w:p w14:paraId="299FB4BF" w14:textId="04350FDA" w:rsidR="00695962" w:rsidRPr="00695962" w:rsidRDefault="00695962" w:rsidP="00695962">
      <w:pPr>
        <w:pStyle w:val="Noidung"/>
      </w:pPr>
      <w:r w:rsidRPr="00695962">
        <w:t>REST (Representational State Transfer) là một kiểu kiến trúc để thiết kế các ứng dụng mạng. Một API được thiết kế theo chuẩn REST, hay RESTful API, sẽ tuân thủ một tập hợp các nguyên tắc giúp hệ thống trở nên đơn giản, có khả năng mở rộng và dễ tích hợp. Các nguyên tắc chính bao gồm</w:t>
      </w:r>
      <w:r w:rsidR="004F131D">
        <w:fldChar w:fldCharType="begin"/>
      </w:r>
      <w:r w:rsidR="004F131D">
        <w:instrText xml:space="preserve"> ADDIN ZOTERO_ITEM CSL_CITATION {"citationID":"thhYMRNU","properties":{"formattedCitation":"[5]","plainCitation":"[5]","noteIndex":0},"citationItems":[{"id":128,"uris":["http://zotero.org/users/local/spty5A6U/items/VBHUS3MG"],"itemData":{"id":128,"type":"book","ISBN":"978-1492026367","publisher":"O'Reilly Media","title":"Designing Web APIs: Building APIs That Developers Love","author":[{"family":"Jin","given":"Brenda"},{"family":"Sahni","given":"Saurabh"},{"family":"Shevat","given":"Amir"}],"issued":{"date-parts":[["2018"]]}}}],"schema":"https://github.com/citation-style-language/schema/raw/master/csl-citation.json"} </w:instrText>
      </w:r>
      <w:r w:rsidR="004F131D">
        <w:fldChar w:fldCharType="separate"/>
      </w:r>
      <w:r w:rsidR="004F131D" w:rsidRPr="004F131D">
        <w:t>[5]</w:t>
      </w:r>
      <w:r w:rsidR="004F131D">
        <w:fldChar w:fldCharType="end"/>
      </w:r>
      <w:r w:rsidRPr="00695962">
        <w:t>:</w:t>
      </w:r>
    </w:p>
    <w:p w14:paraId="6EE5CE76" w14:textId="77777777" w:rsidR="00695962" w:rsidRPr="00695962" w:rsidRDefault="00695962" w:rsidP="00695962">
      <w:pPr>
        <w:pStyle w:val="Noidung"/>
      </w:pPr>
      <w:r w:rsidRPr="00695962">
        <w:rPr>
          <w:bCs/>
        </w:rPr>
        <w:t>Kiến trúc Client-Server:</w:t>
      </w:r>
      <w:r w:rsidRPr="00695962">
        <w:t> Tách biệt rõ ràng giữa giao diện người dùng (client) và nơi lưu trữ dữ liệu (server), cho phép chúng phát triển độc lập.</w:t>
      </w:r>
    </w:p>
    <w:p w14:paraId="012E8539" w14:textId="5607DD6A" w:rsidR="00695962" w:rsidRPr="00695962" w:rsidRDefault="00695962" w:rsidP="00695962">
      <w:pPr>
        <w:pStyle w:val="Noidung"/>
      </w:pPr>
      <w:r w:rsidRPr="00695962">
        <w:rPr>
          <w:bCs/>
        </w:rPr>
        <w:t>Phi trạng thái:</w:t>
      </w:r>
      <w:r w:rsidRPr="00695962">
        <w:t> Mỗi request từ client đến server phải chứa tất cả thông tin cần thiết để server hiểu và xử lý nó. Server không lưu trữ bất kỳ trạng thái nào của client giữa các request.</w:t>
      </w:r>
    </w:p>
    <w:p w14:paraId="70B99506" w14:textId="06C6220C" w:rsidR="00695962" w:rsidRPr="00695962" w:rsidRDefault="00695962" w:rsidP="00695962">
      <w:pPr>
        <w:pStyle w:val="Noidung"/>
      </w:pPr>
      <w:r w:rsidRPr="00695962">
        <w:rPr>
          <w:bCs/>
        </w:rPr>
        <w:t>Giao diện đồng nhất:</w:t>
      </w:r>
      <w:r w:rsidRPr="00695962">
        <w:t> Sử dụng các định danh tài nguyên (URI) để xác định tài nguyên (ví dụ: /api/users/123) và các phương thức HTTP tiêu chuẩn (GET, POST, PUT, DELETE) để thực hiện các hành động trên tài nguyên đó.</w:t>
      </w:r>
    </w:p>
    <w:p w14:paraId="1A9705AA" w14:textId="77777777" w:rsidR="00695962" w:rsidRPr="00695962" w:rsidRDefault="00695962" w:rsidP="00695962">
      <w:pPr>
        <w:pStyle w:val="Noidung"/>
      </w:pPr>
      <w:r w:rsidRPr="00695962">
        <w:t>Bảo mật là yếu tố tối quan trọng đối với bất kỳ hệ thống nào, đặc biệt là hệ thống quản lý dữ liệu người dùng và kết quả học tập. Dự án sẽ áp dụng các nguyên tắc bảo mật cơ bản sau:</w:t>
      </w:r>
    </w:p>
    <w:p w14:paraId="2EC0FACA" w14:textId="77777777" w:rsidR="00695962" w:rsidRPr="00695962" w:rsidRDefault="00695962" w:rsidP="00695962">
      <w:pPr>
        <w:pStyle w:val="Noidung"/>
      </w:pPr>
      <w:r w:rsidRPr="00695962">
        <w:rPr>
          <w:bCs/>
        </w:rPr>
        <w:t>Xác thực (Authentication) và Phân quyền (Authorization):</w:t>
      </w:r>
      <w:r w:rsidRPr="00695962">
        <w:t> Sử dụng JSON Web Tokens (JWT) để xác thực người dùng. Sau khi đăng nhập thành công, client sẽ nhận được một token và phải gửi kèm token này trong mỗi request tiếp theo để chứng minh danh tính. Hệ thống cũng triển khai cơ chế Phân quyền dựa trên vai trò (Role-Based Access Control - RBAC), đảm bảo rằng người dùng chỉ có thể truy cập vào các tài nguyên và thực hiện các hành động mà vai trò của họ cho phép (ví dụ: giảng viên có thể tạo quiz, nhưng sinh viên thì không).</w:t>
      </w:r>
    </w:p>
    <w:p w14:paraId="3C61DB6B" w14:textId="7A14E778" w:rsidR="00695962" w:rsidRPr="00695962" w:rsidRDefault="00695962">
      <w:pPr>
        <w:pStyle w:val="Noidung"/>
        <w:numPr>
          <w:ilvl w:val="0"/>
          <w:numId w:val="12"/>
        </w:numPr>
      </w:pPr>
      <w:r w:rsidRPr="00695962">
        <w:rPr>
          <w:bCs/>
        </w:rPr>
        <w:t>Xác thực dữ liệu đầu vào:</w:t>
      </w:r>
      <w:r w:rsidRPr="00695962">
        <w:t> Mọi dữ liệu do người dùng gửi lên server đều phải được kiểm tra và làm sạch một cách nghiêm ngặt để ngăn chặn các loại tấn công phổ biến như SQL Injection và Cross-Site Scripting (XSS).</w:t>
      </w:r>
    </w:p>
    <w:p w14:paraId="112B6F04" w14:textId="5A90F3DB" w:rsidR="00695962" w:rsidRDefault="00695962">
      <w:pPr>
        <w:pStyle w:val="Noidung"/>
        <w:numPr>
          <w:ilvl w:val="0"/>
          <w:numId w:val="12"/>
        </w:numPr>
      </w:pPr>
      <w:r w:rsidRPr="00695962">
        <w:rPr>
          <w:bCs/>
        </w:rPr>
        <w:t>Bảo vệ mật khẩu:</w:t>
      </w:r>
      <w:r w:rsidRPr="00695962">
        <w:t xml:space="preserve"> Mật khẩu của người dùng không bao giờ được lưu trữ dưới dạng văn bản gốc. Thay vào đó, chúng sẽ được "băm" (hash) </w:t>
      </w:r>
      <w:r w:rsidR="009541EC">
        <w:t>bằng</w:t>
      </w:r>
      <w:r w:rsidRPr="00695962">
        <w:t xml:space="preserve"> thuật toán mạnh và an toàn </w:t>
      </w:r>
      <w:r w:rsidR="009541EC">
        <w:t>như</w:t>
      </w:r>
      <w:r w:rsidRPr="00695962">
        <w:t xml:space="preserve"> bcrypt trước khi lưu vào cơ sở dữ liệu.</w:t>
      </w:r>
    </w:p>
    <w:p w14:paraId="1B2F4937" w14:textId="6776E04C" w:rsidR="009A59E6" w:rsidRPr="009A59E6" w:rsidRDefault="009A59E6" w:rsidP="009A59E6">
      <w:pPr>
        <w:pStyle w:val="Noidung"/>
      </w:pPr>
      <w:r w:rsidRPr="009A59E6">
        <w:lastRenderedPageBreak/>
        <w:t>Chương 2 đã trình bày một cách hệ thống các cơ sở lý thuyết làm nền tảng cho dự án. Từ việc phân tích bối cảnh và hạn chế của các hệ thống LMS hiện tại, chương đã làm rõ sự cần thiết của việc tích hợp các lý thuyết về Gamification để tăng cường trải nghiệm học tập. Các công nghệ và nền tảng cốt lõi như Node.js, Express.js, PostgreSQL, Sequelize, Socket.IO và Redis đã được phân tích chi tiết về vai trò và ưu điểm của chúng trong kiến trúc hệ thống. Cuối cùng, các tiêu chuẩn thiết kế API theo chuẩn RESTful và các nguyên tắc bảo mật cơ bản đã được đề cập, đảm bảo rằng hệ thống sẽ được xây dựng một cách chuyên nghiệp và an toàn. Những kiến thức này sẽ là cơ sở vững chắc cho việc trình bày quá trình thiết kế và hiện thực hóa hệ thống trong chương tiếp theo.</w:t>
      </w:r>
    </w:p>
    <w:p w14:paraId="7D80DE03" w14:textId="53D203A3" w:rsidR="00695962" w:rsidRDefault="00695962">
      <w:pPr>
        <w:rPr>
          <w:b/>
          <w:sz w:val="28"/>
          <w:lang w:val="vi-VN" w:eastAsia="x-none"/>
        </w:rPr>
      </w:pPr>
    </w:p>
    <w:p w14:paraId="07F790F8" w14:textId="77777777" w:rsidR="009A59E6" w:rsidRDefault="009A59E6">
      <w:pPr>
        <w:rPr>
          <w:b/>
          <w:sz w:val="28"/>
          <w:lang w:val="vi-VN" w:eastAsia="x-none"/>
        </w:rPr>
      </w:pPr>
      <w:r>
        <w:rPr>
          <w:lang w:val="vi-VN"/>
        </w:rPr>
        <w:br w:type="page"/>
      </w:r>
    </w:p>
    <w:p w14:paraId="2CA1043A" w14:textId="47865855" w:rsidR="00F30ED7" w:rsidRPr="008A3789" w:rsidRDefault="0030231C" w:rsidP="008A3789">
      <w:pPr>
        <w:pStyle w:val="Heading1"/>
        <w:rPr>
          <w:sz w:val="24"/>
          <w:lang w:eastAsia="en-US"/>
        </w:rPr>
      </w:pPr>
      <w:bookmarkStart w:id="73" w:name="_Toc217411467"/>
      <w:r>
        <w:rPr>
          <w:lang w:val="vi-VN"/>
        </w:rPr>
        <w:lastRenderedPageBreak/>
        <w:t>THỰC HIỆN HÓA ĐỀ TÀI</w:t>
      </w:r>
      <w:bookmarkEnd w:id="73"/>
    </w:p>
    <w:p w14:paraId="5CE2B09A" w14:textId="0BF7DAE4" w:rsidR="00E93B1D" w:rsidRDefault="00E93B1D" w:rsidP="00E93B1D">
      <w:pPr>
        <w:pStyle w:val="Heading2"/>
        <w:rPr>
          <w:lang w:val="vi-VN"/>
        </w:rPr>
      </w:pPr>
      <w:r w:rsidRPr="00E93B1D">
        <w:t> </w:t>
      </w:r>
      <w:bookmarkStart w:id="74" w:name="_Toc217411468"/>
      <w:r w:rsidR="006C544A">
        <w:rPr>
          <w:lang w:val="vi-VN"/>
        </w:rPr>
        <w:t>Giới thiệu chung</w:t>
      </w:r>
      <w:bookmarkEnd w:id="74"/>
    </w:p>
    <w:p w14:paraId="788267CA" w14:textId="0DB2EBEC" w:rsidR="006C544A" w:rsidRDefault="006C544A" w:rsidP="006C544A">
      <w:pPr>
        <w:pStyle w:val="Noidung"/>
      </w:pPr>
      <w:r w:rsidRPr="006C544A">
        <w:t>Chương 3 trình bày về quá trình thiết kế và hiện thực hóa hệ thống backend cho nền tảng học tập</w:t>
      </w:r>
      <w:r>
        <w:t xml:space="preserve"> trực tuyến</w:t>
      </w:r>
      <w:r w:rsidRPr="006C544A">
        <w:t>. Dựa trên các cơ sở lý thuyết đã được phân tích ở Chương 2, chương này sẽ đi sâu vào các quyết định kiến trúc, mô hình hóa dữ liệu và phương pháp cài đặt các logic nghiệp vụ phức tạp. Nội dung chính bao gồm việc phân tích kiến trúc hệ thống tổng thể, thiết kế chi tiết cơ sở dữ liệu theo các module chức năng, và mô tả quy trình hiện thực hóa các luồng hoạt động cốt lõi thông qua hệ thống API. Mục tiêu của chương là cung cấp một cái nhìn toàn diện về cấu trúc kỹ thuật và cách thức vận hành của hệ thống backend, tạo tiền đề cho việc đánh giá các kết quả đạt được ở chương tiếp theo.</w:t>
      </w:r>
    </w:p>
    <w:p w14:paraId="7C0BDA1E" w14:textId="0AACC3CF" w:rsidR="005B2665" w:rsidRDefault="00913618" w:rsidP="005B2665">
      <w:pPr>
        <w:pStyle w:val="Heading2"/>
        <w:rPr>
          <w:lang w:val="vi-VN"/>
        </w:rPr>
      </w:pPr>
      <w:bookmarkStart w:id="75" w:name="_Toc217411469"/>
      <w:r>
        <w:rPr>
          <w:lang w:val="vi-VN"/>
        </w:rPr>
        <w:t>Đặc</w:t>
      </w:r>
      <w:r w:rsidR="005B2665">
        <w:rPr>
          <w:lang w:val="vi-VN"/>
        </w:rPr>
        <w:t xml:space="preserve"> tả yêu cầu</w:t>
      </w:r>
      <w:bookmarkEnd w:id="75"/>
    </w:p>
    <w:p w14:paraId="59881E4C" w14:textId="453863E8" w:rsidR="005B2665" w:rsidRPr="005B2665" w:rsidRDefault="005B2665" w:rsidP="005B2665">
      <w:pPr>
        <w:pStyle w:val="Noidung"/>
      </w:pPr>
      <w:r w:rsidRPr="005B2665">
        <w:t xml:space="preserve">Để hiện thực hóa các mục tiêu đã đề ra, hệ thống không được xây dựng như một khối đơn lẻ rời rạc mà là sự tổng hòa của các phân hệ chức năng chuyên biệt, tương tác chặt chẽ với nhau để tạo nên một quy trình đào tạo khép kín. Bức tranh tổng thể của hệ thống được đặc tả thông qua ba </w:t>
      </w:r>
      <w:r w:rsidR="00DD439E">
        <w:t>phân hệ chính</w:t>
      </w:r>
      <w:r w:rsidRPr="005B2665">
        <w:t>, tương ứng với ba tầng nghiệp vụ cốt lõi.</w:t>
      </w:r>
    </w:p>
    <w:p w14:paraId="55FF1F67" w14:textId="77777777" w:rsidR="005B2665" w:rsidRPr="005B2665" w:rsidRDefault="005B2665" w:rsidP="005B2665">
      <w:pPr>
        <w:pStyle w:val="Noidung"/>
      </w:pPr>
      <w:r w:rsidRPr="005B2665">
        <w:t>Đầu tiên là Phân hệ Quản lý Học thuật, đóng vai trò là nền tảng xương sống chịu trách nhiệm số hóa toàn bộ cấu trúc đào tạo của nhà trường. Yêu cầu đặt ra cho phân hệ này là khả năng định nghĩa và quản lý mối quan hệ phân cấp phức tạp giữa chương trình đào tạo, môn học và các lớp học cụ thể. Đặc biệt, hệ thống phải hỗ trợ việc ánh xạ đa chiều giữa các chuẩn đầu ra từ cấp độ chương trình đến cấp độ bài học, đảm bảo rằng mọi hoạt động học tập của sinh viên đều có thể truy nguyên về một chuẩn đầu ra cụ thể, phục vụ cho công tác kiểm định chất lượng.</w:t>
      </w:r>
    </w:p>
    <w:p w14:paraId="37648B6F" w14:textId="77777777" w:rsidR="005B2665" w:rsidRPr="005B2665" w:rsidRDefault="005B2665" w:rsidP="005B2665">
      <w:pPr>
        <w:pStyle w:val="Noidung"/>
      </w:pPr>
      <w:r w:rsidRPr="005B2665">
        <w:t>Tiếp theo là Phân hệ Đánh giá và Tương tác, nơi giải quyết bài toán về kiểm tra và luyện tập với yêu cầu cốt lõi là sự linh hoạt và tính tức thời. Hệ thống phải hỗ trợ đa dạng các chế độ thi, từ kiểm tra chính thức với tính bảo mật cao, chế độ luyện tập cho phép làm lại nhiều lần, đến chế độ đua thời gian thực yêu cầu xử lý đồng bộ cho hàng trăm người chơi cùng lúc. Dữ liệu sinh ra từ phân hệ này như điểm số và thời gian làm bài chính là đầu vào quan trọng cho các phân hệ khác.</w:t>
      </w:r>
    </w:p>
    <w:p w14:paraId="2745F313" w14:textId="34AB73BA" w:rsidR="005B2665" w:rsidRPr="005B2665" w:rsidRDefault="005B2665" w:rsidP="005B2665">
      <w:pPr>
        <w:pStyle w:val="Noidung"/>
      </w:pPr>
      <w:r w:rsidRPr="005B2665">
        <w:lastRenderedPageBreak/>
        <w:t xml:space="preserve">Cuối cùng là Phân hệ Động lực và Phân tích, lớp giá trị gia tăng giúp hệ thống trở nên hấp dẫn và thông minh hơn. Yêu cầu đối với </w:t>
      </w:r>
      <w:r>
        <w:t>các t</w:t>
      </w:r>
      <w:r w:rsidRPr="005B2665">
        <w:t>ính năng</w:t>
      </w:r>
      <w:r>
        <w:t xml:space="preserve"> trò chơi hóa</w:t>
      </w:r>
      <w:r w:rsidRPr="005B2665">
        <w:t xml:space="preserve"> là phải hoạt động như một cơ chế quan sát ngầm, tự động lắng nghe các sự kiện từ phân hệ đánh giá để tính toán điểm thưởng, cập nhật bảng xếp hạng và trao huy hiệu ngay lập tức. Song song đó, chức năng phân tích phải tổng hợp dữ liệu từ cả hai phân hệ trên để đưa ra các báo cáo trực quan về tiến độ học tập và mức độ hoàn thành chuẩn đầu ra của từng cá nhân.</w:t>
      </w:r>
    </w:p>
    <w:p w14:paraId="02214E01" w14:textId="418AD9E6" w:rsidR="005B2665" w:rsidRDefault="005B2665" w:rsidP="005B2665">
      <w:pPr>
        <w:pStyle w:val="Noidung"/>
      </w:pPr>
      <w:r w:rsidRPr="005B2665">
        <w:t>Sự tương tác giữa ba trụ cột này tạo nên một luồng dữ liệu liên tục, trong đó cấu trúc học thuật định hình nội dung kiểm tra, kết quả kiểm tra kích hoạt cơ chế trò chơi hóa, và dữ liệu tổng hợp quay lại phục vụ cho việc đánh giá chất lượng đào tạo.</w:t>
      </w:r>
    </w:p>
    <w:p w14:paraId="1B98BC8D" w14:textId="5792B696" w:rsidR="00C64340" w:rsidRDefault="00C64340" w:rsidP="005B2665">
      <w:pPr>
        <w:pStyle w:val="Noidung"/>
      </w:pPr>
      <w:r>
        <w:t>Sơ đồ usecase tổng quát</w:t>
      </w:r>
    </w:p>
    <w:p w14:paraId="6481F5A3" w14:textId="23D5B043" w:rsidR="00C64340" w:rsidRDefault="003665DF" w:rsidP="003665DF">
      <w:pPr>
        <w:pStyle w:val="Noidung"/>
        <w:spacing w:line="240" w:lineRule="auto"/>
        <w:jc w:val="center"/>
      </w:pPr>
      <w:r w:rsidRPr="003665DF">
        <w:rPr>
          <w:noProof/>
        </w:rPr>
        <w:drawing>
          <wp:inline distT="0" distB="0" distL="0" distR="0" wp14:anchorId="57D7B130" wp14:editId="0F6E30B0">
            <wp:extent cx="5448300" cy="5181050"/>
            <wp:effectExtent l="0" t="0" r="0" b="635"/>
            <wp:docPr id="3022029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202947" name="Picture 302202947"/>
                    <pic:cNvPicPr/>
                  </pic:nvPicPr>
                  <pic:blipFill>
                    <a:blip r:embed="rId14">
                      <a:extLst>
                        <a:ext uri="{28A0092B-C50C-407E-A947-70E740481C1C}">
                          <a14:useLocalDpi xmlns:a14="http://schemas.microsoft.com/office/drawing/2010/main" val="0"/>
                        </a:ext>
                      </a:extLst>
                    </a:blip>
                    <a:stretch>
                      <a:fillRect/>
                    </a:stretch>
                  </pic:blipFill>
                  <pic:spPr>
                    <a:xfrm>
                      <a:off x="0" y="0"/>
                      <a:ext cx="5468311" cy="5200079"/>
                    </a:xfrm>
                    <a:prstGeom prst="rect">
                      <a:avLst/>
                    </a:prstGeom>
                  </pic:spPr>
                </pic:pic>
              </a:graphicData>
            </a:graphic>
          </wp:inline>
        </w:drawing>
      </w:r>
    </w:p>
    <w:p w14:paraId="15CA2C74" w14:textId="1868ED7A" w:rsidR="00C64340" w:rsidRDefault="00C64340" w:rsidP="003665DF">
      <w:pPr>
        <w:pStyle w:val="Caption"/>
        <w:rPr>
          <w:lang w:val="vi-VN"/>
        </w:rPr>
      </w:pPr>
      <w:bookmarkStart w:id="76" w:name="_Toc217411501"/>
      <w:r w:rsidRPr="008A26EE">
        <w:rPr>
          <w:lang w:val="vi-VN"/>
        </w:rPr>
        <w:t xml:space="preserve">Hình </w:t>
      </w:r>
      <w:r w:rsidR="00AC47E9">
        <w:rPr>
          <w:lang w:val="vi-VN"/>
        </w:rPr>
        <w:fldChar w:fldCharType="begin"/>
      </w:r>
      <w:r w:rsidR="00AC47E9">
        <w:rPr>
          <w:lang w:val="vi-VN"/>
        </w:rPr>
        <w:instrText xml:space="preserve"> STYLEREF 1 \s </w:instrText>
      </w:r>
      <w:r w:rsidR="00AC47E9">
        <w:rPr>
          <w:lang w:val="vi-VN"/>
        </w:rPr>
        <w:fldChar w:fldCharType="separate"/>
      </w:r>
      <w:r w:rsidR="00AC47E9">
        <w:rPr>
          <w:noProof/>
          <w:lang w:val="vi-VN"/>
        </w:rPr>
        <w:t>3</w:t>
      </w:r>
      <w:r w:rsidR="00AC47E9">
        <w:rPr>
          <w:lang w:val="vi-VN"/>
        </w:rPr>
        <w:fldChar w:fldCharType="end"/>
      </w:r>
      <w:r w:rsidR="00AC47E9">
        <w:rPr>
          <w:lang w:val="vi-VN"/>
        </w:rPr>
        <w:t>.</w:t>
      </w:r>
      <w:r w:rsidR="00AC47E9">
        <w:rPr>
          <w:lang w:val="vi-VN"/>
        </w:rPr>
        <w:fldChar w:fldCharType="begin"/>
      </w:r>
      <w:r w:rsidR="00AC47E9">
        <w:rPr>
          <w:lang w:val="vi-VN"/>
        </w:rPr>
        <w:instrText xml:space="preserve"> SEQ Hình \* ARABIC \s 1 </w:instrText>
      </w:r>
      <w:r w:rsidR="00AC47E9">
        <w:rPr>
          <w:lang w:val="vi-VN"/>
        </w:rPr>
        <w:fldChar w:fldCharType="separate"/>
      </w:r>
      <w:r w:rsidR="00AC47E9">
        <w:rPr>
          <w:noProof/>
          <w:lang w:val="vi-VN"/>
        </w:rPr>
        <w:t>1</w:t>
      </w:r>
      <w:r w:rsidR="00AC47E9">
        <w:rPr>
          <w:lang w:val="vi-VN"/>
        </w:rPr>
        <w:fldChar w:fldCharType="end"/>
      </w:r>
      <w:r w:rsidRPr="008A26EE">
        <w:rPr>
          <w:lang w:val="vi-VN"/>
        </w:rPr>
        <w:t xml:space="preserve"> Sơ đồ usecase tổng quát</w:t>
      </w:r>
      <w:bookmarkEnd w:id="76"/>
    </w:p>
    <w:p w14:paraId="0D1B2206" w14:textId="77777777" w:rsidR="003665DF" w:rsidRPr="003665DF" w:rsidRDefault="003665DF" w:rsidP="003665DF">
      <w:pPr>
        <w:pStyle w:val="Noidung"/>
      </w:pPr>
      <w:r w:rsidRPr="003665DF">
        <w:lastRenderedPageBreak/>
        <w:t>Sơ đồ được phân chia thành ba nhóm tác nhân chính, tương ứng với ba phân hệ nghiệp vụ đã phân tích:</w:t>
      </w:r>
    </w:p>
    <w:p w14:paraId="64F4EA5D" w14:textId="3335D08E" w:rsidR="003665DF" w:rsidRPr="003665DF" w:rsidRDefault="003665DF" w:rsidP="003665DF">
      <w:pPr>
        <w:pStyle w:val="Noidung"/>
      </w:pPr>
      <w:r w:rsidRPr="003665DF">
        <w:rPr>
          <w:b/>
          <w:bCs/>
        </w:rPr>
        <w:t xml:space="preserve">Nhóm Quản trị và Kiến tạo nội dung (Quản trị viên </w:t>
      </w:r>
      <w:r>
        <w:rPr>
          <w:b/>
          <w:bCs/>
        </w:rPr>
        <w:t>và</w:t>
      </w:r>
      <w:r w:rsidRPr="003665DF">
        <w:rPr>
          <w:b/>
          <w:bCs/>
        </w:rPr>
        <w:t xml:space="preserve"> Giảng viên):</w:t>
      </w:r>
    </w:p>
    <w:p w14:paraId="22CFD5BE" w14:textId="77777777" w:rsidR="003665DF" w:rsidRPr="003665DF" w:rsidRDefault="003665DF" w:rsidP="003665DF">
      <w:pPr>
        <w:pStyle w:val="Noidung"/>
      </w:pPr>
      <w:r w:rsidRPr="003665DF">
        <w:rPr>
          <w:b/>
          <w:bCs/>
        </w:rPr>
        <w:t>Quản trị viên:</w:t>
      </w:r>
      <w:r w:rsidRPr="003665DF">
        <w:t> Đóng vai trò kiểm soát toàn bộ hệ thống, chịu trách nhiệm thiết lập dữ liệu nền tảng như Chương trình đào tạo (CTĐT), Chuẩn đầu ra và Phân quyền tài khoản. Đặc biệt, Quản trị viên cũng có toàn quyền thực hiện các tác vụ chuyên môn của giảng viên để hỗ trợ hoặc kiểm tra.</w:t>
      </w:r>
    </w:p>
    <w:p w14:paraId="1A479957" w14:textId="5B22EFFB" w:rsidR="003665DF" w:rsidRPr="003665DF" w:rsidRDefault="003665DF" w:rsidP="003665DF">
      <w:pPr>
        <w:pStyle w:val="Noidung"/>
      </w:pPr>
      <w:r w:rsidRPr="003665DF">
        <w:rPr>
          <w:b/>
          <w:bCs/>
        </w:rPr>
        <w:t>Giảng viên:</w:t>
      </w:r>
      <w:r w:rsidRPr="003665DF">
        <w:t> Tập trung vào công tác chuyên môn. Các ca sử dụng cốt lõi bao gồm xây dựng </w:t>
      </w:r>
      <w:r w:rsidRPr="003665DF">
        <w:rPr>
          <w:b/>
          <w:bCs/>
        </w:rPr>
        <w:t>Ngân hàng câu hỏi</w:t>
      </w:r>
      <w:r w:rsidRPr="003665DF">
        <w:t xml:space="preserve"> (hỗ </w:t>
      </w:r>
      <w:r w:rsidR="008A26EE">
        <w:t xml:space="preserve">trợ nhập </w:t>
      </w:r>
      <w:r w:rsidRPr="003665DF">
        <w:t>số lượng lớn), </w:t>
      </w:r>
      <w:r w:rsidRPr="003665DF">
        <w:rPr>
          <w:b/>
          <w:bCs/>
        </w:rPr>
        <w:t>Thiết lập bài kiểm tra</w:t>
      </w:r>
      <w:r w:rsidRPr="003665DF">
        <w:t> theo ma trận đề, và </w:t>
      </w:r>
      <w:r w:rsidRPr="003665DF">
        <w:rPr>
          <w:b/>
          <w:bCs/>
        </w:rPr>
        <w:t>Xem báo cáo phân tích</w:t>
      </w:r>
      <w:r w:rsidRPr="003665DF">
        <w:t> để đánh giá chất lượng lớp học.</w:t>
      </w:r>
    </w:p>
    <w:p w14:paraId="47D264BD" w14:textId="77777777" w:rsidR="003665DF" w:rsidRPr="003665DF" w:rsidRDefault="003665DF" w:rsidP="003665DF">
      <w:pPr>
        <w:pStyle w:val="Noidung"/>
      </w:pPr>
      <w:r w:rsidRPr="003665DF">
        <w:rPr>
          <w:b/>
          <w:bCs/>
        </w:rPr>
        <w:t>Nhóm Người học (Sinh viên):</w:t>
      </w:r>
    </w:p>
    <w:p w14:paraId="6D6F8119" w14:textId="7C60E6B1" w:rsidR="003665DF" w:rsidRPr="003665DF" w:rsidRDefault="003665DF" w:rsidP="003665DF">
      <w:pPr>
        <w:pStyle w:val="Noidung"/>
      </w:pPr>
      <w:r w:rsidRPr="003665DF">
        <w:t>Là đối tượng thụ hưởng chính của hệ thống. Các ca sử dụng của sinh viên tập trung vào trải nghiệm tương tác cao như </w:t>
      </w:r>
      <w:r w:rsidRPr="003665DF">
        <w:rPr>
          <w:b/>
          <w:bCs/>
        </w:rPr>
        <w:t>Thi thời gian thực</w:t>
      </w:r>
      <w:r w:rsidRPr="003665DF">
        <w:t>, </w:t>
      </w:r>
      <w:r w:rsidRPr="003665DF">
        <w:rPr>
          <w:b/>
          <w:bCs/>
        </w:rPr>
        <w:t>Luyện tập</w:t>
      </w:r>
      <w:r w:rsidRPr="003665DF">
        <w:t>, và tham gia vào hệ thống</w:t>
      </w:r>
      <w:r>
        <w:t xml:space="preserve"> trò chơi</w:t>
      </w:r>
      <w:r w:rsidRPr="003665DF">
        <w:t> (Xem bảng xếp hạng, nhận thưởng).</w:t>
      </w:r>
    </w:p>
    <w:p w14:paraId="0C5C27F3" w14:textId="470D4F88" w:rsidR="003665DF" w:rsidRPr="003665DF" w:rsidRDefault="003665DF" w:rsidP="0070281D">
      <w:pPr>
        <w:pStyle w:val="Noidung"/>
      </w:pPr>
      <w:r w:rsidRPr="003665DF">
        <w:t xml:space="preserve">Dựa trên sơ đồ này, hệ thống Backend được thiết kế để xử lý các yêu cầu kỹ thuật phức tạp </w:t>
      </w:r>
      <w:r w:rsidR="0070281D">
        <w:t>như c</w:t>
      </w:r>
      <w:r w:rsidRPr="003665DF">
        <w:t>ung cấp các RESTful API bảo mật để quản lý dữ liệu lớn (CTĐT, Ngân hàng câu hỏi)</w:t>
      </w:r>
      <w:r w:rsidR="0070281D">
        <w:t>, d</w:t>
      </w:r>
      <w:r w:rsidRPr="003665DF">
        <w:t>uy trì kết nối WebSocket ổn định phục vụ ca sử dụng "Thi thời gian thực"</w:t>
      </w:r>
      <w:r w:rsidR="0070281D">
        <w:t xml:space="preserve"> và x</w:t>
      </w:r>
      <w:r w:rsidRPr="003665DF">
        <w:t>ử lý các tác vụ nền (background jobs) để tổng hợp dữ liệu cho chức năng "Xem báo cáo" và tính toán điểm thưởng Gamification ngay lập tức.</w:t>
      </w:r>
    </w:p>
    <w:p w14:paraId="62267A93" w14:textId="7B709A7F" w:rsidR="008A3789" w:rsidRDefault="006C544A" w:rsidP="006C544A">
      <w:pPr>
        <w:pStyle w:val="Heading2"/>
        <w:rPr>
          <w:lang w:val="vi-VN"/>
        </w:rPr>
      </w:pPr>
      <w:bookmarkStart w:id="77" w:name="_Toc217411470"/>
      <w:r>
        <w:rPr>
          <w:lang w:val="vi-VN"/>
        </w:rPr>
        <w:t>Thiết kế kiến trúc hệ thống</w:t>
      </w:r>
      <w:bookmarkEnd w:id="77"/>
    </w:p>
    <w:p w14:paraId="5F26238E" w14:textId="11D867B2" w:rsidR="006C544A" w:rsidRPr="006C544A" w:rsidRDefault="006C544A" w:rsidP="006C544A">
      <w:pPr>
        <w:pStyle w:val="Noidung"/>
      </w:pPr>
      <w:r w:rsidRPr="006C544A">
        <w:t>Để đảm bảo tính linh hoạt, khả năng mở rộng và dễ bảo trì, hệ thống được thiết kế theo kiến trúc 3 tầng, bao gồm: </w:t>
      </w:r>
      <w:r w:rsidR="00392567" w:rsidRPr="009923A1">
        <w:t>tầng máy khách</w:t>
      </w:r>
      <w:r w:rsidRPr="009923A1">
        <w:t>, </w:t>
      </w:r>
      <w:r w:rsidR="00392567" w:rsidRPr="009923A1">
        <w:t>tầng ứng dung</w:t>
      </w:r>
      <w:r w:rsidRPr="006C544A">
        <w:t>, và</w:t>
      </w:r>
      <w:r w:rsidR="00392567">
        <w:t xml:space="preserve"> tầng cơ sở dữ liệu</w:t>
      </w:r>
      <w:r w:rsidR="004F131D">
        <w:rPr>
          <w:b/>
          <w:bCs/>
        </w:rPr>
        <w:fldChar w:fldCharType="begin"/>
      </w:r>
      <w:r w:rsidR="004F131D">
        <w:rPr>
          <w:b/>
          <w:bCs/>
        </w:rPr>
        <w:instrText xml:space="preserve"> ADDIN ZOTERO_ITEM CSL_CITATION {"citationID":"obl8zwVG","properties":{"formattedCitation":"[6]","plainCitation":"[6]","noteIndex":0},"citationItems":[{"id":129,"uris":["http://zotero.org/users/local/spty5A6U/items/36MYFD93"],"itemData":{"id":129,"type":"paper-conference","DOI":"10.1109/ICITeS.2018.8373307","event-place":"Tangier, Morocco","event-title":"2018 International Conference on Information Technology and e-Services (ICITeS)","publisher":"2018 International Conference on Information Technology and e-Services (ICITeS)","publisher-place":"Tangier, Morocco","title":"An architecture for a smart learning management system","author":[{"family":"El Bachari","given":"El-Hassane"},{"family":"El Adnani","given":"Mohamed"},{"family":"El Hajjaji","given":"Said"}],"issued":{"date-parts":[["2018",4]]}}}],"schema":"https://github.com/citation-style-language/schema/raw/master/csl-citation.json"} </w:instrText>
      </w:r>
      <w:r w:rsidR="004F131D">
        <w:rPr>
          <w:b/>
          <w:bCs/>
        </w:rPr>
        <w:fldChar w:fldCharType="separate"/>
      </w:r>
      <w:r w:rsidR="004F131D" w:rsidRPr="004F131D">
        <w:t>[6]</w:t>
      </w:r>
      <w:r w:rsidR="004F131D">
        <w:rPr>
          <w:b/>
          <w:bCs/>
        </w:rPr>
        <w:fldChar w:fldCharType="end"/>
      </w:r>
      <w:r w:rsidRPr="006C544A">
        <w:t xml:space="preserve">. Một thành phần cân bằng tải (Load Balancer) sử dụng Nginx Reverse Proxy được đặt giữa </w:t>
      </w:r>
      <w:r w:rsidR="00392567">
        <w:t>máy khách</w:t>
      </w:r>
      <w:r w:rsidRPr="006C544A">
        <w:t xml:space="preserve"> và </w:t>
      </w:r>
      <w:r w:rsidR="00392567">
        <w:t>tầng ứng dụng</w:t>
      </w:r>
      <w:r w:rsidRPr="006C544A">
        <w:t xml:space="preserve"> để điều phối lưu lượng truy cập, giúp tăng cường hiệu suất và độ ổn định.</w:t>
      </w:r>
    </w:p>
    <w:p w14:paraId="552ED906" w14:textId="19623A45" w:rsidR="006C544A" w:rsidRPr="006C544A" w:rsidRDefault="00392567" w:rsidP="006C544A">
      <w:pPr>
        <w:pStyle w:val="Noidung"/>
      </w:pPr>
      <w:r>
        <w:rPr>
          <w:b/>
          <w:bCs/>
        </w:rPr>
        <w:t>Tầng máy khách</w:t>
      </w:r>
      <w:r w:rsidR="006C544A" w:rsidRPr="006C544A">
        <w:rPr>
          <w:b/>
          <w:bCs/>
        </w:rPr>
        <w:t>:</w:t>
      </w:r>
      <w:r w:rsidR="006C544A" w:rsidRPr="006C544A">
        <w:t> Bao gồm các ứng dụng phía người dùng như trình duyệt web hoặc ứng dụng di động, là điểm truy cập chính vào hệ thống.</w:t>
      </w:r>
    </w:p>
    <w:p w14:paraId="01489E3D" w14:textId="2EDC8E1D" w:rsidR="006C544A" w:rsidRPr="006C544A" w:rsidRDefault="00392567" w:rsidP="006C544A">
      <w:pPr>
        <w:pStyle w:val="Noidung"/>
      </w:pPr>
      <w:r>
        <w:rPr>
          <w:b/>
          <w:bCs/>
        </w:rPr>
        <w:lastRenderedPageBreak/>
        <w:t>Tầng ứng dụng</w:t>
      </w:r>
      <w:r w:rsidR="006C544A" w:rsidRPr="006C544A">
        <w:rPr>
          <w:b/>
          <w:bCs/>
        </w:rPr>
        <w:t>:</w:t>
      </w:r>
      <w:r w:rsidR="006C544A" w:rsidRPr="006C544A">
        <w:t> Là "bộ não" của hệ thống, nơi chứa toàn bộ logic nghiệp vụ. Tầng này bao gồm máy chủ Express.js API và máy chủ Socket.IO xử lý các tác vụ thời gian thực.</w:t>
      </w:r>
    </w:p>
    <w:p w14:paraId="59EB4294" w14:textId="3AF26F44" w:rsidR="006C544A" w:rsidRPr="006C544A" w:rsidRDefault="00392567" w:rsidP="006C544A">
      <w:pPr>
        <w:pStyle w:val="Noidung"/>
      </w:pPr>
      <w:r>
        <w:rPr>
          <w:b/>
          <w:bCs/>
        </w:rPr>
        <w:t xml:space="preserve">Tầng cơ sở dữ </w:t>
      </w:r>
      <w:r w:rsidR="001F56BD">
        <w:rPr>
          <w:b/>
          <w:bCs/>
        </w:rPr>
        <w:t>liệu</w:t>
      </w:r>
      <w:r w:rsidR="006C544A" w:rsidRPr="006C544A">
        <w:rPr>
          <w:b/>
          <w:bCs/>
        </w:rPr>
        <w:t>:</w:t>
      </w:r>
      <w:r w:rsidR="006C544A" w:rsidRPr="006C544A">
        <w:t> Chịu trách nhiệm lưu trữ và quản lý toàn bộ dữ liệu của hệ thống, bao gồm nhiều hệ quản trị CSDL khác nhau để phục vụ cho các mục đích riêng biệt</w:t>
      </w:r>
      <w:r w:rsidR="00494D96">
        <w:t xml:space="preserve"> của hệ thống</w:t>
      </w:r>
      <w:r w:rsidR="006C544A" w:rsidRPr="006C544A">
        <w:t>.</w:t>
      </w:r>
    </w:p>
    <w:p w14:paraId="31661F5B" w14:textId="6CF3A9AE" w:rsidR="006C544A" w:rsidRDefault="006C544A" w:rsidP="006C544A">
      <w:pPr>
        <w:pStyle w:val="Noidung"/>
      </w:pPr>
      <w:r w:rsidRPr="006C544A">
        <w:t xml:space="preserve">Luồng xử lý một yêu cầu HTTP tiêu chuẩn sẽ bắt đầu từ </w:t>
      </w:r>
      <w:r w:rsidR="001F56BD">
        <w:t>máy khách</w:t>
      </w:r>
      <w:r w:rsidRPr="006C544A">
        <w:t xml:space="preserve">, đi qua Nginx để phân phối tải, sau đó được máy chủ Express.js tiếp nhận, xử lý và tương tác với </w:t>
      </w:r>
      <w:r w:rsidR="001F56BD">
        <w:t>tầng cơ sở dữ liệu</w:t>
      </w:r>
      <w:r w:rsidRPr="006C544A">
        <w:t xml:space="preserve"> trước khi trả kết quả về cho </w:t>
      </w:r>
      <w:r w:rsidR="001F56BD">
        <w:t>người dùng</w:t>
      </w:r>
      <w:r w:rsidRPr="006C544A">
        <w:t>.</w:t>
      </w:r>
    </w:p>
    <w:p w14:paraId="2A0945AC" w14:textId="77777777" w:rsidR="00D553D0" w:rsidRPr="00D553D0" w:rsidRDefault="00D553D0" w:rsidP="00D553D0">
      <w:pPr>
        <w:pStyle w:val="Noidung"/>
      </w:pPr>
      <w:r w:rsidRPr="009923A1">
        <w:t>Trong kiến trúc này, Nginx không chỉ đơn thuần đóng vai trò là một bộ cân bằng tải (Load Balancer) để phân phối các yêu cầu đến các container backend. Nó được cấu hình như một Reverse Proxy đa chức năng, đóng vai trò là "cổng vào" (gateway) duy nhất của toàn bộ hệ thống và đảm</w:t>
      </w:r>
      <w:r w:rsidRPr="00D553D0">
        <w:t xml:space="preserve"> nhiệm nhiều tác vụ quan trọng khác nhằm tối ưu hóa hiệu năng và tăng cường bảo mật:</w:t>
      </w:r>
    </w:p>
    <w:p w14:paraId="40C2A26A" w14:textId="77777777" w:rsidR="00D553D0" w:rsidRPr="00D553D0" w:rsidRDefault="00D553D0">
      <w:pPr>
        <w:pStyle w:val="Noidung"/>
        <w:numPr>
          <w:ilvl w:val="0"/>
          <w:numId w:val="17"/>
        </w:numPr>
      </w:pPr>
      <w:r w:rsidRPr="00D553D0">
        <w:t>SSL Termination: Toàn bộ giao tiếp giữa client và hệ thống được mã hóa bằng giao thức HTTPS. Tuy nhiên, thay vì để mỗi server backend Node.js phải tự xử lý việc giải mã các yêu cầu HTTPS (một tác vụ tốn tài nguyên CPU), Nginx sẽ đảm nhiệm vai trò này. Nó sẽ "chấm dứt" kết nối SSL tại chính nó, giải mã request, sau đó chuyển tiếp request dưới dạng HTTP thông thường đến các backend service trong mạng nội bộ. Điều này giúp giảm tải đáng kể cho các server ứng dụng, cho phép chúng tập trung hoàn toàn vào việc xử lý logic nghiệp vụ.</w:t>
      </w:r>
    </w:p>
    <w:p w14:paraId="05DD8890" w14:textId="229B8C4F" w:rsidR="00D553D0" w:rsidRPr="00D553D0" w:rsidRDefault="00D553D0">
      <w:pPr>
        <w:pStyle w:val="Noidung"/>
        <w:numPr>
          <w:ilvl w:val="0"/>
          <w:numId w:val="17"/>
        </w:numPr>
      </w:pPr>
      <w:r w:rsidRPr="00D553D0">
        <w:t xml:space="preserve">Phục vụ tệp </w:t>
      </w:r>
      <w:r w:rsidR="0024086D">
        <w:t xml:space="preserve">tĩnh: </w:t>
      </w:r>
      <w:r w:rsidRPr="00D553D0">
        <w:t>Các tài nguyên tĩnh như hình ảnh, tệp CSS, JavaScript của ứng dụng Frontend (Next.js) được Nginx phục vụ trực tiếp cho người dùng. Nginx được tối ưu hóa cho việc này và có thể xử lý hàng nghìn yêu cầu tệp tĩnh một cách cực kỳ hiệu quả, nhanh hơn rất nhiều so với việc để server Node.js phải xử lý. Điều này giúp giải phóng tài nguyên cho backend và tăng tốc độ tải trang cho người dùng.</w:t>
      </w:r>
    </w:p>
    <w:p w14:paraId="1ECCBDCD" w14:textId="4462863F" w:rsidR="00D553D0" w:rsidRPr="00D553D0" w:rsidRDefault="00D553D0">
      <w:pPr>
        <w:pStyle w:val="Noidung"/>
        <w:numPr>
          <w:ilvl w:val="0"/>
          <w:numId w:val="17"/>
        </w:numPr>
      </w:pPr>
      <w:r w:rsidRPr="00D553D0">
        <w:lastRenderedPageBreak/>
        <w:t>Hỗ trợ WebSocket: Nginx được cấu hình để nâng cấp các kết nối HTTP thông thường thành kết nối WebSocket bền vững, sau đó chuyển tiếp chúng đến máy chủ Socket.IO. Điều này cho phép các tính năng thời gian thực hoạt động một cách trơn tru qua cổng 80/443 tiêu chuẩn.</w:t>
      </w:r>
    </w:p>
    <w:p w14:paraId="2F9A31DF" w14:textId="5A40B0E7" w:rsidR="00D553D0" w:rsidRPr="00D553D0" w:rsidRDefault="00D553D0">
      <w:pPr>
        <w:pStyle w:val="Noidung"/>
        <w:numPr>
          <w:ilvl w:val="0"/>
          <w:numId w:val="17"/>
        </w:numPr>
      </w:pPr>
      <w:r w:rsidRPr="00D553D0">
        <w:t xml:space="preserve">Lớp bảo mật cơ bản: Nginx cũng hoạt động như một lớp phòng thủ đầu tiên cho hệ thống. Nó có thể được cấu hình để áp dụng các chính sách giới hạn tốc độ yêu cầu, giúp ngăn chặn các cuộc tấn công từ chối dịch vụ (DoS) hoặc tấn công dò mật khẩu bằng cách giới hạn số lượng </w:t>
      </w:r>
      <w:r w:rsidR="0024086D">
        <w:t>yêu cầu</w:t>
      </w:r>
      <w:r w:rsidRPr="00D553D0">
        <w:t xml:space="preserve"> từ một địa chỉ IP trong một khoảng thời gian nhất định.</w:t>
      </w:r>
    </w:p>
    <w:p w14:paraId="2B4F5E9C" w14:textId="72C86AA7" w:rsidR="006C544A" w:rsidRPr="006C544A" w:rsidRDefault="00D553D0" w:rsidP="0011194C">
      <w:pPr>
        <w:pStyle w:val="Noidung"/>
      </w:pPr>
      <w:r w:rsidRPr="00D553D0">
        <w:t xml:space="preserve">Nhờ việc giao phó các tác vụ này cho Nginx, kiến trúc hệ thống trở nên hiệu quả, an toàn và dễ quản lý hơn. Các service backend có thể tập trung vào chức năng chính của mình, đồng thời được bảo vệ bởi một lớp proxy </w:t>
      </w:r>
      <w:r w:rsidR="00DD439E">
        <w:t>hiệu quả</w:t>
      </w:r>
      <w:r w:rsidRPr="00D553D0">
        <w:t xml:space="preserve"> ở phía trước.</w:t>
      </w:r>
    </w:p>
    <w:p w14:paraId="025EEC38" w14:textId="61EF8AC5" w:rsidR="006C544A" w:rsidRPr="00C60F92" w:rsidRDefault="0011194C" w:rsidP="0011194C">
      <w:pPr>
        <w:pStyle w:val="noidungbang"/>
        <w:jc w:val="center"/>
      </w:pPr>
      <w:r>
        <w:rPr>
          <w:noProof/>
        </w:rPr>
        <w:drawing>
          <wp:inline distT="0" distB="0" distL="0" distR="0" wp14:anchorId="3DAB8B85" wp14:editId="02829C9A">
            <wp:extent cx="5760720" cy="3178175"/>
            <wp:effectExtent l="0" t="0" r="0" b="3175"/>
            <wp:docPr id="15697626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62628" name="Picture 156976262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178175"/>
                    </a:xfrm>
                    <a:prstGeom prst="rect">
                      <a:avLst/>
                    </a:prstGeom>
                  </pic:spPr>
                </pic:pic>
              </a:graphicData>
            </a:graphic>
          </wp:inline>
        </w:drawing>
      </w:r>
    </w:p>
    <w:p w14:paraId="6201DE78" w14:textId="20B520E6" w:rsidR="008A3789" w:rsidRDefault="006C544A" w:rsidP="006C544A">
      <w:pPr>
        <w:pStyle w:val="Caption"/>
        <w:rPr>
          <w:lang w:val="vi-VN"/>
        </w:rPr>
      </w:pPr>
      <w:bookmarkStart w:id="78" w:name="_Toc217411502"/>
      <w:r w:rsidRPr="006C544A">
        <w:rPr>
          <w:lang w:val="vi-VN"/>
        </w:rPr>
        <w:t xml:space="preserve">Hình </w:t>
      </w:r>
      <w:r w:rsidR="00AC47E9">
        <w:rPr>
          <w:lang w:val="vi-VN"/>
        </w:rPr>
        <w:fldChar w:fldCharType="begin"/>
      </w:r>
      <w:r w:rsidR="00AC47E9">
        <w:rPr>
          <w:lang w:val="vi-VN"/>
        </w:rPr>
        <w:instrText xml:space="preserve"> STYLEREF 1 \s </w:instrText>
      </w:r>
      <w:r w:rsidR="00AC47E9">
        <w:rPr>
          <w:lang w:val="vi-VN"/>
        </w:rPr>
        <w:fldChar w:fldCharType="separate"/>
      </w:r>
      <w:r w:rsidR="00AC47E9">
        <w:rPr>
          <w:noProof/>
          <w:lang w:val="vi-VN"/>
        </w:rPr>
        <w:t>3</w:t>
      </w:r>
      <w:r w:rsidR="00AC47E9">
        <w:rPr>
          <w:lang w:val="vi-VN"/>
        </w:rPr>
        <w:fldChar w:fldCharType="end"/>
      </w:r>
      <w:r w:rsidR="00AC47E9">
        <w:rPr>
          <w:lang w:val="vi-VN"/>
        </w:rPr>
        <w:t>.</w:t>
      </w:r>
      <w:r w:rsidR="00AC47E9">
        <w:rPr>
          <w:lang w:val="vi-VN"/>
        </w:rPr>
        <w:fldChar w:fldCharType="begin"/>
      </w:r>
      <w:r w:rsidR="00AC47E9">
        <w:rPr>
          <w:lang w:val="vi-VN"/>
        </w:rPr>
        <w:instrText xml:space="preserve"> SEQ Hình \* ARABIC \s 1 </w:instrText>
      </w:r>
      <w:r w:rsidR="00AC47E9">
        <w:rPr>
          <w:lang w:val="vi-VN"/>
        </w:rPr>
        <w:fldChar w:fldCharType="separate"/>
      </w:r>
      <w:r w:rsidR="00AC47E9">
        <w:rPr>
          <w:noProof/>
          <w:lang w:val="vi-VN"/>
        </w:rPr>
        <w:t>2</w:t>
      </w:r>
      <w:r w:rsidR="00AC47E9">
        <w:rPr>
          <w:lang w:val="vi-VN"/>
        </w:rPr>
        <w:fldChar w:fldCharType="end"/>
      </w:r>
      <w:r w:rsidRPr="006C544A">
        <w:rPr>
          <w:lang w:val="vi-VN"/>
        </w:rPr>
        <w:t xml:space="preserve"> </w:t>
      </w:r>
      <w:r w:rsidR="003A19B7">
        <w:rPr>
          <w:lang w:val="vi-VN"/>
        </w:rPr>
        <w:t>S</w:t>
      </w:r>
      <w:r w:rsidRPr="006C544A">
        <w:rPr>
          <w:lang w:val="vi-VN"/>
        </w:rPr>
        <w:t>ơ đồ kiến trúc tổng thể hệ thống</w:t>
      </w:r>
      <w:bookmarkEnd w:id="78"/>
    </w:p>
    <w:p w14:paraId="3AD77D5D" w14:textId="77777777" w:rsidR="006C544A" w:rsidRDefault="006C544A" w:rsidP="006C544A">
      <w:pPr>
        <w:rPr>
          <w:lang w:val="vi-VN"/>
        </w:rPr>
      </w:pPr>
    </w:p>
    <w:p w14:paraId="496C3A1D" w14:textId="77777777" w:rsidR="006C544A" w:rsidRPr="006C544A" w:rsidRDefault="006C544A" w:rsidP="006C544A">
      <w:pPr>
        <w:pStyle w:val="Noidung"/>
      </w:pPr>
      <w:r w:rsidRPr="006C544A">
        <w:t>Bên trong Application Layer, phần Express.js Backend được tổ chức theo kiến trúc phân lớp (Layered Architecture) rõ ràng, kế thừa và mở rộng từ mô hình MVC, nhằm tách biệt các mối quan tâm (Separation of Concerns):</w:t>
      </w:r>
    </w:p>
    <w:p w14:paraId="57FE451F" w14:textId="42D34094" w:rsidR="006C544A" w:rsidRPr="006C544A" w:rsidRDefault="006C544A" w:rsidP="006C544A">
      <w:pPr>
        <w:pStyle w:val="Noidung"/>
      </w:pPr>
      <w:r w:rsidRPr="006C544A">
        <w:rPr>
          <w:b/>
          <w:bCs/>
        </w:rPr>
        <w:t xml:space="preserve">Presentation Layer (Routes </w:t>
      </w:r>
      <w:r w:rsidR="0092014F">
        <w:rPr>
          <w:b/>
          <w:bCs/>
        </w:rPr>
        <w:t>và</w:t>
      </w:r>
      <w:r w:rsidRPr="006C544A">
        <w:rPr>
          <w:b/>
          <w:bCs/>
        </w:rPr>
        <w:t xml:space="preserve"> Controllers):</w:t>
      </w:r>
      <w:r w:rsidRPr="006C544A">
        <w:t xml:space="preserve"> Tầng này chịu trách nhiệm tiếp nhận các yêu cầu HTTP từ client, xác thực dữ liệu đầu vào và điều hướng chúng đến các </w:t>
      </w:r>
      <w:r w:rsidRPr="006C544A">
        <w:lastRenderedPageBreak/>
        <w:t>Controller tương ứng. Controller không chứa logic nghiệp vụ mà chỉ đóng vai trò điều phối, gọi các Service phù hợp và định dạng dữ liệu trả về.</w:t>
      </w:r>
    </w:p>
    <w:p w14:paraId="6BB723D2" w14:textId="19799492" w:rsidR="00AF4644" w:rsidRDefault="00AF4644" w:rsidP="006C544A">
      <w:pPr>
        <w:pStyle w:val="Noidung"/>
      </w:pPr>
      <w:r w:rsidRPr="00AF4644">
        <w:rPr>
          <w:b/>
          <w:bCs/>
        </w:rPr>
        <w:t>Business Logic Layer (Services và Middleware):</w:t>
      </w:r>
      <w:r w:rsidRPr="00AF4644">
        <w:t xml:space="preserve"> Đây là nơi chứa đựng toàn bộ logic nghiệp vụ phức tạp của ứng dụng. Các Service (ví dụ: Quiz</w:t>
      </w:r>
      <w:r w:rsidR="00802D17">
        <w:t>Thời gian thực</w:t>
      </w:r>
      <w:r w:rsidRPr="00AF4644">
        <w:t>Service, GamificationService) thực hiện các tác vụ chuyên biệt. Middleware được sử dụng cho các tác vụ xuyên suốt như xác thực JWT, phân quyền, và ghi log.</w:t>
      </w:r>
    </w:p>
    <w:p w14:paraId="57533F28" w14:textId="65A7A6CE" w:rsidR="006C544A" w:rsidRPr="006C544A" w:rsidRDefault="006C544A" w:rsidP="006C544A">
      <w:pPr>
        <w:pStyle w:val="Noidung"/>
      </w:pPr>
      <w:r w:rsidRPr="006C544A">
        <w:rPr>
          <w:b/>
          <w:bCs/>
        </w:rPr>
        <w:t xml:space="preserve">Data Access Layer (Models </w:t>
      </w:r>
      <w:r w:rsidR="0092014F">
        <w:rPr>
          <w:b/>
          <w:bCs/>
        </w:rPr>
        <w:t>và</w:t>
      </w:r>
      <w:r w:rsidRPr="006C544A">
        <w:rPr>
          <w:b/>
          <w:bCs/>
        </w:rPr>
        <w:t xml:space="preserve"> Repositories):</w:t>
      </w:r>
      <w:r w:rsidRPr="006C544A">
        <w:t> Tầng này chịu trách nhiệm duy nhất cho việc tương tác với cơ sở dữ liệu. Sequelize Models định nghĩa cấu trúc của các đối tượng dữ liệu, trong khi Repository Pattern (tùy chọn) có thể được áp dụng để đóng gói các truy vấn phức tạp, giúp tầng Business Logic không cần biết về chi tiết cách dữ liệu được lưu trữ hay truy xuất.</w:t>
      </w:r>
    </w:p>
    <w:p w14:paraId="7B472D50" w14:textId="791C9FBD" w:rsidR="006C544A" w:rsidRDefault="007302F4" w:rsidP="006C544A">
      <w:pPr>
        <w:keepNext/>
        <w:spacing w:before="120" w:after="120" w:line="360" w:lineRule="auto"/>
        <w:ind w:left="-851"/>
        <w:jc w:val="right"/>
      </w:pPr>
      <w:r>
        <w:rPr>
          <w:noProof/>
        </w:rPr>
        <w:drawing>
          <wp:inline distT="0" distB="0" distL="0" distR="0" wp14:anchorId="5A290736" wp14:editId="33E1D214">
            <wp:extent cx="5760720" cy="3178175"/>
            <wp:effectExtent l="0" t="0" r="0" b="3175"/>
            <wp:docPr id="2776631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63115" name="Picture 2776631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178175"/>
                    </a:xfrm>
                    <a:prstGeom prst="rect">
                      <a:avLst/>
                    </a:prstGeom>
                  </pic:spPr>
                </pic:pic>
              </a:graphicData>
            </a:graphic>
          </wp:inline>
        </w:drawing>
      </w:r>
    </w:p>
    <w:p w14:paraId="3B8143F2" w14:textId="25121FB2" w:rsidR="008A3789" w:rsidRDefault="006C544A" w:rsidP="006C544A">
      <w:pPr>
        <w:pStyle w:val="Caption"/>
        <w:rPr>
          <w:lang w:val="vi-VN"/>
        </w:rPr>
      </w:pPr>
      <w:bookmarkStart w:id="79" w:name="_Toc217411503"/>
      <w:r>
        <w:t xml:space="preserve">Hình </w:t>
      </w:r>
      <w:r w:rsidR="00AC47E9">
        <w:fldChar w:fldCharType="begin"/>
      </w:r>
      <w:r w:rsidR="00AC47E9">
        <w:instrText xml:space="preserve"> STYLEREF 1 \s </w:instrText>
      </w:r>
      <w:r w:rsidR="00AC47E9">
        <w:fldChar w:fldCharType="separate"/>
      </w:r>
      <w:r w:rsidR="00AC47E9">
        <w:rPr>
          <w:noProof/>
        </w:rPr>
        <w:t>3</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3</w:t>
      </w:r>
      <w:r w:rsidR="00AC47E9">
        <w:fldChar w:fldCharType="end"/>
      </w:r>
      <w:r>
        <w:rPr>
          <w:lang w:val="vi-VN"/>
        </w:rPr>
        <w:t xml:space="preserve"> Sơ đồ kiến trúc phân lớp backend</w:t>
      </w:r>
      <w:bookmarkEnd w:id="79"/>
    </w:p>
    <w:p w14:paraId="1AF9351F" w14:textId="77777777" w:rsidR="006C544A" w:rsidRPr="006C544A" w:rsidRDefault="006C544A" w:rsidP="006C544A">
      <w:pPr>
        <w:pStyle w:val="Noidung"/>
      </w:pPr>
      <w:r w:rsidRPr="006C544A">
        <w:t>Toàn bộ hệ thống được thiết kế để vận hành trong môi trường container hóa bằng Docker và được điều phối bởi Docker Compose. Phương pháp này mang lại tính nhất quán, di động và khả năng mở rộng cao. Mô hình triển khai bao gồm 5 dịch vụ (container) chính:</w:t>
      </w:r>
    </w:p>
    <w:p w14:paraId="65779384" w14:textId="77777777" w:rsidR="006C544A" w:rsidRPr="006C544A" w:rsidRDefault="006C544A">
      <w:pPr>
        <w:pStyle w:val="Noidung"/>
        <w:numPr>
          <w:ilvl w:val="0"/>
          <w:numId w:val="13"/>
        </w:numPr>
      </w:pPr>
      <w:r w:rsidRPr="006C544A">
        <w:rPr>
          <w:b/>
          <w:bCs/>
        </w:rPr>
        <w:t>PostgreSQL:</w:t>
      </w:r>
      <w:r w:rsidRPr="006C544A">
        <w:t> Cơ sở dữ liệu chính, lưu trữ bền vững toàn bộ dữ liệu học thuật và người dùng.</w:t>
      </w:r>
    </w:p>
    <w:p w14:paraId="37632411" w14:textId="77777777" w:rsidR="006C544A" w:rsidRPr="006C544A" w:rsidRDefault="006C544A">
      <w:pPr>
        <w:pStyle w:val="Noidung"/>
        <w:numPr>
          <w:ilvl w:val="0"/>
          <w:numId w:val="13"/>
        </w:numPr>
      </w:pPr>
      <w:r w:rsidRPr="006C544A">
        <w:rPr>
          <w:b/>
          <w:bCs/>
        </w:rPr>
        <w:lastRenderedPageBreak/>
        <w:t>Redis:</w:t>
      </w:r>
      <w:r w:rsidRPr="006C544A">
        <w:t> Tầng cache tốc độ cao và là trung gian pub/sub cho các sự kiện thời gian thực.</w:t>
      </w:r>
    </w:p>
    <w:p w14:paraId="716B7657" w14:textId="7B3B2706" w:rsidR="006C544A" w:rsidRPr="006C544A" w:rsidRDefault="006C544A">
      <w:pPr>
        <w:pStyle w:val="Noidung"/>
        <w:numPr>
          <w:ilvl w:val="0"/>
          <w:numId w:val="13"/>
        </w:numPr>
      </w:pPr>
      <w:r w:rsidRPr="006C544A">
        <w:rPr>
          <w:b/>
          <w:bCs/>
        </w:rPr>
        <w:t>Backend (Node.js/Express):</w:t>
      </w:r>
      <w:r w:rsidRPr="006C544A">
        <w:t> Máy chủ API chính, xử lý logic nghiệp vụ. Có thể nhân bản container này để xử lý tải cao.</w:t>
      </w:r>
    </w:p>
    <w:p w14:paraId="42A7E376" w14:textId="77777777" w:rsidR="006C544A" w:rsidRPr="006C544A" w:rsidRDefault="006C544A">
      <w:pPr>
        <w:pStyle w:val="Noidung"/>
        <w:numPr>
          <w:ilvl w:val="0"/>
          <w:numId w:val="13"/>
        </w:numPr>
      </w:pPr>
      <w:r w:rsidRPr="006C544A">
        <w:rPr>
          <w:b/>
          <w:bCs/>
        </w:rPr>
        <w:t>Frontend (Next.js):</w:t>
      </w:r>
      <w:r w:rsidRPr="006C544A">
        <w:t> Ứng dụng client, phục vụ giao diện người dùng.</w:t>
      </w:r>
    </w:p>
    <w:p w14:paraId="3DCE0973" w14:textId="77777777" w:rsidR="006C544A" w:rsidRPr="006C544A" w:rsidRDefault="006C544A">
      <w:pPr>
        <w:pStyle w:val="Noidung"/>
        <w:numPr>
          <w:ilvl w:val="0"/>
          <w:numId w:val="13"/>
        </w:numPr>
      </w:pPr>
      <w:r w:rsidRPr="006C544A">
        <w:rPr>
          <w:b/>
          <w:bCs/>
        </w:rPr>
        <w:t>Nginx:</w:t>
      </w:r>
      <w:r w:rsidRPr="006C544A">
        <w:t> Đóng vai trò là Reverse Proxy, cổng vào duy nhất của hệ thống, thực hiện cân bằng tải, SSL termination và hỗ trợ kết nối WebSocket.</w:t>
      </w:r>
    </w:p>
    <w:p w14:paraId="244D439E" w14:textId="77777777" w:rsidR="006C544A" w:rsidRPr="006C544A" w:rsidRDefault="006C544A" w:rsidP="006C544A">
      <w:pPr>
        <w:pStyle w:val="Noidung"/>
      </w:pPr>
      <w:r w:rsidRPr="006C544A">
        <w:t>Việc sử dụng Docker Compose giúp đơn giản hóa quá trình thiết lập và triển khai toàn bộ hạ tầng chỉ bằng một lệnh duy nhất.</w:t>
      </w:r>
    </w:p>
    <w:p w14:paraId="3D8F4DF1" w14:textId="57A85408" w:rsidR="00E93B1D" w:rsidRDefault="00E93B1D" w:rsidP="00E93B1D">
      <w:pPr>
        <w:pStyle w:val="Heading2"/>
        <w:rPr>
          <w:lang w:val="vi-VN"/>
        </w:rPr>
      </w:pPr>
      <w:bookmarkStart w:id="80" w:name="_Toc217411471"/>
      <w:r w:rsidRPr="00E93B1D">
        <w:t>Thiết kế cơ sở dữ liệu</w:t>
      </w:r>
      <w:bookmarkEnd w:id="80"/>
    </w:p>
    <w:p w14:paraId="4D2DDF9A" w14:textId="6D6FC191" w:rsidR="008C5851" w:rsidRDefault="008C5851" w:rsidP="008C5851">
      <w:pPr>
        <w:pStyle w:val="Noidung"/>
      </w:pPr>
      <w:r>
        <w:t xml:space="preserve">Cơ sở dữ liệu đóng vai trò là xương sống của toàn bộ hệ thống, đòi hỏi sự cân bằng giữa tính toàn vẹn dữ liệu chặt chẽ của môi trường giáo dục và tính linh hoạt cao của các yếu tố trò chơi hóa. Hệ thống sử dụng PostgreSQL 15 làm hệ quản trị cơ sở dữ liệu chính (Primary Database) nhờ khả năng hỗ trợ </w:t>
      </w:r>
      <w:r w:rsidR="00DD439E">
        <w:t>hiệu quả</w:t>
      </w:r>
      <w:r>
        <w:t xml:space="preserve"> cho các truy vấn phức tạp, tuân thủ chuẩn ACID và đặc biệt là khả năng xử lý dữ liệu phi cấu trúc với JSONB.</w:t>
      </w:r>
    </w:p>
    <w:p w14:paraId="7B2FD365" w14:textId="24297557" w:rsidR="008C5851" w:rsidRDefault="008C5851" w:rsidP="008C5851">
      <w:pPr>
        <w:pStyle w:val="Noidung"/>
        <w:rPr>
          <w:b/>
          <w:bCs/>
        </w:rPr>
      </w:pPr>
      <w:r>
        <w:t>Lược đồ dữ liệu được chuẩn hóa theo dạng chuẩn 3NF để giảm thiểu dư thừa, và được tổ chức thành 3 phân hệ logic (modules) gắn kết chặt chẽ:</w:t>
      </w:r>
      <w:r w:rsidRPr="00F5195D">
        <w:rPr>
          <w:b/>
          <w:bCs/>
        </w:rPr>
        <w:t xml:space="preserve"> </w:t>
      </w:r>
    </w:p>
    <w:p w14:paraId="3F5BB1D8" w14:textId="268B7598" w:rsidR="008C5851" w:rsidRPr="008C5851" w:rsidRDefault="008C5851" w:rsidP="008C5851">
      <w:pPr>
        <w:pStyle w:val="Heading3"/>
        <w:rPr>
          <w:lang w:val="vi-VN"/>
        </w:rPr>
      </w:pPr>
      <w:bookmarkStart w:id="81" w:name="_Toc217411472"/>
      <w:r>
        <w:rPr>
          <w:lang w:val="vi-VN"/>
        </w:rPr>
        <w:t>Phân hệ</w:t>
      </w:r>
      <w:r w:rsidR="00F5195D" w:rsidRPr="00F5195D">
        <w:t xml:space="preserve"> </w:t>
      </w:r>
      <w:r w:rsidRPr="00F5195D">
        <w:t xml:space="preserve">quản lý khóa học </w:t>
      </w:r>
      <w:r>
        <w:t>và</w:t>
      </w:r>
      <w:r w:rsidRPr="00F5195D">
        <w:t xml:space="preserve"> môn học</w:t>
      </w:r>
      <w:bookmarkEnd w:id="81"/>
    </w:p>
    <w:p w14:paraId="3EDE17EF" w14:textId="417F10E2" w:rsidR="008C5851" w:rsidRPr="008C5851" w:rsidRDefault="008C5851" w:rsidP="008C5851">
      <w:pPr>
        <w:pStyle w:val="Noidung"/>
      </w:pPr>
      <w:r w:rsidRPr="008C5851">
        <w:t>Đây là phân hệ nền tảng, chịu trách nhiệm mô hình hóa cấu trúc đào tạo phức tạp theo định hướng chuẩn đầu ra.</w:t>
      </w:r>
    </w:p>
    <w:p w14:paraId="6948FBEC" w14:textId="77777777" w:rsidR="008C5851" w:rsidRPr="008C5851" w:rsidRDefault="008C5851" w:rsidP="008C5851">
      <w:pPr>
        <w:pStyle w:val="Noidung"/>
      </w:pPr>
      <w:r w:rsidRPr="008C5851">
        <w:t>Mô hình phân cấp linh hoạt: Hệ thống không thiết kế cứng nhắc mà phân tách rõ ràng giữa khái niệm trừu tượng và thực thể cụ thể. Bảng Subjects (Môn học) lưu trữ thông tin khung chương trình, trong khi bảng Courses (Lớp học phần) là các thể hiện cụ thể diễn ra trong từng học kỳ (Semesters). Thiết kế này cho phép một môn học có thể mở nhiều lớp với các cấu hình giảng viên khác nhau.</w:t>
      </w:r>
    </w:p>
    <w:p w14:paraId="7D4FEAC0" w14:textId="659DDA80" w:rsidR="008C5851" w:rsidRPr="008C5851" w:rsidRDefault="008C5851" w:rsidP="008C5851">
      <w:pPr>
        <w:pStyle w:val="Noidung"/>
      </w:pPr>
      <w:r w:rsidRPr="008C5851">
        <w:t>Ánh xạ chuẩn đầu ra đa chiều: Điểm đột phá trong thiết kế là hệ thống bảng liên kết (mapping tables) cho phép ánh xạ n-n giữa các cấp độ chuẩn đầu ra: từ Chuẩn chương trình (POs) →</w:t>
      </w:r>
      <w:r>
        <w:t xml:space="preserve"> </w:t>
      </w:r>
      <w:r w:rsidRPr="008C5851">
        <w:t>Chuẩn đầu ra chương trình (PLOs) →</w:t>
      </w:r>
      <w:r>
        <w:t xml:space="preserve"> </w:t>
      </w:r>
      <w:r w:rsidRPr="008C5851">
        <w:t xml:space="preserve">Chuẩn đầu ra môn học (LOs). Điều </w:t>
      </w:r>
      <w:r w:rsidRPr="008C5851">
        <w:lastRenderedPageBreak/>
        <w:t>này giúp hệ thống có thể truy vết ngược: một câu hỏi kiểm tra thuộc về LO nào, và đóng góp bao nhiêu phần trăm vào PLO tương ứng.</w:t>
      </w:r>
    </w:p>
    <w:p w14:paraId="7BD1395D" w14:textId="6BBBA256" w:rsidR="00570AE5" w:rsidRDefault="008C5851" w:rsidP="00570AE5">
      <w:pPr>
        <w:pStyle w:val="Noidung"/>
      </w:pPr>
      <w:r w:rsidRPr="008C5851">
        <w:t>Cấu hình điểm động (Dynamic Grading): Thay vì cố định các cột điểm, bảng Courses sử dụng kiểu dữ liệu JSONB cho cột grade_config. Quyết định này cho phép giảng viên tùy biến cấu trúc điểm (ví dụ: lớp A có 3 cột điểm, lớp B chỉ có 2) mà không cần thay đổi cấu trúc bảng (Schema Migration), mang lại sự linh hoạt tối đa.</w:t>
      </w:r>
    </w:p>
    <w:p w14:paraId="4F56F044" w14:textId="5ADE807F" w:rsidR="00570AE5" w:rsidRPr="00570AE5" w:rsidRDefault="00570AE5" w:rsidP="008C5851">
      <w:pPr>
        <w:pStyle w:val="Noidung"/>
        <w:sectPr w:rsidR="00570AE5" w:rsidRPr="00570AE5" w:rsidSect="006C42C8">
          <w:type w:val="continuous"/>
          <w:pgSz w:w="11907" w:h="16840" w:code="9"/>
          <w:pgMar w:top="1134" w:right="1134" w:bottom="1134" w:left="1701" w:header="284" w:footer="579" w:gutter="0"/>
          <w:pgNumType w:start="1"/>
          <w:cols w:space="720"/>
          <w:docGrid w:linePitch="326"/>
        </w:sectPr>
      </w:pPr>
      <w:r>
        <w:rPr>
          <w:i/>
          <w:iCs/>
        </w:rPr>
        <w:t>(</w:t>
      </w:r>
      <w:r w:rsidRPr="00570AE5">
        <w:rPr>
          <w:i/>
          <w:iCs/>
        </w:rPr>
        <w:t>Tham khảo Hình 3.</w:t>
      </w:r>
      <w:r w:rsidR="009E5E25">
        <w:rPr>
          <w:i/>
          <w:iCs/>
        </w:rPr>
        <w:t>4</w:t>
      </w:r>
      <w:r w:rsidRPr="00570AE5">
        <w:rPr>
          <w:i/>
          <w:iCs/>
        </w:rPr>
        <w:t xml:space="preserve"> và chi tiết các bảng tại Phụ lục A)</w:t>
      </w:r>
    </w:p>
    <w:p w14:paraId="63855E3D" w14:textId="31C9A45B" w:rsidR="0092014F" w:rsidRPr="00CE0724" w:rsidRDefault="00E752F0" w:rsidP="00CD389B">
      <w:pPr>
        <w:pStyle w:val="noidungbang"/>
        <w:jc w:val="center"/>
        <w:rPr>
          <w:lang w:val="vi-VN"/>
        </w:rPr>
      </w:pPr>
      <w:r>
        <w:rPr>
          <w:noProof/>
          <w:lang w:val="vi-VN"/>
        </w:rPr>
        <w:lastRenderedPageBreak/>
        <w:drawing>
          <wp:inline distT="0" distB="0" distL="0" distR="0" wp14:anchorId="1FB2F33A" wp14:editId="6C447E59">
            <wp:extent cx="13319125" cy="8929370"/>
            <wp:effectExtent l="0" t="0" r="0" b="5080"/>
            <wp:docPr id="17892945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294523" name="Picture 1789294523"/>
                    <pic:cNvPicPr/>
                  </pic:nvPicPr>
                  <pic:blipFill>
                    <a:blip r:embed="rId17">
                      <a:extLst>
                        <a:ext uri="{28A0092B-C50C-407E-A947-70E740481C1C}">
                          <a14:useLocalDpi xmlns:a14="http://schemas.microsoft.com/office/drawing/2010/main" val="0"/>
                        </a:ext>
                      </a:extLst>
                    </a:blip>
                    <a:stretch>
                      <a:fillRect/>
                    </a:stretch>
                  </pic:blipFill>
                  <pic:spPr>
                    <a:xfrm>
                      <a:off x="0" y="0"/>
                      <a:ext cx="13319125" cy="8929370"/>
                    </a:xfrm>
                    <a:prstGeom prst="rect">
                      <a:avLst/>
                    </a:prstGeom>
                  </pic:spPr>
                </pic:pic>
              </a:graphicData>
            </a:graphic>
          </wp:inline>
        </w:drawing>
      </w:r>
    </w:p>
    <w:p w14:paraId="14983147" w14:textId="1FFA7C52" w:rsidR="009663BF" w:rsidRDefault="0092014F" w:rsidP="0092014F">
      <w:pPr>
        <w:pStyle w:val="Caption"/>
        <w:rPr>
          <w:lang w:val="vi-VN"/>
        </w:rPr>
      </w:pPr>
      <w:bookmarkStart w:id="82" w:name="_Toc217411504"/>
      <w:r w:rsidRPr="0092014F">
        <w:rPr>
          <w:lang w:val="vi-VN"/>
        </w:rPr>
        <w:t xml:space="preserve">Hình </w:t>
      </w:r>
      <w:r w:rsidR="00AC47E9">
        <w:rPr>
          <w:lang w:val="vi-VN"/>
        </w:rPr>
        <w:fldChar w:fldCharType="begin"/>
      </w:r>
      <w:r w:rsidR="00AC47E9">
        <w:rPr>
          <w:lang w:val="vi-VN"/>
        </w:rPr>
        <w:instrText xml:space="preserve"> STYLEREF 1 \s </w:instrText>
      </w:r>
      <w:r w:rsidR="00AC47E9">
        <w:rPr>
          <w:lang w:val="vi-VN"/>
        </w:rPr>
        <w:fldChar w:fldCharType="separate"/>
      </w:r>
      <w:r w:rsidR="00AC47E9">
        <w:rPr>
          <w:noProof/>
          <w:lang w:val="vi-VN"/>
        </w:rPr>
        <w:t>3</w:t>
      </w:r>
      <w:r w:rsidR="00AC47E9">
        <w:rPr>
          <w:lang w:val="vi-VN"/>
        </w:rPr>
        <w:fldChar w:fldCharType="end"/>
      </w:r>
      <w:r w:rsidR="00AC47E9">
        <w:rPr>
          <w:lang w:val="vi-VN"/>
        </w:rPr>
        <w:t>.</w:t>
      </w:r>
      <w:r w:rsidR="00AC47E9">
        <w:rPr>
          <w:lang w:val="vi-VN"/>
        </w:rPr>
        <w:fldChar w:fldCharType="begin"/>
      </w:r>
      <w:r w:rsidR="00AC47E9">
        <w:rPr>
          <w:lang w:val="vi-VN"/>
        </w:rPr>
        <w:instrText xml:space="preserve"> SEQ Hình \* ARABIC \s 1 </w:instrText>
      </w:r>
      <w:r w:rsidR="00AC47E9">
        <w:rPr>
          <w:lang w:val="vi-VN"/>
        </w:rPr>
        <w:fldChar w:fldCharType="separate"/>
      </w:r>
      <w:r w:rsidR="00AC47E9">
        <w:rPr>
          <w:noProof/>
          <w:lang w:val="vi-VN"/>
        </w:rPr>
        <w:t>4</w:t>
      </w:r>
      <w:r w:rsidR="00AC47E9">
        <w:rPr>
          <w:lang w:val="vi-VN"/>
        </w:rPr>
        <w:fldChar w:fldCharType="end"/>
      </w:r>
      <w:r>
        <w:rPr>
          <w:lang w:val="vi-VN"/>
        </w:rPr>
        <w:t xml:space="preserve"> Sơ đồ dữ liệu cho module quản lý khóa học và môn học</w:t>
      </w:r>
      <w:bookmarkEnd w:id="82"/>
    </w:p>
    <w:p w14:paraId="40E6E9EA" w14:textId="77777777" w:rsidR="00CD389B" w:rsidRDefault="00CD389B" w:rsidP="00CD389B">
      <w:pPr>
        <w:rPr>
          <w:lang w:val="vi-VN"/>
        </w:rPr>
        <w:sectPr w:rsidR="00CD389B" w:rsidSect="00CE0724">
          <w:footerReference w:type="default" r:id="rId18"/>
          <w:pgSz w:w="23811" w:h="16838" w:orient="landscape" w:code="8"/>
          <w:pgMar w:top="1134" w:right="851" w:bottom="1134" w:left="1985" w:header="284" w:footer="578" w:gutter="0"/>
          <w:cols w:space="720"/>
          <w:docGrid w:linePitch="326"/>
        </w:sectPr>
      </w:pPr>
    </w:p>
    <w:p w14:paraId="6C096EA7" w14:textId="77777777" w:rsidR="00CD389B" w:rsidRPr="00CD389B" w:rsidRDefault="00CD389B" w:rsidP="00CD389B">
      <w:pPr>
        <w:rPr>
          <w:lang w:val="vi-VN"/>
        </w:rPr>
      </w:pPr>
    </w:p>
    <w:p w14:paraId="5DB893E7" w14:textId="4AEB6632" w:rsidR="00570AE5" w:rsidRPr="00193D0A" w:rsidRDefault="00570AE5" w:rsidP="00570AE5">
      <w:pPr>
        <w:pStyle w:val="Heading3"/>
        <w:rPr>
          <w:lang w:val="vi-VN"/>
        </w:rPr>
      </w:pPr>
      <w:bookmarkStart w:id="83" w:name="_Toc217411473"/>
      <w:r>
        <w:rPr>
          <w:lang w:val="vi-VN"/>
        </w:rPr>
        <w:t>Phân hệ trò chơi hóa và phân tích</w:t>
      </w:r>
      <w:bookmarkEnd w:id="83"/>
    </w:p>
    <w:p w14:paraId="0CFAC248" w14:textId="3635D63C" w:rsidR="00570AE5" w:rsidRPr="00570AE5" w:rsidRDefault="00570AE5" w:rsidP="00570AE5">
      <w:pPr>
        <w:pStyle w:val="Noidung"/>
      </w:pPr>
      <w:r w:rsidRPr="00570AE5">
        <w:t>Đây là phân hệ đòi hỏi tốc độ truy xuất nhanh và thường xuyên thay đổi nhất.</w:t>
      </w:r>
    </w:p>
    <w:p w14:paraId="0AFBF610" w14:textId="77777777" w:rsidR="00570AE5" w:rsidRPr="00570AE5" w:rsidRDefault="00570AE5" w:rsidP="00570AE5">
      <w:pPr>
        <w:pStyle w:val="Noidung"/>
      </w:pPr>
      <w:r w:rsidRPr="00570AE5">
        <w:rPr>
          <w:b/>
          <w:bCs/>
        </w:rPr>
        <w:t>Chiến lược lưu trữ Hybrid (Lai):</w:t>
      </w:r>
    </w:p>
    <w:p w14:paraId="7F1B763C" w14:textId="77777777" w:rsidR="00570AE5" w:rsidRPr="00570AE5" w:rsidRDefault="00570AE5" w:rsidP="00570AE5">
      <w:pPr>
        <w:pStyle w:val="Noidung"/>
      </w:pPr>
      <w:r w:rsidRPr="00570AE5">
        <w:t>Dữ liệu bền vững (Lịch sử giao dịch, vật phẩm sở hữu, thành tựu đạt được) được lưu trữ an toàn trong PostgreSQL để đảm bảo không bị mất mát.</w:t>
      </w:r>
    </w:p>
    <w:p w14:paraId="5B93E55D" w14:textId="77777777" w:rsidR="00570AE5" w:rsidRPr="00570AE5" w:rsidRDefault="00570AE5" w:rsidP="00570AE5">
      <w:pPr>
        <w:pStyle w:val="Noidung"/>
      </w:pPr>
      <w:r w:rsidRPr="00570AE5">
        <w:t>Dữ liệu biến động cao (Điểm số thời gian thực, Bảng xếp hạng tạm thời) được thiết kế để đồng bộ hóa với </w:t>
      </w:r>
      <w:r w:rsidRPr="00570AE5">
        <w:rPr>
          <w:b/>
          <w:bCs/>
        </w:rPr>
        <w:t>Redis (In-memory DB)</w:t>
      </w:r>
      <w:r w:rsidRPr="00570AE5">
        <w:t>. PostgreSQL đóng vai trò là nơi lưu trữ trạng thái cuối cùng (snapshot).</w:t>
      </w:r>
    </w:p>
    <w:p w14:paraId="53D30D81" w14:textId="77777777" w:rsidR="00570AE5" w:rsidRPr="00570AE5" w:rsidRDefault="00570AE5" w:rsidP="00570AE5">
      <w:pPr>
        <w:pStyle w:val="Noidung"/>
      </w:pPr>
      <w:r w:rsidRPr="00570AE5">
        <w:rPr>
          <w:b/>
          <w:bCs/>
        </w:rPr>
        <w:t>Sử dụng JSONB cho thuộc tính Game:</w:t>
      </w:r>
      <w:r w:rsidRPr="00570AE5">
        <w:t> Các yếu tố trò chơi thường xuyên thay đổi (ví dụ: thêm loại huy hiệu mới, thêm chỉ số thống kê mới). Do đó, các bảng như UserStats sử dụng cột attributes dạng JSONB để lưu trữ các chỉ số mở rộng. Thiết kế này giúp hệ thống backend thích nghi nhanh chóng với các luật chơi mới mà không cần "đập đi xây lại" cơ sở dữ liệu.</w:t>
      </w:r>
    </w:p>
    <w:p w14:paraId="2739174C" w14:textId="6DB6385D" w:rsidR="00570AE5" w:rsidRDefault="00570AE5" w:rsidP="00570AE5">
      <w:pPr>
        <w:pStyle w:val="Noidung"/>
      </w:pPr>
      <w:r w:rsidRPr="00570AE5">
        <w:rPr>
          <w:b/>
          <w:bCs/>
        </w:rPr>
        <w:t>Tối ưu hóa cho báo cáo:</w:t>
      </w:r>
      <w:r w:rsidRPr="00570AE5">
        <w:t> Các bảng Analytics được thiết kế theo dạng </w:t>
      </w:r>
      <w:r w:rsidRPr="00570AE5">
        <w:rPr>
          <w:b/>
          <w:bCs/>
        </w:rPr>
        <w:t>Aggregate Table</w:t>
      </w:r>
      <w:r w:rsidRPr="00570AE5">
        <w:t> (Bảng tổng hợp). Thay vì tính toán lại từ đầu mỗi khi xem báo cáo, hệ thống sử dụng các Trigger để tự động cập nhật số liệu vào các bảng này ngay khi có sự kiện phát sinh, giúp giảm tải truy vấn cho hệ thống khi lượng dữ liệu tăng lớn.</w:t>
      </w:r>
    </w:p>
    <w:p w14:paraId="442490BC" w14:textId="06B7F602" w:rsidR="00570AE5" w:rsidRPr="00570AE5" w:rsidRDefault="00570AE5" w:rsidP="00570AE5">
      <w:pPr>
        <w:pStyle w:val="Noidung"/>
        <w:rPr>
          <w:i/>
          <w:iCs/>
        </w:rPr>
        <w:sectPr w:rsidR="00570AE5" w:rsidRPr="00570AE5" w:rsidSect="00A3222E">
          <w:headerReference w:type="default" r:id="rId19"/>
          <w:footerReference w:type="default" r:id="rId20"/>
          <w:pgSz w:w="11907" w:h="16840" w:code="9"/>
          <w:pgMar w:top="1134" w:right="1134" w:bottom="1134" w:left="1701" w:header="284" w:footer="579" w:gutter="0"/>
          <w:cols w:space="720"/>
          <w:docGrid w:linePitch="326"/>
        </w:sectPr>
      </w:pPr>
      <w:r w:rsidRPr="00570AE5">
        <w:rPr>
          <w:i/>
          <w:iCs/>
        </w:rPr>
        <w:t>(Tham khảo Hình 3.</w:t>
      </w:r>
      <w:r w:rsidR="0044538C">
        <w:rPr>
          <w:i/>
          <w:iCs/>
        </w:rPr>
        <w:t>5</w:t>
      </w:r>
      <w:r w:rsidRPr="00570AE5">
        <w:rPr>
          <w:i/>
          <w:iCs/>
        </w:rPr>
        <w:t xml:space="preserve"> và chi tiết các bảng tại Phụ lục A)</w:t>
      </w:r>
    </w:p>
    <w:p w14:paraId="2989579C" w14:textId="22C0BFBB" w:rsidR="00C60F92" w:rsidRPr="007546E6" w:rsidRDefault="007546E6" w:rsidP="00C60F92">
      <w:pPr>
        <w:keepNext/>
        <w:tabs>
          <w:tab w:val="left" w:pos="1488"/>
        </w:tabs>
        <w:jc w:val="center"/>
        <w:rPr>
          <w:lang w:val="vi-VN"/>
        </w:rPr>
      </w:pPr>
      <w:r>
        <w:rPr>
          <w:noProof/>
        </w:rPr>
        <w:lastRenderedPageBreak/>
        <w:drawing>
          <wp:inline distT="0" distB="0" distL="0" distR="0" wp14:anchorId="57882F24" wp14:editId="24C4DEA8">
            <wp:extent cx="13325475" cy="8652189"/>
            <wp:effectExtent l="0" t="0" r="0" b="0"/>
            <wp:docPr id="5051223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122304" name="Picture 50512230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334052" cy="8657758"/>
                    </a:xfrm>
                    <a:prstGeom prst="rect">
                      <a:avLst/>
                    </a:prstGeom>
                  </pic:spPr>
                </pic:pic>
              </a:graphicData>
            </a:graphic>
          </wp:inline>
        </w:drawing>
      </w:r>
    </w:p>
    <w:p w14:paraId="0B1682F6" w14:textId="63A784BF" w:rsidR="001F56BD" w:rsidRPr="00C60F92" w:rsidRDefault="00C60F92" w:rsidP="00C60F92">
      <w:pPr>
        <w:pStyle w:val="Caption"/>
        <w:rPr>
          <w:lang w:val="vi-VN"/>
        </w:rPr>
        <w:sectPr w:rsidR="001F56BD" w:rsidRPr="00C60F92" w:rsidSect="00A3222E">
          <w:footerReference w:type="default" r:id="rId22"/>
          <w:pgSz w:w="23811" w:h="16838" w:orient="landscape" w:code="8"/>
          <w:pgMar w:top="1134" w:right="851" w:bottom="1134" w:left="1985" w:header="284" w:footer="578" w:gutter="0"/>
          <w:cols w:space="720"/>
          <w:docGrid w:linePitch="326"/>
        </w:sectPr>
      </w:pPr>
      <w:bookmarkStart w:id="84" w:name="_Toc217411505"/>
      <w:r w:rsidRPr="00A02052">
        <w:rPr>
          <w:lang w:val="vi-VN"/>
        </w:rPr>
        <w:t xml:space="preserve">Hình </w:t>
      </w:r>
      <w:r w:rsidR="00AC47E9">
        <w:rPr>
          <w:lang w:val="vi-VN"/>
        </w:rPr>
        <w:fldChar w:fldCharType="begin"/>
      </w:r>
      <w:r w:rsidR="00AC47E9">
        <w:rPr>
          <w:lang w:val="vi-VN"/>
        </w:rPr>
        <w:instrText xml:space="preserve"> STYLEREF 1 \s </w:instrText>
      </w:r>
      <w:r w:rsidR="00AC47E9">
        <w:rPr>
          <w:lang w:val="vi-VN"/>
        </w:rPr>
        <w:fldChar w:fldCharType="separate"/>
      </w:r>
      <w:r w:rsidR="00AC47E9">
        <w:rPr>
          <w:noProof/>
          <w:lang w:val="vi-VN"/>
        </w:rPr>
        <w:t>3</w:t>
      </w:r>
      <w:r w:rsidR="00AC47E9">
        <w:rPr>
          <w:lang w:val="vi-VN"/>
        </w:rPr>
        <w:fldChar w:fldCharType="end"/>
      </w:r>
      <w:r w:rsidR="00AC47E9">
        <w:rPr>
          <w:lang w:val="vi-VN"/>
        </w:rPr>
        <w:t>.</w:t>
      </w:r>
      <w:r w:rsidR="00AC47E9">
        <w:rPr>
          <w:lang w:val="vi-VN"/>
        </w:rPr>
        <w:fldChar w:fldCharType="begin"/>
      </w:r>
      <w:r w:rsidR="00AC47E9">
        <w:rPr>
          <w:lang w:val="vi-VN"/>
        </w:rPr>
        <w:instrText xml:space="preserve"> SEQ Hình \* ARABIC \s 1 </w:instrText>
      </w:r>
      <w:r w:rsidR="00AC47E9">
        <w:rPr>
          <w:lang w:val="vi-VN"/>
        </w:rPr>
        <w:fldChar w:fldCharType="separate"/>
      </w:r>
      <w:r w:rsidR="00AC47E9">
        <w:rPr>
          <w:noProof/>
          <w:lang w:val="vi-VN"/>
        </w:rPr>
        <w:t>5</w:t>
      </w:r>
      <w:r w:rsidR="00AC47E9">
        <w:rPr>
          <w:lang w:val="vi-VN"/>
        </w:rPr>
        <w:fldChar w:fldCharType="end"/>
      </w:r>
      <w:r w:rsidRPr="00C60F92">
        <w:rPr>
          <w:lang w:val="vi-VN"/>
        </w:rPr>
        <w:t xml:space="preserve"> </w:t>
      </w:r>
      <w:r>
        <w:rPr>
          <w:lang w:val="vi-VN"/>
        </w:rPr>
        <w:t>Sơ đồ dữ liệu cho module báo cáo và phân tích</w:t>
      </w:r>
      <w:bookmarkEnd w:id="84"/>
    </w:p>
    <w:p w14:paraId="1D32B7AF" w14:textId="3A11F6ED" w:rsidR="00570AE5" w:rsidRDefault="00570AE5" w:rsidP="00570AE5">
      <w:pPr>
        <w:pStyle w:val="Heading3"/>
        <w:rPr>
          <w:lang w:val="vi-VN"/>
        </w:rPr>
      </w:pPr>
      <w:bookmarkStart w:id="85" w:name="_Toc217411474"/>
      <w:r>
        <w:rPr>
          <w:lang w:val="vi-VN"/>
        </w:rPr>
        <w:lastRenderedPageBreak/>
        <w:t>Phân hệ bài kiểm tra và thi</w:t>
      </w:r>
      <w:bookmarkEnd w:id="85"/>
    </w:p>
    <w:p w14:paraId="50D680B3" w14:textId="02C2DFE9" w:rsidR="00570AE5" w:rsidRPr="00570AE5" w:rsidRDefault="00570AE5" w:rsidP="00570AE5">
      <w:pPr>
        <w:pStyle w:val="Noidung"/>
      </w:pPr>
      <w:r w:rsidRPr="00570AE5">
        <w:t xml:space="preserve">Phân hệ này giải quyết bài toán cốt lõi: Làm thế nào để quản lý ngân hàng câu hỏi khổng lồ và tổ chức thi với hiệu năng </w:t>
      </w:r>
      <w:r>
        <w:t>cao</w:t>
      </w:r>
    </w:p>
    <w:p w14:paraId="50142C31" w14:textId="77777777" w:rsidR="00570AE5" w:rsidRPr="00570AE5" w:rsidRDefault="00570AE5" w:rsidP="00570AE5">
      <w:pPr>
        <w:pStyle w:val="Noidung"/>
      </w:pPr>
      <w:r w:rsidRPr="00570AE5">
        <w:rPr>
          <w:b/>
          <w:bCs/>
        </w:rPr>
        <w:t>Tách biệt Ngân hàng câu hỏi và Bài thi:</w:t>
      </w:r>
      <w:r w:rsidRPr="00570AE5">
        <w:t> Thiết kế áp dụng nguyên tắc "Tái sử dụng" (Reusability). Các câu hỏi (Questions) được lưu trữ độc lập trong ngân hàng chung, không gắn chết vào một bài kiểm tra. Bảng Quizzes chỉ đóng vai trò là một tập hợp tham chiếu đến các câu hỏi này. Nhờ đó, giảng viên có thể tạo ra hàng chục bài kiểm tra khác nhau từ cùng một bộ câu hỏi gốc mà không làm dư thừa dữ liệu.</w:t>
      </w:r>
    </w:p>
    <w:p w14:paraId="30F0337C" w14:textId="77777777" w:rsidR="00570AE5" w:rsidRPr="00570AE5" w:rsidRDefault="00570AE5" w:rsidP="00570AE5">
      <w:pPr>
        <w:pStyle w:val="Noidung"/>
      </w:pPr>
      <w:r w:rsidRPr="00570AE5">
        <w:rPr>
          <w:b/>
          <w:bCs/>
        </w:rPr>
        <w:t>Hỗ trợ đa chế độ (Polymorphism):</w:t>
      </w:r>
      <w:r w:rsidRPr="00570AE5">
        <w:t> Bảng Quizzes được thiết kế với cột mode (ENUM) để định nghĩa hành vi. Tùy thuộc vào giá trị này (Assessment, Practice, Racing), hệ thống sẽ áp dụng các ràng buộc toàn vẹn dữ liệu khác nhau ngay tại tầng ứng dụng mà vẫn dùng chung một cấu trúc lưu trữ.</w:t>
      </w:r>
    </w:p>
    <w:p w14:paraId="09F3F42B" w14:textId="77777777" w:rsidR="00570AE5" w:rsidRDefault="00570AE5" w:rsidP="00570AE5">
      <w:pPr>
        <w:pStyle w:val="Noidung"/>
      </w:pPr>
      <w:r w:rsidRPr="00570AE5">
        <w:rPr>
          <w:b/>
          <w:bCs/>
        </w:rPr>
        <w:t>Lưu vết chi tiết:</w:t>
      </w:r>
      <w:r w:rsidRPr="00570AE5">
        <w:t> Bảng UserQuestionHistories không chỉ lưu kết quả đúng/sai mà còn lưu thời gian phản hồi (response_time) và số lần thử (attempt_count). Đây là nguồn dữ liệu thô quan trọng phục vụ cho module phân tích AI sau này.</w:t>
      </w:r>
    </w:p>
    <w:p w14:paraId="65752100" w14:textId="6A2E6326" w:rsidR="00570AE5" w:rsidRPr="00570AE5" w:rsidRDefault="00570AE5" w:rsidP="00570AE5">
      <w:pPr>
        <w:pStyle w:val="Noidung"/>
      </w:pPr>
      <w:r w:rsidRPr="00570AE5">
        <w:rPr>
          <w:i/>
          <w:iCs/>
        </w:rPr>
        <w:t>(Tham khảo Hình 3.</w:t>
      </w:r>
      <w:r w:rsidR="00E66BB2">
        <w:rPr>
          <w:i/>
          <w:iCs/>
        </w:rPr>
        <w:t>6</w:t>
      </w:r>
      <w:r w:rsidRPr="00570AE5">
        <w:rPr>
          <w:i/>
          <w:iCs/>
        </w:rPr>
        <w:t xml:space="preserve"> và chi tiết các bảng tại Phụ lục A)</w:t>
      </w:r>
    </w:p>
    <w:p w14:paraId="0D967FE2" w14:textId="77777777" w:rsidR="00570AE5" w:rsidRPr="00570AE5" w:rsidRDefault="00570AE5" w:rsidP="00570AE5">
      <w:pPr>
        <w:pStyle w:val="Noidung"/>
      </w:pPr>
    </w:p>
    <w:p w14:paraId="72465509" w14:textId="3DBD7F6E" w:rsidR="00570AE5" w:rsidRPr="00570AE5" w:rsidRDefault="00570AE5" w:rsidP="00570AE5">
      <w:pPr>
        <w:tabs>
          <w:tab w:val="left" w:pos="1008"/>
        </w:tabs>
        <w:rPr>
          <w:lang w:val="vi-VN"/>
        </w:rPr>
        <w:sectPr w:rsidR="00570AE5" w:rsidRPr="00570AE5" w:rsidSect="00A3222E">
          <w:footerReference w:type="default" r:id="rId23"/>
          <w:pgSz w:w="11907" w:h="16840" w:code="9"/>
          <w:pgMar w:top="1134" w:right="1134" w:bottom="1134" w:left="1701" w:header="284" w:footer="579" w:gutter="0"/>
          <w:cols w:space="720"/>
          <w:docGrid w:linePitch="326"/>
        </w:sectPr>
      </w:pPr>
      <w:r>
        <w:rPr>
          <w:lang w:val="vi-VN"/>
        </w:rPr>
        <w:tab/>
      </w:r>
    </w:p>
    <w:p w14:paraId="6FA02690" w14:textId="4D47F9E5" w:rsidR="00643D01" w:rsidRDefault="00954E19" w:rsidP="00FC63A5">
      <w:pPr>
        <w:pStyle w:val="noidungbang"/>
        <w:keepNext/>
        <w:jc w:val="center"/>
      </w:pPr>
      <w:r>
        <w:rPr>
          <w:noProof/>
        </w:rPr>
        <w:lastRenderedPageBreak/>
        <w:drawing>
          <wp:inline distT="0" distB="0" distL="0" distR="0" wp14:anchorId="5D4A9983" wp14:editId="634337E9">
            <wp:extent cx="12820650" cy="8667804"/>
            <wp:effectExtent l="0" t="0" r="0" b="0"/>
            <wp:docPr id="3767862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786298" name="Picture 37678629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833578" cy="8676544"/>
                    </a:xfrm>
                    <a:prstGeom prst="rect">
                      <a:avLst/>
                    </a:prstGeom>
                  </pic:spPr>
                </pic:pic>
              </a:graphicData>
            </a:graphic>
          </wp:inline>
        </w:drawing>
      </w:r>
    </w:p>
    <w:p w14:paraId="0F391ED4" w14:textId="427A7495" w:rsidR="00FC63A5" w:rsidRDefault="0022736B" w:rsidP="00FC63A5">
      <w:pPr>
        <w:pStyle w:val="Caption"/>
        <w:rPr>
          <w:lang w:val="vi-VN"/>
        </w:rPr>
        <w:sectPr w:rsidR="00FC63A5" w:rsidSect="00A3222E">
          <w:pgSz w:w="23811" w:h="16838" w:orient="landscape" w:code="8"/>
          <w:pgMar w:top="1701" w:right="1134" w:bottom="1134" w:left="1134" w:header="284" w:footer="579" w:gutter="0"/>
          <w:cols w:space="720"/>
          <w:docGrid w:linePitch="326"/>
        </w:sectPr>
      </w:pPr>
      <w:r>
        <w:tab/>
      </w:r>
      <w:bookmarkStart w:id="86" w:name="_Toc217411506"/>
      <w:r w:rsidR="00643D01">
        <w:t xml:space="preserve">Hình </w:t>
      </w:r>
      <w:r w:rsidR="00AC47E9">
        <w:fldChar w:fldCharType="begin"/>
      </w:r>
      <w:r w:rsidR="00AC47E9">
        <w:instrText xml:space="preserve"> STYLEREF 1 \s </w:instrText>
      </w:r>
      <w:r w:rsidR="00AC47E9">
        <w:fldChar w:fldCharType="separate"/>
      </w:r>
      <w:r w:rsidR="00AC47E9">
        <w:rPr>
          <w:noProof/>
        </w:rPr>
        <w:t>3</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6</w:t>
      </w:r>
      <w:r w:rsidR="00AC47E9">
        <w:fldChar w:fldCharType="end"/>
      </w:r>
      <w:r w:rsidR="00643D01">
        <w:rPr>
          <w:lang w:val="vi-VN"/>
        </w:rPr>
        <w:t xml:space="preserve"> Sơ đồ dữ liệu module quiz và trò chơi </w:t>
      </w:r>
      <w:r w:rsidR="000905E9">
        <w:rPr>
          <w:lang w:val="vi-VN"/>
        </w:rPr>
        <w:t>hóa</w:t>
      </w:r>
      <w:bookmarkEnd w:id="86"/>
    </w:p>
    <w:p w14:paraId="5E385CD9" w14:textId="32377EAF" w:rsidR="0002775A" w:rsidRDefault="00E93B1D" w:rsidP="00B351BA">
      <w:pPr>
        <w:pStyle w:val="Heading2"/>
        <w:rPr>
          <w:lang w:val="vi-VN"/>
        </w:rPr>
      </w:pPr>
      <w:bookmarkStart w:id="87" w:name="_Toc217411475"/>
      <w:r w:rsidRPr="00E93B1D">
        <w:lastRenderedPageBreak/>
        <w:t>Thiết kế Backend API</w:t>
      </w:r>
      <w:bookmarkEnd w:id="87"/>
    </w:p>
    <w:p w14:paraId="63F7C4E8" w14:textId="22855FC5" w:rsidR="00850F44" w:rsidRDefault="00850F44" w:rsidP="00850F44">
      <w:pPr>
        <w:pStyle w:val="Noidung"/>
      </w:pPr>
      <w:r w:rsidRPr="00850F44">
        <w:t>Hệ thống API được thiết kế theo kiến trúc RESTful phục vụ quản lý học thuật, quiz đa chế độ và tính năng game hóa.</w:t>
      </w:r>
    </w:p>
    <w:p w14:paraId="68A97F2F" w14:textId="77777777" w:rsidR="002B28D9" w:rsidRPr="002B28D9" w:rsidRDefault="002B28D9" w:rsidP="002B28D9">
      <w:pPr>
        <w:pStyle w:val="Noidung"/>
      </w:pPr>
      <w:r w:rsidRPr="002B28D9">
        <w:t>Hệ thống được tổ chức theo mô hình Monolithic Modular, trong đó các module nghiệp vụ như quản lý chương trình đào tạo, sinh viên, quiz kiểm tra, phân tích học tập, gamification... được phân chia rõ ràng về mặt logic, vừa đảm bảo tính đơn giản khi phát triển, vừa dễ dàng chuyển hướng sang Microservices khi quy mô mở rộng.</w:t>
      </w:r>
      <w:r w:rsidRPr="002B28D9">
        <w:br/>
        <w:t>Ba lớp chính vận hành xuyên suốt:</w:t>
      </w:r>
    </w:p>
    <w:p w14:paraId="49810C69" w14:textId="77777777" w:rsidR="002B28D9" w:rsidRPr="002B28D9" w:rsidRDefault="002B28D9">
      <w:pPr>
        <w:pStyle w:val="Noidung"/>
        <w:numPr>
          <w:ilvl w:val="0"/>
          <w:numId w:val="9"/>
        </w:numPr>
      </w:pPr>
      <w:r w:rsidRPr="002B28D9">
        <w:rPr>
          <w:i/>
          <w:iCs/>
        </w:rPr>
        <w:t>Client Layer:</w:t>
      </w:r>
      <w:r w:rsidRPr="002B28D9">
        <w:t> Tiếp nhận kết nối từ ứng dụng, website, các hệ giao tiếp bên ngoài (API, WebSocket).</w:t>
      </w:r>
    </w:p>
    <w:p w14:paraId="76C5E5EB" w14:textId="0795626D" w:rsidR="002B28D9" w:rsidRPr="002B28D9" w:rsidRDefault="002B28D9">
      <w:pPr>
        <w:pStyle w:val="Noidung"/>
        <w:numPr>
          <w:ilvl w:val="0"/>
          <w:numId w:val="9"/>
        </w:numPr>
      </w:pPr>
      <w:r w:rsidRPr="002B28D9">
        <w:rPr>
          <w:i/>
          <w:iCs/>
        </w:rPr>
        <w:t>A</w:t>
      </w:r>
      <w:r w:rsidR="002C24BD">
        <w:rPr>
          <w:i/>
          <w:iCs/>
        </w:rPr>
        <w:t>pplication</w:t>
      </w:r>
      <w:r w:rsidRPr="002B28D9">
        <w:rPr>
          <w:i/>
          <w:iCs/>
        </w:rPr>
        <w:t xml:space="preserve"> Layer:</w:t>
      </w:r>
      <w:r w:rsidRPr="002B28D9">
        <w:t xml:space="preserve"> Xử lý toàn bộ nghiệp vụ phía server, thực thi logic kiểm tra, phân tích, trả kết quả, truyền thông qua các cơ chế đồng bộ hoặc </w:t>
      </w:r>
      <w:r w:rsidR="00802D17">
        <w:t>thời gian thực</w:t>
      </w:r>
      <w:r w:rsidRPr="002B28D9">
        <w:t>.</w:t>
      </w:r>
    </w:p>
    <w:p w14:paraId="2112570B" w14:textId="77777777" w:rsidR="002B28D9" w:rsidRPr="002B28D9" w:rsidRDefault="002B28D9">
      <w:pPr>
        <w:pStyle w:val="Noidung"/>
        <w:numPr>
          <w:ilvl w:val="0"/>
          <w:numId w:val="9"/>
        </w:numPr>
      </w:pPr>
      <w:r w:rsidRPr="002B28D9">
        <w:rPr>
          <w:i/>
          <w:iCs/>
        </w:rPr>
        <w:t>Database Layer:</w:t>
      </w:r>
      <w:r w:rsidRPr="002B28D9">
        <w:t> Lưu trữ dữ liệu nghiệp vụ, thực hiện quản lý quan hệ và đảm bảo tính nhất quán toàn hệ thống.</w:t>
      </w:r>
    </w:p>
    <w:p w14:paraId="57A1FF69" w14:textId="77777777" w:rsidR="002B28D9" w:rsidRPr="002B28D9" w:rsidRDefault="002B28D9" w:rsidP="002B28D9">
      <w:pPr>
        <w:pStyle w:val="Noidung"/>
      </w:pPr>
      <w:r w:rsidRPr="002B28D9">
        <w:t>Toàn bộ hệ thống backend vận hành trong Docker container, tách biệt từng service, dễ dàng cấu hình trên nhiều môi trường máy chủ khác nhau. Docker Compose giữ vai trò điều phối, tự động hoá các phiên bản triển khai trong nội bộ, đảm bảo tính đồng nhất và kiểm soát cấu hình hiệu quả.</w:t>
      </w:r>
    </w:p>
    <w:p w14:paraId="3349DA5D" w14:textId="0DD71210" w:rsidR="00850F44" w:rsidRPr="00850F44" w:rsidRDefault="00850F44" w:rsidP="00850F44">
      <w:pPr>
        <w:pStyle w:val="Heading3"/>
      </w:pPr>
      <w:bookmarkStart w:id="88" w:name="_Toc217411476"/>
      <w:r w:rsidRPr="00850F44">
        <w:t>Kiến trúc API tổng thể</w:t>
      </w:r>
      <w:bookmarkEnd w:id="88"/>
    </w:p>
    <w:p w14:paraId="334AF2B5" w14:textId="673216C4" w:rsidR="00850F44" w:rsidRPr="00850F44" w:rsidRDefault="00850F44" w:rsidP="00850F44">
      <w:pPr>
        <w:pStyle w:val="Noidung"/>
      </w:pPr>
      <w:r w:rsidRPr="00850F44">
        <w:rPr>
          <w:b/>
          <w:bCs/>
        </w:rPr>
        <w:t>Cấu trúc URL thực tế</w:t>
      </w:r>
      <w:r w:rsidR="008045BB">
        <w:rPr>
          <w:b/>
          <w:bCs/>
        </w:rPr>
        <w:t xml:space="preserve"> </w:t>
      </w:r>
      <w:r w:rsidR="004F131D">
        <w:rPr>
          <w:b/>
          <w:bCs/>
        </w:rPr>
        <w:fldChar w:fldCharType="begin"/>
      </w:r>
      <w:r w:rsidR="004F131D">
        <w:rPr>
          <w:b/>
          <w:bCs/>
        </w:rPr>
        <w:instrText xml:space="preserve"> ADDIN ZOTERO_ITEM CSL_CITATION {"citationID":"t4wEzGpi","properties":{"formattedCitation":"[5]","plainCitation":"[5]","noteIndex":0},"citationItems":[{"id":128,"uris":["http://zotero.org/users/local/spty5A6U/items/VBHUS3MG"],"itemData":{"id":128,"type":"book","ISBN":"978-1492026367","publisher":"O'Reilly Media","title":"Designing Web APIs: Building APIs That Developers Love","author":[{"family":"Jin","given":"Brenda"},{"family":"Sahni","given":"Saurabh"},{"family":"Shevat","given":"Amir"}],"issued":{"date-parts":[["2018"]]}}}],"schema":"https://github.com/citation-style-language/schema/raw/master/csl-citation.json"} </w:instrText>
      </w:r>
      <w:r w:rsidR="004F131D">
        <w:rPr>
          <w:b/>
          <w:bCs/>
        </w:rPr>
        <w:fldChar w:fldCharType="separate"/>
      </w:r>
      <w:r w:rsidR="004F131D" w:rsidRPr="004F131D">
        <w:t>[5]</w:t>
      </w:r>
      <w:r w:rsidR="004F131D">
        <w:rPr>
          <w:b/>
          <w:bCs/>
        </w:rPr>
        <w:fldChar w:fldCharType="end"/>
      </w:r>
      <w:r w:rsidRPr="00850F44">
        <w:t>:</w:t>
      </w:r>
    </w:p>
    <w:p w14:paraId="4A3D96E7" w14:textId="77777777" w:rsidR="00A02052" w:rsidRDefault="00850F44" w:rsidP="00345B1A">
      <w:pPr>
        <w:pStyle w:val="code"/>
        <w:ind w:firstLine="0"/>
      </w:pPr>
      <w:r w:rsidRPr="00850F44">
        <w:t>https://</w:t>
      </w:r>
      <w:r>
        <w:t>&lt;domain&gt;</w:t>
      </w:r>
      <w:r w:rsidRPr="00850F44">
        <w:t>/api/{resource}[/{id}][/{subresource}][/</w:t>
      </w:r>
    </w:p>
    <w:p w14:paraId="5D4DEA2F" w14:textId="547C93C4" w:rsidR="00850F44" w:rsidRPr="00850F44" w:rsidRDefault="00850F44" w:rsidP="00345B1A">
      <w:pPr>
        <w:pStyle w:val="code"/>
        <w:ind w:firstLine="0"/>
      </w:pPr>
      <w:r w:rsidRPr="00850F44">
        <w:t>{action}]</w:t>
      </w:r>
    </w:p>
    <w:p w14:paraId="479FDD99" w14:textId="3B63955C" w:rsidR="00850F44" w:rsidRPr="00850F44" w:rsidRDefault="00850F44" w:rsidP="00345B1A">
      <w:pPr>
        <w:pStyle w:val="Noidung"/>
      </w:pPr>
      <w:r w:rsidRPr="00850F44">
        <w:rPr>
          <w:b/>
          <w:bCs/>
        </w:rPr>
        <w:t>Đặc điểm kỹ thuật</w:t>
      </w:r>
      <w:r w:rsidRPr="00850F44">
        <w:t>:</w:t>
      </w:r>
    </w:p>
    <w:p w14:paraId="5B04FF69" w14:textId="77777777" w:rsidR="00850F44" w:rsidRPr="00850F44" w:rsidRDefault="00850F44">
      <w:pPr>
        <w:pStyle w:val="Noidung"/>
        <w:numPr>
          <w:ilvl w:val="0"/>
          <w:numId w:val="4"/>
        </w:numPr>
      </w:pPr>
      <w:r w:rsidRPr="00850F44">
        <w:rPr>
          <w:b/>
          <w:bCs/>
        </w:rPr>
        <w:t>Content-Type</w:t>
      </w:r>
      <w:r w:rsidRPr="00850F44">
        <w:t>: application/json cho tất cả request/response</w:t>
      </w:r>
    </w:p>
    <w:p w14:paraId="69C74E43" w14:textId="77777777" w:rsidR="00850F44" w:rsidRPr="00850F44" w:rsidRDefault="00850F44">
      <w:pPr>
        <w:pStyle w:val="Noidung"/>
        <w:numPr>
          <w:ilvl w:val="0"/>
          <w:numId w:val="4"/>
        </w:numPr>
      </w:pPr>
      <w:r w:rsidRPr="00850F44">
        <w:rPr>
          <w:b/>
          <w:bCs/>
        </w:rPr>
        <w:t>Xác thực</w:t>
      </w:r>
      <w:r w:rsidRPr="00850F44">
        <w:t>: Bearer Token (JWT) trong header Authorization</w:t>
      </w:r>
    </w:p>
    <w:p w14:paraId="1E12487E" w14:textId="77777777" w:rsidR="00850F44" w:rsidRPr="00850F44" w:rsidRDefault="00850F44">
      <w:pPr>
        <w:pStyle w:val="Noidung"/>
        <w:numPr>
          <w:ilvl w:val="0"/>
          <w:numId w:val="4"/>
        </w:numPr>
      </w:pPr>
      <w:r w:rsidRPr="00850F44">
        <w:rPr>
          <w:b/>
          <w:bCs/>
        </w:rPr>
        <w:t>Middleware</w:t>
      </w:r>
      <w:r w:rsidRPr="00850F44">
        <w:t>: authenticateToken và authorize với role-based access control</w:t>
      </w:r>
    </w:p>
    <w:p w14:paraId="3E73CFAF" w14:textId="77777777" w:rsidR="00850F44" w:rsidRPr="00850F44" w:rsidRDefault="00850F44">
      <w:pPr>
        <w:pStyle w:val="Noidung"/>
        <w:numPr>
          <w:ilvl w:val="0"/>
          <w:numId w:val="4"/>
        </w:numPr>
      </w:pPr>
      <w:r w:rsidRPr="00850F44">
        <w:rPr>
          <w:b/>
          <w:bCs/>
        </w:rPr>
        <w:t>CORS</w:t>
      </w:r>
      <w:r w:rsidRPr="00850F44">
        <w:t>: Hỗ trợ multiple origins cho development và production</w:t>
      </w:r>
    </w:p>
    <w:p w14:paraId="7BF3321B" w14:textId="13D0ACF6" w:rsidR="00850F44" w:rsidRPr="00850F44" w:rsidRDefault="00850F44" w:rsidP="006B581C">
      <w:pPr>
        <w:pStyle w:val="Heading3"/>
      </w:pPr>
      <w:bookmarkStart w:id="89" w:name="_Toc217411477"/>
      <w:r w:rsidRPr="00850F44">
        <w:lastRenderedPageBreak/>
        <w:t>Cấu trúc Response chuẩn</w:t>
      </w:r>
      <w:bookmarkEnd w:id="89"/>
    </w:p>
    <w:p w14:paraId="3BD6253A" w14:textId="77777777" w:rsidR="00850F44" w:rsidRPr="00850F44" w:rsidRDefault="00850F44" w:rsidP="00850F44">
      <w:pPr>
        <w:pStyle w:val="Noidung"/>
      </w:pPr>
      <w:r w:rsidRPr="00850F44">
        <w:rPr>
          <w:b/>
          <w:bCs/>
        </w:rPr>
        <w:t>Response thành công</w:t>
      </w:r>
      <w:r w:rsidRPr="00850F44">
        <w:t>:</w:t>
      </w:r>
    </w:p>
    <w:p w14:paraId="215EFFCF" w14:textId="77777777" w:rsidR="00850F44" w:rsidRPr="00850F44" w:rsidRDefault="00850F44" w:rsidP="00345B1A">
      <w:pPr>
        <w:pStyle w:val="code"/>
      </w:pPr>
      <w:r w:rsidRPr="00850F44">
        <w:t>{</w:t>
      </w:r>
    </w:p>
    <w:p w14:paraId="54886497" w14:textId="77777777" w:rsidR="00850F44" w:rsidRPr="00850F44" w:rsidRDefault="00850F44" w:rsidP="00345B1A">
      <w:pPr>
        <w:pStyle w:val="code"/>
      </w:pPr>
      <w:r w:rsidRPr="00850F44">
        <w:t xml:space="preserve">  "success": true,</w:t>
      </w:r>
    </w:p>
    <w:p w14:paraId="0F87DE22" w14:textId="77777777" w:rsidR="00850F44" w:rsidRPr="00850F44" w:rsidRDefault="00850F44" w:rsidP="00345B1A">
      <w:pPr>
        <w:pStyle w:val="code"/>
      </w:pPr>
      <w:r w:rsidRPr="00850F44">
        <w:t xml:space="preserve">  "data": {</w:t>
      </w:r>
    </w:p>
    <w:p w14:paraId="6A6179B1" w14:textId="77777777" w:rsidR="00850F44" w:rsidRPr="00850F44" w:rsidRDefault="00850F44" w:rsidP="00345B1A">
      <w:pPr>
        <w:pStyle w:val="code"/>
      </w:pPr>
      <w:r w:rsidRPr="00850F44">
        <w:t xml:space="preserve">    "totalItems": 150,</w:t>
      </w:r>
    </w:p>
    <w:p w14:paraId="3886761C" w14:textId="77777777" w:rsidR="00850F44" w:rsidRPr="00850F44" w:rsidRDefault="00850F44" w:rsidP="00345B1A">
      <w:pPr>
        <w:pStyle w:val="code"/>
      </w:pPr>
      <w:r w:rsidRPr="00850F44">
        <w:t xml:space="preserve">    "totalPages": 8, </w:t>
      </w:r>
    </w:p>
    <w:p w14:paraId="196DDED9" w14:textId="77777777" w:rsidR="00850F44" w:rsidRPr="00850F44" w:rsidRDefault="00850F44" w:rsidP="00345B1A">
      <w:pPr>
        <w:pStyle w:val="code"/>
      </w:pPr>
      <w:r w:rsidRPr="00850F44">
        <w:t xml:space="preserve">    "currentPage": 1,</w:t>
      </w:r>
    </w:p>
    <w:p w14:paraId="270AFA08" w14:textId="77777777" w:rsidR="00850F44" w:rsidRPr="00850F44" w:rsidRDefault="00850F44" w:rsidP="00345B1A">
      <w:pPr>
        <w:pStyle w:val="code"/>
      </w:pPr>
      <w:r w:rsidRPr="00850F44">
        <w:t xml:space="preserve">    "users": [...]</w:t>
      </w:r>
    </w:p>
    <w:p w14:paraId="6B26DE85" w14:textId="77777777" w:rsidR="00850F44" w:rsidRPr="00850F44" w:rsidRDefault="00850F44" w:rsidP="00345B1A">
      <w:pPr>
        <w:pStyle w:val="code"/>
      </w:pPr>
      <w:r w:rsidRPr="00850F44">
        <w:t xml:space="preserve">  }</w:t>
      </w:r>
    </w:p>
    <w:p w14:paraId="4D337772" w14:textId="77777777" w:rsidR="00850F44" w:rsidRPr="00850F44" w:rsidRDefault="00850F44" w:rsidP="00345B1A">
      <w:pPr>
        <w:pStyle w:val="code"/>
      </w:pPr>
      <w:r w:rsidRPr="00850F44">
        <w:t>}</w:t>
      </w:r>
    </w:p>
    <w:p w14:paraId="4A7A363E" w14:textId="77777777" w:rsidR="00850F44" w:rsidRPr="00850F44" w:rsidRDefault="00850F44" w:rsidP="00850F44">
      <w:pPr>
        <w:pStyle w:val="Noidung"/>
      </w:pPr>
      <w:r w:rsidRPr="00850F44">
        <w:rPr>
          <w:b/>
          <w:bCs/>
        </w:rPr>
        <w:t>Response lỗi</w:t>
      </w:r>
      <w:r w:rsidRPr="00850F44">
        <w:t>:</w:t>
      </w:r>
    </w:p>
    <w:p w14:paraId="4D7FBC98" w14:textId="77777777" w:rsidR="00850F44" w:rsidRPr="00850F44" w:rsidRDefault="00850F44" w:rsidP="00345B1A">
      <w:pPr>
        <w:pStyle w:val="code"/>
      </w:pPr>
      <w:r w:rsidRPr="00850F44">
        <w:t>{</w:t>
      </w:r>
    </w:p>
    <w:p w14:paraId="3872E56A" w14:textId="77777777" w:rsidR="00850F44" w:rsidRPr="00850F44" w:rsidRDefault="00850F44" w:rsidP="00345B1A">
      <w:pPr>
        <w:pStyle w:val="code"/>
      </w:pPr>
      <w:r w:rsidRPr="00850F44">
        <w:t xml:space="preserve">  "success": false,</w:t>
      </w:r>
    </w:p>
    <w:p w14:paraId="2AD7F750" w14:textId="77777777" w:rsidR="00850F44" w:rsidRPr="00850F44" w:rsidRDefault="00850F44" w:rsidP="00345B1A">
      <w:pPr>
        <w:pStyle w:val="code"/>
      </w:pPr>
      <w:r w:rsidRPr="00850F44">
        <w:t xml:space="preserve">  "message": "Mô tả lỗi bằng tiếng Việt",</w:t>
      </w:r>
    </w:p>
    <w:p w14:paraId="3A378FCE" w14:textId="77777777" w:rsidR="00850F44" w:rsidRPr="00850F44" w:rsidRDefault="00850F44" w:rsidP="00345B1A">
      <w:pPr>
        <w:pStyle w:val="code"/>
      </w:pPr>
      <w:r w:rsidRPr="00850F44">
        <w:t xml:space="preserve">  "error": "Chi tiết lỗi kỹ thuật"</w:t>
      </w:r>
    </w:p>
    <w:p w14:paraId="0094A037" w14:textId="77777777" w:rsidR="00850F44" w:rsidRPr="00850F44" w:rsidRDefault="00850F44" w:rsidP="00345B1A">
      <w:pPr>
        <w:pStyle w:val="code"/>
      </w:pPr>
      <w:r w:rsidRPr="00850F44">
        <w:t>}</w:t>
      </w:r>
    </w:p>
    <w:p w14:paraId="2F14A48E" w14:textId="38EAA52F" w:rsidR="00850F44" w:rsidRDefault="004B0E7B" w:rsidP="006B581C">
      <w:pPr>
        <w:pStyle w:val="Heading3"/>
        <w:rPr>
          <w:lang w:val="vi-VN"/>
        </w:rPr>
      </w:pPr>
      <w:bookmarkStart w:id="90" w:name="_Toc217411478"/>
      <w:r>
        <w:rPr>
          <w:lang w:val="vi-VN"/>
        </w:rPr>
        <w:t xml:space="preserve">Chức năng </w:t>
      </w:r>
      <w:r w:rsidR="00802D17">
        <w:rPr>
          <w:lang w:val="vi-VN"/>
        </w:rPr>
        <w:t>thời gian thực</w:t>
      </w:r>
      <w:r>
        <w:rPr>
          <w:lang w:val="vi-VN"/>
        </w:rPr>
        <w:t xml:space="preserve"> với </w:t>
      </w:r>
      <w:r w:rsidR="008C5851">
        <w:rPr>
          <w:lang w:val="vi-VN"/>
        </w:rPr>
        <w:t>Socket.IO</w:t>
      </w:r>
      <w:r>
        <w:rPr>
          <w:lang w:val="vi-VN"/>
        </w:rPr>
        <w:t xml:space="preserve"> và Redis</w:t>
      </w:r>
      <w:bookmarkEnd w:id="90"/>
    </w:p>
    <w:p w14:paraId="05BF7134" w14:textId="4C85E522" w:rsidR="004B0E7B" w:rsidRDefault="00643D01" w:rsidP="004B0E7B">
      <w:pPr>
        <w:pStyle w:val="Noidung"/>
        <w:rPr>
          <w:sz w:val="24"/>
          <w:lang w:eastAsia="vi-VN"/>
        </w:rPr>
      </w:pPr>
      <w:r>
        <w:t>H</w:t>
      </w:r>
      <w:r w:rsidR="004B0E7B">
        <w:t xml:space="preserve">ệ thống backend là khả năng vận hành </w:t>
      </w:r>
      <w:r w:rsidR="00802D17">
        <w:t>thời gian thực</w:t>
      </w:r>
      <w:r w:rsidR="004B0E7B">
        <w:t xml:space="preserve"> – đặc biệt trong các tính năng quiz racing, gamification leaderboard, notification và các luồng dữ liệu tương tác trực tiếp với sinh viên/giảng viên.</w:t>
      </w:r>
    </w:p>
    <w:p w14:paraId="1C668261" w14:textId="634F90A3" w:rsidR="004B0E7B" w:rsidRDefault="004B0E7B" w:rsidP="004B0E7B">
      <w:pPr>
        <w:pStyle w:val="Noidung"/>
      </w:pPr>
      <w:r>
        <w:t xml:space="preserve">Để hiện thực hóa điều này, hệ thống sử dụng Socket.IO kết nối client-server hai chiều, cho phép truyền dữ liệu trạng thái phòng thi, kết quả làm bài, leaderboard, thông báo điểm số hoặc phần thưởng tới người dùng ngay khi có thay đổi. Tất cả sự kiện </w:t>
      </w:r>
      <w:r w:rsidR="00802D17">
        <w:t>thời gian thực</w:t>
      </w:r>
      <w:r>
        <w:t xml:space="preserve"> đều được backend ghi nhận, xử lý phân tán và phân phối lại cho đúng user, nhóm hoặc lớp học liên quan.</w:t>
      </w:r>
    </w:p>
    <w:p w14:paraId="23A47657" w14:textId="0B5AB9F0" w:rsidR="004B0E7B" w:rsidRDefault="004B0E7B" w:rsidP="004B0E7B">
      <w:pPr>
        <w:pStyle w:val="Noidung"/>
      </w:pPr>
      <w:r>
        <w:lastRenderedPageBreak/>
        <w:t xml:space="preserve">Redis đóng vai trò là pub/sub trung gian giữa các container backend, đồng bộ và phân phối các kênh </w:t>
      </w:r>
      <w:r w:rsidR="00802D17">
        <w:t>thời gian thực</w:t>
      </w:r>
      <w:r>
        <w:t xml:space="preserve"> trên toàn hệ thống. Nhờ đó, kể cả khi backend mở rộng thành nhiều node, mọi trạng thái </w:t>
      </w:r>
      <w:r w:rsidR="00802D17">
        <w:t>thời gian thực</w:t>
      </w:r>
      <w:r>
        <w:t xml:space="preserve"> vẫn được duy trì chuẩn xác, không bị mất dữ liệu khi kết nối. Redis còn hỗ trợ cache các leaderboard, lịch sử sự kiện hoặc trạng thái session thi, giúp tăng tốc truy xuất và giảm tải cho database.</w:t>
      </w:r>
    </w:p>
    <w:p w14:paraId="7B36B1A9" w14:textId="07FE498C" w:rsidR="004B0E7B" w:rsidRPr="004B0E7B" w:rsidRDefault="004B0E7B" w:rsidP="00643D01">
      <w:pPr>
        <w:pStyle w:val="Noidung"/>
      </w:pPr>
      <w:r>
        <w:t xml:space="preserve">Các thuật toán phân bổ event, quản lý </w:t>
      </w:r>
      <w:r w:rsidR="00802D17">
        <w:t>phòng/ máy khách</w:t>
      </w:r>
      <w:r>
        <w:t xml:space="preserve"> Socket.IO được tối ưu để hạn chế nghẽn kết nối, tự động detect mất kết nối và khôi phục trạng thái. Nhờ hệ thống </w:t>
      </w:r>
      <w:r w:rsidR="00802D17">
        <w:t>thời gian thực</w:t>
      </w:r>
      <w:r>
        <w:t xml:space="preserve"> này, các chức năng như quiz racing, thi đua, nhận thưởng, bảng xếp hạng… đều vận hành mượt mà kể cả khi số lượng người dùng đồng thời tăng cao.</w:t>
      </w:r>
    </w:p>
    <w:p w14:paraId="45F9AED5" w14:textId="370A74E0" w:rsidR="00850F44" w:rsidRPr="00850F44" w:rsidRDefault="00A02052" w:rsidP="00850F44">
      <w:pPr>
        <w:pStyle w:val="Noidung"/>
      </w:pPr>
      <w:r>
        <w:rPr>
          <w:b/>
          <w:bCs/>
        </w:rPr>
        <w:t>Sự kiện bài kiểm tra trực tuyến</w:t>
      </w:r>
      <w:r w:rsidR="00850F44" w:rsidRPr="00850F44">
        <w:t>:</w:t>
      </w:r>
    </w:p>
    <w:p w14:paraId="16B4F3A7" w14:textId="65A02D24" w:rsidR="00850F44" w:rsidRPr="00B66FEB" w:rsidRDefault="00A02052" w:rsidP="00B66FEB">
      <w:pPr>
        <w:pStyle w:val="Noidung"/>
      </w:pPr>
      <w:r>
        <w:rPr>
          <w:rFonts w:eastAsia="SimSun"/>
        </w:rPr>
        <w:t>Sự kiện phía máy khách</w:t>
      </w:r>
    </w:p>
    <w:p w14:paraId="36F41214" w14:textId="77777777" w:rsidR="00850F44" w:rsidRPr="00850F44" w:rsidRDefault="00850F44" w:rsidP="00345B1A">
      <w:pPr>
        <w:pStyle w:val="code"/>
      </w:pPr>
      <w:r w:rsidRPr="00850F44">
        <w:t>socket.emit('join-quiz', { quizId, userId, pin })</w:t>
      </w:r>
    </w:p>
    <w:p w14:paraId="4C665CE3" w14:textId="77777777" w:rsidR="00850F44" w:rsidRPr="00850F44" w:rsidRDefault="00850F44" w:rsidP="00345B1A">
      <w:pPr>
        <w:pStyle w:val="code"/>
      </w:pPr>
      <w:r w:rsidRPr="00850F44">
        <w:t>socket.emit('submit-answer', { questionId, answer, timestamp })</w:t>
      </w:r>
    </w:p>
    <w:p w14:paraId="0E063F38" w14:textId="77777777" w:rsidR="00850F44" w:rsidRPr="00850F44" w:rsidRDefault="00850F44" w:rsidP="00345B1A">
      <w:pPr>
        <w:pStyle w:val="code"/>
      </w:pPr>
      <w:r w:rsidRPr="00850F44">
        <w:t>socket.emit('leave-quiz', { quizId, userId })</w:t>
      </w:r>
    </w:p>
    <w:p w14:paraId="20B3F726" w14:textId="77777777" w:rsidR="00850F44" w:rsidRPr="00850F44" w:rsidRDefault="00850F44" w:rsidP="00345B1A">
      <w:pPr>
        <w:pStyle w:val="code"/>
      </w:pPr>
    </w:p>
    <w:p w14:paraId="331D424D" w14:textId="76AFB3D5" w:rsidR="00850F44" w:rsidRPr="00850F44" w:rsidRDefault="00A02052" w:rsidP="00B66FEB">
      <w:pPr>
        <w:pStyle w:val="Noidung"/>
      </w:pPr>
      <w:r>
        <w:t>Sự kiện phía máy chủ</w:t>
      </w:r>
      <w:r w:rsidR="00850F44" w:rsidRPr="00850F44">
        <w:t xml:space="preserve"> </w:t>
      </w:r>
    </w:p>
    <w:p w14:paraId="0485411E" w14:textId="77777777" w:rsidR="00850F44" w:rsidRPr="00850F44" w:rsidRDefault="00850F44" w:rsidP="00345B1A">
      <w:pPr>
        <w:pStyle w:val="code"/>
      </w:pPr>
      <w:r w:rsidRPr="00850F44">
        <w:t>socket.on('quiz-started', { currentQuestion, participants })</w:t>
      </w:r>
    </w:p>
    <w:p w14:paraId="071FD7C5" w14:textId="77777777" w:rsidR="00850F44" w:rsidRPr="00850F44" w:rsidRDefault="00850F44" w:rsidP="00345B1A">
      <w:pPr>
        <w:pStyle w:val="code"/>
      </w:pPr>
      <w:r w:rsidRPr="00850F44">
        <w:t>socket.on('question-changed', { question, timeRemaining })</w:t>
      </w:r>
    </w:p>
    <w:p w14:paraId="6BA5590F" w14:textId="77777777" w:rsidR="00850F44" w:rsidRPr="00850F44" w:rsidRDefault="00850F44" w:rsidP="00345B1A">
      <w:pPr>
        <w:pStyle w:val="code"/>
      </w:pPr>
      <w:r w:rsidRPr="00850F44">
        <w:t>socket.on('participant-joined', { user, count })</w:t>
      </w:r>
    </w:p>
    <w:p w14:paraId="41569301" w14:textId="77777777" w:rsidR="00850F44" w:rsidRPr="00850F44" w:rsidRDefault="00850F44" w:rsidP="00345B1A">
      <w:pPr>
        <w:pStyle w:val="code"/>
      </w:pPr>
      <w:r w:rsidRPr="00850F44">
        <w:t>socket.on('leaderboard-updated', { rankings })</w:t>
      </w:r>
    </w:p>
    <w:p w14:paraId="31525F43" w14:textId="77777777" w:rsidR="00850F44" w:rsidRPr="00850F44" w:rsidRDefault="00850F44" w:rsidP="00345B1A">
      <w:pPr>
        <w:pStyle w:val="code"/>
      </w:pPr>
      <w:r w:rsidRPr="00850F44">
        <w:t>socket.on('quiz-ended', { results })</w:t>
      </w:r>
    </w:p>
    <w:p w14:paraId="30579B7F" w14:textId="48EA43D0" w:rsidR="00E93B1D" w:rsidRPr="00E93B1D" w:rsidRDefault="00E93B1D" w:rsidP="00E93B1D">
      <w:pPr>
        <w:pStyle w:val="Heading3"/>
      </w:pPr>
      <w:bookmarkStart w:id="91" w:name="_Toc217411479"/>
      <w:r w:rsidRPr="00E93B1D">
        <w:t>Kiến trúc phân lớp</w:t>
      </w:r>
      <w:bookmarkEnd w:id="91"/>
    </w:p>
    <w:p w14:paraId="2BF53566" w14:textId="77777777" w:rsidR="00E93B1D" w:rsidRPr="00E93B1D" w:rsidRDefault="00E93B1D" w:rsidP="0002775A">
      <w:pPr>
        <w:pStyle w:val="code"/>
      </w:pPr>
      <w:r w:rsidRPr="00E93B1D">
        <w:t>├── Presentation Layer (Routes + Controllers)</w:t>
      </w:r>
    </w:p>
    <w:p w14:paraId="790E50DC" w14:textId="77777777" w:rsidR="00E93B1D" w:rsidRPr="00E93B1D" w:rsidRDefault="00E93B1D" w:rsidP="0002775A">
      <w:pPr>
        <w:pStyle w:val="code"/>
      </w:pPr>
      <w:r w:rsidRPr="00E93B1D">
        <w:t xml:space="preserve">├── Business Logic Layer (Services + Middleware)  </w:t>
      </w:r>
    </w:p>
    <w:p w14:paraId="3540FAB7" w14:textId="77777777" w:rsidR="00E93B1D" w:rsidRPr="00E93B1D" w:rsidRDefault="00E93B1D" w:rsidP="0002775A">
      <w:pPr>
        <w:pStyle w:val="code"/>
      </w:pPr>
      <w:r w:rsidRPr="00E93B1D">
        <w:lastRenderedPageBreak/>
        <w:t>├── Data Access Layer (Models + Repositories)</w:t>
      </w:r>
    </w:p>
    <w:p w14:paraId="18DEFC73" w14:textId="77777777" w:rsidR="00E93B1D" w:rsidRPr="00E93B1D" w:rsidRDefault="00E93B1D" w:rsidP="0002775A">
      <w:pPr>
        <w:pStyle w:val="code"/>
      </w:pPr>
      <w:r w:rsidRPr="00E93B1D">
        <w:t>└── Infrastructure Layer (Database + Cache + External APIs)</w:t>
      </w:r>
    </w:p>
    <w:p w14:paraId="3D878392" w14:textId="77777777" w:rsidR="00E93B1D" w:rsidRPr="00E93B1D" w:rsidRDefault="00E93B1D" w:rsidP="00E93B1D">
      <w:pPr>
        <w:pStyle w:val="Noidung"/>
      </w:pPr>
      <w:r w:rsidRPr="00E93B1D">
        <w:t>Điểm vào và khởi tạo:</w:t>
      </w:r>
    </w:p>
    <w:p w14:paraId="12CF4FEF" w14:textId="77777777" w:rsidR="00E93B1D" w:rsidRPr="00E93B1D" w:rsidRDefault="00E93B1D">
      <w:pPr>
        <w:pStyle w:val="Noidung"/>
        <w:numPr>
          <w:ilvl w:val="0"/>
          <w:numId w:val="3"/>
        </w:numPr>
      </w:pPr>
      <w:r w:rsidRPr="00E93B1D">
        <w:t>src/server.js: Khởi động máy chủ HTTP, lập lịch công việc cho quiz expiration</w:t>
      </w:r>
    </w:p>
    <w:p w14:paraId="363A39C6" w14:textId="77777777" w:rsidR="00E93B1D" w:rsidRPr="00E93B1D" w:rsidRDefault="00E93B1D">
      <w:pPr>
        <w:pStyle w:val="Noidung"/>
        <w:numPr>
          <w:ilvl w:val="0"/>
          <w:numId w:val="3"/>
        </w:numPr>
      </w:pPr>
      <w:r w:rsidRPr="00E93B1D">
        <w:t>src/app.js: Thiết lập ứng dụng Express, cấu hình CORS, tích hợp Socket.IO</w:t>
      </w:r>
    </w:p>
    <w:p w14:paraId="5EE477B9" w14:textId="2105A399" w:rsidR="00E93B1D" w:rsidRPr="00E93B1D" w:rsidRDefault="00E93B1D" w:rsidP="002B28D9">
      <w:pPr>
        <w:pStyle w:val="Noidung"/>
        <w:numPr>
          <w:ilvl w:val="0"/>
          <w:numId w:val="3"/>
        </w:numPr>
      </w:pPr>
      <w:r w:rsidRPr="00E93B1D">
        <w:t>Xử lý lỗi toàn cục và middleware ghi log yêu cầu</w:t>
      </w:r>
    </w:p>
    <w:p w14:paraId="47A2D001" w14:textId="3999F2DA" w:rsidR="00E93B1D" w:rsidRPr="00E93B1D" w:rsidRDefault="005F445B" w:rsidP="00E93B1D">
      <w:pPr>
        <w:pStyle w:val="Heading3"/>
      </w:pPr>
      <w:bookmarkStart w:id="92" w:name="_Toc217411480"/>
      <w:r>
        <w:rPr>
          <w:lang w:val="vi-VN"/>
        </w:rPr>
        <w:t>Trò chơi</w:t>
      </w:r>
      <w:r w:rsidRPr="00E93B1D">
        <w:t xml:space="preserve"> hóa toàn diện</w:t>
      </w:r>
      <w:bookmarkEnd w:id="92"/>
    </w:p>
    <w:p w14:paraId="3F91AAF7" w14:textId="0A30D53F" w:rsidR="002B28D9" w:rsidRDefault="005F445B" w:rsidP="002B28D9">
      <w:pPr>
        <w:pStyle w:val="Noidung"/>
        <w:rPr>
          <w:sz w:val="24"/>
          <w:lang w:eastAsia="vi-VN"/>
        </w:rPr>
      </w:pPr>
      <w:r>
        <w:t>Yếu tố trò chơi</w:t>
      </w:r>
      <w:r w:rsidR="002B28D9">
        <w:t xml:space="preserve"> là một thành tố then chốt trong kiến trúc backend, mang đến động lực học tập </w:t>
      </w:r>
      <w:r w:rsidR="00DD439E">
        <w:t>hiệu quả</w:t>
      </w:r>
      <w:r w:rsidR="002B28D9">
        <w:t xml:space="preserve"> và tạo không khí cạnh tranh lành mạnh cho sinh viên. Hệ thống này được xây dựng hoàn toàn phía backend, vận hành bằng các logic game hóa như tích điểm kinh nghiệm (XP), coin, badge thành tích, cấp độ level, vật phẩm và bảng xếp hạng.</w:t>
      </w:r>
    </w:p>
    <w:p w14:paraId="52588A84" w14:textId="484F7003" w:rsidR="002B28D9" w:rsidRDefault="002B28D9" w:rsidP="002B28D9">
      <w:pPr>
        <w:pStyle w:val="Noidung"/>
      </w:pPr>
      <w:r>
        <w:t xml:space="preserve">Mỗi hành vi học tập của sinh viên– như hoàn thành bài kiểm tra, đạt </w:t>
      </w:r>
      <w:r w:rsidR="005F445B">
        <w:t>chuỗi</w:t>
      </w:r>
      <w:r>
        <w:t> luyện tập, vượt qua thử thách mới hoặc giúp đỡ các thành viên khác – đều được backend tự động ghi nhận và tính toán điểm thưởng tương ứng. Thuật toán gamification vận hành liên tục, cập nhật trạng thái: tăng XP, lên level, trao badge, cộng coin, và thông báo thành tích theo thời gian thực. Các phần thưởng này không chỉ là dữ liệu mà còn trở thành động lực thúc đẩy sinh viên học tập nghiêm túc, giúp họ “thăng hạng” và ghi điểm cá nhân cũng như nhóm.</w:t>
      </w:r>
    </w:p>
    <w:p w14:paraId="29C6BA0E" w14:textId="725F7D43" w:rsidR="002B28D9" w:rsidRDefault="002B28D9" w:rsidP="002B28D9">
      <w:pPr>
        <w:pStyle w:val="Noidung"/>
      </w:pPr>
      <w:r>
        <w:t>Backend sử dụng Redis Sorted Set để quản lý bảng xếp hạng (leaderboard) cho nhiều đối tượng: cá nhân, nhóm, lớp hoặc toàn trường. Khi sinh viên tham gia quiz, trả lời đúng, hoàn thành nhiệm vụ hoặc nhận vật phẩm, số điểm sẽ được update ngay lập tức vào leaderboard </w:t>
      </w:r>
      <w:r w:rsidR="00802D17">
        <w:t>thời gian thực</w:t>
      </w:r>
      <w:r>
        <w:t>, tạo hiệu ứng cạnh tranh trực tiếp và truyền cảm hứng học hỏi cho tất cả người dùng.</w:t>
      </w:r>
    </w:p>
    <w:p w14:paraId="188191D6" w14:textId="345D1BFB" w:rsidR="00A57B77" w:rsidRDefault="002B28D9" w:rsidP="008A6891">
      <w:pPr>
        <w:pStyle w:val="Noidung"/>
      </w:pPr>
      <w:r>
        <w:t xml:space="preserve">Các vật phẩm như </w:t>
      </w:r>
      <w:r w:rsidR="005F445B">
        <w:t>biểu tượng cảm xúc</w:t>
      </w:r>
      <w:r>
        <w:t>, “</w:t>
      </w:r>
      <w:r w:rsidR="00802D17">
        <w:t>trứng</w:t>
      </w:r>
      <w:r>
        <w:t>”  đều được quản trị qua các module backend độc lập, quy trình trao thưởng – mua bán – sử dụng </w:t>
      </w:r>
      <w:r w:rsidR="008A6891">
        <w:t xml:space="preserve">vật phẩm </w:t>
      </w:r>
      <w:r>
        <w:t xml:space="preserve">diễn </w:t>
      </w:r>
      <w:r>
        <w:lastRenderedPageBreak/>
        <w:t xml:space="preserve">ra mạch lạc, dễ dàng mở rộng thêm các loại phần thưởng hoặc chế độ </w:t>
      </w:r>
      <w:r w:rsidR="00224C4A">
        <w:t>trò chơi</w:t>
      </w:r>
      <w:r>
        <w:t xml:space="preserve"> mới trong tương lai. </w:t>
      </w:r>
    </w:p>
    <w:p w14:paraId="6C04B120" w14:textId="5D53F2E1" w:rsidR="005F445B" w:rsidRDefault="005F445B" w:rsidP="005F445B">
      <w:pPr>
        <w:pStyle w:val="Noidung"/>
      </w:pPr>
      <w:r>
        <w:t xml:space="preserve">Hệ thống cũng hỗ trợ logic đổi thưởng, cập nhật </w:t>
      </w:r>
      <w:r w:rsidR="00224C4A">
        <w:t>kho đồ</w:t>
      </w:r>
      <w:r>
        <w:t xml:space="preserve">, cộng/trừ </w:t>
      </w:r>
      <w:r w:rsidR="008A6891">
        <w:t>“tiền”</w:t>
      </w:r>
      <w:r>
        <w:t xml:space="preserve"> cho từng hành động, đảm bảo dữ liệu luôn đồng bộ và an toàn ở </w:t>
      </w:r>
      <w:r w:rsidR="008A6891">
        <w:t>máy chỉ</w:t>
      </w:r>
      <w:r>
        <w:t>.</w:t>
      </w:r>
    </w:p>
    <w:p w14:paraId="434629FD" w14:textId="5EF6BF1B" w:rsidR="00A57B77" w:rsidRDefault="00A57B77" w:rsidP="00A57B77">
      <w:pPr>
        <w:pStyle w:val="Heading2"/>
        <w:rPr>
          <w:lang w:val="vi-VN"/>
        </w:rPr>
      </w:pPr>
      <w:bookmarkStart w:id="93" w:name="_Toc217411481"/>
      <w:r>
        <w:rPr>
          <w:lang w:val="vi-VN"/>
        </w:rPr>
        <w:t>Th</w:t>
      </w:r>
      <w:r>
        <w:t xml:space="preserve">iết kế các </w:t>
      </w:r>
      <w:r w:rsidR="00344E0B">
        <w:rPr>
          <w:lang w:val="vi-VN"/>
        </w:rPr>
        <w:t>luồ</w:t>
      </w:r>
      <w:r>
        <w:t>ng xử lý chính</w:t>
      </w:r>
      <w:bookmarkEnd w:id="93"/>
    </w:p>
    <w:p w14:paraId="526C7FE4" w14:textId="0E4EA4ED" w:rsidR="00493D32" w:rsidRDefault="00493D32" w:rsidP="00493D32">
      <w:pPr>
        <w:pStyle w:val="Heading3"/>
        <w:rPr>
          <w:lang w:val="vi-VN"/>
        </w:rPr>
      </w:pPr>
      <w:bookmarkStart w:id="94" w:name="_Toc217411482"/>
      <w:r w:rsidRPr="00493D32">
        <w:rPr>
          <w:lang w:val="vi-VN"/>
        </w:rPr>
        <w:t>Cơ chế bảo mật và sơ đồ xử lý xác thực</w:t>
      </w:r>
      <w:bookmarkEnd w:id="94"/>
    </w:p>
    <w:p w14:paraId="07BFDE5E" w14:textId="5FB53083" w:rsidR="00493D32" w:rsidRDefault="00493D32" w:rsidP="00493D32">
      <w:pPr>
        <w:pStyle w:val="Noidung"/>
      </w:pPr>
      <w:r w:rsidRPr="00493D32">
        <w:t xml:space="preserve">Để đảm bảo an toàn cho toàn bộ dữ liệu học thuật và thông tin cá nhân hệ thống vận hành cơ chế bảo mật nghiêm ngặt dựa trên </w:t>
      </w:r>
      <w:r>
        <w:t xml:space="preserve">JWT </w:t>
      </w:r>
      <w:r w:rsidRPr="00493D32">
        <w:t xml:space="preserve">và phân quyền theo vai trò. Quy trình này được chia thành các giai đoạn cụ thể nhằm kiểm soát chặt chẽ mọi truy cập từ phía người dùng đảm bảo tính toàn vẹn của dữ </w:t>
      </w:r>
      <w:r>
        <w:t>liệu.</w:t>
      </w:r>
    </w:p>
    <w:p w14:paraId="795D0ABF" w14:textId="6A4F2BD4" w:rsidR="00493D32" w:rsidRDefault="007C368B" w:rsidP="00493D32">
      <w:pPr>
        <w:pStyle w:val="noidungbang"/>
        <w:keepNext/>
        <w:jc w:val="center"/>
      </w:pPr>
      <w:r>
        <w:rPr>
          <w:rFonts w:ascii="Arial" w:hAnsi="Arial" w:cs="Arial"/>
          <w:noProof/>
          <w:color w:val="000000"/>
          <w:sz w:val="22"/>
          <w:bdr w:val="none" w:sz="0" w:space="0" w:color="auto" w:frame="1"/>
        </w:rPr>
        <w:drawing>
          <wp:inline distT="0" distB="0" distL="0" distR="0" wp14:anchorId="130CCB62" wp14:editId="3B75910A">
            <wp:extent cx="5818909" cy="4605995"/>
            <wp:effectExtent l="0" t="0" r="0" b="4445"/>
            <wp:docPr id="1075633530" name="Picture 14"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autonumber&#10;    participant U as Người dùng&#10;    participant G as Tầng trung gian&#10;    participant S as Dịch vụ xác thực&#10;    participant D as Cơ sở dữ liệu&#10;&#10;    Note over U, D: Giai đoạn 1: Đăng nhập và cấp JWT&#10;    U-&gt;&gt;S: Gửi thông tin tài khoản và mật khẩu&#10;    S-&gt;&gt;D: Kiểm tra thông tin đã mã hóa&#10;    D--&gt;&gt;S: Xác nhận danh tính và vai trò&#10;    S--&gt;&gt;U: Trả về mã thông báo JWT&#10;&#10;    Note over U, D: Giai đoạn 2: Xác thực và kiểm tra JWT&#10;    U-&gt;&gt;G: Gửi yêu cầu kèm JWT trong tiêu đề&#10;    G-&gt;&gt;S: Giải mã và kiểm tra tính hợp lệ&#10;    S--&gt;&gt;G: Trả về danh tính và vai trò&#10;&#10;    Note over U, D: Giai đoạn 3: Phân quyền vai trò (RBAC)&#10;    G-&gt;&gt;G: Đối chiếu vai trò với quyền hạn&#10;&#10;    alt Quyền truy cập hợp lệ&#10;        G--&gt;&gt;U: Phản hồi dữ liệu thành công&#10;    else JWT sai hoặc hết hạn&#10;        G--&gt;&gt;U: Trả về lỗi từ chối truy cập (401/403)&#10;    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autonumber&#10;    participant U as Người dùng&#10;    participant G as Tầng trung gian&#10;    participant S as Dịch vụ xác thực&#10;    participant D as Cơ sở dữ liệu&#10;&#10;    Note over U, D: Giai đoạn 1: Đăng nhập và cấp JWT&#10;    U-&gt;&gt;S: Gửi thông tin tài khoản và mật khẩu&#10;    S-&gt;&gt;D: Kiểm tra thông tin đã mã hóa&#10;    D--&gt;&gt;S: Xác nhận danh tính và vai trò&#10;    S--&gt;&gt;U: Trả về mã thông báo JWT&#10;&#10;    Note over U, D: Giai đoạn 2: Xác thực và kiểm tra JWT&#10;    U-&gt;&gt;G: Gửi yêu cầu kèm JWT trong tiêu đề&#10;    G-&gt;&gt;S: Giải mã và kiểm tra tính hợp lệ&#10;    S--&gt;&gt;G: Trả về danh tính và vai trò&#10;&#10;    Note over U, D: Giai đoạn 3: Phân quyền vai trò (RBAC)&#10;    G-&gt;&gt;G: Đối chiếu vai trò với quyền hạn&#10;&#10;    alt Quyền truy cập hợp lệ&#10;        G--&gt;&gt;U: Phản hồi dữ liệu thành công&#10;    else JWT sai hoặc hết hạn&#10;        G--&gt;&gt;U: Trả về lỗi từ chối truy cập (401/403)&#10;    en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32917" cy="4617083"/>
                    </a:xfrm>
                    <a:prstGeom prst="rect">
                      <a:avLst/>
                    </a:prstGeom>
                    <a:noFill/>
                    <a:ln>
                      <a:noFill/>
                    </a:ln>
                  </pic:spPr>
                </pic:pic>
              </a:graphicData>
            </a:graphic>
          </wp:inline>
        </w:drawing>
      </w:r>
    </w:p>
    <w:p w14:paraId="017FD0E8" w14:textId="2C804E97" w:rsidR="00493D32" w:rsidRDefault="00493D32" w:rsidP="00493D32">
      <w:pPr>
        <w:pStyle w:val="Caption"/>
        <w:rPr>
          <w:lang w:val="vi-VN"/>
        </w:rPr>
      </w:pPr>
      <w:bookmarkStart w:id="95" w:name="_Toc217411507"/>
      <w:r>
        <w:t xml:space="preserve">Hình </w:t>
      </w:r>
      <w:r w:rsidR="00AC47E9">
        <w:fldChar w:fldCharType="begin"/>
      </w:r>
      <w:r w:rsidR="00AC47E9">
        <w:instrText xml:space="preserve"> STYLEREF 1 \s </w:instrText>
      </w:r>
      <w:r w:rsidR="00AC47E9">
        <w:fldChar w:fldCharType="separate"/>
      </w:r>
      <w:r w:rsidR="00AC47E9">
        <w:rPr>
          <w:noProof/>
        </w:rPr>
        <w:t>3</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7</w:t>
      </w:r>
      <w:r w:rsidR="00AC47E9">
        <w:fldChar w:fldCharType="end"/>
      </w:r>
      <w:r>
        <w:rPr>
          <w:lang w:val="vi-VN"/>
        </w:rPr>
        <w:t xml:space="preserve"> Sơ đồ xử lý xác thực</w:t>
      </w:r>
      <w:bookmarkEnd w:id="95"/>
    </w:p>
    <w:p w14:paraId="35214E3C" w14:textId="1E026A5E" w:rsidR="00493D32" w:rsidRPr="00493D32" w:rsidRDefault="00493D32" w:rsidP="00493D32">
      <w:pPr>
        <w:pStyle w:val="Noidung"/>
      </w:pPr>
      <w:r w:rsidRPr="00493D32">
        <w:t>Giai đoạn cấp phát: Khi người dùng thực hiện đăng nhập hệ thống sẽ kiểm tra tính chính xác của mật khẩu đã được bảo vệ bằng thuật toán băm trong cơ sở dữ liệu. Nếu thông tin hợp lệ máy chủ sẽ tạo ra một chuỗi JWT chứa các thông tin định danh và vai trò của người dùng đồng thời gửi trả lời về phía máy khách để lưu trữ.</w:t>
      </w:r>
    </w:p>
    <w:p w14:paraId="2F3EFD73" w14:textId="2499FD38" w:rsidR="00493D32" w:rsidRPr="00493D32" w:rsidRDefault="00493D32" w:rsidP="00493D32">
      <w:pPr>
        <w:pStyle w:val="Noidung"/>
      </w:pPr>
      <w:r w:rsidRPr="00493D32">
        <w:lastRenderedPageBreak/>
        <w:t>Giai đoạn kiểm tra: Trong mọi lần tương tác tiếp theo máy khách bắt buộc phải gửi kèm chuỗi JWT này trong phần tiêu đề của yêu cầu để hệ thống xác minh. Tầng trung gian của máy chủ sẽ tiếp nhận và tiến hành giải mã JWT để kiểm tra nguồn gốc cũng như thời hạn sử dụng nhằm đảm bảo yêu cầu không bị thay đổi bất hợp pháp.</w:t>
      </w:r>
    </w:p>
    <w:p w14:paraId="27748267" w14:textId="771BF2DA" w:rsidR="00493D32" w:rsidRPr="00493D32" w:rsidRDefault="00493D32" w:rsidP="00493D32">
      <w:pPr>
        <w:pStyle w:val="Noidung"/>
      </w:pPr>
      <w:r w:rsidRPr="00493D32">
        <w:t>Giai đoạn phân quyền: Sau khi JWT được xác nhận là hợp lệ hệ thống sẽ trích xuất thông tin vai trò để tiến hành phân quyền dựa trên các quy tắc đã thiết lập. Ví dụ như sinh viên chỉ có quyền tham gia bài kiểm tra trong khi giảng viên mới có quyền thiết lập ma trận đề thi hoặc quản lý ngân hàng câu hỏi. Mọi hành vi truy cập sai quyền hạn hoặc sử dụng JWT giả mạo đều sẽ bị hệ thống từ chối và ghi lại thông báo lỗi để đảm bảo tính an toàn cho nền tảng học tập.</w:t>
      </w:r>
    </w:p>
    <w:p w14:paraId="72F5CEEA" w14:textId="2426C980" w:rsidR="0040348B" w:rsidRDefault="0040348B" w:rsidP="0040348B">
      <w:pPr>
        <w:pStyle w:val="Heading3"/>
      </w:pPr>
      <w:bookmarkStart w:id="96" w:name="_Toc217411483"/>
      <w:r>
        <w:t>Luồng kiểm tra thời gian thực</w:t>
      </w:r>
      <w:bookmarkEnd w:id="96"/>
    </w:p>
    <w:p w14:paraId="6840DA63" w14:textId="524A02F9" w:rsidR="00643D01" w:rsidRPr="00603DD1" w:rsidRDefault="001A0CF6" w:rsidP="00603DD1">
      <w:pPr>
        <w:pStyle w:val="Noidung"/>
      </w:pPr>
      <w:r w:rsidRPr="001A0CF6">
        <w:t>Luồng hoạt động này là một trong những tính năng cốt lõi, thể hiện sự kết hợp nhuần nhuyễn giữa RESTful API cho các tác vụ khởi tạo và WebSocket (thông qua Socket.IO) cho các tương tác hai chiều trong suốt quá trình làm bài. Sơ đồ tuần tự dưới đây mô tả chi tiết các bước và sự tương tác giữa các thành phần.</w:t>
      </w:r>
    </w:p>
    <w:p w14:paraId="6DC217D0" w14:textId="3CDEF58F" w:rsidR="001A0CF6" w:rsidRPr="001A0CF6" w:rsidRDefault="00603DD1" w:rsidP="001A0CF6">
      <w:pPr>
        <w:pStyle w:val="Noidung"/>
      </w:pPr>
      <w:r>
        <w:t>L</w:t>
      </w:r>
      <w:r w:rsidR="001A0CF6" w:rsidRPr="001A0CF6">
        <w:t>uồng hoạt động có thể được chia thành ba giai đoạn chính:</w:t>
      </w:r>
    </w:p>
    <w:p w14:paraId="69C46EE3" w14:textId="2BB42C1A" w:rsidR="00EA13A1" w:rsidRPr="00EA13A1" w:rsidRDefault="001A0CF6" w:rsidP="00EA13A1">
      <w:pPr>
        <w:pStyle w:val="Noidung"/>
      </w:pPr>
      <w:r w:rsidRPr="001A0CF6">
        <w:rPr>
          <w:b/>
          <w:bCs/>
        </w:rPr>
        <w:t>Giai đoạn 1 - Tham gia</w:t>
      </w:r>
      <w:r w:rsidR="00193D0A">
        <w:rPr>
          <w:b/>
          <w:bCs/>
        </w:rPr>
        <w:t xml:space="preserve"> bài kiểm tra</w:t>
      </w:r>
      <w:r w:rsidRPr="001A0CF6">
        <w:rPr>
          <w:b/>
          <w:bCs/>
        </w:rPr>
        <w:t>:</w:t>
      </w:r>
      <w:r w:rsidRPr="001A0CF6">
        <w:t> Sinh viên (Frontend User) gửi yêu cầu tham gia vào một phòng thi thông qua một API RESTful. Phía backend (Quiz</w:t>
      </w:r>
      <w:r w:rsidR="00802D17">
        <w:t>Thời gian thực</w:t>
      </w:r>
      <w:r w:rsidRPr="001A0CF6">
        <w:t>Service) sẽ xác thực và tạo một phiên làm bài (QuizSession), lưu trạng thái ban đầu vào Redis. Sau khi xác thực thành công, client được hướng dẫn thiết lập một kết nối WebSocket bền vững tới Socket.IO Server và tham gia vào "phòng" (room) tương ứng của quiz đó.</w:t>
      </w:r>
    </w:p>
    <w:p w14:paraId="4986CC43" w14:textId="05C71B1D" w:rsidR="00BA5FB2" w:rsidRDefault="007A69EA" w:rsidP="00BA5FB2">
      <w:pPr>
        <w:pStyle w:val="noidungbang"/>
        <w:keepNext/>
      </w:pPr>
      <w:r>
        <w:rPr>
          <w:noProof/>
        </w:rPr>
        <w:lastRenderedPageBreak/>
        <w:drawing>
          <wp:inline distT="0" distB="0" distL="0" distR="0" wp14:anchorId="4267E401" wp14:editId="3B5B947B">
            <wp:extent cx="6065128" cy="4253345"/>
            <wp:effectExtent l="0" t="0" r="0" b="0"/>
            <wp:docPr id="178161427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14279" name="Picture 178161427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068311" cy="4255577"/>
                    </a:xfrm>
                    <a:prstGeom prst="rect">
                      <a:avLst/>
                    </a:prstGeom>
                  </pic:spPr>
                </pic:pic>
              </a:graphicData>
            </a:graphic>
          </wp:inline>
        </w:drawing>
      </w:r>
    </w:p>
    <w:p w14:paraId="0305868C" w14:textId="7A3E2560" w:rsidR="00EA13A1" w:rsidRPr="00BA5FB2" w:rsidRDefault="00BA5FB2" w:rsidP="00BA5FB2">
      <w:pPr>
        <w:pStyle w:val="Caption"/>
      </w:pPr>
      <w:bookmarkStart w:id="97" w:name="_Toc217411508"/>
      <w:r>
        <w:t xml:space="preserve">Hình </w:t>
      </w:r>
      <w:r w:rsidR="00AC47E9">
        <w:fldChar w:fldCharType="begin"/>
      </w:r>
      <w:r w:rsidR="00AC47E9">
        <w:instrText xml:space="preserve"> STYLEREF 1 \s </w:instrText>
      </w:r>
      <w:r w:rsidR="00AC47E9">
        <w:fldChar w:fldCharType="separate"/>
      </w:r>
      <w:r w:rsidR="00AC47E9">
        <w:rPr>
          <w:noProof/>
        </w:rPr>
        <w:t>3</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8</w:t>
      </w:r>
      <w:r w:rsidR="00AC47E9">
        <w:fldChar w:fldCharType="end"/>
      </w:r>
      <w:r>
        <w:rPr>
          <w:lang w:val="vi-VN"/>
        </w:rPr>
        <w:t xml:space="preserve"> </w:t>
      </w:r>
      <w:r w:rsidR="003A19B7">
        <w:rPr>
          <w:lang w:val="vi-VN"/>
        </w:rPr>
        <w:t>S</w:t>
      </w:r>
      <w:r>
        <w:rPr>
          <w:lang w:val="vi-VN"/>
        </w:rPr>
        <w:t xml:space="preserve">ơ đồ tham gia </w:t>
      </w:r>
      <w:r w:rsidR="00193D0A">
        <w:rPr>
          <w:lang w:val="vi-VN"/>
        </w:rPr>
        <w:t>bài kiểm tra</w:t>
      </w:r>
      <w:bookmarkEnd w:id="97"/>
    </w:p>
    <w:p w14:paraId="1EA46EF2" w14:textId="3F63683B" w:rsidR="00EA13A1" w:rsidRPr="00EA13A1" w:rsidRDefault="001A0CF6" w:rsidP="00EA13A1">
      <w:pPr>
        <w:pStyle w:val="Noidung"/>
      </w:pPr>
      <w:r w:rsidRPr="001A0CF6">
        <w:rPr>
          <w:b/>
          <w:bCs/>
        </w:rPr>
        <w:t>Giai đoạn 2 - Làm bài và Tương tác:</w:t>
      </w:r>
      <w:r w:rsidRPr="001A0CF6">
        <w:t> Toàn bộ quá trình làm bài diễn ra qua kết nối WebSocket. Socket.IO Server sẽ đẩy (emit) các sự kiện như question-changed để gửi câu hỏi mới. Khi sinh viên nộp câu trả lời qua sự kiện submit-answer, Quiz</w:t>
      </w:r>
      <w:r w:rsidR="00802D17">
        <w:t>Thời gian thực</w:t>
      </w:r>
      <w:r w:rsidRPr="001A0CF6">
        <w:t>Service sẽ nhận dữ liệu, xử lý logic chấm điểm, cập nhật trạng thái phiên trong Redis (ví dụ: số câu đã trả lời, điểm tạm thời) và đồng thời ghi lại lịch sử chi tiết vào PostgreSQL (UserQuestionHistories) để đảm bảo dữ liệu được lưu trữ bền vững.</w:t>
      </w:r>
    </w:p>
    <w:p w14:paraId="53B226A6" w14:textId="1E9D4DC8" w:rsidR="00BA5FB2" w:rsidRDefault="007A69EA" w:rsidP="00BA5FB2">
      <w:pPr>
        <w:pStyle w:val="noidungbang"/>
        <w:keepNext/>
      </w:pPr>
      <w:r>
        <w:rPr>
          <w:rFonts w:ascii="Arial" w:hAnsi="Arial" w:cs="Arial"/>
          <w:noProof/>
          <w:color w:val="000000"/>
          <w:sz w:val="22"/>
          <w:bdr w:val="none" w:sz="0" w:space="0" w:color="auto" w:frame="1"/>
        </w:rPr>
        <w:lastRenderedPageBreak/>
        <w:drawing>
          <wp:inline distT="0" distB="0" distL="0" distR="0" wp14:anchorId="675239B8" wp14:editId="28825040">
            <wp:extent cx="5937481" cy="6982691"/>
            <wp:effectExtent l="0" t="0" r="0" b="8890"/>
            <wp:docPr id="544139224" name="Picture 11"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FE as Sinh viên Frontend&#10;    participant Socket as Socket.IO Server&#10;    participant SVC as QuizRealtimeService&#10;    participant Redis as Redis Cache&#10;    participant DB as PostgreSQL&#10;&#10;    Socket-&gt;&gt;FE: emit question-changed&#10;    Note over FE: Câu hỏi số 1&#10;    FE-&gt;&gt;FE: Hiển thị câu hỏi&#10;    FE-&gt;&gt;Socket: emit submit-answer&#10;    Note over Socket: answer_id, question_id&lt;br/&gt;response_time&#10;    Socket-&gt;&gt;SVC: Xử lý câu trả lời&#10;    SVC-&gt;&gt;SVC: Logic chấm điểm&#10;    SVC-&gt;&gt;Redis: Cập nhật trạng thái phiên&#10;    Note over Redis: questions_answered++&lt;br/&gt;score_temp += points&lt;br/&gt;correct_count++&#10;    SVC-&gt;&gt;DB: INSERT UserQuestionHistories&#10;    Note over DB: Lưu chi tiết:&lt;br/&gt;question_id, answer_id&lt;br/&gt;is_correct, points&#10;    SVC--&gt;&gt;Socket: Kết quả chấm điểm&#10;    Socket--&gt;&gt;FE: emit answer-result&#10;    Note over FE: Đúng/Sai&lt;br/&gt;+10 điểm&#10;&#10;    loop [Cho mỗi câu hỏi tiếp theo]&#10;        Socket-&gt;&gt;FE: emit question-changed&#10;        FE-&gt;&gt;Socket: emit submit-answer&#10;        Socket-&gt;&gt;SVC: Xử lý&#10;        SVC-&gt;&gt;Redis: Cập nhật trạng thái&#10;        SVC-&gt;&gt;DB: Ghi lịch sử&#10;        SVC--&gt;&gt;Socket: Kết quả&#10;        Socket--&gt;&gt;FE: Phản hồi&#10;    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FE as Sinh viên Frontend&#10;    participant Socket as Socket.IO Server&#10;    participant SVC as QuizRealtimeService&#10;    participant Redis as Redis Cache&#10;    participant DB as PostgreSQL&#10;&#10;    Socket-&gt;&gt;FE: emit question-changed&#10;    Note over FE: Câu hỏi số 1&#10;    FE-&gt;&gt;FE: Hiển thị câu hỏi&#10;    FE-&gt;&gt;Socket: emit submit-answer&#10;    Note over Socket: answer_id, question_id&lt;br/&gt;response_time&#10;    Socket-&gt;&gt;SVC: Xử lý câu trả lời&#10;    SVC-&gt;&gt;SVC: Logic chấm điểm&#10;    SVC-&gt;&gt;Redis: Cập nhật trạng thái phiên&#10;    Note over Redis: questions_answered++&lt;br/&gt;score_temp += points&lt;br/&gt;correct_count++&#10;    SVC-&gt;&gt;DB: INSERT UserQuestionHistories&#10;    Note over DB: Lưu chi tiết:&lt;br/&gt;question_id, answer_id&lt;br/&gt;is_correct, points&#10;    SVC--&gt;&gt;Socket: Kết quả chấm điểm&#10;    Socket--&gt;&gt;FE: emit answer-result&#10;    Note over FE: Đúng/Sai&lt;br/&gt;+10 điểm&#10;&#10;    loop [Cho mỗi câu hỏi tiếp theo]&#10;        Socket-&gt;&gt;FE: emit question-changed&#10;        FE-&gt;&gt;Socket: emit submit-answer&#10;        Socket-&gt;&gt;SVC: Xử lý&#10;        SVC-&gt;&gt;Redis: Cập nhật trạng thái&#10;        SVC-&gt;&gt;DB: Ghi lịch sử&#10;        SVC--&gt;&gt;Socket: Kết quả&#10;        Socket--&gt;&gt;FE: Phản hồi&#10;    en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2417" cy="7000256"/>
                    </a:xfrm>
                    <a:prstGeom prst="rect">
                      <a:avLst/>
                    </a:prstGeom>
                    <a:noFill/>
                    <a:ln>
                      <a:noFill/>
                    </a:ln>
                  </pic:spPr>
                </pic:pic>
              </a:graphicData>
            </a:graphic>
          </wp:inline>
        </w:drawing>
      </w:r>
    </w:p>
    <w:p w14:paraId="41FDEB57" w14:textId="0600DDEE" w:rsidR="00EA13A1" w:rsidRPr="00BA5FB2" w:rsidRDefault="00BA5FB2" w:rsidP="00BA5FB2">
      <w:pPr>
        <w:pStyle w:val="Caption"/>
      </w:pPr>
      <w:bookmarkStart w:id="98" w:name="_Toc217411509"/>
      <w:r>
        <w:t xml:space="preserve">Hình </w:t>
      </w:r>
      <w:r w:rsidR="00AC47E9">
        <w:fldChar w:fldCharType="begin"/>
      </w:r>
      <w:r w:rsidR="00AC47E9">
        <w:instrText xml:space="preserve"> STYLEREF 1 \s </w:instrText>
      </w:r>
      <w:r w:rsidR="00AC47E9">
        <w:fldChar w:fldCharType="separate"/>
      </w:r>
      <w:r w:rsidR="00AC47E9">
        <w:rPr>
          <w:noProof/>
        </w:rPr>
        <w:t>3</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9</w:t>
      </w:r>
      <w:r w:rsidR="00AC47E9">
        <w:fldChar w:fldCharType="end"/>
      </w:r>
      <w:r>
        <w:rPr>
          <w:lang w:val="vi-VN"/>
        </w:rPr>
        <w:t xml:space="preserve"> </w:t>
      </w:r>
      <w:r w:rsidR="003A19B7">
        <w:rPr>
          <w:lang w:val="vi-VN"/>
        </w:rPr>
        <w:t>S</w:t>
      </w:r>
      <w:r>
        <w:rPr>
          <w:lang w:val="vi-VN"/>
        </w:rPr>
        <w:t>ơ đồ làm bài và tương tác</w:t>
      </w:r>
      <w:bookmarkEnd w:id="98"/>
    </w:p>
    <w:p w14:paraId="5E02571F" w14:textId="69C8B2F9" w:rsidR="001A0CF6" w:rsidRDefault="001A0CF6" w:rsidP="001A0CF6">
      <w:pPr>
        <w:pStyle w:val="Noidung"/>
      </w:pPr>
      <w:r w:rsidRPr="001A0CF6">
        <w:rPr>
          <w:b/>
          <w:bCs/>
        </w:rPr>
        <w:t>Giai đoạn 3 - Kết thúc và Tổng hợp kết quả:</w:t>
      </w:r>
      <w:r w:rsidRPr="001A0CF6">
        <w:t> Khi hết thời gian hoặc sinh viên hoàn tất bài làm, Quiz</w:t>
      </w:r>
      <w:r w:rsidR="00802D17">
        <w:t>Thời gian thực</w:t>
      </w:r>
      <w:r w:rsidRPr="001A0CF6">
        <w:t>Service sẽ thực hiện quá trình tổng kết. Dữ liệu từ Redis được sử dụng để tính toán điểm số cuối cùng, sau đó được lưu vào bảng QuizResults trong PostgreSQL. Ngay sau đó, hệ thống sẽ gọi đến GamificationService để tính toán và trao các phần thưởng tương ứng như điểm kinh nghiệm (XP), tiền tệ, và kiểm tra điều kiện mở khóa huy hiệu. Toàn bộ kết quả và phần thưởng sẽ được gửi về cho client thông qua sự kiện quiz-ended.</w:t>
      </w:r>
    </w:p>
    <w:p w14:paraId="194DA5B9" w14:textId="35E7704E" w:rsidR="00BA5FB2" w:rsidRDefault="007A69EA" w:rsidP="00BA5FB2">
      <w:pPr>
        <w:pStyle w:val="noidungbang"/>
        <w:keepNext/>
      </w:pPr>
      <w:r>
        <w:rPr>
          <w:rFonts w:ascii="Arial" w:hAnsi="Arial" w:cs="Arial"/>
          <w:noProof/>
          <w:color w:val="000000"/>
          <w:sz w:val="22"/>
          <w:bdr w:val="none" w:sz="0" w:space="0" w:color="auto" w:frame="1"/>
        </w:rPr>
        <w:lastRenderedPageBreak/>
        <w:drawing>
          <wp:inline distT="0" distB="0" distL="0" distR="0" wp14:anchorId="3D009344" wp14:editId="4A55A6E6">
            <wp:extent cx="5839460" cy="7843235"/>
            <wp:effectExtent l="0" t="0" r="0" b="5715"/>
            <wp:docPr id="32687215" name="Picture 12"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FE as Sinh viên Frontend&#10;    participant Socket as Socket.IO Server&#10;    participant SVC as QuizRealtimeService&#10;    participant Redis as Redis Cache&#10;    participant DB as PostgreSQL&#10;    participant Gami as GamificationService&#10;&#10;    alt [Hết thời gian]&#10;        SVC-&gt;&gt;SVC: Timer kết thúc&#10;    else [Hoàn tất bài làm]&#10;        FE-&gt;&gt;Socket: emit finish-quiz&#10;        Socket-&gt;&gt;SVC: Yêu cầu kết thúc&#10;    end&#10;&#10;    SVC-&gt;&gt;Redis: Lấy dữ liệu phiên&#10;    Redis--&gt;&gt;SVC: Trạng thái hoàn chỉnh&#10;    Note over SVC: score_temp: 85&lt;br/&gt;correct_count: 17&lt;br/&gt;questions_answered: 20&#10;    &#10;    SVC-&gt;&gt;SVC: Tính điểm cuối cùng&#10;    SVC-&gt;&gt;DB: INSERT QuizResults&#10;    Note over DB: user_id, quiz_id&lt;br/&gt;score, total_correct&lt;br/&gt;completed_at&#10;    DB--&gt;&gt;SVC: Lưu thành công&#10;&#10;    SVC-&gt;&gt;Gami: Tính toán phần thưởng&#10;    Note over Gami: score, correct_count&lt;br/&gt;completion_time&#10;    Gami-&gt;&gt;Gami: Tính XP và tiền tệ&#10;    Gami-&gt;&gt;DB: UPDATE UserExperience&#10;    Gami-&gt;&gt;DB: UPDATE UserCurrency&#10;    Gami-&gt;&gt;DB: Kiểm tra điều kiện huy hiệu&#10;&#10;    alt [Mở khóa huy hiệu mới]&#10;        Gami-&gt;&gt;DB: INSERT UserBadges&#10;        Note over DB: badge_id, unlocked_at&#10;        DB--&gt;&gt;Gami: Badge: &quot;Quiz Master&quot;&#10;    end&#10;&#10;    Gami--&gt;&gt;SVC: Phần thưởng hoàn chỉnh&#10;    Note over SVC: XP: +100&lt;br/&gt;Currency: +50&lt;br/&gt;Badge: Quiz Master&#10;&#10;    SVC-&gt;&gt;Redis: Cập nhật bảng xếp hạng&#10;    Note over Redis: ZADD leaderboard&lt;br/&gt;user:456 score:85&#10;    &#10;    SVC--&gt;&gt;Socket: Kết quả và phần thưởng&#10;    Socket--&gt;&gt;FE: emit quiz-ended&#10;    &#10;    FE-&gt;&gt;FE: Hiển thị kết quả&#10;    Note over FE: Điểm: 85/100&lt;br/&gt;XP: +100&lt;br/&gt;Tiền: +50 coins&lt;br/&gt;Huy hiệu mớ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nit: {&#10;  'theme': 'base',&#10;  'themeVariables': {&#10;    'fontFamily': 'Times New Roman',&#10;    'fontSize': '13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FE as Sinh viên Frontend&#10;    participant Socket as Socket.IO Server&#10;    participant SVC as QuizRealtimeService&#10;    participant Redis as Redis Cache&#10;    participant DB as PostgreSQL&#10;    participant Gami as GamificationService&#10;&#10;    alt [Hết thời gian]&#10;        SVC-&gt;&gt;SVC: Timer kết thúc&#10;    else [Hoàn tất bài làm]&#10;        FE-&gt;&gt;Socket: emit finish-quiz&#10;        Socket-&gt;&gt;SVC: Yêu cầu kết thúc&#10;    end&#10;&#10;    SVC-&gt;&gt;Redis: Lấy dữ liệu phiên&#10;    Redis--&gt;&gt;SVC: Trạng thái hoàn chỉnh&#10;    Note over SVC: score_temp: 85&lt;br/&gt;correct_count: 17&lt;br/&gt;questions_answered: 20&#10;    &#10;    SVC-&gt;&gt;SVC: Tính điểm cuối cùng&#10;    SVC-&gt;&gt;DB: INSERT QuizResults&#10;    Note over DB: user_id, quiz_id&lt;br/&gt;score, total_correct&lt;br/&gt;completed_at&#10;    DB--&gt;&gt;SVC: Lưu thành công&#10;&#10;    SVC-&gt;&gt;Gami: Tính toán phần thưởng&#10;    Note over Gami: score, correct_count&lt;br/&gt;completion_time&#10;    Gami-&gt;&gt;Gami: Tính XP và tiền tệ&#10;    Gami-&gt;&gt;DB: UPDATE UserExperience&#10;    Gami-&gt;&gt;DB: UPDATE UserCurrency&#10;    Gami-&gt;&gt;DB: Kiểm tra điều kiện huy hiệu&#10;&#10;    alt [Mở khóa huy hiệu mới]&#10;        Gami-&gt;&gt;DB: INSERT UserBadges&#10;        Note over DB: badge_id, unlocked_at&#10;        DB--&gt;&gt;Gami: Badge: &quot;Quiz Master&quot;&#10;    end&#10;&#10;    Gami--&gt;&gt;SVC: Phần thưởng hoàn chỉnh&#10;    Note over SVC: XP: +100&lt;br/&gt;Currency: +50&lt;br/&gt;Badge: Quiz Master&#10;&#10;    SVC-&gt;&gt;Redis: Cập nhật bảng xếp hạng&#10;    Note over Redis: ZADD leaderboard&lt;br/&gt;user:456 score:85&#10;    &#10;    SVC--&gt;&gt;Socket: Kết quả và phần thưởng&#10;    Socket--&gt;&gt;FE: emit quiz-ended&#10;    &#10;    FE-&gt;&gt;FE: Hiển thị kết quả&#10;    Note over FE: Điểm: 85/100&lt;br/&gt;XP: +100&lt;br/&gt;Tiền: +50 coins&lt;br/&gt;Huy hiệu mới!"/>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54080" cy="7862872"/>
                    </a:xfrm>
                    <a:prstGeom prst="rect">
                      <a:avLst/>
                    </a:prstGeom>
                    <a:noFill/>
                    <a:ln>
                      <a:noFill/>
                    </a:ln>
                  </pic:spPr>
                </pic:pic>
              </a:graphicData>
            </a:graphic>
          </wp:inline>
        </w:drawing>
      </w:r>
    </w:p>
    <w:p w14:paraId="663A52CC" w14:textId="5128B90B" w:rsidR="00EA13A1" w:rsidRPr="00BA5FB2" w:rsidRDefault="00BA5FB2" w:rsidP="00BA5FB2">
      <w:pPr>
        <w:pStyle w:val="Caption"/>
      </w:pPr>
      <w:bookmarkStart w:id="99" w:name="_Toc217411510"/>
      <w:r>
        <w:t xml:space="preserve">Hình </w:t>
      </w:r>
      <w:r w:rsidR="00AC47E9">
        <w:fldChar w:fldCharType="begin"/>
      </w:r>
      <w:r w:rsidR="00AC47E9">
        <w:instrText xml:space="preserve"> STYLEREF 1 \s </w:instrText>
      </w:r>
      <w:r w:rsidR="00AC47E9">
        <w:fldChar w:fldCharType="separate"/>
      </w:r>
      <w:r w:rsidR="00AC47E9">
        <w:rPr>
          <w:noProof/>
        </w:rPr>
        <w:t>3</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10</w:t>
      </w:r>
      <w:r w:rsidR="00AC47E9">
        <w:fldChar w:fldCharType="end"/>
      </w:r>
      <w:r>
        <w:rPr>
          <w:lang w:val="vi-VN"/>
        </w:rPr>
        <w:t xml:space="preserve"> </w:t>
      </w:r>
      <w:r w:rsidR="003A19B7">
        <w:rPr>
          <w:lang w:val="vi-VN"/>
        </w:rPr>
        <w:t>S</w:t>
      </w:r>
      <w:r>
        <w:rPr>
          <w:lang w:val="vi-VN"/>
        </w:rPr>
        <w:t>ơ đồ kết thúc và tổng kết kết quả</w:t>
      </w:r>
      <w:bookmarkEnd w:id="99"/>
    </w:p>
    <w:p w14:paraId="7C2B4421" w14:textId="1C9A2AD1" w:rsidR="00114124" w:rsidRDefault="001A0CF6" w:rsidP="00114124">
      <w:pPr>
        <w:pStyle w:val="Noidung"/>
      </w:pPr>
      <w:r w:rsidRPr="001A0CF6">
        <w:t>Sau khi một hoạt động học tập có tính điểm (như hoàn thành quiz, mini-game) kết thúc, hệ thống sẽ kích hoạt luồng cập nhật điểm và bảng xếp hạng. Luồng này được thiết kế để đảm bảo hiệu năng cao và phản hồi tức thì, sử dụng Redis làm trung tâm cho việc quản lý bảng xếp hạng.</w:t>
      </w:r>
    </w:p>
    <w:p w14:paraId="48122FF5" w14:textId="3B79B13B" w:rsidR="0040348B" w:rsidRPr="001A0CF6" w:rsidRDefault="0040348B" w:rsidP="0040348B">
      <w:pPr>
        <w:pStyle w:val="Heading3"/>
        <w:rPr>
          <w:lang w:val="vi-VN"/>
        </w:rPr>
      </w:pPr>
      <w:bookmarkStart w:id="100" w:name="_Toc217411484"/>
      <w:r>
        <w:lastRenderedPageBreak/>
        <w:t>Luồng cập nhật Bảng xếp hạng và Trao thưởng</w:t>
      </w:r>
      <w:bookmarkEnd w:id="100"/>
    </w:p>
    <w:p w14:paraId="192EA331" w14:textId="75AE2CE2" w:rsidR="001A0CF6" w:rsidRDefault="0051564F" w:rsidP="001A0CF6">
      <w:pPr>
        <w:pStyle w:val="noidungbang"/>
        <w:keepNext/>
      </w:pPr>
      <w:r>
        <w:rPr>
          <w:noProof/>
        </w:rPr>
        <w:drawing>
          <wp:inline distT="0" distB="0" distL="0" distR="0" wp14:anchorId="35FCD8F5" wp14:editId="3C5515F0">
            <wp:extent cx="5760720" cy="4359275"/>
            <wp:effectExtent l="0" t="0" r="0" b="3175"/>
            <wp:docPr id="167828084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280840" name="Picture 1678280840"/>
                    <pic:cNvPicPr/>
                  </pic:nvPicPr>
                  <pic:blipFill>
                    <a:blip r:embed="rId29"/>
                    <a:stretch>
                      <a:fillRect/>
                    </a:stretch>
                  </pic:blipFill>
                  <pic:spPr>
                    <a:xfrm>
                      <a:off x="0" y="0"/>
                      <a:ext cx="5760720" cy="4359275"/>
                    </a:xfrm>
                    <a:prstGeom prst="rect">
                      <a:avLst/>
                    </a:prstGeom>
                  </pic:spPr>
                </pic:pic>
              </a:graphicData>
            </a:graphic>
          </wp:inline>
        </w:drawing>
      </w:r>
    </w:p>
    <w:p w14:paraId="70A070B0" w14:textId="61BFF089" w:rsidR="00A57B77" w:rsidRPr="001A0CF6" w:rsidRDefault="001A0CF6" w:rsidP="001A0CF6">
      <w:pPr>
        <w:pStyle w:val="Caption"/>
      </w:pPr>
      <w:bookmarkStart w:id="101" w:name="_Toc217411511"/>
      <w:r>
        <w:t xml:space="preserve">Hình </w:t>
      </w:r>
      <w:r w:rsidR="00AC47E9">
        <w:fldChar w:fldCharType="begin"/>
      </w:r>
      <w:r w:rsidR="00AC47E9">
        <w:instrText xml:space="preserve"> STYLEREF 1 \s </w:instrText>
      </w:r>
      <w:r w:rsidR="00AC47E9">
        <w:fldChar w:fldCharType="separate"/>
      </w:r>
      <w:r w:rsidR="00AC47E9">
        <w:rPr>
          <w:noProof/>
        </w:rPr>
        <w:t>3</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11</w:t>
      </w:r>
      <w:r w:rsidR="00AC47E9">
        <w:fldChar w:fldCharType="end"/>
      </w:r>
      <w:r>
        <w:rPr>
          <w:lang w:val="vi-VN"/>
        </w:rPr>
        <w:t xml:space="preserve"> Sơ đồ </w:t>
      </w:r>
      <w:r w:rsidR="00043F8A">
        <w:rPr>
          <w:lang w:val="vi-VN"/>
        </w:rPr>
        <w:t>luồ</w:t>
      </w:r>
      <w:r>
        <w:rPr>
          <w:lang w:val="vi-VN"/>
        </w:rPr>
        <w:t>ng dữ liệu cập nhật Bảng xếp hạng</w:t>
      </w:r>
      <w:bookmarkEnd w:id="101"/>
    </w:p>
    <w:p w14:paraId="5CC6B3A0" w14:textId="77777777" w:rsidR="001A0CF6" w:rsidRPr="001A0CF6" w:rsidRDefault="001A0CF6" w:rsidP="001A0CF6">
      <w:pPr>
        <w:pStyle w:val="Noidung"/>
      </w:pPr>
      <w:r w:rsidRPr="001A0CF6">
        <w:t>Như được minh họa trong Hình 3.7, quá trình cập nhật diễn ra như sau:</w:t>
      </w:r>
    </w:p>
    <w:p w14:paraId="4DE5E0CF" w14:textId="77777777" w:rsidR="001A0CF6" w:rsidRPr="001A0CF6" w:rsidRDefault="001A0CF6" w:rsidP="001A0CF6">
      <w:pPr>
        <w:pStyle w:val="Noidung"/>
      </w:pPr>
      <w:r w:rsidRPr="001A0CF6">
        <w:rPr>
          <w:b/>
          <w:bCs/>
        </w:rPr>
        <w:t>Kích hoạt trao thưởng:</w:t>
      </w:r>
      <w:r w:rsidRPr="001A0CF6">
        <w:t> Các nguyên nhân kích hoạt (ví dụ: hoàn thành Quiz, được Admin thưởng thủ công) sẽ gọi đến các service tương ứng trong backend. GamificationService sẽ xử lý việc cộng điểm kinh nghiệm (XP), trong khi các service khác có thể cập nhật kho đồ (UserInventory) hoặc trao tiền tệ.</w:t>
      </w:r>
    </w:p>
    <w:p w14:paraId="06EE3D52" w14:textId="77777777" w:rsidR="001A0CF6" w:rsidRPr="001A0CF6" w:rsidRDefault="001A0CF6" w:rsidP="001A0CF6">
      <w:pPr>
        <w:pStyle w:val="Noidung"/>
      </w:pPr>
      <w:r w:rsidRPr="001A0CF6">
        <w:rPr>
          <w:b/>
          <w:bCs/>
        </w:rPr>
        <w:t>Cập nhật điểm số vào Leaderboard:</w:t>
      </w:r>
      <w:r w:rsidRPr="001A0CF6">
        <w:t> Mọi sự thay đổi về điểm số sẽ được tổng hợp tại LeaderboardService. Service này thực hiện một tác vụ kép: vừa cập nhật điểm số tổng vào PostgreSQL để lưu trữ lâu dài, vừa sử dụng lệnh ZADD (hoặc ZINCRBY) để cập nhật điểm của người dùng vào cấu trúc dữ liệu </w:t>
      </w:r>
      <w:r w:rsidRPr="001A0CF6">
        <w:rPr>
          <w:b/>
          <w:bCs/>
        </w:rPr>
        <w:t>Sorted Set</w:t>
      </w:r>
      <w:r w:rsidRPr="001A0CF6">
        <w:t> của </w:t>
      </w:r>
      <w:r w:rsidRPr="001A0CF6">
        <w:rPr>
          <w:b/>
          <w:bCs/>
        </w:rPr>
        <w:t>Redis</w:t>
      </w:r>
      <w:r w:rsidRPr="001A0CF6">
        <w:t>. Việc sử dụng Sorted Set đảm bảo rằng bảng xếp hạng luôn được sắp xếp một cách tự động và có thể truy xuất thứ hạng với tốc độ cực nhanh, độ phức tạp O(log(N)).</w:t>
      </w:r>
    </w:p>
    <w:p w14:paraId="7CB31747" w14:textId="77777777" w:rsidR="001A0CF6" w:rsidRPr="001A0CF6" w:rsidRDefault="001A0CF6" w:rsidP="001A0CF6">
      <w:pPr>
        <w:pStyle w:val="Noidung"/>
      </w:pPr>
      <w:r w:rsidRPr="001A0CF6">
        <w:rPr>
          <w:b/>
          <w:bCs/>
        </w:rPr>
        <w:t>Phân phối sự kiện thay đổi:</w:t>
      </w:r>
      <w:r w:rsidRPr="001A0CF6">
        <w:t> Sau khi cập nhật, LeaderboardService sẽ kiểm tra xem thứ hạng của người dùng có thay đổi hay không.</w:t>
      </w:r>
    </w:p>
    <w:p w14:paraId="7D90EA3D" w14:textId="77777777" w:rsidR="001A0CF6" w:rsidRPr="001A0CF6" w:rsidRDefault="001A0CF6">
      <w:pPr>
        <w:pStyle w:val="Noidung"/>
        <w:numPr>
          <w:ilvl w:val="0"/>
          <w:numId w:val="15"/>
        </w:numPr>
      </w:pPr>
      <w:r w:rsidRPr="001A0CF6">
        <w:lastRenderedPageBreak/>
        <w:t>Nếu có sự thay đổi thứ hạng, hệ thống sẽ phát (emit) sự kiện rankChange qua Socket.IO.</w:t>
      </w:r>
    </w:p>
    <w:p w14:paraId="3B771248" w14:textId="77777777" w:rsidR="001A0CF6" w:rsidRPr="001A0CF6" w:rsidRDefault="001A0CF6">
      <w:pPr>
        <w:pStyle w:val="Noidung"/>
        <w:numPr>
          <w:ilvl w:val="0"/>
          <w:numId w:val="15"/>
        </w:numPr>
      </w:pPr>
      <w:r w:rsidRPr="001A0CF6">
        <w:t>Nếu chỉ có điểm số thay đổi mà không đổi thứ hạng, sự kiện scoreUpdate sẽ được phát đi.</w:t>
      </w:r>
    </w:p>
    <w:p w14:paraId="62053231" w14:textId="77777777" w:rsidR="001A0CF6" w:rsidRPr="001A0CF6" w:rsidRDefault="001A0CF6">
      <w:pPr>
        <w:pStyle w:val="Noidung"/>
        <w:numPr>
          <w:ilvl w:val="0"/>
          <w:numId w:val="15"/>
        </w:numPr>
      </w:pPr>
      <w:r w:rsidRPr="001A0CF6">
        <w:t>Đồng thời, một sự kiện tổng quát leaderboardUpdate cũng được gửi đi để các client khác có thể làm mới toàn bộ bảng xếp hạng.</w:t>
      </w:r>
    </w:p>
    <w:p w14:paraId="7C635A10" w14:textId="77777777" w:rsidR="001A0CF6" w:rsidRDefault="001A0CF6" w:rsidP="001A0CF6">
      <w:pPr>
        <w:pStyle w:val="Noidung"/>
      </w:pPr>
      <w:r w:rsidRPr="001A0CF6">
        <w:t>Luồng hoạt động này không chỉ đảm bảo tính chính xác và đồng bộ của dữ liệu mà còn tạo ra hiệu ứng "sống", giúp người dùng cảm nhận được sự thay đổi và cạnh tranh một cách tức thì.</w:t>
      </w:r>
    </w:p>
    <w:p w14:paraId="4A3DF60E" w14:textId="23D4DCDA" w:rsidR="0040348B" w:rsidRDefault="0040348B" w:rsidP="0040348B">
      <w:pPr>
        <w:pStyle w:val="Heading3"/>
      </w:pPr>
      <w:bookmarkStart w:id="102" w:name="_Toc217411485"/>
      <w:r>
        <w:t xml:space="preserve">Luồng </w:t>
      </w:r>
      <w:r w:rsidR="008A26EE">
        <w:rPr>
          <w:lang w:val="vi-VN"/>
        </w:rPr>
        <w:t>nhập</w:t>
      </w:r>
      <w:r>
        <w:t xml:space="preserve"> Câu hỏi hàng loạt file</w:t>
      </w:r>
      <w:bookmarkEnd w:id="102"/>
    </w:p>
    <w:p w14:paraId="4134009E" w14:textId="242DDA3B" w:rsidR="0040348B" w:rsidRDefault="0040348B" w:rsidP="0040348B">
      <w:pPr>
        <w:pStyle w:val="Noidung"/>
      </w:pPr>
      <w:r w:rsidRPr="0040348B">
        <w:t xml:space="preserve">Để giải quyết bài toán xây dựng ngân hàng câu hỏi một cách hiệu quả cho giảng viên, hệ thống đã phát triển một chức năng </w:t>
      </w:r>
      <w:r w:rsidR="008A26EE">
        <w:t xml:space="preserve">nhập </w:t>
      </w:r>
      <w:r w:rsidRPr="0040348B">
        <w:t>câu hỏi hàng loạt</w:t>
      </w:r>
      <w:r w:rsidR="000A19AF">
        <w:t xml:space="preserve"> hiệu quả</w:t>
      </w:r>
      <w:r w:rsidRPr="0040348B">
        <w:t xml:space="preserve"> và linh hoạt. Chức năng này cho phép giảng viên tải lên một file Excel chứa hàng trăm câu hỏi, hoặc một file ZIP bao gồm cả file Excel và các tệp </w:t>
      </w:r>
      <w:r w:rsidR="005F445B">
        <w:t>hình ảnh</w:t>
      </w:r>
      <w:r w:rsidRPr="0040348B">
        <w:t xml:space="preserve"> (hình ảnh, video) đi kèm, chỉ trong một thao tác duy nhất. Luồng xử lý này thể hiện khả năng xử lý file, xác thực dữ liệu phức tạp và đảm bảo tính toàn vẹn dữ liệu thông qua cơ chế giao tác (transaction).</w:t>
      </w:r>
    </w:p>
    <w:p w14:paraId="6ECE013B" w14:textId="3CDA6F41" w:rsidR="00CC2DE6" w:rsidRPr="007A69EA" w:rsidRDefault="0051564F" w:rsidP="007A69EA">
      <w:pPr>
        <w:pStyle w:val="Noidung"/>
      </w:pPr>
      <w:r>
        <w:t>D</w:t>
      </w:r>
      <w:r w:rsidR="0040348B" w:rsidRPr="0040348B">
        <w:t>ưới đây</w:t>
      </w:r>
      <w:r>
        <w:t xml:space="preserve"> là các giai đoạn</w:t>
      </w:r>
      <w:r w:rsidR="0040348B" w:rsidRPr="0040348B">
        <w:t xml:space="preserve"> mô tả chi tiết các bước xử lý của hệ thống khi nhận được yêu cầu </w:t>
      </w:r>
      <w:r w:rsidR="008A26EE">
        <w:t>nhập</w:t>
      </w:r>
      <w:r w:rsidR="0040348B" w:rsidRPr="0040348B">
        <w:t>.</w:t>
      </w:r>
    </w:p>
    <w:p w14:paraId="26266653" w14:textId="186F4AB9" w:rsidR="0051564F" w:rsidRPr="00CC2DE6" w:rsidRDefault="0040348B" w:rsidP="00CC2DE6">
      <w:pPr>
        <w:pStyle w:val="Noidung"/>
        <w:rPr>
          <w:b/>
          <w:bCs/>
        </w:rPr>
      </w:pPr>
      <w:r w:rsidRPr="0040348B">
        <w:rPr>
          <w:b/>
          <w:bCs/>
        </w:rPr>
        <w:t>Giai đoạn 1: Tiếp nhận và Tiền xử lý yêu cầu:</w:t>
      </w:r>
    </w:p>
    <w:p w14:paraId="2330FEA4" w14:textId="2E194320" w:rsidR="00BA5FB2" w:rsidRPr="007A69EA" w:rsidRDefault="007A69EA" w:rsidP="00BA5FB2">
      <w:pPr>
        <w:pStyle w:val="noidungbang"/>
        <w:keepNext/>
        <w:rPr>
          <w:lang w:val="vi-VN"/>
        </w:rPr>
      </w:pPr>
      <w:r>
        <w:rPr>
          <w:rFonts w:ascii="Arial" w:hAnsi="Arial" w:cs="Arial"/>
          <w:noProof/>
          <w:color w:val="000000"/>
          <w:sz w:val="22"/>
          <w:bdr w:val="none" w:sz="0" w:space="0" w:color="auto" w:frame="1"/>
        </w:rPr>
        <w:lastRenderedPageBreak/>
        <w:drawing>
          <wp:inline distT="0" distB="0" distL="0" distR="0" wp14:anchorId="63FB864F" wp14:editId="3AD7CD91">
            <wp:extent cx="5334000" cy="7266047"/>
            <wp:effectExtent l="0" t="0" r="0" b="0"/>
            <wp:docPr id="173473639" name="Picture 13" descr="%%{init: {&#10;  'theme': 'base',&#10;  'themeVariables': {&#10;    'fontFamily': 'Times New Roman',&#10;    'fontSize': '17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GV as Giảng viên&#10;    participant API as API Nhập câu hỏi&#10;    participant KT as Kiểm tra đầu vào&#10;    participant XL as Xử lý File&#10;    participant LT as Lưu trữ tạm&#10;&#10;    GV-&gt;&gt;API: POST /api/import-questions&#10;    Note over GV: Gửi file:&lt;br/&gt;- Excel hoặc ZIP&lt;br/&gt;- Mã môn học&lt;br/&gt;- Tùy chọn khác&#10;    &#10;    API-&gt;&gt;KT: Kiểm tra tham số&#10;    KT-&gt;&gt;KT: Xác nhận môn học tồn tại&#10;    KT-&gt;&gt;KT: Kiểm tra định dạng file&#10;    KT-&gt;&gt;KT: Kiểm tra kích thước file&#10;    KT--&gt;&gt;API: Hợp lệ&#10;&#10;    API-&gt;&gt;XL: Phát hiện loại file&#10;&#10;    alt [File ZIP]&#10;        XL-&gt;&gt;XL: Nhận diện file ZIP&#10;        XL-&gt;&gt;LT: Tạo thư mục tạm&#10;        LT--&gt;&gt;XL: Đường dẫn tạm&#10;        XL-&gt;&gt;XL: Giải nén ZIP&#10;        Note over XL: Tách ra:&lt;br/&gt;- File Excel&lt;br/&gt;- Các file ảnh&#10;        XL-&gt;&gt;LT: Lưu Excel vào temp/&#10;        XL-&gt;&gt;LT: Lưu ảnh vào temp/images/&#10;        LT--&gt;&gt;XL: Đã tách file&#10;        XL--&gt;&gt;API: Đường dẫn Excel + Ảnh&#10;    else [File Excel]&#10;        XL-&gt;&gt;XL: Nhận diện Excel&#10;        XL-&gt;&gt;LT: Lưu Excel vào temp/&#10;        LT--&gt;&gt;XL: Đường dẫn Excel&#10;        XL--&gt;&gt;API: Chỉ có đường dẫn Excel&#10;    end&#10;&#10;    API--&gt;&gt;GV: 202 Đã chấp nhận&#10;    Note over GV: Bắt đầu xử l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nit: {&#10;  'theme': 'base',&#10;  'themeVariables': {&#10;    'fontFamily': 'Times New Roman',&#10;    'fontSize': '17pt',&#10;    'primaryColor': '#ffffff',&#10;    'primaryTextColor': '#000000',&#10;    'lineColor': '#000000',&#10;    'secondaryColor': '#ffffff',&#10;    'tertiaryColor': '#ffffff',&#10;    'mainBkg': '#ffffff',&#10;    'nodeBorder': '#000000',&#10;    'actorBkg': '#ffffff',&#10;    'actorBorder': '#000000',&#10;    'actorTextColor': '#000000',&#10;    'noteBkgColor': '#ffffff',&#10;    'noteTextColor': '#000000',&#10;    'noteBorderColor': '#000000'&#10;  }&#10;}}%%&#10;sequenceDiagram&#10;    participant GV as Giảng viên&#10;    participant API as API Nhập câu hỏi&#10;    participant KT as Kiểm tra đầu vào&#10;    participant XL as Xử lý File&#10;    participant LT as Lưu trữ tạm&#10;&#10;    GV-&gt;&gt;API: POST /api/import-questions&#10;    Note over GV: Gửi file:&lt;br/&gt;- Excel hoặc ZIP&lt;br/&gt;- Mã môn học&lt;br/&gt;- Tùy chọn khác&#10;    &#10;    API-&gt;&gt;KT: Kiểm tra tham số&#10;    KT-&gt;&gt;KT: Xác nhận môn học tồn tại&#10;    KT-&gt;&gt;KT: Kiểm tra định dạng file&#10;    KT-&gt;&gt;KT: Kiểm tra kích thước file&#10;    KT--&gt;&gt;API: Hợp lệ&#10;&#10;    API-&gt;&gt;XL: Phát hiện loại file&#10;&#10;    alt [File ZIP]&#10;        XL-&gt;&gt;XL: Nhận diện file ZIP&#10;        XL-&gt;&gt;LT: Tạo thư mục tạm&#10;        LT--&gt;&gt;XL: Đường dẫn tạm&#10;        XL-&gt;&gt;XL: Giải nén ZIP&#10;        Note over XL: Tách ra:&lt;br/&gt;- File Excel&lt;br/&gt;- Các file ảnh&#10;        XL-&gt;&gt;LT: Lưu Excel vào temp/&#10;        XL-&gt;&gt;LT: Lưu ảnh vào temp/images/&#10;        LT--&gt;&gt;XL: Đã tách file&#10;        XL--&gt;&gt;API: Đường dẫn Excel + Ảnh&#10;    else [File Excel]&#10;        XL-&gt;&gt;XL: Nhận diện Excel&#10;        XL-&gt;&gt;LT: Lưu Excel vào temp/&#10;        LT--&gt;&gt;XL: Đường dẫn Excel&#10;        XL--&gt;&gt;API: Chỉ có đường dẫn Excel&#10;    end&#10;&#10;    API--&gt;&gt;GV: 202 Đã chấp nhận&#10;    Note over GV: Bắt đầu xử lý"/>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61572" cy="7303606"/>
                    </a:xfrm>
                    <a:prstGeom prst="rect">
                      <a:avLst/>
                    </a:prstGeom>
                    <a:noFill/>
                    <a:ln>
                      <a:noFill/>
                    </a:ln>
                  </pic:spPr>
                </pic:pic>
              </a:graphicData>
            </a:graphic>
          </wp:inline>
        </w:drawing>
      </w:r>
    </w:p>
    <w:p w14:paraId="13247756" w14:textId="2373B323" w:rsidR="0051564F" w:rsidRPr="00B146AE" w:rsidRDefault="00BA5FB2" w:rsidP="00BA5FB2">
      <w:pPr>
        <w:pStyle w:val="Caption"/>
        <w:rPr>
          <w:lang w:val="vi-VN"/>
        </w:rPr>
      </w:pPr>
      <w:bookmarkStart w:id="103" w:name="_Toc217411512"/>
      <w:r w:rsidRPr="00B146AE">
        <w:rPr>
          <w:lang w:val="vi-VN"/>
        </w:rPr>
        <w:t xml:space="preserve">Hình </w:t>
      </w:r>
      <w:r w:rsidR="00AC47E9">
        <w:rPr>
          <w:lang w:val="vi-VN"/>
        </w:rPr>
        <w:fldChar w:fldCharType="begin"/>
      </w:r>
      <w:r w:rsidR="00AC47E9">
        <w:rPr>
          <w:lang w:val="vi-VN"/>
        </w:rPr>
        <w:instrText xml:space="preserve"> STYLEREF 1 \s </w:instrText>
      </w:r>
      <w:r w:rsidR="00AC47E9">
        <w:rPr>
          <w:lang w:val="vi-VN"/>
        </w:rPr>
        <w:fldChar w:fldCharType="separate"/>
      </w:r>
      <w:r w:rsidR="00AC47E9">
        <w:rPr>
          <w:noProof/>
          <w:lang w:val="vi-VN"/>
        </w:rPr>
        <w:t>3</w:t>
      </w:r>
      <w:r w:rsidR="00AC47E9">
        <w:rPr>
          <w:lang w:val="vi-VN"/>
        </w:rPr>
        <w:fldChar w:fldCharType="end"/>
      </w:r>
      <w:r w:rsidR="00AC47E9">
        <w:rPr>
          <w:lang w:val="vi-VN"/>
        </w:rPr>
        <w:t>.</w:t>
      </w:r>
      <w:r w:rsidR="00AC47E9">
        <w:rPr>
          <w:lang w:val="vi-VN"/>
        </w:rPr>
        <w:fldChar w:fldCharType="begin"/>
      </w:r>
      <w:r w:rsidR="00AC47E9">
        <w:rPr>
          <w:lang w:val="vi-VN"/>
        </w:rPr>
        <w:instrText xml:space="preserve"> SEQ Hình \* ARABIC \s 1 </w:instrText>
      </w:r>
      <w:r w:rsidR="00AC47E9">
        <w:rPr>
          <w:lang w:val="vi-VN"/>
        </w:rPr>
        <w:fldChar w:fldCharType="separate"/>
      </w:r>
      <w:r w:rsidR="00AC47E9">
        <w:rPr>
          <w:noProof/>
          <w:lang w:val="vi-VN"/>
        </w:rPr>
        <w:t>12</w:t>
      </w:r>
      <w:r w:rsidR="00AC47E9">
        <w:rPr>
          <w:lang w:val="vi-VN"/>
        </w:rPr>
        <w:fldChar w:fldCharType="end"/>
      </w:r>
      <w:r>
        <w:rPr>
          <w:lang w:val="vi-VN"/>
        </w:rPr>
        <w:t xml:space="preserve"> </w:t>
      </w:r>
      <w:r w:rsidR="003A19B7">
        <w:rPr>
          <w:lang w:val="vi-VN"/>
        </w:rPr>
        <w:t>S</w:t>
      </w:r>
      <w:r>
        <w:rPr>
          <w:lang w:val="vi-VN"/>
        </w:rPr>
        <w:t>ơ đồ tiếp nhận và tiền xử lý yêu cầu</w:t>
      </w:r>
      <w:bookmarkEnd w:id="103"/>
    </w:p>
    <w:p w14:paraId="77C44D04" w14:textId="019D0AE0" w:rsidR="00CC2DE6" w:rsidRPr="00CC2DE6" w:rsidRDefault="00CC2DE6" w:rsidP="00CC2DE6">
      <w:pPr>
        <w:pStyle w:val="Noidung"/>
      </w:pPr>
      <w:r w:rsidRPr="0040348B">
        <w:t>Giảng viên gửi một request POST đến endpoint /api/import-questions từ giao diện người dùng. Yêu cầu này chứa file (Excel hoặc ZIP), subject_id và các tham số tùy chọn khác.</w:t>
      </w:r>
      <w:r>
        <w:t xml:space="preserve"> </w:t>
      </w:r>
      <w:r w:rsidRPr="0040348B">
        <w:t xml:space="preserve">Backend nhận </w:t>
      </w:r>
      <w:r>
        <w:t>yêu cầu</w:t>
      </w:r>
      <w:r w:rsidRPr="0040348B">
        <w:t xml:space="preserve">, kiểm tra tính hợp lệ của các tham số đầu vào. Hệ thống sẽ phát hiện loại gói tin được gửi lên: nếu là file ZIP, nó sẽ tiến hành giải nén để tách file Excel và các tệp </w:t>
      </w:r>
      <w:r>
        <w:t xml:space="preserve">hình ảnh </w:t>
      </w:r>
      <w:r w:rsidRPr="0040348B">
        <w:t>vào một thư mục tạm; nếu chỉ là file Excel, hệ thống sẽ bỏ qua bước giải nén.</w:t>
      </w:r>
    </w:p>
    <w:p w14:paraId="123BD44D" w14:textId="140AA763" w:rsidR="0040348B" w:rsidRPr="0040348B" w:rsidRDefault="0040348B" w:rsidP="0040348B">
      <w:pPr>
        <w:pStyle w:val="Noidung"/>
        <w:rPr>
          <w:b/>
          <w:bCs/>
        </w:rPr>
      </w:pPr>
      <w:r w:rsidRPr="0040348B">
        <w:rPr>
          <w:b/>
          <w:bCs/>
        </w:rPr>
        <w:lastRenderedPageBreak/>
        <w:t>Giai đoạn 2: Phân tích, Xác thực và Ánh xạ dữ liệu:</w:t>
      </w:r>
    </w:p>
    <w:p w14:paraId="28F50799" w14:textId="599C697A" w:rsidR="00BA5FB2" w:rsidRDefault="007C368B" w:rsidP="00BA5FB2">
      <w:pPr>
        <w:pStyle w:val="noidungbang"/>
        <w:keepNext/>
        <w:jc w:val="center"/>
      </w:pPr>
      <w:r w:rsidRPr="007C368B">
        <w:rPr>
          <w:noProof/>
        </w:rPr>
        <w:drawing>
          <wp:inline distT="0" distB="0" distL="0" distR="0" wp14:anchorId="6087437C" wp14:editId="023D86B8">
            <wp:extent cx="5301455" cy="7931728"/>
            <wp:effectExtent l="0" t="0" r="0" b="0"/>
            <wp:docPr id="118409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098534" name=""/>
                    <pic:cNvPicPr/>
                  </pic:nvPicPr>
                  <pic:blipFill>
                    <a:blip r:embed="rId31"/>
                    <a:stretch>
                      <a:fillRect/>
                    </a:stretch>
                  </pic:blipFill>
                  <pic:spPr>
                    <a:xfrm>
                      <a:off x="0" y="0"/>
                      <a:ext cx="5318634" cy="7957430"/>
                    </a:xfrm>
                    <a:prstGeom prst="rect">
                      <a:avLst/>
                    </a:prstGeom>
                  </pic:spPr>
                </pic:pic>
              </a:graphicData>
            </a:graphic>
          </wp:inline>
        </w:drawing>
      </w:r>
    </w:p>
    <w:p w14:paraId="5D67C177" w14:textId="0F7A3604" w:rsidR="0051564F" w:rsidRPr="00BA5FB2" w:rsidRDefault="00BA5FB2" w:rsidP="00BA5FB2">
      <w:pPr>
        <w:pStyle w:val="Caption"/>
        <w:rPr>
          <w:lang w:val="vi-VN"/>
        </w:rPr>
      </w:pPr>
      <w:bookmarkStart w:id="104" w:name="_Toc217411513"/>
      <w:r>
        <w:t xml:space="preserve">Hình </w:t>
      </w:r>
      <w:r w:rsidR="00AC47E9">
        <w:fldChar w:fldCharType="begin"/>
      </w:r>
      <w:r w:rsidR="00AC47E9">
        <w:instrText xml:space="preserve"> STYLEREF 1 \s </w:instrText>
      </w:r>
      <w:r w:rsidR="00AC47E9">
        <w:fldChar w:fldCharType="separate"/>
      </w:r>
      <w:r w:rsidR="00AC47E9">
        <w:rPr>
          <w:noProof/>
        </w:rPr>
        <w:t>3</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13</w:t>
      </w:r>
      <w:r w:rsidR="00AC47E9">
        <w:fldChar w:fldCharType="end"/>
      </w:r>
      <w:r>
        <w:rPr>
          <w:lang w:val="vi-VN"/>
        </w:rPr>
        <w:t xml:space="preserve"> </w:t>
      </w:r>
      <w:r w:rsidR="003A19B7">
        <w:t>S</w:t>
      </w:r>
      <w:r w:rsidRPr="00BA5FB2">
        <w:t>ơ đồ phân tích, xác thực và ánh xạ dữ liệu</w:t>
      </w:r>
      <w:bookmarkEnd w:id="104"/>
    </w:p>
    <w:p w14:paraId="0187DD1B" w14:textId="77777777" w:rsidR="00CC2DE6" w:rsidRPr="0040348B" w:rsidRDefault="00CC2DE6" w:rsidP="00CC2DE6">
      <w:pPr>
        <w:pStyle w:val="Noidung"/>
      </w:pPr>
      <w:r w:rsidRPr="0040348B">
        <w:t>Đây là giai đoạn xử lý logic chính. Hệ thống sử dụng các thư viện chuyên dụng (ví dụ: xlsx trong Node.js) để đọc và phân tích nội dung từ file Excel.</w:t>
      </w:r>
    </w:p>
    <w:p w14:paraId="543A0C7B" w14:textId="77777777" w:rsidR="00CC2DE6" w:rsidRPr="0040348B" w:rsidRDefault="00CC2DE6" w:rsidP="00CC2DE6">
      <w:pPr>
        <w:pStyle w:val="Noidung"/>
      </w:pPr>
      <w:r w:rsidRPr="0040348B">
        <w:lastRenderedPageBreak/>
        <w:t>Dữ liệu thô sau khi đọc sẽ trải qua các bước chuẩn hóa: loại bỏ khoảng trắng thừa, map các cột trong file Excel với các trường dữ liệu tương ứng của hệ thống, và loại bỏ các dòng trống.</w:t>
      </w:r>
    </w:p>
    <w:p w14:paraId="51FDA2F3" w14:textId="77777777" w:rsidR="00CC2DE6" w:rsidRPr="0040348B" w:rsidRDefault="00CC2DE6" w:rsidP="00CC2DE6">
      <w:pPr>
        <w:pStyle w:val="Noidung"/>
      </w:pPr>
      <w:r w:rsidRPr="0040348B">
        <w:t>Một bước xác thực (validation) nghiêm ngặt được thực hiện để kiểm tra tính hợp lệ của từng dòng dữ liệu: loại câu hỏi có hợp lệ không, số lượng đáp án có khớp với loại câu hỏi không, đáp án đúng đã được chỉ định hay chưa.</w:t>
      </w:r>
    </w:p>
    <w:p w14:paraId="0A612889" w14:textId="77777777" w:rsidR="00CC2DE6" w:rsidRPr="0040348B" w:rsidRDefault="00CC2DE6" w:rsidP="00CC2DE6">
      <w:pPr>
        <w:pStyle w:val="Noidung"/>
      </w:pPr>
      <w:r w:rsidRPr="0040348B">
        <w:t>Nếu bất kỳ dòng nào có lỗi, hệ thống sẽ ghi nhận lỗi chi tiết (vị trí dòng/cột, thông điệp lỗi) và ngay lập tức trả về một response 400 Bad Request với file JSON mô tả chính xác các lỗi, giúp giảng viên dễ dàng sửa lại file Excel và thử lại.</w:t>
      </w:r>
    </w:p>
    <w:p w14:paraId="4C5CC498" w14:textId="77777777" w:rsidR="00CC2DE6" w:rsidRDefault="00CC2DE6" w:rsidP="00CC2DE6">
      <w:pPr>
        <w:pStyle w:val="Noidung"/>
      </w:pPr>
      <w:r w:rsidRPr="0040348B">
        <w:t xml:space="preserve">Nếu không có lỗi, dữ liệu hợp lệ sẽ được ánh xạ (map) sang schema của các đối tượng trong CSDL (Question, Answers, LO, </w:t>
      </w:r>
      <w:r>
        <w:t>Hình ảnh</w:t>
      </w:r>
      <w:r w:rsidRPr="0040348B">
        <w:t>).</w:t>
      </w:r>
    </w:p>
    <w:p w14:paraId="73F497AD" w14:textId="19936410" w:rsidR="0040348B" w:rsidRPr="00FE1D19" w:rsidRDefault="0040348B" w:rsidP="00FE1D19">
      <w:pPr>
        <w:pStyle w:val="Noidung"/>
        <w:rPr>
          <w:b/>
          <w:bCs/>
        </w:rPr>
      </w:pPr>
      <w:r w:rsidRPr="00FE1D19">
        <w:rPr>
          <w:b/>
          <w:bCs/>
        </w:rPr>
        <w:t xml:space="preserve">Giai đoạn 3: Xử lý </w:t>
      </w:r>
      <w:r w:rsidR="005F445B" w:rsidRPr="00FE1D19">
        <w:rPr>
          <w:b/>
          <w:bCs/>
        </w:rPr>
        <w:t>Hình ảnh</w:t>
      </w:r>
      <w:r w:rsidRPr="00FE1D19">
        <w:rPr>
          <w:b/>
          <w:bCs/>
        </w:rPr>
        <w:t xml:space="preserve"> và Ghi vào Cơ sở dữ liệu:</w:t>
      </w:r>
    </w:p>
    <w:p w14:paraId="31094A75" w14:textId="21206DE2" w:rsidR="00FE1D19" w:rsidRDefault="007C368B" w:rsidP="007C368B">
      <w:pPr>
        <w:pStyle w:val="noidungbang"/>
        <w:keepNext/>
        <w:jc w:val="center"/>
      </w:pPr>
      <w:r w:rsidRPr="007C368B">
        <w:rPr>
          <w:noProof/>
        </w:rPr>
        <w:drawing>
          <wp:inline distT="0" distB="0" distL="0" distR="0" wp14:anchorId="74244DA4" wp14:editId="62867695">
            <wp:extent cx="4308706" cy="5144135"/>
            <wp:effectExtent l="0" t="0" r="0" b="0"/>
            <wp:docPr id="31202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2643" name=""/>
                    <pic:cNvPicPr/>
                  </pic:nvPicPr>
                  <pic:blipFill>
                    <a:blip r:embed="rId32"/>
                    <a:stretch>
                      <a:fillRect/>
                    </a:stretch>
                  </pic:blipFill>
                  <pic:spPr>
                    <a:xfrm>
                      <a:off x="0" y="0"/>
                      <a:ext cx="4321755" cy="5159714"/>
                    </a:xfrm>
                    <a:prstGeom prst="rect">
                      <a:avLst/>
                    </a:prstGeom>
                  </pic:spPr>
                </pic:pic>
              </a:graphicData>
            </a:graphic>
          </wp:inline>
        </w:drawing>
      </w:r>
    </w:p>
    <w:p w14:paraId="6AE0B0D0" w14:textId="33558184" w:rsidR="00CC2DE6" w:rsidRPr="00FE1D19" w:rsidRDefault="00FE1D19" w:rsidP="00FE1D19">
      <w:pPr>
        <w:pStyle w:val="Caption"/>
        <w:rPr>
          <w:b/>
          <w:bCs/>
          <w:lang w:val="vi-VN"/>
        </w:rPr>
      </w:pPr>
      <w:bookmarkStart w:id="105" w:name="_Toc217411514"/>
      <w:r>
        <w:t xml:space="preserve">Hình </w:t>
      </w:r>
      <w:r w:rsidR="00AC47E9">
        <w:fldChar w:fldCharType="begin"/>
      </w:r>
      <w:r w:rsidR="00AC47E9">
        <w:instrText xml:space="preserve"> STYLEREF 1 \s </w:instrText>
      </w:r>
      <w:r w:rsidR="00AC47E9">
        <w:fldChar w:fldCharType="separate"/>
      </w:r>
      <w:r w:rsidR="00AC47E9">
        <w:rPr>
          <w:noProof/>
        </w:rPr>
        <w:t>3</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14</w:t>
      </w:r>
      <w:r w:rsidR="00AC47E9">
        <w:fldChar w:fldCharType="end"/>
      </w:r>
      <w:r>
        <w:rPr>
          <w:lang w:val="vi-VN"/>
        </w:rPr>
        <w:t xml:space="preserve"> </w:t>
      </w:r>
      <w:r w:rsidR="003A19B7">
        <w:rPr>
          <w:lang w:val="vi-VN"/>
        </w:rPr>
        <w:t>S</w:t>
      </w:r>
      <w:r>
        <w:rPr>
          <w:lang w:val="vi-VN"/>
        </w:rPr>
        <w:t xml:space="preserve">ơ đồ </w:t>
      </w:r>
      <w:r w:rsidRPr="00FE1D19">
        <w:t>xử lý hình ảnh và ghi vào cơ sở dữ liệu</w:t>
      </w:r>
      <w:bookmarkEnd w:id="105"/>
    </w:p>
    <w:p w14:paraId="096BC475" w14:textId="45C6237B" w:rsidR="0040348B" w:rsidRPr="0040348B" w:rsidRDefault="0040348B" w:rsidP="0040348B">
      <w:pPr>
        <w:pStyle w:val="Noidung"/>
      </w:pPr>
      <w:r w:rsidRPr="0040348B">
        <w:lastRenderedPageBreak/>
        <w:t xml:space="preserve">Song song với việc xử lý Excel, nếu có các tệp </w:t>
      </w:r>
      <w:r w:rsidR="005F445B">
        <w:t>hình ảnh</w:t>
      </w:r>
      <w:r w:rsidRPr="0040348B">
        <w:t xml:space="preserve">, hệ thống sẽ xử lý chúng. Các tệp </w:t>
      </w:r>
      <w:r w:rsidR="005F445B">
        <w:t>hình ảnh</w:t>
      </w:r>
      <w:r w:rsidRPr="0040348B">
        <w:t xml:space="preserve"> trong file ZIP sẽ được sao chép vào thư mục lưu trữ (uploads/) của hệ thống.</w:t>
      </w:r>
    </w:p>
    <w:p w14:paraId="065C72AE" w14:textId="77777777" w:rsidR="0040348B" w:rsidRPr="0040348B" w:rsidRDefault="0040348B" w:rsidP="0040348B">
      <w:pPr>
        <w:pStyle w:val="Noidung"/>
      </w:pPr>
      <w:r w:rsidRPr="0040348B">
        <w:t>Toàn bộ quá trình ghi dữ liệu vào CSDL được bao bọc trong một giao tác (transaction) duy nhất để đảm bảo tính toàn vẹn.</w:t>
      </w:r>
    </w:p>
    <w:p w14:paraId="23A83D34" w14:textId="323EED4B" w:rsidR="0040348B" w:rsidRPr="0040348B" w:rsidRDefault="0040348B" w:rsidP="0040348B">
      <w:pPr>
        <w:pStyle w:val="Noidung"/>
      </w:pPr>
      <w:r w:rsidRPr="0040348B">
        <w:t>Hệ thống thực hiện ghi dữ liệu theo thứ tự: tạo các bản ghi </w:t>
      </w:r>
      <w:r w:rsidR="005F445B">
        <w:t>Hình ảnh</w:t>
      </w:r>
      <w:r w:rsidRPr="0040348B">
        <w:t xml:space="preserve">File (nếu có), sau đó thực hiện ghi hàng loạt (bulk create) cho Questions và Answers. Các liên kết giữa câu hỏi/đáp án và </w:t>
      </w:r>
      <w:r w:rsidR="005F445B">
        <w:t>hình ảnh</w:t>
      </w:r>
      <w:r w:rsidRPr="0040348B">
        <w:t>, cũng như liên kết với các thực thể khác như LO (Chuẩn đầu ra) hoặc Chapter (Chương học) cũng được thiết lập trong giao tác này.</w:t>
      </w:r>
    </w:p>
    <w:p w14:paraId="11DD5AC4" w14:textId="18DC8EF8" w:rsidR="00CC2DE6" w:rsidRPr="0040348B" w:rsidRDefault="0040348B" w:rsidP="00CC2DE6">
      <w:pPr>
        <w:pStyle w:val="Noidung"/>
      </w:pPr>
      <w:r w:rsidRPr="0040348B">
        <w:t xml:space="preserve">Nếu toàn bộ quá trình thành công, giao tác sẽ được commit, và hệ thống trả về response 201 Created kèm theo thông báo về số lượng câu hỏi đã được </w:t>
      </w:r>
      <w:r w:rsidR="008A26EE">
        <w:t xml:space="preserve">nhập </w:t>
      </w:r>
      <w:r w:rsidRPr="0040348B">
        <w:t>thành công. Nếu có bất kỳ lỗi nào xảy ra trong quá trình ghi CSDL, toàn bộ giao tác sẽ được rollback, đảm bảo không có dữ liệu "rác" nào được lưu lại.</w:t>
      </w:r>
    </w:p>
    <w:p w14:paraId="5D86223B" w14:textId="5D0921B1" w:rsidR="0040348B" w:rsidRDefault="0040348B" w:rsidP="0040348B">
      <w:pPr>
        <w:pStyle w:val="Noidung"/>
      </w:pPr>
      <w:r w:rsidRPr="0040348B">
        <w:t>Luồng xử lý này không chỉ mang lại sự tiện lợi tối đa cho giảng viên mà còn thể hiện một thiết kế backend vững chắc, có khả năng xử lý các tác vụ phức tạp và đảm bảo tính nhất quán của dữ liệu.</w:t>
      </w:r>
    </w:p>
    <w:p w14:paraId="0C98A6F7" w14:textId="2EDBEED6" w:rsidR="0040348B" w:rsidRDefault="000010C2" w:rsidP="000010C2">
      <w:pPr>
        <w:pStyle w:val="Noidung"/>
      </w:pPr>
      <w:r w:rsidRPr="000010C2">
        <w:t>Chương 3 đã trình bày một cách toàn diện quá trình hiện thực hóa hệ thống backend</w:t>
      </w:r>
      <w:r w:rsidR="00AB7807">
        <w:t xml:space="preserve"> cho nền tảng học tập trực tuyến có tích hợp yếu tố trò chơi</w:t>
      </w:r>
      <w:r w:rsidRPr="000010C2">
        <w:t>. Bắt đầu từ việc lựa chọn kiến trúc tổng thể 3 tầng và mô hình triển khai container hóa, chương đã đi sâu vào việc thiết kế chi tiết kiến trúc phân lớp của backend và lược đồ cơ sở dữ liệu được phân chia theo từng module chức năng. Các quy chuẩn thiết kế API cũng đã được định nghĩa rõ ràng. Đặc biệt, chương đã mô tả và phân tích chi tiết các luồng xử lý nghiệp vụ phức tạp, qua đó thể hiện sự kết hợp chặt chẽ giữa các công nghệ đã chọn. Những thiết kế và phương pháp đã trình bày trong chương này là nền tảng vững chắc cho các kết quả chức năng sẽ được báo cáo trong Chương 4.</w:t>
      </w:r>
    </w:p>
    <w:p w14:paraId="574E3D86" w14:textId="3B0E5F34" w:rsidR="0040348B" w:rsidRDefault="0040348B" w:rsidP="00344E0B">
      <w:pPr>
        <w:jc w:val="center"/>
        <w:rPr>
          <w:lang w:val="vi-VN"/>
        </w:rPr>
      </w:pPr>
      <w:r w:rsidRPr="00A024B5">
        <w:rPr>
          <w:lang w:val="vi-VN"/>
        </w:rPr>
        <w:br w:type="page"/>
      </w:r>
    </w:p>
    <w:p w14:paraId="268E6B95" w14:textId="7ACAA363" w:rsidR="00257800" w:rsidRPr="00257800" w:rsidRDefault="00861F72" w:rsidP="00257800">
      <w:pPr>
        <w:pStyle w:val="Heading1"/>
      </w:pPr>
      <w:bookmarkStart w:id="106" w:name="_Toc217411486"/>
      <w:r>
        <w:rPr>
          <w:caps w:val="0"/>
          <w:lang w:val="vi-VN"/>
        </w:rPr>
        <w:lastRenderedPageBreak/>
        <w:t>K</w:t>
      </w:r>
      <w:r w:rsidRPr="00257800">
        <w:rPr>
          <w:caps w:val="0"/>
        </w:rPr>
        <w:t>ẾT QUẢ NGHIÊN CỨU</w:t>
      </w:r>
      <w:bookmarkEnd w:id="106"/>
    </w:p>
    <w:p w14:paraId="40C1F1B2" w14:textId="66DA03B9" w:rsidR="00257800" w:rsidRDefault="000010C2" w:rsidP="00257800">
      <w:pPr>
        <w:pStyle w:val="Heading2"/>
        <w:rPr>
          <w:lang w:val="vi-VN"/>
        </w:rPr>
      </w:pPr>
      <w:bookmarkStart w:id="107" w:name="_Toc217411487"/>
      <w:r>
        <w:rPr>
          <w:lang w:val="vi-VN"/>
        </w:rPr>
        <w:t>Giới thiệu chung</w:t>
      </w:r>
      <w:bookmarkEnd w:id="107"/>
    </w:p>
    <w:p w14:paraId="71C7B71B" w14:textId="6E9755E3" w:rsidR="000010C2" w:rsidRDefault="000010C2" w:rsidP="000010C2">
      <w:pPr>
        <w:pStyle w:val="Noidung"/>
      </w:pPr>
      <w:r w:rsidRPr="000010C2">
        <w:t>Chương 4 trình bày các kết quả thực nghiệm đạt được sau quá trình thiết kế và hiện thực hóa hệ thống backend đã được mô tả chi tiết ở Chương 3. Nội dung của chương sẽ tập trung vào việc mô tả và minh họa các thành phần cốt lõi đã được xây dựng hoàn chỉnh, từ cấu trúc mô hình dữ liệu, hệ thống API cho đến việc triển khai thành công các chức năng nghiệp vụ nổi bật. Thông qua việc trình bày các kết quả này, chương 4 nhằm mục đích chứng minh rằng các mục tiêu và yêu cầu của đề tài đã được đáp ứng một cách đầy đủ và hiệu quả.</w:t>
      </w:r>
    </w:p>
    <w:p w14:paraId="6CFE9F18" w14:textId="77777777" w:rsidR="001774A7" w:rsidRPr="00F64FC1" w:rsidRDefault="001774A7" w:rsidP="001774A7">
      <w:pPr>
        <w:pStyle w:val="Noidung"/>
      </w:pPr>
      <w:r w:rsidRPr="00F64FC1">
        <w:t>Hệ thống đã được triển khai thành công trên môi trường máy chủ thử nghiệm, sử dụng công nghệ ảo hóa Docker để đảm bảo tính nhất quán và dễ dàng nhân rộng. Hạ tầng hệ thống bao gồm các container độc lập cho từng thành phần dịch vụ:</w:t>
      </w:r>
    </w:p>
    <w:p w14:paraId="7F2A3CF9" w14:textId="4612C6F9" w:rsidR="001774A7" w:rsidRPr="00F64FC1" w:rsidRDefault="001774A7" w:rsidP="001774A7">
      <w:pPr>
        <w:pStyle w:val="Noidung"/>
        <w:numPr>
          <w:ilvl w:val="0"/>
          <w:numId w:val="24"/>
        </w:numPr>
      </w:pPr>
      <w:r w:rsidRPr="00F64FC1">
        <w:t xml:space="preserve">API Server: Chạy trên nền tảng Node.js v18, đóng gói trong container Linux Alpine </w:t>
      </w:r>
      <w:r w:rsidR="000A19AF">
        <w:t>tối giản</w:t>
      </w:r>
      <w:r w:rsidRPr="00F64FC1">
        <w:t>.</w:t>
      </w:r>
    </w:p>
    <w:p w14:paraId="127213F9" w14:textId="77777777" w:rsidR="001774A7" w:rsidRPr="00F64FC1" w:rsidRDefault="001774A7" w:rsidP="001774A7">
      <w:pPr>
        <w:pStyle w:val="Noidung"/>
        <w:numPr>
          <w:ilvl w:val="0"/>
          <w:numId w:val="24"/>
        </w:numPr>
      </w:pPr>
      <w:r w:rsidRPr="00F64FC1">
        <w:t>Database: PostgreSQL v15 với cấu hình tối ưu cho các truy vấn quan hệ phức tạp.</w:t>
      </w:r>
    </w:p>
    <w:p w14:paraId="3D74E025" w14:textId="791534E5" w:rsidR="001774A7" w:rsidRPr="00F64FC1" w:rsidRDefault="001774A7" w:rsidP="001774A7">
      <w:pPr>
        <w:pStyle w:val="Noidung"/>
        <w:numPr>
          <w:ilvl w:val="0"/>
          <w:numId w:val="24"/>
        </w:numPr>
      </w:pPr>
      <w:r w:rsidRPr="00F64FC1">
        <w:t xml:space="preserve">Cache </w:t>
      </w:r>
      <w:r w:rsidR="00A616DA">
        <w:t>và</w:t>
      </w:r>
      <w:r w:rsidRPr="00F64FC1">
        <w:t xml:space="preserve"> Message Broker: Redis v7 hoạt động ở chế độ lưu trữ trong bộ nhớ (in-memory) để xử lý các tác vụ thời gian thực.</w:t>
      </w:r>
    </w:p>
    <w:p w14:paraId="47C7B71E" w14:textId="77777777" w:rsidR="001774A7" w:rsidRPr="00F64FC1" w:rsidRDefault="001774A7" w:rsidP="001774A7">
      <w:pPr>
        <w:pStyle w:val="Noidung"/>
        <w:numPr>
          <w:ilvl w:val="0"/>
          <w:numId w:val="24"/>
        </w:numPr>
      </w:pPr>
      <w:r w:rsidRPr="00F64FC1">
        <w:t>Web Server: Nginx đóng vai trò Reverse Proxy, quản lý SSL và cân bằng tải cho các yêu cầu đến.</w:t>
      </w:r>
    </w:p>
    <w:p w14:paraId="26DFA661" w14:textId="1F2A37DE" w:rsidR="001774A7" w:rsidRPr="000010C2" w:rsidRDefault="001774A7" w:rsidP="001774A7">
      <w:pPr>
        <w:pStyle w:val="Noidung"/>
      </w:pPr>
      <w:r w:rsidRPr="00F64FC1">
        <w:t>Toàn bộ quy trình khởi tạo hệ thống được tự động hóa thông qua Docker Compose, cho phép triển khai toàn bộ kiến trúc phức tạp chỉ với một câu lệnh duy nhất, giảm thiểu tối đa sai sót trong quá trình cấu hình thủ công.</w:t>
      </w:r>
    </w:p>
    <w:p w14:paraId="6B6206D6" w14:textId="504CC66C" w:rsidR="00257800" w:rsidRDefault="000010C2" w:rsidP="000010C2">
      <w:pPr>
        <w:pStyle w:val="Heading2"/>
      </w:pPr>
      <w:bookmarkStart w:id="108" w:name="_Toc217411488"/>
      <w:r>
        <w:t>Kết quả về kiến trúc và cơ sở dữ liệu</w:t>
      </w:r>
      <w:bookmarkEnd w:id="108"/>
    </w:p>
    <w:p w14:paraId="5AB5E958" w14:textId="53892909" w:rsidR="002D3B62" w:rsidRPr="002D3B62" w:rsidRDefault="002D3B62" w:rsidP="002D3B62">
      <w:pPr>
        <w:pStyle w:val="Noidung"/>
      </w:pPr>
      <w:r w:rsidRPr="002D3B62">
        <w:t>Dựa trên bản thiết kế ở chương 3, một hệ thống cơ sở dữ liệu quan hệ hoàn chỉnh đã được triển khai thành công trên nền tảng </w:t>
      </w:r>
      <w:r w:rsidRPr="002D3B62">
        <w:rPr>
          <w:b/>
          <w:bCs/>
        </w:rPr>
        <w:t>PostgreSQL 15</w:t>
      </w:r>
      <w:r w:rsidRPr="002D3B62">
        <w:t>. Lược đồ được thiết kế tuân thủ chuẩn hóa 3NF để giảm thiểu dư thừa dữ liệu và đảm bảo tính nhất quán. Toàn bộ các bảng được tổ chức một cách khoa học thành 3 nhóm module chính, giúp việc quản lý và mở rộng hệ thống trong tương lai trở nên dễ dàng:</w:t>
      </w:r>
    </w:p>
    <w:p w14:paraId="0FC5C238" w14:textId="6E78789C" w:rsidR="002D3B62" w:rsidRPr="002D3B62" w:rsidRDefault="002D3B62" w:rsidP="002D3B62">
      <w:pPr>
        <w:pStyle w:val="Noidung"/>
      </w:pPr>
      <w:r w:rsidRPr="002D3B62">
        <w:rPr>
          <w:b/>
          <w:bCs/>
        </w:rPr>
        <w:lastRenderedPageBreak/>
        <w:t xml:space="preserve">Nhóm Quản lý học </w:t>
      </w:r>
      <w:r w:rsidR="001774A7">
        <w:rPr>
          <w:b/>
          <w:bCs/>
        </w:rPr>
        <w:t>thuật:</w:t>
      </w:r>
      <w:r w:rsidRPr="002D3B62">
        <w:t> Quản lý toàn bộ các thực thể liên quan đến chương trình đào tạo, môn học, chuẩn đầu ra (PO, PLO, LO), người dùng, phân công giảng dạy và điểm số.</w:t>
      </w:r>
    </w:p>
    <w:p w14:paraId="30B88B60" w14:textId="2AD07394" w:rsidR="002D3B62" w:rsidRPr="002D3B62" w:rsidRDefault="002D3B62" w:rsidP="002D3B62">
      <w:pPr>
        <w:pStyle w:val="Noidung"/>
      </w:pPr>
      <w:r w:rsidRPr="002D3B62">
        <w:rPr>
          <w:b/>
          <w:bCs/>
        </w:rPr>
        <w:t>Nhóm Bài kiểm tra và Thi:</w:t>
      </w:r>
      <w:r w:rsidRPr="002D3B62">
        <w:t> Bao gồm ngân hàng câu hỏi, các bài kiểm tra đa chế độ, các phiên làm bài và kết quả chi tiết, tạo nền tảng vững chắc cho hệ thống đánh giá.</w:t>
      </w:r>
    </w:p>
    <w:p w14:paraId="32C7C216" w14:textId="35FBFAB3" w:rsidR="002D3B62" w:rsidRPr="002D3B62" w:rsidRDefault="002D3B62" w:rsidP="002D3B62">
      <w:pPr>
        <w:pStyle w:val="Noidung"/>
      </w:pPr>
      <w:r w:rsidRPr="002D3B62">
        <w:rPr>
          <w:b/>
          <w:bCs/>
        </w:rPr>
        <w:t>Nhóm</w:t>
      </w:r>
      <w:r w:rsidR="005F445B">
        <w:rPr>
          <w:b/>
          <w:bCs/>
        </w:rPr>
        <w:t xml:space="preserve"> Trò chơi hóa và phân tích</w:t>
      </w:r>
      <w:r w:rsidRPr="002D3B62">
        <w:rPr>
          <w:b/>
          <w:bCs/>
        </w:rPr>
        <w:t>:</w:t>
      </w:r>
      <w:r w:rsidRPr="002D3B62">
        <w:t> Quản lý toàn bộ hệ sinh thái trò chơi hóa (tiền tệ, cấp độ, huy hiệu, vật phẩm), bảng xếp hạng, và các bảng dữ liệu phục vụ cho việc phân tích học tập chuyên sâu.</w:t>
      </w:r>
    </w:p>
    <w:p w14:paraId="346D8229" w14:textId="77777777" w:rsidR="002D3B62" w:rsidRDefault="002D3B62" w:rsidP="002D3B62">
      <w:pPr>
        <w:pStyle w:val="Noidung"/>
      </w:pPr>
      <w:r w:rsidRPr="002D3B62">
        <w:t>Việc phân chia này không chỉ giúp cấu trúc CSDL trở nên rõ ràng mà còn phản ánh đúng các phân hệ nghiệp vụ chính của nền tảng học tập.</w:t>
      </w:r>
    </w:p>
    <w:p w14:paraId="419D9F1F" w14:textId="03F01C8A" w:rsidR="002D3B62" w:rsidRPr="002D3B62" w:rsidRDefault="002D3B62" w:rsidP="002D3B62">
      <w:pPr>
        <w:pStyle w:val="Noidung"/>
      </w:pPr>
      <w:r w:rsidRPr="002D3B62">
        <w:t>Hệ thống đã triển khai thành công các cơ chế tự động hóa phía cơ sở dữ liệu bằng việc sử dụng các </w:t>
      </w:r>
      <w:r w:rsidRPr="002D3B62">
        <w:rPr>
          <w:b/>
          <w:bCs/>
        </w:rPr>
        <w:t>trigger</w:t>
      </w:r>
      <w:r w:rsidRPr="002D3B62">
        <w:t> và </w:t>
      </w:r>
      <w:r w:rsidRPr="002D3B62">
        <w:rPr>
          <w:b/>
          <w:bCs/>
        </w:rPr>
        <w:t>procedure</w:t>
      </w:r>
      <w:r w:rsidRPr="002D3B62">
        <w:t>. Các cơ chế này vận hành ổn định, tự động thực thi các tác vụ quan trọng như: cập nhật điểm tổng kết khi có sự thay đổi ở các cột điểm thành phần, theo dõi và cập nhật tiến trình học tập của sinh viên khi họ hoàn thành một khóa học, và phát hiện các bất thường về dữ liệu. Việc tự động hóa này giúp giảm thiểu đáng kể các thao tác thủ công của quản trị viên, tăng cường tính chính xác và toàn vẹn của dữ liệu.</w:t>
      </w:r>
    </w:p>
    <w:p w14:paraId="270D31F8" w14:textId="56602020" w:rsidR="00A26F55" w:rsidRDefault="002D3B62" w:rsidP="00A26F55">
      <w:pPr>
        <w:pStyle w:val="Heading2"/>
        <w:rPr>
          <w:lang w:val="vi-VN"/>
        </w:rPr>
      </w:pPr>
      <w:bookmarkStart w:id="109" w:name="_Toc217411489"/>
      <w:r>
        <w:rPr>
          <w:lang w:val="vi-VN"/>
        </w:rPr>
        <w:t>Kết quả về Hệ thống</w:t>
      </w:r>
      <w:r w:rsidR="00A26F55">
        <w:rPr>
          <w:lang w:val="vi-VN"/>
        </w:rPr>
        <w:t xml:space="preserve"> API backend</w:t>
      </w:r>
      <w:bookmarkEnd w:id="109"/>
    </w:p>
    <w:p w14:paraId="7E544684" w14:textId="5591E64F" w:rsidR="002D3B62" w:rsidRPr="002D3B62" w:rsidRDefault="002D3B62" w:rsidP="002D3B62">
      <w:pPr>
        <w:pStyle w:val="Noidung"/>
      </w:pPr>
      <w:r w:rsidRPr="002D3B62">
        <w:t xml:space="preserve">Kết quả cốt lõi của đề tài là một hệ thống backend </w:t>
      </w:r>
      <w:r w:rsidR="000A19AF">
        <w:t>ổn định</w:t>
      </w:r>
      <w:r w:rsidRPr="002D3B62">
        <w:t xml:space="preserve">, cung cấp hơn </w:t>
      </w:r>
      <w:r w:rsidR="00950EAA">
        <w:t xml:space="preserve">đầy đủ </w:t>
      </w:r>
      <w:r w:rsidRPr="002D3B62">
        <w:t>endpoints RESTful để phục vụ cho toàn bộ các nghiệp vụ của nền tảng. Hệ thống API tuân thủ nghiêm ngặt các tiêu chuẩn thiết kế đã đề ra: cấu trúc URL tường minh, sử dụng đúng ngữ nghĩa của các phương thức HTTP, và định dạng response JSON đồng nhất. Về mặt bảo mật, tất cả các endpoints đều được bảo vệ bởi cơ chế xác thực JWT (JSON Web Token) và hệ thống phân quyền chi tiết dựa trên vai trò (Role-Based Access Control - RBAC), đảm bảo chỉ những người dùng có thẩm quyền mới có thể truy cập và thao tác trên các tài nguyên tương ứng.</w:t>
      </w:r>
    </w:p>
    <w:p w14:paraId="022222D4" w14:textId="77777777" w:rsidR="002D3B62" w:rsidRDefault="002D3B62" w:rsidP="002D3B62">
      <w:pPr>
        <w:pStyle w:val="Noidung"/>
      </w:pPr>
      <w:r w:rsidRPr="002D3B62">
        <w:t>Thay vì liệt kê toàn bộ, phần này sẽ minh họa hoạt động của một số nhóm API tiêu biểu, đại diện cho các tính năng nổi bật nhất của hệ thống.</w:t>
      </w:r>
    </w:p>
    <w:p w14:paraId="2096E808" w14:textId="74301B99" w:rsidR="00F66235" w:rsidRDefault="00F66235" w:rsidP="002D3B62">
      <w:pPr>
        <w:pStyle w:val="Noidung"/>
        <w:rPr>
          <w:b/>
          <w:bCs/>
        </w:rPr>
      </w:pPr>
      <w:r w:rsidRPr="00F66235">
        <w:rPr>
          <w:b/>
          <w:bCs/>
        </w:rPr>
        <w:t>Nhóm API xác thực và đăng nhập</w:t>
      </w:r>
    </w:p>
    <w:p w14:paraId="324AB1D1" w14:textId="77777777" w:rsidR="00F66235" w:rsidRPr="00F66235" w:rsidRDefault="00F66235" w:rsidP="00F66235">
      <w:pPr>
        <w:pStyle w:val="Noidung"/>
      </w:pPr>
      <w:r w:rsidRPr="00F66235">
        <w:lastRenderedPageBreak/>
        <w:t>Đây là nhóm API nền tảng, đóng vai trò là cửa ngõ vào hệ thống và quản lý vòng đời của người dùng.</w:t>
      </w:r>
    </w:p>
    <w:p w14:paraId="769476AA" w14:textId="77777777" w:rsidR="00F66235" w:rsidRPr="00F66235" w:rsidRDefault="00F66235" w:rsidP="00F66235">
      <w:pPr>
        <w:pStyle w:val="Noidung"/>
        <w:rPr>
          <w:rStyle w:val="codeChar"/>
        </w:rPr>
      </w:pPr>
      <w:r w:rsidRPr="00F66235">
        <w:t>Endpoint tiêu biểu: </w:t>
      </w:r>
      <w:r w:rsidRPr="00F66235">
        <w:rPr>
          <w:rStyle w:val="codeChar"/>
        </w:rPr>
        <w:t>POST /api/users/login</w:t>
      </w:r>
    </w:p>
    <w:p w14:paraId="38994C7F" w14:textId="36A1C8DB" w:rsidR="00F66235" w:rsidRDefault="00F66235" w:rsidP="00F66235">
      <w:pPr>
        <w:pStyle w:val="Noidung"/>
      </w:pPr>
      <w:r w:rsidRPr="00F66235">
        <w:t>Mô tả: Endpoint này cho phép người dùng (sinh viên, giảng viên, admin) đăng nhập vào hệ thống bằng email và mật khẩu. Nếu xác thực thành công, hệ thống sẽ trả về một Access Token (thời hạn ngắn), là nền tảng cho cơ chế xác thực an toàn và liền mạch cho các yêu cầu sau này.</w:t>
      </w:r>
      <w:r w:rsidR="001774A7">
        <w:t xml:space="preserve"> Dưới đây là dữ liệu đầu vào (request) và dữ liệu trả về của endpoint: </w:t>
      </w:r>
    </w:p>
    <w:p w14:paraId="0003B53A" w14:textId="77777777" w:rsidR="001774A7" w:rsidRPr="001774A7" w:rsidRDefault="001774A7" w:rsidP="001774A7">
      <w:pPr>
        <w:pStyle w:val="code"/>
      </w:pPr>
      <w:r w:rsidRPr="001774A7">
        <w:t>{</w:t>
      </w:r>
    </w:p>
    <w:p w14:paraId="294C29AB" w14:textId="77777777" w:rsidR="001774A7" w:rsidRPr="001774A7" w:rsidRDefault="001774A7" w:rsidP="001774A7">
      <w:pPr>
        <w:pStyle w:val="code"/>
      </w:pPr>
      <w:r w:rsidRPr="001774A7">
        <w:t>  "email": "admin@example.com",</w:t>
      </w:r>
    </w:p>
    <w:p w14:paraId="69E7566B" w14:textId="77777777" w:rsidR="001774A7" w:rsidRPr="001774A7" w:rsidRDefault="001774A7" w:rsidP="001774A7">
      <w:pPr>
        <w:pStyle w:val="code"/>
      </w:pPr>
      <w:r w:rsidRPr="001774A7">
        <w:t>  "password": "admin123"</w:t>
      </w:r>
    </w:p>
    <w:p w14:paraId="6AEB319B" w14:textId="77777777" w:rsidR="001774A7" w:rsidRPr="001774A7" w:rsidRDefault="001774A7" w:rsidP="001774A7">
      <w:pPr>
        <w:pStyle w:val="code"/>
      </w:pPr>
      <w:r w:rsidRPr="001774A7">
        <w:t>}</w:t>
      </w:r>
    </w:p>
    <w:p w14:paraId="4C4B09B0" w14:textId="77777777" w:rsidR="001774A7" w:rsidRDefault="001774A7" w:rsidP="00F66235">
      <w:pPr>
        <w:pStyle w:val="Noidung"/>
      </w:pPr>
    </w:p>
    <w:p w14:paraId="703572E0" w14:textId="77777777" w:rsidR="00FB440F" w:rsidRPr="00FB440F" w:rsidRDefault="00FB440F" w:rsidP="00FB440F">
      <w:pPr>
        <w:pStyle w:val="code"/>
        <w:jc w:val="both"/>
      </w:pPr>
      <w:r w:rsidRPr="00FB440F">
        <w:t>{</w:t>
      </w:r>
    </w:p>
    <w:p w14:paraId="4D8500D2" w14:textId="77885A08" w:rsidR="00FB440F" w:rsidRPr="00FB440F" w:rsidRDefault="00FB440F" w:rsidP="00FB440F">
      <w:pPr>
        <w:pStyle w:val="code"/>
        <w:jc w:val="both"/>
      </w:pPr>
      <w:r w:rsidRPr="00FB440F">
        <w:t>    "token":"</w:t>
      </w:r>
      <w:r w:rsidR="00BD1D2E">
        <w:t>eyJhbGciOi…… (đã rút gọn)</w:t>
      </w:r>
      <w:r w:rsidRPr="00FB440F">
        <w:t>",</w:t>
      </w:r>
    </w:p>
    <w:p w14:paraId="027D6577" w14:textId="77777777" w:rsidR="00FB440F" w:rsidRPr="00FB440F" w:rsidRDefault="00FB440F" w:rsidP="00FB440F">
      <w:pPr>
        <w:pStyle w:val="code"/>
        <w:jc w:val="both"/>
      </w:pPr>
      <w:r w:rsidRPr="00FB440F">
        <w:t>    "user": {</w:t>
      </w:r>
    </w:p>
    <w:p w14:paraId="1FAA2C4C" w14:textId="77777777" w:rsidR="00FB440F" w:rsidRPr="00FB440F" w:rsidRDefault="00FB440F" w:rsidP="00FB440F">
      <w:pPr>
        <w:pStyle w:val="code"/>
        <w:jc w:val="both"/>
      </w:pPr>
      <w:r w:rsidRPr="00FB440F">
        <w:t>        "user_id": 8,</w:t>
      </w:r>
    </w:p>
    <w:p w14:paraId="5E721D93" w14:textId="77777777" w:rsidR="00FB440F" w:rsidRPr="00FB440F" w:rsidRDefault="00FB440F" w:rsidP="00FB440F">
      <w:pPr>
        <w:pStyle w:val="code"/>
        <w:jc w:val="both"/>
      </w:pPr>
      <w:r w:rsidRPr="00FB440F">
        <w:t>        "name": "teacher",</w:t>
      </w:r>
    </w:p>
    <w:p w14:paraId="5AE5898F" w14:textId="77777777" w:rsidR="00FB440F" w:rsidRPr="00FB440F" w:rsidRDefault="00FB440F" w:rsidP="00FB440F">
      <w:pPr>
        <w:pStyle w:val="code"/>
        <w:jc w:val="both"/>
      </w:pPr>
      <w:r w:rsidRPr="00FB440F">
        <w:t>        "email": "teacher@example.com",</w:t>
      </w:r>
    </w:p>
    <w:p w14:paraId="32DB2823" w14:textId="77777777" w:rsidR="00FB440F" w:rsidRPr="00FB440F" w:rsidRDefault="00FB440F" w:rsidP="00FB440F">
      <w:pPr>
        <w:pStyle w:val="code"/>
        <w:jc w:val="both"/>
      </w:pPr>
      <w:r w:rsidRPr="00FB440F">
        <w:t>        "role": "teacher"</w:t>
      </w:r>
    </w:p>
    <w:p w14:paraId="1C9FA3DA" w14:textId="77777777" w:rsidR="00FB440F" w:rsidRPr="00FB440F" w:rsidRDefault="00FB440F" w:rsidP="00FB440F">
      <w:pPr>
        <w:pStyle w:val="code"/>
        <w:jc w:val="both"/>
      </w:pPr>
      <w:r w:rsidRPr="00FB440F">
        <w:t>    }</w:t>
      </w:r>
    </w:p>
    <w:p w14:paraId="38CEA925" w14:textId="1E0B9EDC" w:rsidR="00731512" w:rsidRPr="00267A8C" w:rsidRDefault="00FB440F" w:rsidP="00267A8C">
      <w:pPr>
        <w:pStyle w:val="code"/>
        <w:jc w:val="both"/>
      </w:pPr>
      <w:r w:rsidRPr="00FB440F">
        <w:t>}</w:t>
      </w:r>
    </w:p>
    <w:p w14:paraId="729ECFA4" w14:textId="3FAF07E5" w:rsidR="002D3B62" w:rsidRPr="002D3B62" w:rsidRDefault="002D3B62" w:rsidP="002D3B62">
      <w:pPr>
        <w:pStyle w:val="Noidung"/>
        <w:rPr>
          <w:b/>
          <w:bCs/>
        </w:rPr>
      </w:pPr>
      <w:r w:rsidRPr="002D3B62">
        <w:rPr>
          <w:b/>
          <w:bCs/>
        </w:rPr>
        <w:t xml:space="preserve">Nhóm API Quản lý Câu hỏi và </w:t>
      </w:r>
      <w:r w:rsidR="008A26EE">
        <w:rPr>
          <w:b/>
          <w:bCs/>
        </w:rPr>
        <w:t xml:space="preserve">nhập </w:t>
      </w:r>
      <w:r w:rsidRPr="002D3B62">
        <w:rPr>
          <w:b/>
          <w:bCs/>
        </w:rPr>
        <w:t>dữ liệu:</w:t>
      </w:r>
    </w:p>
    <w:p w14:paraId="43F591F3" w14:textId="77777777" w:rsidR="00F66235" w:rsidRDefault="002D3B62" w:rsidP="002D3B62">
      <w:pPr>
        <w:pStyle w:val="Noidung"/>
      </w:pPr>
      <w:r w:rsidRPr="002D3B62">
        <w:t xml:space="preserve">Đây là nhóm chức năng nền tảng, cho phép giảng viên xây dựng ngân hàng câu hỏi một cách hiệu quả. </w:t>
      </w:r>
    </w:p>
    <w:p w14:paraId="3F63176E" w14:textId="77777777" w:rsidR="00F66235" w:rsidRPr="00F66235" w:rsidRDefault="002D3B62" w:rsidP="002D3B62">
      <w:pPr>
        <w:pStyle w:val="Noidung"/>
        <w:rPr>
          <w:rStyle w:val="codeChar"/>
        </w:rPr>
      </w:pPr>
      <w:r w:rsidRPr="002D3B62">
        <w:t xml:space="preserve">Endpoint nổi bật nhất là </w:t>
      </w:r>
      <w:r w:rsidRPr="00F66235">
        <w:rPr>
          <w:rStyle w:val="codeChar"/>
        </w:rPr>
        <w:t>POST /api/questions/import-from-zip</w:t>
      </w:r>
    </w:p>
    <w:p w14:paraId="5190C25C" w14:textId="79FACC0E" w:rsidR="002D3B62" w:rsidRDefault="00F66235" w:rsidP="002D3B62">
      <w:pPr>
        <w:pStyle w:val="Noidung"/>
      </w:pPr>
      <w:r>
        <w:lastRenderedPageBreak/>
        <w:t xml:space="preserve">Mô tả: </w:t>
      </w:r>
      <w:r w:rsidR="002D3B62" w:rsidRPr="002D3B62">
        <w:t xml:space="preserve">cho phép </w:t>
      </w:r>
      <w:r w:rsidR="008A26EE">
        <w:t>nhập</w:t>
      </w:r>
      <w:r w:rsidR="002D3B62" w:rsidRPr="002D3B62">
        <w:t xml:space="preserve"> hàng loạt câu hỏi kèm theo các tệp </w:t>
      </w:r>
      <w:r w:rsidR="005F445B">
        <w:t>hình ảnh</w:t>
      </w:r>
      <w:r w:rsidR="002D3B62" w:rsidRPr="002D3B62">
        <w:t xml:space="preserve"> (hình ảnh, video) chỉ trong một thao tác duy nhất. Hệ thống sẽ tự động giải nén, xử lý file Excel, liên kết các tệp </w:t>
      </w:r>
      <w:r w:rsidR="005F445B">
        <w:t>hình ảnh</w:t>
      </w:r>
      <w:r w:rsidR="002D3B62" w:rsidRPr="002D3B62">
        <w:t xml:space="preserve"> và tạo mới các bản ghi trong cơ sở dữ liệu.</w:t>
      </w:r>
    </w:p>
    <w:p w14:paraId="2D039AB7" w14:textId="209E4C34" w:rsidR="006B13A6" w:rsidRPr="00FB440F" w:rsidRDefault="00FB440F" w:rsidP="00FB440F">
      <w:pPr>
        <w:pStyle w:val="Noidung"/>
      </w:pPr>
      <w:r>
        <w:t>Cấu trúc body cần thiết để gọi endpoint</w:t>
      </w:r>
      <w:r w:rsidR="00E1525E">
        <w:t xml:space="preserve"> </w:t>
      </w:r>
    </w:p>
    <w:p w14:paraId="13B53887" w14:textId="1388B838" w:rsidR="002D3B62" w:rsidRDefault="00FB440F" w:rsidP="006B13A6">
      <w:pPr>
        <w:pStyle w:val="noidungbang"/>
        <w:rPr>
          <w:lang w:val="vi-VN"/>
        </w:rPr>
      </w:pPr>
      <w:r w:rsidRPr="00FB440F">
        <w:rPr>
          <w:noProof/>
          <w:lang w:val="vi-VN"/>
        </w:rPr>
        <w:drawing>
          <wp:inline distT="0" distB="0" distL="0" distR="0" wp14:anchorId="6B88D17E" wp14:editId="1793935B">
            <wp:extent cx="5760720" cy="534035"/>
            <wp:effectExtent l="0" t="0" r="0" b="0"/>
            <wp:docPr id="122340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408403" name=""/>
                    <pic:cNvPicPr/>
                  </pic:nvPicPr>
                  <pic:blipFill>
                    <a:blip r:embed="rId33"/>
                    <a:stretch>
                      <a:fillRect/>
                    </a:stretch>
                  </pic:blipFill>
                  <pic:spPr>
                    <a:xfrm>
                      <a:off x="0" y="0"/>
                      <a:ext cx="5760720" cy="534035"/>
                    </a:xfrm>
                    <a:prstGeom prst="rect">
                      <a:avLst/>
                    </a:prstGeom>
                  </pic:spPr>
                </pic:pic>
              </a:graphicData>
            </a:graphic>
          </wp:inline>
        </w:drawing>
      </w:r>
    </w:p>
    <w:p w14:paraId="20CF2435" w14:textId="09BFA315" w:rsidR="00FB440F" w:rsidRDefault="00FB440F" w:rsidP="00FB440F">
      <w:pPr>
        <w:pStyle w:val="Noidung"/>
      </w:pPr>
      <w:r>
        <w:t xml:space="preserve">Cấu trúc kết quả trả về: </w:t>
      </w:r>
    </w:p>
    <w:p w14:paraId="59FAF868" w14:textId="77777777" w:rsidR="00FB440F" w:rsidRPr="00FB440F" w:rsidRDefault="00FB440F" w:rsidP="00FB440F">
      <w:pPr>
        <w:pStyle w:val="code"/>
      </w:pPr>
      <w:r w:rsidRPr="00FB440F">
        <w:t>{</w:t>
      </w:r>
    </w:p>
    <w:p w14:paraId="0C188154" w14:textId="77777777" w:rsidR="00FB440F" w:rsidRPr="00FB440F" w:rsidRDefault="00FB440F" w:rsidP="00FB440F">
      <w:pPr>
        <w:pStyle w:val="code"/>
      </w:pPr>
      <w:r w:rsidRPr="00FB440F">
        <w:t xml:space="preserve">    "success": </w:t>
      </w:r>
      <w:r w:rsidRPr="00FB440F">
        <w:rPr>
          <w:b/>
          <w:bCs/>
        </w:rPr>
        <w:t>true</w:t>
      </w:r>
      <w:r w:rsidRPr="00FB440F">
        <w:t>,</w:t>
      </w:r>
    </w:p>
    <w:p w14:paraId="23263B4D" w14:textId="2F33BC2C" w:rsidR="00FB440F" w:rsidRPr="00FB440F" w:rsidRDefault="00FB440F" w:rsidP="00FB440F">
      <w:pPr>
        <w:pStyle w:val="code"/>
      </w:pPr>
      <w:r w:rsidRPr="00FB440F">
        <w:t xml:space="preserve">    "message": "Import 4 câu hỏi thành công từ ZIP với 3 </w:t>
      </w:r>
      <w:r w:rsidR="005F445B">
        <w:t>hình ảnh</w:t>
      </w:r>
      <w:r w:rsidRPr="00FB440F">
        <w:t xml:space="preserve"> files",</w:t>
      </w:r>
    </w:p>
    <w:p w14:paraId="0CBDACE7" w14:textId="77777777" w:rsidR="00FB440F" w:rsidRPr="00FB440F" w:rsidRDefault="00FB440F" w:rsidP="00FB440F">
      <w:pPr>
        <w:pStyle w:val="code"/>
      </w:pPr>
      <w:r w:rsidRPr="00FB440F">
        <w:t>    "data": {</w:t>
      </w:r>
    </w:p>
    <w:p w14:paraId="639EC8AC" w14:textId="77777777" w:rsidR="00FB440F" w:rsidRPr="00FB440F" w:rsidRDefault="00FB440F" w:rsidP="00FB440F">
      <w:pPr>
        <w:pStyle w:val="code"/>
      </w:pPr>
      <w:r w:rsidRPr="00FB440F">
        <w:t>        "totalImported": 4,</w:t>
      </w:r>
    </w:p>
    <w:p w14:paraId="5D855582" w14:textId="49CAF2C4" w:rsidR="00FB440F" w:rsidRPr="00FB440F" w:rsidRDefault="00FB440F" w:rsidP="00FB440F">
      <w:pPr>
        <w:pStyle w:val="code"/>
      </w:pPr>
      <w:r w:rsidRPr="00FB440F">
        <w:t>        "</w:t>
      </w:r>
      <w:r w:rsidR="002062E0">
        <w:t>totalMedia</w:t>
      </w:r>
      <w:r w:rsidRPr="00FB440F">
        <w:t>InZip": 9,</w:t>
      </w:r>
    </w:p>
    <w:p w14:paraId="5F2E5310" w14:textId="61D20F0D" w:rsidR="00FB440F" w:rsidRPr="00FB440F" w:rsidRDefault="00FB440F" w:rsidP="00FB440F">
      <w:pPr>
        <w:pStyle w:val="code"/>
      </w:pPr>
      <w:r w:rsidRPr="00FB440F">
        <w:t>        "</w:t>
      </w:r>
      <w:r w:rsidR="002062E0">
        <w:t>totalMedia</w:t>
      </w:r>
      <w:r w:rsidRPr="00FB440F">
        <w:t>Linked": 3,</w:t>
      </w:r>
    </w:p>
    <w:p w14:paraId="0F3569CD" w14:textId="075C4F65" w:rsidR="00FB440F" w:rsidRPr="00FB440F" w:rsidRDefault="00FB440F" w:rsidP="00FB440F">
      <w:pPr>
        <w:pStyle w:val="code"/>
      </w:pPr>
      <w:r w:rsidRPr="00FB440F">
        <w:t>        "</w:t>
      </w:r>
      <w:r w:rsidR="002062E0">
        <w:t>linkedMedia</w:t>
      </w:r>
      <w:r w:rsidRPr="00FB440F">
        <w:t>": [</w:t>
      </w:r>
    </w:p>
    <w:p w14:paraId="0F28A0E9" w14:textId="77777777" w:rsidR="00FB440F" w:rsidRPr="00FB440F" w:rsidRDefault="00FB440F" w:rsidP="00FB440F">
      <w:pPr>
        <w:pStyle w:val="code"/>
      </w:pPr>
      <w:r w:rsidRPr="00FB440F">
        <w:t>            {</w:t>
      </w:r>
    </w:p>
    <w:p w14:paraId="24B1D068" w14:textId="77777777" w:rsidR="00FB440F" w:rsidRPr="00FB440F" w:rsidRDefault="00FB440F" w:rsidP="00FB440F">
      <w:pPr>
        <w:pStyle w:val="code"/>
      </w:pPr>
      <w:r w:rsidRPr="00FB440F">
        <w:t>                "questionId": 454,</w:t>
      </w:r>
    </w:p>
    <w:p w14:paraId="5494DD61" w14:textId="77777777" w:rsidR="00FB440F" w:rsidRPr="00FB440F" w:rsidRDefault="00FB440F" w:rsidP="00FB440F">
      <w:pPr>
        <w:pStyle w:val="code"/>
      </w:pPr>
      <w:r w:rsidRPr="00FB440F">
        <w:t xml:space="preserve">                "answerId": </w:t>
      </w:r>
      <w:r w:rsidRPr="00FB440F">
        <w:rPr>
          <w:b/>
          <w:bCs/>
        </w:rPr>
        <w:t>null</w:t>
      </w:r>
      <w:r w:rsidRPr="00FB440F">
        <w:t>,</w:t>
      </w:r>
    </w:p>
    <w:p w14:paraId="6DFDA388" w14:textId="77D18E1B" w:rsidR="00FB440F" w:rsidRPr="00FB440F" w:rsidRDefault="00FB440F" w:rsidP="00FB440F">
      <w:pPr>
        <w:pStyle w:val="code"/>
      </w:pPr>
      <w:r w:rsidRPr="00FB440F">
        <w:t>                "</w:t>
      </w:r>
      <w:r w:rsidR="002062E0">
        <w:t>Media</w:t>
      </w:r>
      <w:r w:rsidRPr="00FB440F">
        <w:t>File": "question1.png",</w:t>
      </w:r>
    </w:p>
    <w:p w14:paraId="36779BAE" w14:textId="77777777" w:rsidR="00FB440F" w:rsidRPr="00FB440F" w:rsidRDefault="00FB440F" w:rsidP="00FB440F">
      <w:pPr>
        <w:pStyle w:val="code"/>
      </w:pPr>
      <w:r w:rsidRPr="00FB440F">
        <w:t>                "type": "question"</w:t>
      </w:r>
    </w:p>
    <w:p w14:paraId="259C450B" w14:textId="77777777" w:rsidR="00FB440F" w:rsidRPr="00FB440F" w:rsidRDefault="00FB440F" w:rsidP="00FB440F">
      <w:pPr>
        <w:pStyle w:val="code"/>
      </w:pPr>
      <w:r w:rsidRPr="00FB440F">
        <w:t>            },</w:t>
      </w:r>
    </w:p>
    <w:p w14:paraId="6AF00CEA" w14:textId="7CBB2EA6" w:rsidR="00FB440F" w:rsidRPr="00FB440F" w:rsidRDefault="00FB440F" w:rsidP="00FE28B5">
      <w:pPr>
        <w:pStyle w:val="code"/>
      </w:pPr>
      <w:r w:rsidRPr="00FB440F">
        <w:t xml:space="preserve">            </w:t>
      </w:r>
      <w:r w:rsidR="00FE28B5">
        <w:t>… // các bản ghi hình ảnh khác tương tự</w:t>
      </w:r>
    </w:p>
    <w:p w14:paraId="162C5BD4" w14:textId="77777777" w:rsidR="00FB440F" w:rsidRPr="00FB440F" w:rsidRDefault="00FB440F" w:rsidP="00FB440F">
      <w:pPr>
        <w:pStyle w:val="code"/>
      </w:pPr>
      <w:r w:rsidRPr="00FB440F">
        <w:t>        ],</w:t>
      </w:r>
    </w:p>
    <w:p w14:paraId="3ECBA05E" w14:textId="77777777" w:rsidR="00FB440F" w:rsidRPr="00FB440F" w:rsidRDefault="00FB440F" w:rsidP="00FB440F">
      <w:pPr>
        <w:pStyle w:val="code"/>
      </w:pPr>
      <w:r w:rsidRPr="00FB440F">
        <w:t>        "loMapping": {</w:t>
      </w:r>
    </w:p>
    <w:p w14:paraId="24D41383" w14:textId="77777777" w:rsidR="00FB440F" w:rsidRPr="00FB440F" w:rsidRDefault="00FB440F" w:rsidP="00FB440F">
      <w:pPr>
        <w:pStyle w:val="code"/>
      </w:pPr>
      <w:r w:rsidRPr="00FB440F">
        <w:t>            "KQHT1": 28,</w:t>
      </w:r>
    </w:p>
    <w:p w14:paraId="76FD4880" w14:textId="77777777" w:rsidR="00FB440F" w:rsidRPr="00FB440F" w:rsidRDefault="00FB440F" w:rsidP="00FB440F">
      <w:pPr>
        <w:pStyle w:val="code"/>
      </w:pPr>
      <w:r w:rsidRPr="00FB440F">
        <w:lastRenderedPageBreak/>
        <w:t>            "KQHT2": 29</w:t>
      </w:r>
    </w:p>
    <w:p w14:paraId="6DD35461" w14:textId="77777777" w:rsidR="00FB440F" w:rsidRPr="00FB440F" w:rsidRDefault="00FB440F" w:rsidP="00FB440F">
      <w:pPr>
        <w:pStyle w:val="code"/>
      </w:pPr>
      <w:r w:rsidRPr="00FB440F">
        <w:t>        }</w:t>
      </w:r>
    </w:p>
    <w:p w14:paraId="5F58ED12" w14:textId="77777777" w:rsidR="00FB440F" w:rsidRPr="00FB440F" w:rsidRDefault="00FB440F" w:rsidP="00FB440F">
      <w:pPr>
        <w:pStyle w:val="code"/>
      </w:pPr>
      <w:r w:rsidRPr="00FB440F">
        <w:t>    }</w:t>
      </w:r>
    </w:p>
    <w:p w14:paraId="718BB1AA" w14:textId="77777777" w:rsidR="00FB440F" w:rsidRPr="00FB440F" w:rsidRDefault="00FB440F" w:rsidP="00FB440F">
      <w:pPr>
        <w:pStyle w:val="code"/>
      </w:pPr>
      <w:r w:rsidRPr="00FB440F">
        <w:t>}</w:t>
      </w:r>
    </w:p>
    <w:p w14:paraId="2A4647DE" w14:textId="77777777" w:rsidR="002D3B62" w:rsidRPr="002D3B62" w:rsidRDefault="002D3B62" w:rsidP="002D3B62">
      <w:pPr>
        <w:pStyle w:val="Noidung"/>
        <w:rPr>
          <w:b/>
          <w:bCs/>
        </w:rPr>
      </w:pPr>
      <w:r w:rsidRPr="002D3B62">
        <w:rPr>
          <w:b/>
          <w:bCs/>
        </w:rPr>
        <w:t>Nhóm API Kiểm tra Thời gian thực:</w:t>
      </w:r>
    </w:p>
    <w:p w14:paraId="20BB5C9A" w14:textId="73DE2A40" w:rsidR="00FB440F" w:rsidRDefault="002D3B62" w:rsidP="00E1525E">
      <w:pPr>
        <w:pStyle w:val="Noidung"/>
      </w:pPr>
      <w:r w:rsidRPr="002D3B62">
        <w:t xml:space="preserve">Đây là nhóm chức năng phức tạp, kết hợp cả RESTful API và WebSocket. Để bắt đầu một phiên làm bài, sinh viên gọi API </w:t>
      </w:r>
      <w:r w:rsidRPr="00F66235">
        <w:rPr>
          <w:rStyle w:val="codeChar"/>
        </w:rPr>
        <w:t>POST /api/quizzes/{id}/join</w:t>
      </w:r>
      <w:r w:rsidRPr="002D3B62">
        <w:t>. Sau khi xác thực thành công, toàn bộ quá trình làm bài sẽ được điều phối qua các sự kiện Socket.IO như question-changed và submit-answer. Kết quả thực nghiệm cho thấy hệ thống có thể xử lý các tương tác này với độ trễ thấp, mang lại trải nghiệm làm bài mượt mà và tức thì.</w:t>
      </w:r>
    </w:p>
    <w:p w14:paraId="1D2057A7" w14:textId="3F4B1945" w:rsidR="00E1525E" w:rsidRPr="00FB440F" w:rsidRDefault="00E1525E" w:rsidP="00E1525E">
      <w:pPr>
        <w:pStyle w:val="Noidung"/>
      </w:pPr>
      <w:r>
        <w:t>Khi gọi endpoint với body là mã pin của bài kiểm tra do giảng viên cung cấp, sinh viên sẽ tham gia vào bài kiểm tra đó, dưới đây là cấu trúc khi thành công:</w:t>
      </w:r>
    </w:p>
    <w:p w14:paraId="067EC5B0" w14:textId="77777777" w:rsidR="00FB440F" w:rsidRPr="00FB440F" w:rsidRDefault="00FB440F" w:rsidP="00FB440F">
      <w:pPr>
        <w:pStyle w:val="code"/>
      </w:pPr>
      <w:r w:rsidRPr="00FB440F">
        <w:t>{</w:t>
      </w:r>
    </w:p>
    <w:p w14:paraId="48729ABF" w14:textId="77777777" w:rsidR="00FB440F" w:rsidRPr="00FB440F" w:rsidRDefault="00FB440F" w:rsidP="00FB440F">
      <w:pPr>
        <w:pStyle w:val="code"/>
      </w:pPr>
      <w:r w:rsidRPr="00FB440F">
        <w:t>    "message": "Tham gia bài kiểm tra thành công",</w:t>
      </w:r>
    </w:p>
    <w:p w14:paraId="6FA778DC" w14:textId="77777777" w:rsidR="00FB440F" w:rsidRPr="00FB440F" w:rsidRDefault="00FB440F" w:rsidP="00FB440F">
      <w:pPr>
        <w:pStyle w:val="code"/>
      </w:pPr>
      <w:r w:rsidRPr="00FB440F">
        <w:t>    "quiz": {</w:t>
      </w:r>
    </w:p>
    <w:p w14:paraId="06D48A35" w14:textId="77777777" w:rsidR="00FB440F" w:rsidRPr="00FB440F" w:rsidRDefault="00FB440F" w:rsidP="00FB440F">
      <w:pPr>
        <w:pStyle w:val="code"/>
      </w:pPr>
      <w:r w:rsidRPr="00FB440F">
        <w:t>        "quiz_id": 239,</w:t>
      </w:r>
    </w:p>
    <w:p w14:paraId="22C6D784" w14:textId="77777777" w:rsidR="00FB440F" w:rsidRPr="00FB440F" w:rsidRDefault="00FB440F" w:rsidP="00FB440F">
      <w:pPr>
        <w:pStyle w:val="code"/>
      </w:pPr>
      <w:r w:rsidRPr="00FB440F">
        <w:t>        "name": "test",</w:t>
      </w:r>
    </w:p>
    <w:p w14:paraId="4146A8A3" w14:textId="77777777" w:rsidR="00FB440F" w:rsidRPr="00FB440F" w:rsidRDefault="00FB440F" w:rsidP="00FB440F">
      <w:pPr>
        <w:pStyle w:val="code"/>
      </w:pPr>
      <w:r w:rsidRPr="00FB440F">
        <w:t>        "status": "pending",</w:t>
      </w:r>
    </w:p>
    <w:p w14:paraId="4EC04C35" w14:textId="77777777" w:rsidR="00FB440F" w:rsidRPr="00FB440F" w:rsidRDefault="00FB440F" w:rsidP="00FB440F">
      <w:pPr>
        <w:pStyle w:val="code"/>
      </w:pPr>
      <w:r w:rsidRPr="00FB440F">
        <w:t>        "current_question_index": 0,</w:t>
      </w:r>
    </w:p>
    <w:p w14:paraId="423862AC" w14:textId="77777777" w:rsidR="00FB440F" w:rsidRPr="00FB440F" w:rsidRDefault="00FB440F" w:rsidP="00FB440F">
      <w:pPr>
        <w:pStyle w:val="code"/>
      </w:pPr>
      <w:r w:rsidRPr="00FB440F">
        <w:t>        "total_questions": 2,</w:t>
      </w:r>
    </w:p>
    <w:p w14:paraId="082E3D06" w14:textId="77777777" w:rsidR="00FB440F" w:rsidRPr="00FB440F" w:rsidRDefault="00FB440F" w:rsidP="00FB440F">
      <w:pPr>
        <w:pStyle w:val="code"/>
      </w:pPr>
      <w:r w:rsidRPr="00FB440F">
        <w:t xml:space="preserve">        "start_time": </w:t>
      </w:r>
      <w:r w:rsidRPr="00FB440F">
        <w:rPr>
          <w:b/>
          <w:bCs/>
        </w:rPr>
        <w:t>null</w:t>
      </w:r>
      <w:r w:rsidRPr="00FB440F">
        <w:t>,</w:t>
      </w:r>
    </w:p>
    <w:p w14:paraId="70E7CF2A" w14:textId="77777777" w:rsidR="00FB440F" w:rsidRPr="00FB440F" w:rsidRDefault="00FB440F" w:rsidP="00FB440F">
      <w:pPr>
        <w:pStyle w:val="code"/>
      </w:pPr>
      <w:r w:rsidRPr="00FB440F">
        <w:t xml:space="preserve">        "end_time": </w:t>
      </w:r>
      <w:r w:rsidRPr="00FB440F">
        <w:rPr>
          <w:b/>
          <w:bCs/>
        </w:rPr>
        <w:t>null</w:t>
      </w:r>
    </w:p>
    <w:p w14:paraId="0803831C" w14:textId="77777777" w:rsidR="00FB440F" w:rsidRPr="00FB440F" w:rsidRDefault="00FB440F" w:rsidP="00FB440F">
      <w:pPr>
        <w:pStyle w:val="code"/>
      </w:pPr>
      <w:r w:rsidRPr="00FB440F">
        <w:t>    },</w:t>
      </w:r>
    </w:p>
    <w:p w14:paraId="09C97E99" w14:textId="77777777" w:rsidR="00FB440F" w:rsidRPr="00FB440F" w:rsidRDefault="00FB440F" w:rsidP="00FB440F">
      <w:pPr>
        <w:pStyle w:val="code"/>
      </w:pPr>
      <w:r w:rsidRPr="00FB440F">
        <w:t xml:space="preserve">    "progress": </w:t>
      </w:r>
      <w:r w:rsidRPr="00FB440F">
        <w:rPr>
          <w:b/>
          <w:bCs/>
        </w:rPr>
        <w:t>null</w:t>
      </w:r>
      <w:r w:rsidRPr="00FB440F">
        <w:t>,</w:t>
      </w:r>
    </w:p>
    <w:p w14:paraId="120A7A9E" w14:textId="77777777" w:rsidR="00FB440F" w:rsidRPr="00FB440F" w:rsidRDefault="00FB440F" w:rsidP="00FB440F">
      <w:pPr>
        <w:pStyle w:val="code"/>
      </w:pPr>
      <w:r w:rsidRPr="00FB440F">
        <w:t>    "session": {</w:t>
      </w:r>
    </w:p>
    <w:p w14:paraId="370EBA5E" w14:textId="77777777" w:rsidR="00FB440F" w:rsidRPr="00FB440F" w:rsidRDefault="00FB440F" w:rsidP="00FB440F">
      <w:pPr>
        <w:pStyle w:val="code"/>
      </w:pPr>
      <w:r w:rsidRPr="00FB440F">
        <w:t>        "session_id": "quiz_239_122_1764140709510",</w:t>
      </w:r>
    </w:p>
    <w:p w14:paraId="4B10801D" w14:textId="77777777" w:rsidR="00FB440F" w:rsidRPr="00FB440F" w:rsidRDefault="00FB440F" w:rsidP="00FB440F">
      <w:pPr>
        <w:pStyle w:val="code"/>
      </w:pPr>
      <w:r w:rsidRPr="00FB440F">
        <w:lastRenderedPageBreak/>
        <w:t>        "start_time": "2025-11-26T07:05:09.510Z",</w:t>
      </w:r>
    </w:p>
    <w:p w14:paraId="530FBBD0" w14:textId="77777777" w:rsidR="00FB440F" w:rsidRPr="00FB440F" w:rsidRDefault="00FB440F" w:rsidP="00FB440F">
      <w:pPr>
        <w:pStyle w:val="code"/>
      </w:pPr>
      <w:r w:rsidRPr="00FB440F">
        <w:t>        "end_time": "2025-11-26T07:35:09.510Z",</w:t>
      </w:r>
    </w:p>
    <w:p w14:paraId="1DA50E41" w14:textId="77777777" w:rsidR="00FB440F" w:rsidRPr="00FB440F" w:rsidRDefault="00FB440F" w:rsidP="00FB440F">
      <w:pPr>
        <w:pStyle w:val="code"/>
      </w:pPr>
      <w:r w:rsidRPr="00FB440F">
        <w:t>        "remaining_time": 1799995</w:t>
      </w:r>
    </w:p>
    <w:p w14:paraId="60209879" w14:textId="77777777" w:rsidR="00FB440F" w:rsidRPr="00FB440F" w:rsidRDefault="00FB440F" w:rsidP="00FB440F">
      <w:pPr>
        <w:pStyle w:val="code"/>
      </w:pPr>
      <w:r w:rsidRPr="00FB440F">
        <w:t>    }</w:t>
      </w:r>
    </w:p>
    <w:p w14:paraId="5D863106" w14:textId="77777777" w:rsidR="00FB440F" w:rsidRPr="00FB440F" w:rsidRDefault="00FB440F" w:rsidP="00FB440F">
      <w:pPr>
        <w:pStyle w:val="code"/>
      </w:pPr>
      <w:r w:rsidRPr="00FB440F">
        <w:t>}</w:t>
      </w:r>
    </w:p>
    <w:p w14:paraId="6C8288EB" w14:textId="77777777" w:rsidR="002D3B62" w:rsidRPr="002D3B62" w:rsidRDefault="002D3B62" w:rsidP="002D3B62">
      <w:pPr>
        <w:pStyle w:val="Noidung"/>
        <w:rPr>
          <w:b/>
          <w:bCs/>
        </w:rPr>
      </w:pPr>
      <w:r w:rsidRPr="002D3B62">
        <w:rPr>
          <w:b/>
          <w:bCs/>
        </w:rPr>
        <w:t>Nhóm API Gamification và Bảng xếp hạng:</w:t>
      </w:r>
    </w:p>
    <w:p w14:paraId="66CB9E73" w14:textId="1E0F7B14" w:rsidR="002D3B62" w:rsidRDefault="002D3B62" w:rsidP="002D3B62">
      <w:pPr>
        <w:pStyle w:val="Noidung"/>
      </w:pPr>
      <w:r w:rsidRPr="002D3B62">
        <w:t xml:space="preserve">Để tạo động lực cho người học, hệ thống cung cấp các API quản lý toàn bộ vòng đời gamification. Một trong những API được sử dụng thường xuyên nhất là </w:t>
      </w:r>
      <w:r w:rsidRPr="00F66235">
        <w:rPr>
          <w:rStyle w:val="codeChar"/>
        </w:rPr>
        <w:t>GET /api/gamification/leaderboard</w:t>
      </w:r>
      <w:r w:rsidRPr="002D3B62">
        <w:t xml:space="preserve">, cho phép truy xuất bảng xếp hạng theo nhiều tiêu chí (khóa học, toàn trường). Nhờ việc sử dụng Redis Sorted Set để lưu trữ và sắp xếp bảng xếp hạng, thời gian phản hồi của API này luôn được đảm bảo ở mức </w:t>
      </w:r>
      <w:r w:rsidR="00C9297E">
        <w:t xml:space="preserve">có độ </w:t>
      </w:r>
      <w:r w:rsidR="00A701DC">
        <w:t>trễ</w:t>
      </w:r>
      <w:r w:rsidR="00C9297E">
        <w:t xml:space="preserve"> thấp</w:t>
      </w:r>
      <w:r w:rsidRPr="002D3B62">
        <w:t>, ngay cả khi số lượng người dùng tăng cao.</w:t>
      </w:r>
    </w:p>
    <w:p w14:paraId="68773C7B" w14:textId="77777777" w:rsidR="00600AEE" w:rsidRPr="00600AEE" w:rsidRDefault="00600AEE" w:rsidP="00600AEE">
      <w:pPr>
        <w:pStyle w:val="code"/>
      </w:pPr>
      <w:r w:rsidRPr="00600AEE">
        <w:t>{</w:t>
      </w:r>
    </w:p>
    <w:p w14:paraId="41582B9A" w14:textId="77777777" w:rsidR="00600AEE" w:rsidRPr="00600AEE" w:rsidRDefault="00600AEE" w:rsidP="00600AEE">
      <w:pPr>
        <w:pStyle w:val="code"/>
      </w:pPr>
      <w:r w:rsidRPr="00600AEE">
        <w:t xml:space="preserve">    "success": </w:t>
      </w:r>
      <w:r w:rsidRPr="00600AEE">
        <w:rPr>
          <w:b/>
          <w:bCs/>
        </w:rPr>
        <w:t>true</w:t>
      </w:r>
      <w:r w:rsidRPr="00600AEE">
        <w:t>,</w:t>
      </w:r>
    </w:p>
    <w:p w14:paraId="6E8D8284" w14:textId="77777777" w:rsidR="00600AEE" w:rsidRPr="00600AEE" w:rsidRDefault="00600AEE" w:rsidP="00600AEE">
      <w:pPr>
        <w:pStyle w:val="code"/>
      </w:pPr>
      <w:r w:rsidRPr="00600AEE">
        <w:t>    "message": "Lấy bảng xếp hạng thành công",</w:t>
      </w:r>
    </w:p>
    <w:p w14:paraId="45D4FE69" w14:textId="77777777" w:rsidR="00600AEE" w:rsidRPr="00600AEE" w:rsidRDefault="00600AEE" w:rsidP="00600AEE">
      <w:pPr>
        <w:pStyle w:val="code"/>
      </w:pPr>
      <w:r w:rsidRPr="00600AEE">
        <w:t>    "data": {</w:t>
      </w:r>
    </w:p>
    <w:p w14:paraId="1730D0BF" w14:textId="77777777" w:rsidR="00600AEE" w:rsidRPr="00600AEE" w:rsidRDefault="00600AEE" w:rsidP="00600AEE">
      <w:pPr>
        <w:pStyle w:val="code"/>
      </w:pPr>
      <w:r w:rsidRPr="00600AEE">
        <w:t>        "leaderboard": [</w:t>
      </w:r>
    </w:p>
    <w:p w14:paraId="46C4F79E" w14:textId="77777777" w:rsidR="00600AEE" w:rsidRPr="00600AEE" w:rsidRDefault="00600AEE" w:rsidP="00600AEE">
      <w:pPr>
        <w:pStyle w:val="code"/>
      </w:pPr>
      <w:r w:rsidRPr="00600AEE">
        <w:t>            {</w:t>
      </w:r>
    </w:p>
    <w:p w14:paraId="0D5C4623" w14:textId="77777777" w:rsidR="00600AEE" w:rsidRPr="00600AEE" w:rsidRDefault="00600AEE" w:rsidP="00600AEE">
      <w:pPr>
        <w:pStyle w:val="code"/>
      </w:pPr>
      <w:r w:rsidRPr="00600AEE">
        <w:t>                "position": 1,</w:t>
      </w:r>
    </w:p>
    <w:p w14:paraId="27FB691C" w14:textId="77777777" w:rsidR="00600AEE" w:rsidRPr="00600AEE" w:rsidRDefault="00600AEE" w:rsidP="00600AEE">
      <w:pPr>
        <w:pStyle w:val="code"/>
      </w:pPr>
      <w:r w:rsidRPr="00600AEE">
        <w:t>                "user_id": 122,</w:t>
      </w:r>
    </w:p>
    <w:p w14:paraId="72FC1A14" w14:textId="77777777" w:rsidR="00600AEE" w:rsidRPr="00600AEE" w:rsidRDefault="00600AEE" w:rsidP="00600AEE">
      <w:pPr>
        <w:pStyle w:val="code"/>
      </w:pPr>
      <w:r w:rsidRPr="00600AEE">
        <w:t>                "name": "Thạch Nguyễn Quế Anh",</w:t>
      </w:r>
    </w:p>
    <w:p w14:paraId="4C817956" w14:textId="77777777" w:rsidR="00600AEE" w:rsidRPr="00600AEE" w:rsidRDefault="00600AEE" w:rsidP="00600AEE">
      <w:pPr>
        <w:pStyle w:val="code"/>
      </w:pPr>
      <w:r w:rsidRPr="00600AEE">
        <w:t>                "total_points": 4648,</w:t>
      </w:r>
    </w:p>
    <w:p w14:paraId="1E18ACB0" w14:textId="77777777" w:rsidR="00600AEE" w:rsidRPr="00600AEE" w:rsidRDefault="00600AEE" w:rsidP="00600AEE">
      <w:pPr>
        <w:pStyle w:val="code"/>
      </w:pPr>
      <w:r w:rsidRPr="00600AEE">
        <w:t>                "current_level": 33,</w:t>
      </w:r>
    </w:p>
    <w:p w14:paraId="57BF3EB3" w14:textId="7EFB4933" w:rsidR="00600AEE" w:rsidRPr="00600AEE" w:rsidRDefault="00600AEE" w:rsidP="00FE28B5">
      <w:pPr>
        <w:pStyle w:val="code"/>
      </w:pPr>
      <w:r w:rsidRPr="00600AEE">
        <w:t xml:space="preserve">                </w:t>
      </w:r>
      <w:r w:rsidR="00FE28B5">
        <w:t>… // các chỉ số phụ khác</w:t>
      </w:r>
    </w:p>
    <w:p w14:paraId="5ED53C02" w14:textId="77777777" w:rsidR="00600AEE" w:rsidRPr="00600AEE" w:rsidRDefault="00600AEE" w:rsidP="00600AEE">
      <w:pPr>
        <w:pStyle w:val="code"/>
      </w:pPr>
      <w:r w:rsidRPr="00600AEE">
        <w:t>                },</w:t>
      </w:r>
    </w:p>
    <w:p w14:paraId="356BF08B" w14:textId="77777777" w:rsidR="00600AEE" w:rsidRPr="00600AEE" w:rsidRDefault="00600AEE" w:rsidP="00600AEE">
      <w:pPr>
        <w:pStyle w:val="code"/>
      </w:pPr>
      <w:r w:rsidRPr="00600AEE">
        <w:t>                "avatar_url": "/avatar-animal-pack/duck.png"</w:t>
      </w:r>
    </w:p>
    <w:p w14:paraId="08F7D9D8" w14:textId="77777777" w:rsidR="00600AEE" w:rsidRPr="00600AEE" w:rsidRDefault="00600AEE" w:rsidP="00600AEE">
      <w:pPr>
        <w:pStyle w:val="code"/>
      </w:pPr>
      <w:r w:rsidRPr="00600AEE">
        <w:lastRenderedPageBreak/>
        <w:t>            },</w:t>
      </w:r>
    </w:p>
    <w:p w14:paraId="419E9BF4" w14:textId="5B6EA533" w:rsidR="00600AEE" w:rsidRPr="00600AEE" w:rsidRDefault="00600AEE" w:rsidP="00FE28B5">
      <w:pPr>
        <w:pStyle w:val="code"/>
      </w:pPr>
      <w:r w:rsidRPr="00600AEE">
        <w:t xml:space="preserve">            </w:t>
      </w:r>
      <w:r w:rsidR="00FE28B5">
        <w:t>… // Danh sách các người dùng tiếp theo</w:t>
      </w:r>
    </w:p>
    <w:p w14:paraId="7CD1AE50" w14:textId="46E0051A" w:rsidR="00600AEE" w:rsidRPr="00600AEE" w:rsidRDefault="00600AEE" w:rsidP="00600AEE">
      <w:pPr>
        <w:pStyle w:val="code"/>
      </w:pPr>
      <w:r w:rsidRPr="00600AEE">
        <w:t>        }</w:t>
      </w:r>
    </w:p>
    <w:p w14:paraId="093ED6A2" w14:textId="62DF3B3C" w:rsidR="002D3B62" w:rsidRDefault="002D3B62" w:rsidP="001352C4">
      <w:pPr>
        <w:pStyle w:val="Noidung"/>
      </w:pPr>
      <w:r w:rsidRPr="002D3B62">
        <w:t>Hệ thống cũng đã đáp ứng tốt các yêu cầu phi chức năng quan trọng</w:t>
      </w:r>
      <w:r w:rsidR="001352C4">
        <w:t xml:space="preserve"> như </w:t>
      </w:r>
      <w:r w:rsidRPr="001352C4">
        <w:t xml:space="preserve">Bảo </w:t>
      </w:r>
      <w:r w:rsidR="001352C4">
        <w:t>mật, t</w:t>
      </w:r>
      <w:r w:rsidRPr="002D3B62">
        <w:t>oàn bộ hệ thống API được bảo vệ bởi cơ chế xác thực JWT và phân quyền RBAC. Mật khẩu người dùng được băm an toàn bằng bcrypt. Các biện pháp chống SQL Injection được đảm bảo bởi việc sử dụng Sequelize ORM.</w:t>
      </w:r>
      <w:r w:rsidR="001352C4">
        <w:t xml:space="preserve"> </w:t>
      </w:r>
      <w:r w:rsidRPr="001352C4">
        <w:t>Hiệu năng</w:t>
      </w:r>
      <w:r w:rsidR="001352C4" w:rsidRPr="001352C4">
        <w:t xml:space="preserve"> v</w:t>
      </w:r>
      <w:r w:rsidRPr="001352C4">
        <w:t xml:space="preserve">iệc áp dụng Redis </w:t>
      </w:r>
      <w:r w:rsidR="001352C4" w:rsidRPr="001352C4">
        <w:t>làm bộ đệm</w:t>
      </w:r>
      <w:r w:rsidRPr="001352C4">
        <w:t xml:space="preserve"> và tối ưu hóa các truy vấn CSDL đã giúp các API quan trọng có thời gian phản hồi nhanh. Quá trình kiểm thử cho thấy hệ thống có thể đáp ứng tốt trong quy mô </w:t>
      </w:r>
      <w:r w:rsidR="001352C4" w:rsidRPr="001352C4">
        <w:t>nhiều</w:t>
      </w:r>
      <w:r w:rsidRPr="001352C4">
        <w:t xml:space="preserve"> người dùng đồng thời.</w:t>
      </w:r>
      <w:r w:rsidR="001352C4" w:rsidRPr="001352C4">
        <w:t xml:space="preserve"> </w:t>
      </w:r>
      <w:r w:rsidRPr="001352C4">
        <w:t>Khả năng mở rộng</w:t>
      </w:r>
      <w:r w:rsidR="001352C4" w:rsidRPr="001352C4">
        <w:t xml:space="preserve"> k</w:t>
      </w:r>
      <w:r w:rsidRPr="001352C4">
        <w:t xml:space="preserve">iến trúc container hóa với Docker và Docker Compose cho phép hệ thống có thể </w:t>
      </w:r>
      <w:r w:rsidR="00472BA0" w:rsidRPr="00472BA0">
        <w:t>dễ dàng đóng gói và triển khai, tạo tiền đề để chuyển đổi sang các nền tảng điều phối container như Kubernetes khi cần mở rộng quy mô lớn</w:t>
      </w:r>
      <w:r w:rsidR="00472BA0">
        <w:t xml:space="preserve"> </w:t>
      </w:r>
      <w:r w:rsidRPr="002D3B62">
        <w:t>đáp ứng lưu lượng truy cập tăng cao trong tương lai.</w:t>
      </w:r>
    </w:p>
    <w:p w14:paraId="19315F25" w14:textId="21A40EF8" w:rsidR="00BC5BE8" w:rsidRDefault="002D3B62" w:rsidP="002D3B62">
      <w:pPr>
        <w:pStyle w:val="Noidung"/>
      </w:pPr>
      <w:r w:rsidRPr="002D3B62">
        <w:t xml:space="preserve">Chương 4 đã trình bày và minh họa một cách chi tiết các kết quả nghiên cứu thực nghiệm của đề tài. Hệ thống backend đã được xây dựng hoàn chỉnh với một cơ sở dữ liệu có cấu trúc logic gồm </w:t>
      </w:r>
      <w:r w:rsidR="005977B2">
        <w:t>nhiều</w:t>
      </w:r>
      <w:r w:rsidRPr="002D3B62">
        <w:t xml:space="preserve"> bảng và một hệ thống API phong phú. Các chức năng cốt lõi, từ quản lý học thuật, kiểm tra thời gian thực cho đến gamification, đã được chứng minh là hoạt động ổn định và hiệu quả thông qua các ví dụ minh họa cụ thể. Các kết quả này không chỉ đáp ứng đầy đủ các mục tiêu chức năng và phi chức năng đã đề ra ban đầu mà còn tạo ra một nền tảng vững chắc, sẵn sàng cho việc đưa vào triển khai và phát triển các tính năng nâng cao trong tương lai.</w:t>
      </w:r>
    </w:p>
    <w:p w14:paraId="13043383" w14:textId="2A35DC03" w:rsidR="00FF1116" w:rsidRDefault="00FF1116" w:rsidP="00FF1116">
      <w:pPr>
        <w:pStyle w:val="Heading2"/>
        <w:rPr>
          <w:lang w:val="vi-VN"/>
        </w:rPr>
      </w:pPr>
      <w:bookmarkStart w:id="110" w:name="_Toc217411490"/>
      <w:r>
        <w:rPr>
          <w:lang w:val="vi-VN"/>
        </w:rPr>
        <w:t>Đánh giá hiệu năng hệ thống</w:t>
      </w:r>
      <w:bookmarkEnd w:id="110"/>
    </w:p>
    <w:p w14:paraId="77DFA16E" w14:textId="5B06F17A" w:rsidR="00CE3C52" w:rsidRDefault="00CE3C52" w:rsidP="00CE3C52">
      <w:pPr>
        <w:pStyle w:val="Noidung"/>
      </w:pPr>
      <w:r w:rsidRPr="00CE3C52">
        <w:t>Để đảm bảo hệ thống không chỉ vận hành đúng về mặt chức năng mà còn đáp ứng được các yêu cầu khắt khe về tốc độ và độ ổn định trong môi trường thực tế, quá trình kiểm thử hiệu năng đã được thực hiện bằng công cụ Postman Performance Runner. Thay vì kiểm thử dàn trải, nhóm nghiên cứu tập trung vào chiến lược kiểm thử cô lập (Isolation Testing) đối với hai "nút thắt" quan trọng nhất của hệ thống: khả năng phản hồi thời gian thực khi sinh viên tham gia thi và khả năng chịu tải khi xử lý dữ liệu nhập liệu phức tạp từ giảng viên.</w:t>
      </w:r>
    </w:p>
    <w:p w14:paraId="6B074663" w14:textId="32EA9AD6" w:rsidR="00CE3C52" w:rsidRPr="00CE3C52" w:rsidRDefault="00CE3C52" w:rsidP="00CE3C52">
      <w:pPr>
        <w:pStyle w:val="Heading3"/>
      </w:pPr>
      <w:bookmarkStart w:id="111" w:name="_Toc217411491"/>
      <w:r w:rsidRPr="00CE3C52">
        <w:lastRenderedPageBreak/>
        <w:t>Kiểm thử khả năng chịu tải với tác vụ thời gian thực</w:t>
      </w:r>
      <w:bookmarkEnd w:id="111"/>
    </w:p>
    <w:p w14:paraId="1B756D69" w14:textId="6665CF73" w:rsidR="00CE3C52" w:rsidRPr="00CE3C52" w:rsidRDefault="00CE3C52" w:rsidP="00711C54">
      <w:pPr>
        <w:pStyle w:val="Noidung"/>
      </w:pPr>
      <w:r w:rsidRPr="00CE3C52">
        <w:t>Kịch bản đầu tiên mô phỏng tình huống có mật độ truy cập cao nhất trong thực tế: thời điểm bắt đầu một bài kiểm tra khi hàng loạt sinh viên cùng lúc gửi yêu cầu tham gia phòng thi. Hệ thống được thiết lập để chịu tải từ 50 người dùng ảo truy cập đồng thời vào API tham gia bài kiểm tra (</w:t>
      </w:r>
      <w:r w:rsidRPr="009F5C47">
        <w:rPr>
          <w:rFonts w:ascii="Courier New" w:hAnsi="Courier New" w:cs="Courier New"/>
        </w:rPr>
        <w:t>POST /api/quizzes/{id}/join</w:t>
      </w:r>
      <w:r w:rsidRPr="00CE3C52">
        <w:t>) trong khoảng thời gian 2 phút với thời gian tăng tải (ramp-up) là 30 giây.</w:t>
      </w:r>
    </w:p>
    <w:p w14:paraId="656E2563" w14:textId="0A732B37" w:rsidR="00CE3C52" w:rsidRDefault="00CE3C52" w:rsidP="00CE3C52">
      <w:pPr>
        <w:pStyle w:val="Noidung"/>
      </w:pPr>
      <w:r w:rsidRPr="00CE3C52">
        <w:t xml:space="preserve">Kết quả thực nghiệm cho thấy kiến trúc sử dụng Node.js kết hợp với Redis Cache đã phát huy hiệu quả </w:t>
      </w:r>
      <w:r w:rsidR="00303D24">
        <w:t>rất tốt</w:t>
      </w:r>
      <w:r w:rsidR="00711C54">
        <w:tab/>
      </w:r>
      <w:r w:rsidRPr="00CE3C52">
        <w:t>. Hệ thống đã xử lý thành công tổng cộng 3.891 yêu cầu với tốc độ xử lý trung bình đạt 30,77 yêu cầu/giây. Đáng chú ý, thời gian phản hồi trung bình (Average Response Time) được duy trì ở mức rất thấp là 67 mili-giây (ms). Ngay cả đối với nhóm 1% các yêu cầu chậm nhất (99th percentile), độ trễ vẫn nằm trong ngưỡng chấp nhận được là 179 ms. Quan trọng nhất, tỷ lệ lỗi (Error Rate) là 0.00%, khẳng định hệ thống hoàn toàn đảm bảo trải nghiệm mượt mà, không gián đoạn cho lớp học quy mô trung bình đến lớn ngay cả trong những khoảnh khắc cao điểm.</w:t>
      </w:r>
    </w:p>
    <w:p w14:paraId="02AEBDEF" w14:textId="77777777" w:rsidR="00CE3C52" w:rsidRDefault="00CE3C52" w:rsidP="00CE3C52">
      <w:pPr>
        <w:pStyle w:val="noidungbang"/>
        <w:keepNext/>
        <w:jc w:val="center"/>
      </w:pPr>
      <w:r w:rsidRPr="002E5E7B">
        <w:rPr>
          <w:noProof/>
        </w:rPr>
        <w:drawing>
          <wp:inline distT="0" distB="0" distL="0" distR="0" wp14:anchorId="7266D3B2" wp14:editId="4F482C19">
            <wp:extent cx="4977523" cy="4724400"/>
            <wp:effectExtent l="0" t="0" r="0" b="0"/>
            <wp:docPr id="471801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801452" name=""/>
                    <pic:cNvPicPr/>
                  </pic:nvPicPr>
                  <pic:blipFill>
                    <a:blip r:embed="rId34"/>
                    <a:stretch>
                      <a:fillRect/>
                    </a:stretch>
                  </pic:blipFill>
                  <pic:spPr>
                    <a:xfrm>
                      <a:off x="0" y="0"/>
                      <a:ext cx="4995943" cy="4741884"/>
                    </a:xfrm>
                    <a:prstGeom prst="rect">
                      <a:avLst/>
                    </a:prstGeom>
                  </pic:spPr>
                </pic:pic>
              </a:graphicData>
            </a:graphic>
          </wp:inline>
        </w:drawing>
      </w:r>
    </w:p>
    <w:p w14:paraId="04B91F4B" w14:textId="5AD519ED" w:rsidR="00CE3C52" w:rsidRPr="00CE3C52" w:rsidRDefault="00CE3C52" w:rsidP="00CE3C52">
      <w:pPr>
        <w:pStyle w:val="Caption"/>
        <w:rPr>
          <w:lang w:val="vi-VN"/>
        </w:rPr>
      </w:pPr>
      <w:bookmarkStart w:id="112" w:name="_Toc217411515"/>
      <w:r>
        <w:t xml:space="preserve">Hình </w:t>
      </w:r>
      <w:r w:rsidR="00AC47E9">
        <w:fldChar w:fldCharType="begin"/>
      </w:r>
      <w:r w:rsidR="00AC47E9">
        <w:instrText xml:space="preserve"> STYLEREF 1 \s </w:instrText>
      </w:r>
      <w:r w:rsidR="00AC47E9">
        <w:fldChar w:fldCharType="separate"/>
      </w:r>
      <w:r w:rsidR="00AC47E9">
        <w:rPr>
          <w:noProof/>
        </w:rPr>
        <w:t>4</w:t>
      </w:r>
      <w:r w:rsidR="00AC47E9">
        <w:fldChar w:fldCharType="end"/>
      </w:r>
      <w:r w:rsidR="00AC47E9">
        <w:t>.</w:t>
      </w:r>
      <w:r w:rsidR="00AC47E9">
        <w:fldChar w:fldCharType="begin"/>
      </w:r>
      <w:r w:rsidR="00AC47E9">
        <w:instrText xml:space="preserve"> SEQ Hình \* ARABIC \s 1 </w:instrText>
      </w:r>
      <w:r w:rsidR="00AC47E9">
        <w:fldChar w:fldCharType="separate"/>
      </w:r>
      <w:r w:rsidR="00AC47E9">
        <w:rPr>
          <w:noProof/>
        </w:rPr>
        <w:t>1</w:t>
      </w:r>
      <w:r w:rsidR="00AC47E9">
        <w:fldChar w:fldCharType="end"/>
      </w:r>
      <w:r>
        <w:rPr>
          <w:lang w:val="vi-VN"/>
        </w:rPr>
        <w:t xml:space="preserve"> Kết quả kiểm thử khả năng chịu tải thời gian thực</w:t>
      </w:r>
      <w:bookmarkEnd w:id="112"/>
    </w:p>
    <w:p w14:paraId="2F81D24C" w14:textId="77777777" w:rsidR="009F5C47" w:rsidRPr="009F5C47" w:rsidRDefault="009F5C47" w:rsidP="009F5C47">
      <w:pPr>
        <w:pStyle w:val="Heading3"/>
      </w:pPr>
      <w:bookmarkStart w:id="113" w:name="_Toc217411492"/>
      <w:r w:rsidRPr="009F5C47">
        <w:lastRenderedPageBreak/>
        <w:t>Kiểm thử độ ổn định với tác vụ xử lý dữ liệu nặng</w:t>
      </w:r>
      <w:bookmarkEnd w:id="113"/>
    </w:p>
    <w:p w14:paraId="5B402751" w14:textId="0A58EAD0" w:rsidR="009F5C47" w:rsidRDefault="009F5C47" w:rsidP="009F5C47">
      <w:pPr>
        <w:pStyle w:val="Noidung"/>
        <w:rPr>
          <w:sz w:val="24"/>
          <w:lang w:eastAsia="vi-VN"/>
        </w:rPr>
      </w:pPr>
      <w:r>
        <w:t>Kịch bản thứ hai tập trung đánh giá sức bền của hệ thống đối với các tác vụ tiêu tốn nhiều tài nguyên CPU và I/O. Chức năng được lựa chọn kiểm thử là nhập câu hỏi hàng loạt từ file ZIP (</w:t>
      </w:r>
      <w:r w:rsidRPr="00AC47E9">
        <w:rPr>
          <w:rStyle w:val="codeChar"/>
        </w:rPr>
        <w:t>POST /api/questions/import-from-zip</w:t>
      </w:r>
      <w:r>
        <w:t>), bao gồm các quy trình phức tạp</w:t>
      </w:r>
      <w:r w:rsidR="00457EE1">
        <w:t xml:space="preserve"> gồm</w:t>
      </w:r>
      <w:r>
        <w:t xml:space="preserve"> giải nén file, đọc dữ liệu Excel, xử lý hình ảnh và thực hiện giao tác cơ sở dữ liệu. Kịch bản này giả lập 20 giảng viên thực hiện tải file cùng lúc, một cường độ áp lực cao so với nhu cầu sử dụng thông thường tại các trường học.</w:t>
      </w:r>
    </w:p>
    <w:p w14:paraId="4731245E" w14:textId="44948065" w:rsidR="009F5C47" w:rsidRDefault="009F5C47" w:rsidP="009F5C47">
      <w:pPr>
        <w:pStyle w:val="Noidung"/>
      </w:pPr>
      <w:r>
        <w:t xml:space="preserve">Dữ liệu thu được cho thấy khả năng xử lý giao dịch mạnh mẽ của backend. </w:t>
      </w:r>
      <w:r>
        <w:rPr>
          <w:rStyle w:val="citation-182"/>
        </w:rPr>
        <w:t xml:space="preserve">Mặc dù phải thực hiện chuỗi tác vụ nặng, thời gian phản hồi trung bình vẫn đạt con số ấn tượng là 285 ms </w:t>
      </w:r>
      <w:r>
        <w:rPr>
          <w:rStyle w:val="citation-181"/>
        </w:rPr>
        <w:t>, với khả năng xử lý khoảng 10,26 yêu cầu/giây</w:t>
      </w:r>
      <w:r>
        <w:t xml:space="preserve">. </w:t>
      </w:r>
      <w:r>
        <w:rPr>
          <w:rStyle w:val="citation-180"/>
        </w:rPr>
        <w:t>Trong suốt quá trình kiểm thử với 1.315 yêu cầu gửi đi, không có bất kỳ yêu cầu nào bị thất bại, tỷ lệ lỗi duy trì tuyệt đối ở mức 0.00%</w:t>
      </w:r>
      <w:r>
        <w:t>. Điều này chứng minh cơ chế quản lý giao dịch và xử lý file của hệ thống hoạt động chính xác, đảm bảo tính toàn vẹn dữ liệu ngay cả khi hệ thống đang chịu tải trọng lớn từ nhiều nguồn nhập liệu khác nhau.</w:t>
      </w:r>
    </w:p>
    <w:p w14:paraId="60CA37DC" w14:textId="77777777" w:rsidR="00AC47E9" w:rsidRDefault="009F5C47" w:rsidP="00AC47E9">
      <w:pPr>
        <w:pStyle w:val="noidungbang"/>
        <w:keepNext/>
        <w:jc w:val="center"/>
      </w:pPr>
      <w:r>
        <w:rPr>
          <w:noProof/>
        </w:rPr>
        <w:drawing>
          <wp:inline distT="0" distB="0" distL="0" distR="0" wp14:anchorId="0120836F" wp14:editId="1B6BC158">
            <wp:extent cx="4928593" cy="4739640"/>
            <wp:effectExtent l="0" t="0" r="5715" b="3810"/>
            <wp:docPr id="18090076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41959" cy="4752494"/>
                    </a:xfrm>
                    <a:prstGeom prst="rect">
                      <a:avLst/>
                    </a:prstGeom>
                    <a:noFill/>
                  </pic:spPr>
                </pic:pic>
              </a:graphicData>
            </a:graphic>
          </wp:inline>
        </w:drawing>
      </w:r>
    </w:p>
    <w:p w14:paraId="03D8F31F" w14:textId="200E87AE" w:rsidR="002D3B62" w:rsidRPr="00692881" w:rsidRDefault="00AC47E9" w:rsidP="00692881">
      <w:pPr>
        <w:pStyle w:val="Caption"/>
        <w:rPr>
          <w:lang w:val="vi-VN"/>
        </w:rPr>
      </w:pPr>
      <w:bookmarkStart w:id="114" w:name="_Toc217411516"/>
      <w:r>
        <w:t xml:space="preserve">Hình </w:t>
      </w:r>
      <w:r>
        <w:fldChar w:fldCharType="begin"/>
      </w:r>
      <w:r>
        <w:instrText xml:space="preserve"> STYLEREF 1 \s </w:instrText>
      </w:r>
      <w:r>
        <w:fldChar w:fldCharType="separate"/>
      </w:r>
      <w:r>
        <w:rPr>
          <w:noProof/>
        </w:rPr>
        <w:t>4</w:t>
      </w:r>
      <w:r>
        <w:fldChar w:fldCharType="end"/>
      </w:r>
      <w:r>
        <w:t>.</w:t>
      </w:r>
      <w:r>
        <w:fldChar w:fldCharType="begin"/>
      </w:r>
      <w:r>
        <w:instrText xml:space="preserve"> SEQ Hình \* ARABIC \s 1 </w:instrText>
      </w:r>
      <w:r>
        <w:fldChar w:fldCharType="separate"/>
      </w:r>
      <w:r>
        <w:rPr>
          <w:noProof/>
        </w:rPr>
        <w:t>2</w:t>
      </w:r>
      <w:r>
        <w:fldChar w:fldCharType="end"/>
      </w:r>
      <w:r>
        <w:rPr>
          <w:lang w:val="vi-VN"/>
        </w:rPr>
        <w:t xml:space="preserve"> Kết quả kiểm thử ổn định với tác vụ xử lý dữ liệu nặng</w:t>
      </w:r>
      <w:bookmarkEnd w:id="114"/>
    </w:p>
    <w:p w14:paraId="1AA930C5" w14:textId="18D6F062" w:rsidR="002D3B62" w:rsidRDefault="00720AD1" w:rsidP="00A73ADC">
      <w:pPr>
        <w:pStyle w:val="Heading1"/>
        <w:rPr>
          <w:lang w:val="vi-VN"/>
        </w:rPr>
      </w:pPr>
      <w:bookmarkStart w:id="115" w:name="_Toc217411493"/>
      <w:r>
        <w:rPr>
          <w:caps w:val="0"/>
        </w:rPr>
        <w:lastRenderedPageBreak/>
        <w:t>KẾT QUẢ VÀ HƯỚNG PHÁT TRIỂN</w:t>
      </w:r>
      <w:bookmarkEnd w:id="115"/>
    </w:p>
    <w:p w14:paraId="48D1A17E" w14:textId="04C5CC10" w:rsidR="00A73ADC" w:rsidRPr="00A73ADC" w:rsidRDefault="00A73ADC" w:rsidP="00A73ADC">
      <w:pPr>
        <w:pStyle w:val="Heading2"/>
      </w:pPr>
      <w:bookmarkStart w:id="116" w:name="_Toc217411494"/>
      <w:r>
        <w:rPr>
          <w:lang w:val="vi-VN"/>
        </w:rPr>
        <w:t>Giới thiệu chung</w:t>
      </w:r>
      <w:bookmarkEnd w:id="116"/>
    </w:p>
    <w:p w14:paraId="6F6DE287" w14:textId="2C9010C2" w:rsidR="00552791" w:rsidRDefault="00A73ADC" w:rsidP="00A73ADC">
      <w:pPr>
        <w:pStyle w:val="Noidung"/>
        <w:rPr>
          <w:rFonts w:eastAsia="SimSun"/>
        </w:rPr>
      </w:pPr>
      <w:r w:rsidRPr="00A73ADC">
        <w:rPr>
          <w:rFonts w:eastAsia="SimSun"/>
        </w:rPr>
        <w:t xml:space="preserve">Chương 5 là chương cuối cùng của báo cáo, có nhiệm vụ tổng kết lại toàn bộ quá trình nghiên cứu và </w:t>
      </w:r>
      <w:r w:rsidR="00A616DA">
        <w:rPr>
          <w:bCs/>
          <w:szCs w:val="26"/>
        </w:rPr>
        <w:t>xây dựng hệ thống Backend cho nền tảng học tập trực tuyến có tích hợp yếu tố trò chơi</w:t>
      </w:r>
      <w:r w:rsidRPr="00A73ADC">
        <w:rPr>
          <w:rFonts w:eastAsia="SimSun"/>
        </w:rPr>
        <w:t>. Nội dung của chương sẽ tóm tắt các kết quả chính đã đạt được, từ đó rút ra những kết luận quan trọng về những đóng góp của đề tài cả về mặt học thuật lẫn thực tiễn. Đồng thời, chương cũng sẽ nhìn nhận một cách khách quan những hạn chế còn tồn tại và dựa trên đó đề xuất các hướng phát triển, nâng cấp tiềm năng trong tương lai, nhằm mở ra một tầm nhìn dài hạn cho dự án.</w:t>
      </w:r>
    </w:p>
    <w:p w14:paraId="349E7AC4" w14:textId="0DFCDA68" w:rsidR="00A73ADC" w:rsidRDefault="00A73ADC" w:rsidP="00A73ADC">
      <w:pPr>
        <w:pStyle w:val="Heading2"/>
        <w:rPr>
          <w:rFonts w:eastAsia="SimSun"/>
          <w:lang w:val="vi-VN"/>
        </w:rPr>
      </w:pPr>
      <w:bookmarkStart w:id="117" w:name="_Toc217411495"/>
      <w:r>
        <w:rPr>
          <w:rFonts w:eastAsia="SimSun"/>
          <w:lang w:val="vi-VN"/>
        </w:rPr>
        <w:t>Kết luận</w:t>
      </w:r>
      <w:bookmarkEnd w:id="117"/>
    </w:p>
    <w:p w14:paraId="7FC185E1" w14:textId="77777777" w:rsidR="00A73ADC" w:rsidRPr="00A73ADC" w:rsidRDefault="00A73ADC" w:rsidP="00A73ADC">
      <w:pPr>
        <w:pStyle w:val="Noidung"/>
        <w:rPr>
          <w:rFonts w:eastAsia="SimSun"/>
        </w:rPr>
      </w:pPr>
      <w:r w:rsidRPr="00A73ADC">
        <w:rPr>
          <w:rFonts w:eastAsia="SimSun"/>
        </w:rPr>
        <w:t>Sau 4 tuần tập trung nghiên cứu và phát triển, đề tài đã hoàn thành các mục tiêu đề ra, xây dựng thành công một hệ thống backend vững chắc và giàu tính năng, sẵn sàng làm nền tảng cho một ứng dụng học tập trực tuyến hiện đại.</w:t>
      </w:r>
    </w:p>
    <w:p w14:paraId="3E3A0AAA" w14:textId="65BD45DA" w:rsidR="00A73ADC" w:rsidRPr="00A73ADC" w:rsidRDefault="00A73ADC" w:rsidP="00A73ADC">
      <w:pPr>
        <w:pStyle w:val="Noidung"/>
        <w:rPr>
          <w:rFonts w:eastAsia="SimSun"/>
        </w:rPr>
      </w:pPr>
      <w:r w:rsidRPr="00A73ADC">
        <w:rPr>
          <w:rFonts w:eastAsia="SimSun"/>
        </w:rPr>
        <w:t>Đề tài đã xây dựng thành công một hệ thống backend hoàn chỉnh cho nền tảng học tập</w:t>
      </w:r>
      <w:r w:rsidR="005F445B">
        <w:rPr>
          <w:rFonts w:eastAsia="SimSun"/>
        </w:rPr>
        <w:t xml:space="preserve"> trực tuyến</w:t>
      </w:r>
      <w:r w:rsidRPr="00A73ADC">
        <w:rPr>
          <w:rFonts w:eastAsia="SimSun"/>
        </w:rPr>
        <w:t>. Các kết quả chính đạt được bao gồm ba thành phần cốt lõi sau:</w:t>
      </w:r>
    </w:p>
    <w:p w14:paraId="53B7F466" w14:textId="0EA4A63A" w:rsidR="00A73ADC" w:rsidRPr="00A73ADC" w:rsidRDefault="00A73ADC" w:rsidP="00A73ADC">
      <w:pPr>
        <w:pStyle w:val="Noidung"/>
        <w:rPr>
          <w:rFonts w:eastAsia="SimSun"/>
        </w:rPr>
      </w:pPr>
      <w:r w:rsidRPr="00A73ADC">
        <w:rPr>
          <w:rFonts w:eastAsia="SimSun"/>
          <w:b/>
          <w:bCs/>
        </w:rPr>
        <w:t>Một mô hình cơ sở dữ liệu quan hệ toàn diện:</w:t>
      </w:r>
      <w:r w:rsidRPr="00A73ADC">
        <w:rPr>
          <w:rFonts w:eastAsia="SimSun"/>
        </w:rPr>
        <w:t> Hệ thống đã triển khai thành công một lược đồ cơ sở dữ liệu trên nền tảng PostgreSQL, được thiết kế để quản lý chi tiết và hiệu quả toàn bộ các nghiệp vụ phức tạp của giáo dục đại học, từ quản lý chương trình đào tạo theo chuẩn đầu ra, ngân hàng câu hỏi, cho đến một hệ sinh thái trò chơi hóa phong phú.</w:t>
      </w:r>
    </w:p>
    <w:p w14:paraId="5327C252" w14:textId="43338D70" w:rsidR="00A73ADC" w:rsidRPr="00A73ADC" w:rsidRDefault="00A73ADC" w:rsidP="00A73ADC">
      <w:pPr>
        <w:pStyle w:val="Noidung"/>
        <w:rPr>
          <w:rFonts w:eastAsia="SimSun"/>
        </w:rPr>
      </w:pPr>
      <w:r w:rsidRPr="00A73ADC">
        <w:rPr>
          <w:rFonts w:eastAsia="SimSun"/>
          <w:b/>
          <w:bCs/>
        </w:rPr>
        <w:t xml:space="preserve">Một hệ thống API RESTful </w:t>
      </w:r>
      <w:r w:rsidR="00DD439E">
        <w:rPr>
          <w:rFonts w:eastAsia="SimSun"/>
          <w:b/>
          <w:bCs/>
        </w:rPr>
        <w:t>hiệu quả</w:t>
      </w:r>
      <w:r w:rsidRPr="00A73ADC">
        <w:rPr>
          <w:rFonts w:eastAsia="SimSun"/>
          <w:b/>
          <w:bCs/>
        </w:rPr>
        <w:t xml:space="preserve"> và bảo mật:</w:t>
      </w:r>
      <w:r w:rsidRPr="00A73ADC">
        <w:rPr>
          <w:rFonts w:eastAsia="SimSun"/>
        </w:rPr>
        <w:t> </w:t>
      </w:r>
      <w:r w:rsidR="005C44D3">
        <w:rPr>
          <w:rFonts w:eastAsia="SimSun"/>
        </w:rPr>
        <w:t xml:space="preserve">Các </w:t>
      </w:r>
      <w:r w:rsidRPr="00A73ADC">
        <w:rPr>
          <w:rFonts w:eastAsia="SimSun"/>
        </w:rPr>
        <w:t>endpoints RESTful đã được xây dựng, cung cấp giao diện lập trình ứng dụng cho tất cả các chức năng của hệ thống. Toàn bộ API được bảo vệ bởi cơ chế xác thực JWT và phân quyền RBAC, đảm bảo tính an toàn và toàn vẹn dữ liệu.</w:t>
      </w:r>
    </w:p>
    <w:p w14:paraId="3756B8C1" w14:textId="77777777" w:rsidR="00A73ADC" w:rsidRPr="00A73ADC" w:rsidRDefault="00A73ADC" w:rsidP="00A73ADC">
      <w:pPr>
        <w:pStyle w:val="Noidung"/>
        <w:rPr>
          <w:rFonts w:eastAsia="SimSun"/>
        </w:rPr>
      </w:pPr>
      <w:r w:rsidRPr="00A73ADC">
        <w:rPr>
          <w:rFonts w:eastAsia="SimSun"/>
          <w:b/>
          <w:bCs/>
        </w:rPr>
        <w:t>Triển khai thành công các tính năng tương tác thời gian thực:</w:t>
      </w:r>
      <w:r w:rsidRPr="00A73ADC">
        <w:rPr>
          <w:rFonts w:eastAsia="SimSun"/>
        </w:rPr>
        <w:t> Hệ thống đã tích hợp hiệu quả Socket.IO và Redis để xây dựng các chức năng yêu cầu tương tác tức thì, nổi bật là luồng làm bài kiểm tra real-time và hệ thống cập nhật bảng xếp hạng, mang lại trải nghiệm mượt mà và hấp dẫn cho người dùng.</w:t>
      </w:r>
    </w:p>
    <w:p w14:paraId="14FA8C59" w14:textId="77777777" w:rsidR="00A73ADC" w:rsidRPr="00A73ADC" w:rsidRDefault="00A73ADC" w:rsidP="00A73ADC">
      <w:pPr>
        <w:pStyle w:val="Noidung"/>
        <w:rPr>
          <w:rFonts w:eastAsia="SimSun"/>
        </w:rPr>
      </w:pPr>
      <w:r w:rsidRPr="00A73ADC">
        <w:rPr>
          <w:rFonts w:eastAsia="SimSun"/>
        </w:rPr>
        <w:t>Toàn bộ hệ thống được container hóa bằng Docker, đảm bảo tính nhất quán và khả năng triển khai linh hoạt trên nhiều môi trường khác nhau.</w:t>
      </w:r>
    </w:p>
    <w:p w14:paraId="6AE6E9B4" w14:textId="77777777" w:rsidR="00A73ADC" w:rsidRPr="00A73ADC" w:rsidRDefault="00A73ADC" w:rsidP="00A73ADC">
      <w:pPr>
        <w:pStyle w:val="Noidung"/>
        <w:rPr>
          <w:rFonts w:eastAsia="SimSun"/>
        </w:rPr>
      </w:pPr>
      <w:r w:rsidRPr="00A73ADC">
        <w:rPr>
          <w:rFonts w:eastAsia="SimSun"/>
        </w:rPr>
        <w:lastRenderedPageBreak/>
        <w:t>Kết quả của đề tài đã mang lại những đóng góp có giá trị cả về mặt học thuật và thực tiễn:</w:t>
      </w:r>
    </w:p>
    <w:p w14:paraId="37A08126" w14:textId="77777777" w:rsidR="00A73ADC" w:rsidRPr="00A73ADC" w:rsidRDefault="00A73ADC" w:rsidP="00A73ADC">
      <w:pPr>
        <w:pStyle w:val="Noidung"/>
        <w:rPr>
          <w:rFonts w:eastAsia="SimSun"/>
        </w:rPr>
      </w:pPr>
      <w:r w:rsidRPr="00A73ADC">
        <w:rPr>
          <w:rFonts w:eastAsia="SimSun"/>
          <w:b/>
          <w:bCs/>
        </w:rPr>
        <w:t>Về mặt học thuật:</w:t>
      </w:r>
      <w:r w:rsidRPr="00A73ADC">
        <w:rPr>
          <w:rFonts w:eastAsia="SimSun"/>
        </w:rPr>
        <w:t> Đề tài đã đóng góp một mô hình kiến trúc tham khảo chi tiết về việc thiết kế và tích hợp sâu giữa một hệ thống quản lý học thuật phức tạp (outcome-based) và một hệ sinh thái trò chơi hóa đa dạng. Cách tiếp cận "Design-First" trong việc xây dựng API và mô hình phân lớp rõ ràng trong backend là những kinh nghiệm quý báu cho các dự án phát triển phần mềm giáo dục tương tự.</w:t>
      </w:r>
    </w:p>
    <w:p w14:paraId="238751DE" w14:textId="77777777" w:rsidR="00A73ADC" w:rsidRDefault="00A73ADC" w:rsidP="00A73ADC">
      <w:pPr>
        <w:pStyle w:val="Noidung"/>
        <w:rPr>
          <w:rFonts w:eastAsia="SimSun"/>
        </w:rPr>
      </w:pPr>
      <w:r w:rsidRPr="00A73ADC">
        <w:rPr>
          <w:rFonts w:eastAsia="SimSun"/>
          <w:b/>
          <w:bCs/>
        </w:rPr>
        <w:t>Về mặt thực tiễn:</w:t>
      </w:r>
      <w:r w:rsidRPr="00A73ADC">
        <w:rPr>
          <w:rFonts w:eastAsia="SimSun"/>
        </w:rPr>
        <w:t> Đề tài đã cung cấp một giải pháp backend khả thi và có khả năng mở rộng, giải quyết trực tiếp các hạn chế của những hệ thống LMS truyền thống như thiếu tính tùy biến và thiếu các yếu tố tạo động lực. Hệ thống này sẵn sàng để tích hợp với các ứng dụng frontend (web/mobile), có thể được đưa vào triển khai thử nghiệm tại các khoa hoặc trường đại học quy mô vừa, góp phần nâng cao chất lượng dạy và học.</w:t>
      </w:r>
    </w:p>
    <w:p w14:paraId="0CC0CD1B" w14:textId="08824FE7" w:rsidR="00A73ADC" w:rsidRDefault="00A73ADC" w:rsidP="00A73ADC">
      <w:pPr>
        <w:pStyle w:val="Heading2"/>
        <w:rPr>
          <w:rFonts w:eastAsia="SimSun"/>
          <w:lang w:val="vi-VN"/>
        </w:rPr>
      </w:pPr>
      <w:bookmarkStart w:id="118" w:name="_Toc217411496"/>
      <w:r>
        <w:rPr>
          <w:rFonts w:eastAsia="SimSun"/>
          <w:lang w:val="vi-VN"/>
        </w:rPr>
        <w:t>Hạn chế của đề tài</w:t>
      </w:r>
      <w:bookmarkEnd w:id="118"/>
    </w:p>
    <w:p w14:paraId="43C972F2" w14:textId="77777777" w:rsidR="00A73ADC" w:rsidRPr="00A73ADC" w:rsidRDefault="00A73ADC" w:rsidP="00A73ADC">
      <w:pPr>
        <w:pStyle w:val="Noidung"/>
        <w:rPr>
          <w:rFonts w:eastAsia="SimSun"/>
        </w:rPr>
      </w:pPr>
      <w:r w:rsidRPr="00A73ADC">
        <w:rPr>
          <w:rFonts w:eastAsia="SimSun"/>
        </w:rPr>
        <w:t>Bên cạnh những kết quả đã đạt được, với sự khách quan, đề tài vẫn còn tồn tại một số hạn chế cần được nhìn nhận để có hướng cải thiện trong tương lai:</w:t>
      </w:r>
    </w:p>
    <w:p w14:paraId="224B9757" w14:textId="7AD54644" w:rsidR="00A73ADC" w:rsidRPr="00A73ADC" w:rsidRDefault="00A73ADC" w:rsidP="00A73ADC">
      <w:pPr>
        <w:pStyle w:val="Noidung"/>
        <w:rPr>
          <w:rFonts w:eastAsia="SimSun"/>
        </w:rPr>
      </w:pPr>
      <w:r w:rsidRPr="00A73ADC">
        <w:rPr>
          <w:rFonts w:eastAsia="SimSun"/>
          <w:b/>
          <w:bCs/>
        </w:rPr>
        <w:t>Về kiểm thử:</w:t>
      </w:r>
      <w:r w:rsidRPr="00A73ADC">
        <w:rPr>
          <w:rFonts w:eastAsia="SimSun"/>
        </w:rPr>
        <w:t> Mặc dù đã được kiểm thử chức năng và tích hợp trong suốt quá trình phát triển, hệ thống vẫn chưa trải qua các bài kiểm thử phi chức năng một cách toàn diện. Các kịch bản kiểm thử hiệu năng và kiểm thử tải với số lượng lớn người dùng giả lập chưa được thực hiện, do đó khả năng chịu tải của hệ thống trong môi trường thực tế vẫn là một yếu tố cần được đánh giá kỹ lưỡng hơn.</w:t>
      </w:r>
    </w:p>
    <w:p w14:paraId="2D90A9AB" w14:textId="77777777" w:rsidR="00A73ADC" w:rsidRPr="00A73ADC" w:rsidRDefault="00A73ADC" w:rsidP="00A73ADC">
      <w:pPr>
        <w:pStyle w:val="Noidung"/>
        <w:rPr>
          <w:rFonts w:eastAsia="SimSun"/>
        </w:rPr>
      </w:pPr>
      <w:r w:rsidRPr="00A73ADC">
        <w:rPr>
          <w:rFonts w:eastAsia="SimSun"/>
          <w:b/>
          <w:bCs/>
        </w:rPr>
        <w:t>Về kiến trúc:</w:t>
      </w:r>
      <w:r w:rsidRPr="00A73ADC">
        <w:rPr>
          <w:rFonts w:eastAsia="SimSun"/>
        </w:rPr>
        <w:t> Hệ thống hiện tại được thiết kế theo kiến trúc monolithic modular. Mặc dù cấu trúc này giúp đơn giản hóa quá trình phát triển ban đầu, nó có thể gặp khó khăn trong việc mở rộng và bảo trì từng module chức năng một cách độc lập so với kiến trúc microservices trong dài hạn.</w:t>
      </w:r>
    </w:p>
    <w:p w14:paraId="52FE5EFF" w14:textId="550FE35E" w:rsidR="00A73ADC" w:rsidRDefault="00A73ADC" w:rsidP="00A73ADC">
      <w:pPr>
        <w:pStyle w:val="Heading2"/>
        <w:rPr>
          <w:rFonts w:eastAsia="SimSun"/>
          <w:lang w:val="vi-VN"/>
        </w:rPr>
      </w:pPr>
      <w:bookmarkStart w:id="119" w:name="_Toc217411497"/>
      <w:r>
        <w:rPr>
          <w:rFonts w:eastAsia="SimSun"/>
          <w:lang w:val="vi-VN"/>
        </w:rPr>
        <w:t>Hướng phát triển trong tương lai</w:t>
      </w:r>
      <w:bookmarkEnd w:id="119"/>
    </w:p>
    <w:p w14:paraId="12A51E59" w14:textId="77777777" w:rsidR="00A73ADC" w:rsidRPr="00A73ADC" w:rsidRDefault="00A73ADC" w:rsidP="00A73ADC">
      <w:pPr>
        <w:pStyle w:val="Noidung"/>
        <w:rPr>
          <w:rFonts w:eastAsia="SimSun"/>
        </w:rPr>
      </w:pPr>
      <w:r w:rsidRPr="00A73ADC">
        <w:rPr>
          <w:rFonts w:eastAsia="SimSun"/>
        </w:rPr>
        <w:t>Dựa trên những kết quả đã đạt được và các hạn chế đã nhận diện, đề tài có thể được tiếp tục phát triển và nâng cấp theo các hướng sau:</w:t>
      </w:r>
    </w:p>
    <w:p w14:paraId="638A0AA1" w14:textId="5570ECE3" w:rsidR="00A73ADC" w:rsidRPr="00A73ADC" w:rsidRDefault="00A73ADC" w:rsidP="00A73ADC">
      <w:pPr>
        <w:pStyle w:val="Noidung"/>
        <w:rPr>
          <w:rFonts w:eastAsia="SimSun"/>
        </w:rPr>
      </w:pPr>
      <w:r w:rsidRPr="00A73ADC">
        <w:rPr>
          <w:rFonts w:eastAsia="SimSun"/>
          <w:b/>
          <w:bCs/>
        </w:rPr>
        <w:t>Nâng cấp kiến trúc sang Microservices:</w:t>
      </w:r>
      <w:r w:rsidRPr="00A73ADC">
        <w:rPr>
          <w:rFonts w:eastAsia="SimSun"/>
        </w:rPr>
        <w:t xml:space="preserve"> Tách các module lớn và có nghiệp vụ độc lập như </w:t>
      </w:r>
      <w:r w:rsidR="005F445B">
        <w:rPr>
          <w:rFonts w:eastAsia="SimSun"/>
        </w:rPr>
        <w:t>yếu tố trò chơi</w:t>
      </w:r>
      <w:r w:rsidRPr="00A73ADC">
        <w:rPr>
          <w:rFonts w:eastAsia="SimSun"/>
        </w:rPr>
        <w:t xml:space="preserve">, </w:t>
      </w:r>
      <w:r w:rsidR="005F445B">
        <w:rPr>
          <w:rFonts w:eastAsia="SimSun"/>
        </w:rPr>
        <w:t>phân tích</w:t>
      </w:r>
      <w:r w:rsidRPr="00A73ADC">
        <w:rPr>
          <w:rFonts w:eastAsia="SimSun"/>
        </w:rPr>
        <w:t xml:space="preserve">, và </w:t>
      </w:r>
      <w:r w:rsidR="005F445B">
        <w:rPr>
          <w:rFonts w:eastAsia="SimSun"/>
        </w:rPr>
        <w:t xml:space="preserve">quản lý bài kiểm </w:t>
      </w:r>
      <w:r w:rsidRPr="00A73ADC">
        <w:rPr>
          <w:rFonts w:eastAsia="SimSun"/>
        </w:rPr>
        <w:t xml:space="preserve"> thành các dịch vụ (services) </w:t>
      </w:r>
      <w:r w:rsidRPr="00A73ADC">
        <w:rPr>
          <w:rFonts w:eastAsia="SimSun"/>
        </w:rPr>
        <w:lastRenderedPageBreak/>
        <w:t>riêng biệt. Việc này sẽ giúp tăng khả năng mở rộng, bảo trì và cho phép mỗi dịch vụ có thể được phát triển, triển khai độc lập bằng các công nghệ phù hợp nhất.</w:t>
      </w:r>
    </w:p>
    <w:p w14:paraId="41C6BB93" w14:textId="77777777" w:rsidR="00A73ADC" w:rsidRPr="00A73ADC" w:rsidRDefault="00A73ADC" w:rsidP="00A73ADC">
      <w:pPr>
        <w:pStyle w:val="Noidung"/>
        <w:rPr>
          <w:rFonts w:eastAsia="SimSun"/>
        </w:rPr>
      </w:pPr>
      <w:r w:rsidRPr="00A73ADC">
        <w:rPr>
          <w:rFonts w:eastAsia="SimSun"/>
          <w:b/>
          <w:bCs/>
        </w:rPr>
        <w:t>Xây dựng hệ thống AI phân tích và dự đoán nâng cao:</w:t>
      </w:r>
      <w:r w:rsidRPr="00A73ADC">
        <w:rPr>
          <w:rFonts w:eastAsia="SimSun"/>
        </w:rPr>
        <w:t> Phát triển các mô hình Machine Learning sử dụng dữ liệu học tập đã thu thập để dự đoán kết quả học tập của sinh viên, từ đó đưa ra các cảnh báo sớm cho giảng viên. Hệ thống cũng có thể được nâng cấp để tự động cá nhân hóa lộ trình học tập và gợi ý các nội dung phù hợp với điểm yếu của từng sinh viên.</w:t>
      </w:r>
    </w:p>
    <w:p w14:paraId="0016BE43" w14:textId="0A90B5C0" w:rsidR="00A73ADC" w:rsidRPr="00A73ADC" w:rsidRDefault="00A73ADC" w:rsidP="00A73ADC">
      <w:pPr>
        <w:pStyle w:val="Noidung"/>
        <w:rPr>
          <w:rFonts w:eastAsia="SimSun"/>
        </w:rPr>
      </w:pPr>
      <w:r w:rsidRPr="00A73ADC">
        <w:rPr>
          <w:rFonts w:eastAsia="SimSun"/>
          <w:b/>
          <w:bCs/>
        </w:rPr>
        <w:t>Mở rộng hệ sinh thái</w:t>
      </w:r>
      <w:r w:rsidR="00A616DA">
        <w:rPr>
          <w:rFonts w:eastAsia="SimSun"/>
          <w:b/>
          <w:bCs/>
        </w:rPr>
        <w:t xml:space="preserve"> trò chơi</w:t>
      </w:r>
      <w:r w:rsidRPr="00A73ADC">
        <w:rPr>
          <w:rFonts w:eastAsia="SimSun"/>
          <w:b/>
          <w:bCs/>
        </w:rPr>
        <w:t xml:space="preserve"> và </w:t>
      </w:r>
      <w:r w:rsidR="00F811DE">
        <w:rPr>
          <w:rFonts w:eastAsia="SimSun"/>
          <w:b/>
          <w:bCs/>
        </w:rPr>
        <w:t>t</w:t>
      </w:r>
      <w:r w:rsidRPr="00A73ADC">
        <w:rPr>
          <w:rFonts w:eastAsia="SimSun"/>
          <w:b/>
          <w:bCs/>
        </w:rPr>
        <w:t>ương tác xã hội:</w:t>
      </w:r>
      <w:r w:rsidRPr="00A73ADC">
        <w:rPr>
          <w:rFonts w:eastAsia="SimSun"/>
        </w:rPr>
        <w:t> Bổ sung thêm các tính năng mang tính cộng đồng và cạnh tranh cao hơn như hệ thống bang hội (guilds), các sự kiện/giải đấu (tournaments) định kỳ trong toàn trường, và hệ thống nhiệm vụ hàng ngày/hàng tuần (daily/weekly quests) để duy trì sự tương tác lâu dài.</w:t>
      </w:r>
    </w:p>
    <w:p w14:paraId="038DCB3D" w14:textId="6C9941A4" w:rsidR="00A73ADC" w:rsidRPr="00A73ADC" w:rsidRDefault="00A73ADC" w:rsidP="00A73ADC">
      <w:pPr>
        <w:pStyle w:val="Noidung"/>
        <w:rPr>
          <w:rFonts w:eastAsia="SimSun"/>
        </w:rPr>
      </w:pPr>
      <w:r w:rsidRPr="00A73ADC">
        <w:rPr>
          <w:rFonts w:eastAsia="SimSun"/>
          <w:b/>
          <w:bCs/>
        </w:rPr>
        <w:t>Tích hợp với các hệ thống bên ngoài:</w:t>
      </w:r>
      <w:r w:rsidRPr="00A73ADC">
        <w:rPr>
          <w:rFonts w:eastAsia="SimSun"/>
        </w:rPr>
        <w:t> Xây dựng các cổng API mở (public APIs) theo chuẩn OAuth 2.0 để cho phép tích hợp với các hệ thống quản lý sinh viên  của các trường đại học, hoặc các nền tảng cung cấp học liệu trực tuyến khác như Coursera, edX.</w:t>
      </w:r>
    </w:p>
    <w:p w14:paraId="71BA8DCB" w14:textId="77777777" w:rsidR="00A73ADC" w:rsidRPr="00A73ADC" w:rsidRDefault="00A73ADC" w:rsidP="00A73ADC">
      <w:pPr>
        <w:pStyle w:val="Noidung"/>
        <w:rPr>
          <w:rFonts w:eastAsia="SimSun"/>
        </w:rPr>
      </w:pPr>
      <w:r w:rsidRPr="00A73ADC">
        <w:rPr>
          <w:rFonts w:eastAsia="SimSun"/>
          <w:b/>
          <w:bCs/>
        </w:rPr>
        <w:t>Hoàn thiện quy trình DevOps:</w:t>
      </w:r>
      <w:r w:rsidRPr="00A73ADC">
        <w:rPr>
          <w:rFonts w:eastAsia="SimSun"/>
        </w:rPr>
        <w:t> Xây dựng một quy trình Tích hợp và Triển khai Liên tục (CI/CD) hoàn chỉnh bằng các công cụ như Jenkins hoặc GitHub Actions. Đồng thời, tích hợp các hệ thống giám sát (monitoring) và ghi log tập trung (centralized logging) như Prometheus, Grafana, và ELK Stack để theo dõi "sức khỏe" của hệ thống trong môi trường sản xuất.</w:t>
      </w:r>
    </w:p>
    <w:p w14:paraId="533298D7" w14:textId="77777777" w:rsidR="00A73ADC" w:rsidRPr="00A73ADC" w:rsidRDefault="00A73ADC" w:rsidP="00A73ADC">
      <w:pPr>
        <w:rPr>
          <w:rFonts w:eastAsia="SimSun"/>
          <w:lang w:val="vi-VN" w:eastAsia="x-none"/>
        </w:rPr>
      </w:pPr>
    </w:p>
    <w:p w14:paraId="74D1EE79" w14:textId="77777777" w:rsidR="00A73ADC" w:rsidRPr="00A73ADC" w:rsidRDefault="00A73ADC" w:rsidP="00A73ADC">
      <w:pPr>
        <w:rPr>
          <w:rFonts w:eastAsia="SimSun"/>
          <w:lang w:val="vi-VN" w:eastAsia="x-none"/>
        </w:rPr>
      </w:pPr>
    </w:p>
    <w:p w14:paraId="54A5F948" w14:textId="5D2C2DC0" w:rsidR="006C42C8" w:rsidRDefault="006C42C8">
      <w:pPr>
        <w:rPr>
          <w:sz w:val="26"/>
          <w:lang w:val="vi-VN"/>
        </w:rPr>
      </w:pPr>
      <w:r w:rsidRPr="00A024B5">
        <w:rPr>
          <w:lang w:val="vi-VN"/>
        </w:rPr>
        <w:br w:type="page"/>
      </w:r>
    </w:p>
    <w:p w14:paraId="02E3FB4A" w14:textId="4697215C" w:rsidR="00A26F55" w:rsidRDefault="001641D0" w:rsidP="006C42C8">
      <w:pPr>
        <w:pStyle w:val="Heading1"/>
        <w:numPr>
          <w:ilvl w:val="0"/>
          <w:numId w:val="0"/>
        </w:numPr>
        <w:ind w:left="431"/>
        <w:rPr>
          <w:lang w:val="vi-VN"/>
        </w:rPr>
      </w:pPr>
      <w:bookmarkStart w:id="120" w:name="_Toc217411498"/>
      <w:r>
        <w:rPr>
          <w:caps w:val="0"/>
        </w:rPr>
        <w:lastRenderedPageBreak/>
        <w:t>TÀI LIỆU THAM KHẢO</w:t>
      </w:r>
      <w:bookmarkEnd w:id="120"/>
    </w:p>
    <w:p w14:paraId="650A4377" w14:textId="2730FDA2" w:rsidR="004F131D" w:rsidRPr="004F131D" w:rsidRDefault="004F131D" w:rsidP="003A199D">
      <w:pPr>
        <w:pStyle w:val="noidungbang"/>
        <w:spacing w:before="120" w:after="120" w:line="360" w:lineRule="auto"/>
      </w:pPr>
      <w:r>
        <w:rPr>
          <w:lang w:eastAsia="x-none"/>
        </w:rPr>
        <w:fldChar w:fldCharType="begin"/>
      </w:r>
      <w:r>
        <w:rPr>
          <w:lang w:eastAsia="x-none"/>
        </w:rPr>
        <w:instrText xml:space="preserve"> ADDIN ZOTERO_BIBL {"uncited":[],"omitted":[],"custom":[]} CSL_BIBLIOGRAPHY </w:instrText>
      </w:r>
      <w:r>
        <w:rPr>
          <w:lang w:eastAsia="x-none"/>
        </w:rPr>
        <w:fldChar w:fldCharType="separate"/>
      </w:r>
      <w:r w:rsidRPr="004F131D">
        <w:t>[1]</w:t>
      </w:r>
      <w:r w:rsidR="009D1EF4">
        <w:rPr>
          <w:lang w:val="vi-VN"/>
        </w:rPr>
        <w:t xml:space="preserve"> </w:t>
      </w:r>
      <w:r w:rsidRPr="004F131D">
        <w:t xml:space="preserve">Y. Chou and E. von Mechelen, </w:t>
      </w:r>
      <w:r w:rsidRPr="004F131D">
        <w:rPr>
          <w:i/>
          <w:iCs/>
        </w:rPr>
        <w:t>Actionable gamification: beyond points, badges, and leaderboards</w:t>
      </w:r>
      <w:r w:rsidRPr="004F131D">
        <w:t xml:space="preserve">. Fremont, CA: Octalysis </w:t>
      </w:r>
      <w:r w:rsidR="00B46FAF">
        <w:t>Media</w:t>
      </w:r>
      <w:r w:rsidRPr="004F131D">
        <w:t>, 2016.</w:t>
      </w:r>
    </w:p>
    <w:p w14:paraId="55CB2577" w14:textId="2BAF737A" w:rsidR="004F131D" w:rsidRPr="004F131D" w:rsidRDefault="004F131D" w:rsidP="003A199D">
      <w:pPr>
        <w:pStyle w:val="noidungbang"/>
        <w:spacing w:before="120" w:after="120" w:line="360" w:lineRule="auto"/>
      </w:pPr>
      <w:r w:rsidRPr="004F131D">
        <w:t>[2]</w:t>
      </w:r>
      <w:r w:rsidR="009D1EF4">
        <w:rPr>
          <w:lang w:val="vi-VN"/>
        </w:rPr>
        <w:t xml:space="preserve"> </w:t>
      </w:r>
      <w:r w:rsidRPr="004F131D">
        <w:t>M. Casciaro and L. Mammino, Node.js design patterns: design and implement production-grade Node.js applications using proven patterns and techniques, third edition, 3rd ed. Place of publication not identified: Packt Publishing, 2020.</w:t>
      </w:r>
    </w:p>
    <w:p w14:paraId="6D691C05" w14:textId="343F30C7" w:rsidR="004F131D" w:rsidRPr="004F131D" w:rsidRDefault="004F131D" w:rsidP="003A199D">
      <w:pPr>
        <w:pStyle w:val="noidungbang"/>
        <w:spacing w:before="120" w:after="120" w:line="360" w:lineRule="auto"/>
      </w:pPr>
      <w:r w:rsidRPr="004F131D">
        <w:t>[3]</w:t>
      </w:r>
      <w:r w:rsidR="009D1EF4">
        <w:rPr>
          <w:lang w:val="vi-VN"/>
        </w:rPr>
        <w:t xml:space="preserve"> </w:t>
      </w:r>
      <w:r w:rsidRPr="004F131D">
        <w:t>“Express - Node.js web application framework.” Accessed: Nov. 09, 2025. [Online]. Available: https://expressjs.com/</w:t>
      </w:r>
    </w:p>
    <w:p w14:paraId="7464EB31" w14:textId="48E27026" w:rsidR="004F131D" w:rsidRPr="004F131D" w:rsidRDefault="004F131D" w:rsidP="003A199D">
      <w:pPr>
        <w:pStyle w:val="noidungbang"/>
        <w:spacing w:before="120" w:after="120" w:line="360" w:lineRule="auto"/>
      </w:pPr>
      <w:r w:rsidRPr="004F131D">
        <w:t>[4]</w:t>
      </w:r>
      <w:r w:rsidR="009D1EF4">
        <w:rPr>
          <w:lang w:val="vi-VN"/>
        </w:rPr>
        <w:t xml:space="preserve"> </w:t>
      </w:r>
      <w:r w:rsidRPr="004F131D">
        <w:t>“Socket.IO.” Accessed: Nov. 09, 2025. [Online]. Available: https://socket.io/</w:t>
      </w:r>
    </w:p>
    <w:p w14:paraId="5E9FAEE9" w14:textId="3BDD2D61" w:rsidR="004F131D" w:rsidRPr="004F131D" w:rsidRDefault="004F131D" w:rsidP="003A199D">
      <w:pPr>
        <w:pStyle w:val="noidungbang"/>
        <w:spacing w:before="120" w:after="120" w:line="360" w:lineRule="auto"/>
      </w:pPr>
      <w:r w:rsidRPr="004F131D">
        <w:t>[5]</w:t>
      </w:r>
      <w:r w:rsidR="009D1EF4">
        <w:rPr>
          <w:lang w:val="vi-VN"/>
        </w:rPr>
        <w:t xml:space="preserve"> </w:t>
      </w:r>
      <w:r w:rsidRPr="004F131D">
        <w:t xml:space="preserve">B. Jin, S. Sahni, and A. Shevat, </w:t>
      </w:r>
      <w:r w:rsidRPr="004F131D">
        <w:rPr>
          <w:i/>
          <w:iCs/>
        </w:rPr>
        <w:t>Designing Web APIs: Building APIs That Developers Love</w:t>
      </w:r>
      <w:r w:rsidRPr="004F131D">
        <w:t xml:space="preserve">. O’Reilly </w:t>
      </w:r>
      <w:r w:rsidR="00407F12">
        <w:t>Media</w:t>
      </w:r>
      <w:r w:rsidRPr="004F131D">
        <w:t>, 2018.</w:t>
      </w:r>
    </w:p>
    <w:p w14:paraId="2F060114" w14:textId="26320F4F" w:rsidR="004F131D" w:rsidRPr="004F131D" w:rsidRDefault="004F131D" w:rsidP="003A199D">
      <w:pPr>
        <w:pStyle w:val="noidungbang"/>
        <w:spacing w:before="120" w:after="120" w:line="360" w:lineRule="auto"/>
      </w:pPr>
      <w:r w:rsidRPr="004F131D">
        <w:t>[6]</w:t>
      </w:r>
      <w:r w:rsidR="009D1EF4">
        <w:rPr>
          <w:lang w:val="vi-VN"/>
        </w:rPr>
        <w:t xml:space="preserve"> </w:t>
      </w:r>
      <w:r w:rsidRPr="004F131D">
        <w:t>E.-H. El Bachari, M. El Adnani, and S. El Hajjaji, “An architecture for a smart learning management system,” presented at the 2018 International Conference on Information Technology and e-Services (ICITeS), Tangier, Morocco: 2018 International Conference on Information Technology and e-Services (ICITeS), Apr. 2018. doi: 10.1109/ICITeS.2018.8373307.</w:t>
      </w:r>
    </w:p>
    <w:p w14:paraId="417E5078" w14:textId="14642D57" w:rsidR="004F131D" w:rsidRDefault="004F131D" w:rsidP="003A199D">
      <w:pPr>
        <w:pStyle w:val="noidungbang"/>
        <w:spacing w:before="120" w:after="120" w:line="360" w:lineRule="auto"/>
        <w:rPr>
          <w:lang w:eastAsia="x-none"/>
        </w:rPr>
      </w:pPr>
      <w:r>
        <w:rPr>
          <w:lang w:eastAsia="x-none"/>
        </w:rPr>
        <w:fldChar w:fldCharType="end"/>
      </w:r>
      <w:r w:rsidR="006472F7">
        <w:rPr>
          <w:lang w:eastAsia="x-none"/>
        </w:rPr>
        <w:br w:type="page"/>
      </w:r>
    </w:p>
    <w:p w14:paraId="6F8122D4" w14:textId="11B32815" w:rsidR="006472F7" w:rsidRDefault="001641D0" w:rsidP="006472F7">
      <w:pPr>
        <w:pStyle w:val="Heading1"/>
        <w:numPr>
          <w:ilvl w:val="0"/>
          <w:numId w:val="0"/>
        </w:numPr>
        <w:ind w:left="431"/>
        <w:rPr>
          <w:lang w:val="vi-VN"/>
        </w:rPr>
      </w:pPr>
      <w:bookmarkStart w:id="121" w:name="_Toc217411499"/>
      <w:r>
        <w:rPr>
          <w:caps w:val="0"/>
          <w:lang w:val="vi-VN"/>
        </w:rPr>
        <w:lastRenderedPageBreak/>
        <w:t>PHỤ LỤC</w:t>
      </w:r>
      <w:bookmarkEnd w:id="121"/>
    </w:p>
    <w:p w14:paraId="7D242BB9" w14:textId="0353085C" w:rsidR="005712E1" w:rsidRDefault="00533E3C" w:rsidP="005712E1">
      <w:pPr>
        <w:pStyle w:val="Heading2"/>
        <w:numPr>
          <w:ilvl w:val="0"/>
          <w:numId w:val="0"/>
        </w:numPr>
        <w:rPr>
          <w:lang w:val="vi-VN"/>
        </w:rPr>
      </w:pPr>
      <w:bookmarkStart w:id="122" w:name="_Toc217411500"/>
      <w:r>
        <w:rPr>
          <w:lang w:val="vi-VN"/>
        </w:rPr>
        <w:t>P</w:t>
      </w:r>
      <w:r>
        <w:t xml:space="preserve">hụ lục </w:t>
      </w:r>
      <w:r>
        <w:rPr>
          <w:lang w:val="vi-VN"/>
        </w:rPr>
        <w:t>A</w:t>
      </w:r>
      <w:r>
        <w:t xml:space="preserve">: </w:t>
      </w:r>
      <w:r>
        <w:rPr>
          <w:lang w:val="vi-VN"/>
        </w:rPr>
        <w:t>M</w:t>
      </w:r>
      <w:r>
        <w:t>ô tả chi tiết cơ sở dữ liệu</w:t>
      </w:r>
      <w:bookmarkEnd w:id="122"/>
    </w:p>
    <w:p w14:paraId="43B49D8F" w14:textId="77777777" w:rsidR="0072638F" w:rsidRPr="0072638F" w:rsidRDefault="0072638F" w:rsidP="0072638F">
      <w:pPr>
        <w:pStyle w:val="Noidung"/>
      </w:pPr>
      <w:r w:rsidRPr="0072638F">
        <w:t>Bảng: Roles (Vai trò)</w:t>
      </w:r>
    </w:p>
    <w:tbl>
      <w:tblPr>
        <w:tblStyle w:val="TableGrid"/>
        <w:tblW w:w="0" w:type="auto"/>
        <w:tblLook w:val="04A0" w:firstRow="1" w:lastRow="0" w:firstColumn="1" w:lastColumn="0" w:noHBand="0" w:noVBand="1"/>
      </w:tblPr>
      <w:tblGrid>
        <w:gridCol w:w="679"/>
        <w:gridCol w:w="1459"/>
        <w:gridCol w:w="5239"/>
      </w:tblGrid>
      <w:tr w:rsidR="00664C90" w:rsidRPr="0072638F" w14:paraId="7E12B8F6" w14:textId="77777777" w:rsidTr="00742207">
        <w:tc>
          <w:tcPr>
            <w:tcW w:w="0" w:type="auto"/>
            <w:vAlign w:val="center"/>
            <w:hideMark/>
          </w:tcPr>
          <w:p w14:paraId="030D4BC6" w14:textId="77777777" w:rsidR="00664C90" w:rsidRPr="0072638F" w:rsidRDefault="00664C90" w:rsidP="0072638F">
            <w:pPr>
              <w:pStyle w:val="noidungbang"/>
              <w:jc w:val="center"/>
            </w:pPr>
            <w:r w:rsidRPr="0072638F">
              <w:t>STT</w:t>
            </w:r>
          </w:p>
        </w:tc>
        <w:tc>
          <w:tcPr>
            <w:tcW w:w="0" w:type="auto"/>
            <w:vAlign w:val="center"/>
            <w:hideMark/>
          </w:tcPr>
          <w:p w14:paraId="30208FB9" w14:textId="77777777" w:rsidR="00664C90" w:rsidRPr="0072638F" w:rsidRDefault="00664C90" w:rsidP="0072638F">
            <w:pPr>
              <w:pStyle w:val="noidungbang"/>
              <w:jc w:val="center"/>
            </w:pPr>
            <w:r w:rsidRPr="0072638F">
              <w:t>Tên cột</w:t>
            </w:r>
          </w:p>
        </w:tc>
        <w:tc>
          <w:tcPr>
            <w:tcW w:w="5239" w:type="dxa"/>
            <w:vAlign w:val="center"/>
            <w:hideMark/>
          </w:tcPr>
          <w:p w14:paraId="6C3666CD" w14:textId="37EF12FD" w:rsidR="00664C90" w:rsidRPr="0072638F" w:rsidRDefault="00664C90" w:rsidP="0072638F">
            <w:pPr>
              <w:pStyle w:val="noidungbang"/>
              <w:jc w:val="center"/>
            </w:pPr>
            <w:r w:rsidRPr="0072638F">
              <w:t>Mô tả</w:t>
            </w:r>
          </w:p>
        </w:tc>
      </w:tr>
      <w:tr w:rsidR="00664C90" w:rsidRPr="0072638F" w14:paraId="31049274" w14:textId="77777777" w:rsidTr="00742207">
        <w:tc>
          <w:tcPr>
            <w:tcW w:w="0" w:type="auto"/>
            <w:vAlign w:val="center"/>
            <w:hideMark/>
          </w:tcPr>
          <w:p w14:paraId="2F4EA430" w14:textId="77777777" w:rsidR="00664C90" w:rsidRPr="0072638F" w:rsidRDefault="00664C90" w:rsidP="0072638F">
            <w:pPr>
              <w:pStyle w:val="noidungbang"/>
              <w:jc w:val="center"/>
            </w:pPr>
            <w:r w:rsidRPr="0072638F">
              <w:t>1</w:t>
            </w:r>
          </w:p>
        </w:tc>
        <w:tc>
          <w:tcPr>
            <w:tcW w:w="0" w:type="auto"/>
            <w:vAlign w:val="center"/>
            <w:hideMark/>
          </w:tcPr>
          <w:p w14:paraId="76FD91C9" w14:textId="77777777" w:rsidR="00664C90" w:rsidRPr="0072638F" w:rsidRDefault="00664C90" w:rsidP="0072638F">
            <w:pPr>
              <w:pStyle w:val="noidungbang"/>
              <w:jc w:val="center"/>
            </w:pPr>
            <w:r w:rsidRPr="0072638F">
              <w:t>role_id</w:t>
            </w:r>
          </w:p>
        </w:tc>
        <w:tc>
          <w:tcPr>
            <w:tcW w:w="5239" w:type="dxa"/>
            <w:vAlign w:val="center"/>
            <w:hideMark/>
          </w:tcPr>
          <w:p w14:paraId="78CECFBE" w14:textId="5DFBD6E3" w:rsidR="00664C90" w:rsidRPr="0072638F" w:rsidRDefault="00664C90" w:rsidP="0072638F">
            <w:pPr>
              <w:pStyle w:val="noidungbang"/>
              <w:jc w:val="center"/>
            </w:pPr>
            <w:r w:rsidRPr="0072638F">
              <w:t>Khóa chính, mã định danh duy nhất cho vai trò (VD: Admin, Giảng viên, Sinh viên).</w:t>
            </w:r>
          </w:p>
        </w:tc>
      </w:tr>
      <w:tr w:rsidR="00664C90" w:rsidRPr="0072638F" w14:paraId="35DB2952" w14:textId="77777777" w:rsidTr="00742207">
        <w:tc>
          <w:tcPr>
            <w:tcW w:w="0" w:type="auto"/>
            <w:vAlign w:val="center"/>
            <w:hideMark/>
          </w:tcPr>
          <w:p w14:paraId="17732B4F" w14:textId="77777777" w:rsidR="00664C90" w:rsidRPr="0072638F" w:rsidRDefault="00664C90" w:rsidP="0072638F">
            <w:pPr>
              <w:pStyle w:val="noidungbang"/>
              <w:jc w:val="center"/>
            </w:pPr>
            <w:r w:rsidRPr="0072638F">
              <w:t>2</w:t>
            </w:r>
          </w:p>
        </w:tc>
        <w:tc>
          <w:tcPr>
            <w:tcW w:w="0" w:type="auto"/>
            <w:vAlign w:val="center"/>
            <w:hideMark/>
          </w:tcPr>
          <w:p w14:paraId="38512DE5" w14:textId="77777777" w:rsidR="00664C90" w:rsidRPr="0072638F" w:rsidRDefault="00664C90" w:rsidP="0072638F">
            <w:pPr>
              <w:pStyle w:val="noidungbang"/>
              <w:jc w:val="center"/>
            </w:pPr>
            <w:r w:rsidRPr="0072638F">
              <w:t>name</w:t>
            </w:r>
          </w:p>
        </w:tc>
        <w:tc>
          <w:tcPr>
            <w:tcW w:w="5239" w:type="dxa"/>
            <w:vAlign w:val="center"/>
            <w:hideMark/>
          </w:tcPr>
          <w:p w14:paraId="1D5A8CE0" w14:textId="53DD1636" w:rsidR="00664C90" w:rsidRPr="0072638F" w:rsidRDefault="00664C90" w:rsidP="0072638F">
            <w:pPr>
              <w:pStyle w:val="noidungbang"/>
              <w:jc w:val="center"/>
            </w:pPr>
            <w:r w:rsidRPr="0072638F">
              <w:t>Tên hiển thị của vai trò.</w:t>
            </w:r>
          </w:p>
        </w:tc>
      </w:tr>
      <w:tr w:rsidR="00664C90" w:rsidRPr="0072638F" w14:paraId="27B0E75F" w14:textId="77777777" w:rsidTr="00742207">
        <w:tc>
          <w:tcPr>
            <w:tcW w:w="0" w:type="auto"/>
            <w:vAlign w:val="center"/>
            <w:hideMark/>
          </w:tcPr>
          <w:p w14:paraId="33CCEE41" w14:textId="77777777" w:rsidR="00664C90" w:rsidRPr="0072638F" w:rsidRDefault="00664C90" w:rsidP="0072638F">
            <w:pPr>
              <w:pStyle w:val="noidungbang"/>
              <w:jc w:val="center"/>
            </w:pPr>
            <w:r w:rsidRPr="0072638F">
              <w:t>3</w:t>
            </w:r>
          </w:p>
        </w:tc>
        <w:tc>
          <w:tcPr>
            <w:tcW w:w="0" w:type="auto"/>
            <w:vAlign w:val="center"/>
            <w:hideMark/>
          </w:tcPr>
          <w:p w14:paraId="57DD07AF" w14:textId="77777777" w:rsidR="00664C90" w:rsidRPr="0072638F" w:rsidRDefault="00664C90" w:rsidP="0072638F">
            <w:pPr>
              <w:pStyle w:val="noidungbang"/>
              <w:jc w:val="center"/>
            </w:pPr>
            <w:r w:rsidRPr="0072638F">
              <w:t>description</w:t>
            </w:r>
          </w:p>
        </w:tc>
        <w:tc>
          <w:tcPr>
            <w:tcW w:w="5239" w:type="dxa"/>
            <w:vAlign w:val="center"/>
            <w:hideMark/>
          </w:tcPr>
          <w:p w14:paraId="557C96C5" w14:textId="0A9BDE70" w:rsidR="00664C90" w:rsidRPr="0072638F" w:rsidRDefault="00664C90" w:rsidP="0072638F">
            <w:pPr>
              <w:pStyle w:val="noidungbang"/>
              <w:jc w:val="center"/>
            </w:pPr>
            <w:r w:rsidRPr="0072638F">
              <w:t>Mô tả chi tiết về vai trò này.</w:t>
            </w:r>
          </w:p>
        </w:tc>
      </w:tr>
      <w:tr w:rsidR="00664C90" w:rsidRPr="0072638F" w14:paraId="435DCCAE" w14:textId="77777777" w:rsidTr="00742207">
        <w:tc>
          <w:tcPr>
            <w:tcW w:w="0" w:type="auto"/>
            <w:vAlign w:val="center"/>
            <w:hideMark/>
          </w:tcPr>
          <w:p w14:paraId="48A8FF41" w14:textId="77777777" w:rsidR="00664C90" w:rsidRPr="0072638F" w:rsidRDefault="00664C90" w:rsidP="0072638F">
            <w:pPr>
              <w:pStyle w:val="noidungbang"/>
              <w:jc w:val="center"/>
            </w:pPr>
            <w:r w:rsidRPr="0072638F">
              <w:t>4</w:t>
            </w:r>
          </w:p>
        </w:tc>
        <w:tc>
          <w:tcPr>
            <w:tcW w:w="0" w:type="auto"/>
            <w:vAlign w:val="center"/>
            <w:hideMark/>
          </w:tcPr>
          <w:p w14:paraId="16552EFE" w14:textId="77777777" w:rsidR="00664C90" w:rsidRPr="0072638F" w:rsidRDefault="00664C90" w:rsidP="0072638F">
            <w:pPr>
              <w:pStyle w:val="noidungbang"/>
              <w:jc w:val="center"/>
            </w:pPr>
            <w:r w:rsidRPr="0072638F">
              <w:t>permissions</w:t>
            </w:r>
          </w:p>
        </w:tc>
        <w:tc>
          <w:tcPr>
            <w:tcW w:w="5239" w:type="dxa"/>
            <w:vAlign w:val="center"/>
            <w:hideMark/>
          </w:tcPr>
          <w:p w14:paraId="5CF87999" w14:textId="5CFD0800" w:rsidR="00664C90" w:rsidRPr="0072638F" w:rsidRDefault="00664C90" w:rsidP="0072638F">
            <w:pPr>
              <w:pStyle w:val="noidungbang"/>
              <w:jc w:val="center"/>
            </w:pPr>
            <w:r w:rsidRPr="0072638F">
              <w:t>Lưu trữ danh sách các quyền hạn của vai trò (có thể dạng văn bản hoặc JSON).</w:t>
            </w:r>
          </w:p>
        </w:tc>
      </w:tr>
    </w:tbl>
    <w:p w14:paraId="008210D9" w14:textId="77777777" w:rsidR="0072638F" w:rsidRPr="0072638F" w:rsidRDefault="0072638F" w:rsidP="0072638F">
      <w:pPr>
        <w:pStyle w:val="Noidung"/>
      </w:pPr>
      <w:r w:rsidRPr="0072638F">
        <w:t>Bảng: Users (Người dùng)</w:t>
      </w:r>
    </w:p>
    <w:tbl>
      <w:tblPr>
        <w:tblStyle w:val="TableGrid"/>
        <w:tblW w:w="0" w:type="auto"/>
        <w:jc w:val="center"/>
        <w:tblLook w:val="04A0" w:firstRow="1" w:lastRow="0" w:firstColumn="1" w:lastColumn="0" w:noHBand="0" w:noVBand="1"/>
      </w:tblPr>
      <w:tblGrid>
        <w:gridCol w:w="679"/>
        <w:gridCol w:w="2123"/>
        <w:gridCol w:w="6260"/>
      </w:tblGrid>
      <w:tr w:rsidR="0072638F" w:rsidRPr="0072638F" w14:paraId="6F52A7D5" w14:textId="77777777" w:rsidTr="00DA08B1">
        <w:trPr>
          <w:jc w:val="center"/>
        </w:trPr>
        <w:tc>
          <w:tcPr>
            <w:tcW w:w="0" w:type="auto"/>
            <w:hideMark/>
          </w:tcPr>
          <w:p w14:paraId="18CCFBF3" w14:textId="77777777" w:rsidR="0072638F" w:rsidRPr="0072638F" w:rsidRDefault="0072638F" w:rsidP="0072638F">
            <w:pPr>
              <w:pStyle w:val="noidungbang"/>
              <w:jc w:val="center"/>
            </w:pPr>
            <w:r w:rsidRPr="0072638F">
              <w:t>STT</w:t>
            </w:r>
          </w:p>
        </w:tc>
        <w:tc>
          <w:tcPr>
            <w:tcW w:w="0" w:type="auto"/>
            <w:hideMark/>
          </w:tcPr>
          <w:p w14:paraId="0AEA45B7" w14:textId="77777777" w:rsidR="0072638F" w:rsidRPr="0072638F" w:rsidRDefault="0072638F" w:rsidP="0072638F">
            <w:pPr>
              <w:pStyle w:val="noidungbang"/>
              <w:jc w:val="center"/>
            </w:pPr>
            <w:r w:rsidRPr="0072638F">
              <w:t>Tên cột</w:t>
            </w:r>
          </w:p>
        </w:tc>
        <w:tc>
          <w:tcPr>
            <w:tcW w:w="0" w:type="auto"/>
            <w:hideMark/>
          </w:tcPr>
          <w:p w14:paraId="58813171" w14:textId="77777777" w:rsidR="0072638F" w:rsidRPr="0072638F" w:rsidRDefault="0072638F" w:rsidP="0072638F">
            <w:pPr>
              <w:pStyle w:val="noidungbang"/>
              <w:jc w:val="center"/>
            </w:pPr>
            <w:r w:rsidRPr="0072638F">
              <w:t>Mô tả</w:t>
            </w:r>
          </w:p>
        </w:tc>
      </w:tr>
      <w:tr w:rsidR="0072638F" w:rsidRPr="0072638F" w14:paraId="40AF0ED1" w14:textId="77777777" w:rsidTr="00DA08B1">
        <w:trPr>
          <w:jc w:val="center"/>
        </w:trPr>
        <w:tc>
          <w:tcPr>
            <w:tcW w:w="0" w:type="auto"/>
            <w:hideMark/>
          </w:tcPr>
          <w:p w14:paraId="50FD8E90" w14:textId="77777777" w:rsidR="0072638F" w:rsidRPr="0072638F" w:rsidRDefault="0072638F" w:rsidP="0072638F">
            <w:pPr>
              <w:pStyle w:val="noidungbang"/>
              <w:jc w:val="center"/>
            </w:pPr>
            <w:r w:rsidRPr="0072638F">
              <w:t>1</w:t>
            </w:r>
          </w:p>
        </w:tc>
        <w:tc>
          <w:tcPr>
            <w:tcW w:w="0" w:type="auto"/>
            <w:hideMark/>
          </w:tcPr>
          <w:p w14:paraId="2A5311A4" w14:textId="77777777" w:rsidR="0072638F" w:rsidRPr="0072638F" w:rsidRDefault="0072638F" w:rsidP="0072638F">
            <w:pPr>
              <w:pStyle w:val="noidungbang"/>
              <w:jc w:val="center"/>
            </w:pPr>
            <w:r w:rsidRPr="0072638F">
              <w:t>user_id</w:t>
            </w:r>
          </w:p>
        </w:tc>
        <w:tc>
          <w:tcPr>
            <w:tcW w:w="0" w:type="auto"/>
            <w:hideMark/>
          </w:tcPr>
          <w:p w14:paraId="4FD8868F" w14:textId="77777777" w:rsidR="0072638F" w:rsidRPr="0072638F" w:rsidRDefault="0072638F" w:rsidP="0072638F">
            <w:pPr>
              <w:pStyle w:val="noidungbang"/>
              <w:jc w:val="center"/>
            </w:pPr>
            <w:r w:rsidRPr="0072638F">
              <w:t>Khóa chính, mã định danh người dùng.</w:t>
            </w:r>
          </w:p>
        </w:tc>
      </w:tr>
      <w:tr w:rsidR="0072638F" w:rsidRPr="0072638F" w14:paraId="08283C03" w14:textId="77777777" w:rsidTr="00DA08B1">
        <w:trPr>
          <w:jc w:val="center"/>
        </w:trPr>
        <w:tc>
          <w:tcPr>
            <w:tcW w:w="0" w:type="auto"/>
            <w:hideMark/>
          </w:tcPr>
          <w:p w14:paraId="16D82CDD" w14:textId="77777777" w:rsidR="0072638F" w:rsidRPr="0072638F" w:rsidRDefault="0072638F" w:rsidP="0072638F">
            <w:pPr>
              <w:pStyle w:val="noidungbang"/>
              <w:jc w:val="center"/>
            </w:pPr>
            <w:r w:rsidRPr="0072638F">
              <w:t>2</w:t>
            </w:r>
          </w:p>
        </w:tc>
        <w:tc>
          <w:tcPr>
            <w:tcW w:w="0" w:type="auto"/>
            <w:hideMark/>
          </w:tcPr>
          <w:p w14:paraId="7E3DD1F4" w14:textId="77777777" w:rsidR="0072638F" w:rsidRPr="0072638F" w:rsidRDefault="0072638F" w:rsidP="0072638F">
            <w:pPr>
              <w:pStyle w:val="noidungbang"/>
              <w:jc w:val="center"/>
            </w:pPr>
            <w:r w:rsidRPr="0072638F">
              <w:t>name</w:t>
            </w:r>
          </w:p>
        </w:tc>
        <w:tc>
          <w:tcPr>
            <w:tcW w:w="0" w:type="auto"/>
            <w:hideMark/>
          </w:tcPr>
          <w:p w14:paraId="24AC7C45" w14:textId="77777777" w:rsidR="0072638F" w:rsidRPr="0072638F" w:rsidRDefault="0072638F" w:rsidP="0072638F">
            <w:pPr>
              <w:pStyle w:val="noidungbang"/>
              <w:jc w:val="center"/>
            </w:pPr>
            <w:r w:rsidRPr="0072638F">
              <w:t>Họ và tên đầy đủ của người dùng.</w:t>
            </w:r>
          </w:p>
        </w:tc>
      </w:tr>
      <w:tr w:rsidR="0072638F" w:rsidRPr="0072638F" w14:paraId="7B2547AC" w14:textId="77777777" w:rsidTr="00DA08B1">
        <w:trPr>
          <w:jc w:val="center"/>
        </w:trPr>
        <w:tc>
          <w:tcPr>
            <w:tcW w:w="0" w:type="auto"/>
            <w:hideMark/>
          </w:tcPr>
          <w:p w14:paraId="0A92E382" w14:textId="77777777" w:rsidR="0072638F" w:rsidRPr="0072638F" w:rsidRDefault="0072638F" w:rsidP="0072638F">
            <w:pPr>
              <w:pStyle w:val="noidungbang"/>
              <w:jc w:val="center"/>
            </w:pPr>
            <w:r w:rsidRPr="0072638F">
              <w:t>3</w:t>
            </w:r>
          </w:p>
        </w:tc>
        <w:tc>
          <w:tcPr>
            <w:tcW w:w="0" w:type="auto"/>
            <w:hideMark/>
          </w:tcPr>
          <w:p w14:paraId="402EB058" w14:textId="77777777" w:rsidR="0072638F" w:rsidRPr="0072638F" w:rsidRDefault="0072638F" w:rsidP="0072638F">
            <w:pPr>
              <w:pStyle w:val="noidungbang"/>
              <w:jc w:val="center"/>
            </w:pPr>
            <w:r w:rsidRPr="0072638F">
              <w:t>email</w:t>
            </w:r>
          </w:p>
        </w:tc>
        <w:tc>
          <w:tcPr>
            <w:tcW w:w="0" w:type="auto"/>
            <w:hideMark/>
          </w:tcPr>
          <w:p w14:paraId="5A2FE9B2" w14:textId="77777777" w:rsidR="0072638F" w:rsidRPr="0072638F" w:rsidRDefault="0072638F" w:rsidP="0072638F">
            <w:pPr>
              <w:pStyle w:val="noidungbang"/>
              <w:jc w:val="center"/>
            </w:pPr>
            <w:r w:rsidRPr="0072638F">
              <w:t>Địa chỉ email (dùng để đăng nhập hoặc liên lạc).</w:t>
            </w:r>
          </w:p>
        </w:tc>
      </w:tr>
      <w:tr w:rsidR="0072638F" w:rsidRPr="0072638F" w14:paraId="7F96E089" w14:textId="77777777" w:rsidTr="00DA08B1">
        <w:trPr>
          <w:jc w:val="center"/>
        </w:trPr>
        <w:tc>
          <w:tcPr>
            <w:tcW w:w="0" w:type="auto"/>
            <w:hideMark/>
          </w:tcPr>
          <w:p w14:paraId="603B94E8" w14:textId="77777777" w:rsidR="0072638F" w:rsidRPr="0072638F" w:rsidRDefault="0072638F" w:rsidP="0072638F">
            <w:pPr>
              <w:pStyle w:val="noidungbang"/>
              <w:jc w:val="center"/>
            </w:pPr>
            <w:r w:rsidRPr="0072638F">
              <w:t>4</w:t>
            </w:r>
          </w:p>
        </w:tc>
        <w:tc>
          <w:tcPr>
            <w:tcW w:w="0" w:type="auto"/>
            <w:hideMark/>
          </w:tcPr>
          <w:p w14:paraId="68CC7932" w14:textId="77777777" w:rsidR="0072638F" w:rsidRPr="0072638F" w:rsidRDefault="0072638F" w:rsidP="0072638F">
            <w:pPr>
              <w:pStyle w:val="noidungbang"/>
              <w:jc w:val="center"/>
            </w:pPr>
            <w:r w:rsidRPr="0072638F">
              <w:t>password</w:t>
            </w:r>
          </w:p>
        </w:tc>
        <w:tc>
          <w:tcPr>
            <w:tcW w:w="0" w:type="auto"/>
            <w:hideMark/>
          </w:tcPr>
          <w:p w14:paraId="0752691B" w14:textId="77777777" w:rsidR="0072638F" w:rsidRPr="0072638F" w:rsidRDefault="0072638F" w:rsidP="0072638F">
            <w:pPr>
              <w:pStyle w:val="noidungbang"/>
              <w:jc w:val="center"/>
            </w:pPr>
            <w:r w:rsidRPr="0072638F">
              <w:t>Mật khẩu đăng nhập (thường được mã hóa).</w:t>
            </w:r>
          </w:p>
        </w:tc>
      </w:tr>
      <w:tr w:rsidR="0072638F" w:rsidRPr="0072638F" w14:paraId="3A93FCD9" w14:textId="77777777" w:rsidTr="00DA08B1">
        <w:trPr>
          <w:jc w:val="center"/>
        </w:trPr>
        <w:tc>
          <w:tcPr>
            <w:tcW w:w="0" w:type="auto"/>
            <w:hideMark/>
          </w:tcPr>
          <w:p w14:paraId="5A30DCA8" w14:textId="77777777" w:rsidR="0072638F" w:rsidRPr="0072638F" w:rsidRDefault="0072638F" w:rsidP="0072638F">
            <w:pPr>
              <w:pStyle w:val="noidungbang"/>
              <w:jc w:val="center"/>
            </w:pPr>
            <w:r w:rsidRPr="0072638F">
              <w:t>5</w:t>
            </w:r>
          </w:p>
        </w:tc>
        <w:tc>
          <w:tcPr>
            <w:tcW w:w="0" w:type="auto"/>
            <w:hideMark/>
          </w:tcPr>
          <w:p w14:paraId="1F8E00A9" w14:textId="77777777" w:rsidR="0072638F" w:rsidRPr="0072638F" w:rsidRDefault="0072638F" w:rsidP="0072638F">
            <w:pPr>
              <w:pStyle w:val="noidungbang"/>
              <w:jc w:val="center"/>
            </w:pPr>
            <w:r w:rsidRPr="0072638F">
              <w:t>role_id</w:t>
            </w:r>
          </w:p>
        </w:tc>
        <w:tc>
          <w:tcPr>
            <w:tcW w:w="0" w:type="auto"/>
            <w:hideMark/>
          </w:tcPr>
          <w:p w14:paraId="25BC0EE4" w14:textId="77777777" w:rsidR="0072638F" w:rsidRPr="0072638F" w:rsidRDefault="0072638F" w:rsidP="0072638F">
            <w:pPr>
              <w:pStyle w:val="noidungbang"/>
              <w:jc w:val="center"/>
            </w:pPr>
            <w:r w:rsidRPr="0072638F">
              <w:t>Khóa ngoại liên kết với bảng Roles, xác định vai trò người dùng.</w:t>
            </w:r>
          </w:p>
        </w:tc>
      </w:tr>
      <w:tr w:rsidR="0072638F" w:rsidRPr="0072638F" w14:paraId="6ECA0C97" w14:textId="77777777" w:rsidTr="00DA08B1">
        <w:trPr>
          <w:jc w:val="center"/>
        </w:trPr>
        <w:tc>
          <w:tcPr>
            <w:tcW w:w="0" w:type="auto"/>
            <w:hideMark/>
          </w:tcPr>
          <w:p w14:paraId="5A57D743" w14:textId="77777777" w:rsidR="0072638F" w:rsidRPr="0072638F" w:rsidRDefault="0072638F" w:rsidP="0072638F">
            <w:pPr>
              <w:pStyle w:val="noidungbang"/>
              <w:jc w:val="center"/>
            </w:pPr>
            <w:r w:rsidRPr="0072638F">
              <w:t>6</w:t>
            </w:r>
          </w:p>
        </w:tc>
        <w:tc>
          <w:tcPr>
            <w:tcW w:w="0" w:type="auto"/>
            <w:hideMark/>
          </w:tcPr>
          <w:p w14:paraId="76EA1BA6" w14:textId="77777777" w:rsidR="0072638F" w:rsidRPr="0072638F" w:rsidRDefault="0072638F" w:rsidP="0072638F">
            <w:pPr>
              <w:pStyle w:val="noidungbang"/>
              <w:jc w:val="center"/>
            </w:pPr>
            <w:r w:rsidRPr="0072638F">
              <w:t>total_points</w:t>
            </w:r>
          </w:p>
        </w:tc>
        <w:tc>
          <w:tcPr>
            <w:tcW w:w="0" w:type="auto"/>
            <w:hideMark/>
          </w:tcPr>
          <w:p w14:paraId="0E33A83E" w14:textId="77777777" w:rsidR="0072638F" w:rsidRPr="0072638F" w:rsidRDefault="0072638F" w:rsidP="0072638F">
            <w:pPr>
              <w:pStyle w:val="noidungbang"/>
              <w:jc w:val="center"/>
            </w:pPr>
            <w:r w:rsidRPr="0072638F">
              <w:t>Tổng điểm tích lũy (cho tính năng gamification).</w:t>
            </w:r>
          </w:p>
        </w:tc>
      </w:tr>
      <w:tr w:rsidR="0072638F" w:rsidRPr="0072638F" w14:paraId="3F8410F3" w14:textId="77777777" w:rsidTr="00DA08B1">
        <w:trPr>
          <w:jc w:val="center"/>
        </w:trPr>
        <w:tc>
          <w:tcPr>
            <w:tcW w:w="0" w:type="auto"/>
            <w:hideMark/>
          </w:tcPr>
          <w:p w14:paraId="5851F44A" w14:textId="77777777" w:rsidR="0072638F" w:rsidRPr="0072638F" w:rsidRDefault="0072638F" w:rsidP="0072638F">
            <w:pPr>
              <w:pStyle w:val="noidungbang"/>
              <w:jc w:val="center"/>
            </w:pPr>
            <w:r w:rsidRPr="0072638F">
              <w:t>7</w:t>
            </w:r>
          </w:p>
        </w:tc>
        <w:tc>
          <w:tcPr>
            <w:tcW w:w="0" w:type="auto"/>
            <w:hideMark/>
          </w:tcPr>
          <w:p w14:paraId="5B15A967" w14:textId="77777777" w:rsidR="0072638F" w:rsidRPr="0072638F" w:rsidRDefault="0072638F" w:rsidP="0072638F">
            <w:pPr>
              <w:pStyle w:val="noidungbang"/>
              <w:jc w:val="center"/>
            </w:pPr>
            <w:r w:rsidRPr="0072638F">
              <w:t>current_level</w:t>
            </w:r>
          </w:p>
        </w:tc>
        <w:tc>
          <w:tcPr>
            <w:tcW w:w="0" w:type="auto"/>
            <w:hideMark/>
          </w:tcPr>
          <w:p w14:paraId="6910AB2F" w14:textId="77777777" w:rsidR="0072638F" w:rsidRPr="0072638F" w:rsidRDefault="0072638F" w:rsidP="0072638F">
            <w:pPr>
              <w:pStyle w:val="noidungbang"/>
              <w:jc w:val="center"/>
            </w:pPr>
            <w:r w:rsidRPr="0072638F">
              <w:t>Cấp độ hiện tại của người dùng.</w:t>
            </w:r>
          </w:p>
        </w:tc>
      </w:tr>
      <w:tr w:rsidR="0072638F" w:rsidRPr="0072638F" w14:paraId="7C4108F0" w14:textId="77777777" w:rsidTr="00DA08B1">
        <w:trPr>
          <w:jc w:val="center"/>
        </w:trPr>
        <w:tc>
          <w:tcPr>
            <w:tcW w:w="0" w:type="auto"/>
            <w:hideMark/>
          </w:tcPr>
          <w:p w14:paraId="488B232D" w14:textId="77777777" w:rsidR="0072638F" w:rsidRPr="0072638F" w:rsidRDefault="0072638F" w:rsidP="0072638F">
            <w:pPr>
              <w:pStyle w:val="noidungbang"/>
              <w:jc w:val="center"/>
            </w:pPr>
            <w:r w:rsidRPr="0072638F">
              <w:t>8</w:t>
            </w:r>
          </w:p>
        </w:tc>
        <w:tc>
          <w:tcPr>
            <w:tcW w:w="0" w:type="auto"/>
            <w:hideMark/>
          </w:tcPr>
          <w:p w14:paraId="1CD15A94" w14:textId="77777777" w:rsidR="0072638F" w:rsidRPr="0072638F" w:rsidRDefault="0072638F" w:rsidP="0072638F">
            <w:pPr>
              <w:pStyle w:val="noidungbang"/>
              <w:jc w:val="center"/>
            </w:pPr>
            <w:r w:rsidRPr="0072638F">
              <w:t>experience_points</w:t>
            </w:r>
          </w:p>
        </w:tc>
        <w:tc>
          <w:tcPr>
            <w:tcW w:w="0" w:type="auto"/>
            <w:hideMark/>
          </w:tcPr>
          <w:p w14:paraId="268CA274" w14:textId="77777777" w:rsidR="0072638F" w:rsidRPr="0072638F" w:rsidRDefault="0072638F" w:rsidP="0072638F">
            <w:pPr>
              <w:pStyle w:val="noidungbang"/>
              <w:jc w:val="center"/>
            </w:pPr>
            <w:r w:rsidRPr="0072638F">
              <w:t>Điểm kinh nghiệm hiện tại.</w:t>
            </w:r>
          </w:p>
        </w:tc>
      </w:tr>
      <w:tr w:rsidR="0072638F" w:rsidRPr="0072638F" w14:paraId="04DCDB6A" w14:textId="77777777" w:rsidTr="00DA08B1">
        <w:trPr>
          <w:jc w:val="center"/>
        </w:trPr>
        <w:tc>
          <w:tcPr>
            <w:tcW w:w="0" w:type="auto"/>
            <w:hideMark/>
          </w:tcPr>
          <w:p w14:paraId="6600E65B" w14:textId="77777777" w:rsidR="0072638F" w:rsidRPr="0072638F" w:rsidRDefault="0072638F" w:rsidP="0072638F">
            <w:pPr>
              <w:pStyle w:val="noidungbang"/>
              <w:jc w:val="center"/>
            </w:pPr>
            <w:r w:rsidRPr="0072638F">
              <w:t>9</w:t>
            </w:r>
          </w:p>
        </w:tc>
        <w:tc>
          <w:tcPr>
            <w:tcW w:w="0" w:type="auto"/>
            <w:hideMark/>
          </w:tcPr>
          <w:p w14:paraId="4B9224F9" w14:textId="77777777" w:rsidR="0072638F" w:rsidRPr="0072638F" w:rsidRDefault="0072638F" w:rsidP="0072638F">
            <w:pPr>
              <w:pStyle w:val="noidungbang"/>
              <w:jc w:val="center"/>
            </w:pPr>
            <w:r w:rsidRPr="0072638F">
              <w:t>gamification_stats</w:t>
            </w:r>
          </w:p>
        </w:tc>
        <w:tc>
          <w:tcPr>
            <w:tcW w:w="0" w:type="auto"/>
            <w:hideMark/>
          </w:tcPr>
          <w:p w14:paraId="40A13E39" w14:textId="77777777" w:rsidR="0072638F" w:rsidRPr="0072638F" w:rsidRDefault="0072638F" w:rsidP="0072638F">
            <w:pPr>
              <w:pStyle w:val="noidungbang"/>
              <w:jc w:val="center"/>
            </w:pPr>
            <w:r w:rsidRPr="0072638F">
              <w:t>Thống kê chi tiết về gamification (dạng văn bản/JSON).</w:t>
            </w:r>
          </w:p>
        </w:tc>
      </w:tr>
      <w:tr w:rsidR="0072638F" w:rsidRPr="0072638F" w14:paraId="77A42E9B" w14:textId="77777777" w:rsidTr="00DA08B1">
        <w:trPr>
          <w:jc w:val="center"/>
        </w:trPr>
        <w:tc>
          <w:tcPr>
            <w:tcW w:w="0" w:type="auto"/>
            <w:hideMark/>
          </w:tcPr>
          <w:p w14:paraId="27DA28A8" w14:textId="77777777" w:rsidR="0072638F" w:rsidRPr="0072638F" w:rsidRDefault="0072638F" w:rsidP="0072638F">
            <w:pPr>
              <w:pStyle w:val="noidungbang"/>
              <w:jc w:val="center"/>
            </w:pPr>
            <w:r w:rsidRPr="0072638F">
              <w:t>10</w:t>
            </w:r>
          </w:p>
        </w:tc>
        <w:tc>
          <w:tcPr>
            <w:tcW w:w="0" w:type="auto"/>
            <w:hideMark/>
          </w:tcPr>
          <w:p w14:paraId="775682E1" w14:textId="77777777" w:rsidR="0072638F" w:rsidRPr="0072638F" w:rsidRDefault="0072638F" w:rsidP="0072638F">
            <w:pPr>
              <w:pStyle w:val="noidungbang"/>
              <w:jc w:val="center"/>
            </w:pPr>
            <w:r w:rsidRPr="0072638F">
              <w:t>created_at</w:t>
            </w:r>
          </w:p>
        </w:tc>
        <w:tc>
          <w:tcPr>
            <w:tcW w:w="0" w:type="auto"/>
            <w:hideMark/>
          </w:tcPr>
          <w:p w14:paraId="4CE7E760" w14:textId="77777777" w:rsidR="0072638F" w:rsidRPr="0072638F" w:rsidRDefault="0072638F" w:rsidP="0072638F">
            <w:pPr>
              <w:pStyle w:val="noidungbang"/>
              <w:jc w:val="center"/>
            </w:pPr>
            <w:r w:rsidRPr="0072638F">
              <w:t>Thời gian tạo tài khoản.</w:t>
            </w:r>
          </w:p>
        </w:tc>
      </w:tr>
      <w:tr w:rsidR="0072638F" w:rsidRPr="0072638F" w14:paraId="121075B4" w14:textId="77777777" w:rsidTr="00DA08B1">
        <w:trPr>
          <w:jc w:val="center"/>
        </w:trPr>
        <w:tc>
          <w:tcPr>
            <w:tcW w:w="0" w:type="auto"/>
            <w:hideMark/>
          </w:tcPr>
          <w:p w14:paraId="709CDD40" w14:textId="77777777" w:rsidR="0072638F" w:rsidRPr="0072638F" w:rsidRDefault="0072638F" w:rsidP="0072638F">
            <w:pPr>
              <w:pStyle w:val="noidungbang"/>
              <w:jc w:val="center"/>
            </w:pPr>
            <w:r w:rsidRPr="0072638F">
              <w:t>11</w:t>
            </w:r>
          </w:p>
        </w:tc>
        <w:tc>
          <w:tcPr>
            <w:tcW w:w="0" w:type="auto"/>
            <w:hideMark/>
          </w:tcPr>
          <w:p w14:paraId="4CE0E4A6" w14:textId="77777777" w:rsidR="0072638F" w:rsidRPr="0072638F" w:rsidRDefault="0072638F" w:rsidP="0072638F">
            <w:pPr>
              <w:pStyle w:val="noidungbang"/>
              <w:jc w:val="center"/>
            </w:pPr>
            <w:r w:rsidRPr="0072638F">
              <w:t>updated_at</w:t>
            </w:r>
          </w:p>
        </w:tc>
        <w:tc>
          <w:tcPr>
            <w:tcW w:w="0" w:type="auto"/>
            <w:hideMark/>
          </w:tcPr>
          <w:p w14:paraId="6AB08CA5" w14:textId="77777777" w:rsidR="0072638F" w:rsidRPr="0072638F" w:rsidRDefault="0072638F" w:rsidP="0072638F">
            <w:pPr>
              <w:pStyle w:val="noidungbang"/>
              <w:jc w:val="center"/>
            </w:pPr>
            <w:r w:rsidRPr="0072638F">
              <w:t>Thời gian cập nhật thông tin gần nhất.</w:t>
            </w:r>
          </w:p>
        </w:tc>
      </w:tr>
    </w:tbl>
    <w:p w14:paraId="0E386A87" w14:textId="77777777" w:rsidR="0072638F" w:rsidRPr="0072638F" w:rsidRDefault="0072638F" w:rsidP="00DA08B1">
      <w:pPr>
        <w:pStyle w:val="Noidung"/>
      </w:pPr>
      <w:r w:rsidRPr="0072638F">
        <w:t>Bảng: Programs (Chương trình đào tạo)</w:t>
      </w:r>
    </w:p>
    <w:tbl>
      <w:tblPr>
        <w:tblStyle w:val="TableGrid"/>
        <w:tblW w:w="0" w:type="auto"/>
        <w:jc w:val="center"/>
        <w:tblLook w:val="04A0" w:firstRow="1" w:lastRow="0" w:firstColumn="1" w:lastColumn="0" w:noHBand="0" w:noVBand="1"/>
      </w:tblPr>
      <w:tblGrid>
        <w:gridCol w:w="679"/>
        <w:gridCol w:w="1430"/>
        <w:gridCol w:w="5722"/>
      </w:tblGrid>
      <w:tr w:rsidR="0072638F" w:rsidRPr="0072638F" w14:paraId="00EABDF2" w14:textId="77777777" w:rsidTr="00DA08B1">
        <w:trPr>
          <w:jc w:val="center"/>
        </w:trPr>
        <w:tc>
          <w:tcPr>
            <w:tcW w:w="0" w:type="auto"/>
            <w:vAlign w:val="center"/>
            <w:hideMark/>
          </w:tcPr>
          <w:p w14:paraId="255B7F35" w14:textId="77777777" w:rsidR="0072638F" w:rsidRPr="0072638F" w:rsidRDefault="0072638F" w:rsidP="00DA08B1">
            <w:pPr>
              <w:pStyle w:val="noidungbang"/>
              <w:jc w:val="center"/>
            </w:pPr>
            <w:r w:rsidRPr="0072638F">
              <w:t>STT</w:t>
            </w:r>
          </w:p>
        </w:tc>
        <w:tc>
          <w:tcPr>
            <w:tcW w:w="0" w:type="auto"/>
            <w:vAlign w:val="center"/>
            <w:hideMark/>
          </w:tcPr>
          <w:p w14:paraId="422BD6A4" w14:textId="77777777" w:rsidR="0072638F" w:rsidRPr="0072638F" w:rsidRDefault="0072638F" w:rsidP="00DA08B1">
            <w:pPr>
              <w:pStyle w:val="noidungbang"/>
              <w:jc w:val="center"/>
            </w:pPr>
            <w:r w:rsidRPr="0072638F">
              <w:t>Tên cột</w:t>
            </w:r>
          </w:p>
        </w:tc>
        <w:tc>
          <w:tcPr>
            <w:tcW w:w="0" w:type="auto"/>
            <w:vAlign w:val="center"/>
            <w:hideMark/>
          </w:tcPr>
          <w:p w14:paraId="26D628DF" w14:textId="77777777" w:rsidR="0072638F" w:rsidRPr="0072638F" w:rsidRDefault="0072638F" w:rsidP="00DA08B1">
            <w:pPr>
              <w:pStyle w:val="noidungbang"/>
              <w:jc w:val="center"/>
            </w:pPr>
            <w:r w:rsidRPr="0072638F">
              <w:t>Mô tả</w:t>
            </w:r>
          </w:p>
        </w:tc>
      </w:tr>
      <w:tr w:rsidR="0072638F" w:rsidRPr="0072638F" w14:paraId="2B61A475" w14:textId="77777777" w:rsidTr="00DA08B1">
        <w:trPr>
          <w:jc w:val="center"/>
        </w:trPr>
        <w:tc>
          <w:tcPr>
            <w:tcW w:w="0" w:type="auto"/>
            <w:vAlign w:val="center"/>
            <w:hideMark/>
          </w:tcPr>
          <w:p w14:paraId="4885929A" w14:textId="77777777" w:rsidR="0072638F" w:rsidRPr="0072638F" w:rsidRDefault="0072638F" w:rsidP="00DA08B1">
            <w:pPr>
              <w:pStyle w:val="noidungbang"/>
              <w:jc w:val="center"/>
            </w:pPr>
            <w:r w:rsidRPr="0072638F">
              <w:t>1</w:t>
            </w:r>
          </w:p>
        </w:tc>
        <w:tc>
          <w:tcPr>
            <w:tcW w:w="0" w:type="auto"/>
            <w:vAlign w:val="center"/>
            <w:hideMark/>
          </w:tcPr>
          <w:p w14:paraId="475605CC" w14:textId="77777777" w:rsidR="0072638F" w:rsidRPr="0072638F" w:rsidRDefault="0072638F" w:rsidP="00DA08B1">
            <w:pPr>
              <w:pStyle w:val="noidungbang"/>
              <w:jc w:val="center"/>
            </w:pPr>
            <w:r w:rsidRPr="0072638F">
              <w:t>program_id</w:t>
            </w:r>
          </w:p>
        </w:tc>
        <w:tc>
          <w:tcPr>
            <w:tcW w:w="0" w:type="auto"/>
            <w:vAlign w:val="center"/>
            <w:hideMark/>
          </w:tcPr>
          <w:p w14:paraId="4A293EF9" w14:textId="77777777" w:rsidR="0072638F" w:rsidRPr="0072638F" w:rsidRDefault="0072638F" w:rsidP="00DA08B1">
            <w:pPr>
              <w:pStyle w:val="noidungbang"/>
              <w:jc w:val="center"/>
            </w:pPr>
            <w:r w:rsidRPr="0072638F">
              <w:t>Khóa chính, mã chương trình đào tạo.</w:t>
            </w:r>
          </w:p>
        </w:tc>
      </w:tr>
      <w:tr w:rsidR="0072638F" w:rsidRPr="0072638F" w14:paraId="113EE499" w14:textId="77777777" w:rsidTr="00DA08B1">
        <w:trPr>
          <w:jc w:val="center"/>
        </w:trPr>
        <w:tc>
          <w:tcPr>
            <w:tcW w:w="0" w:type="auto"/>
            <w:vAlign w:val="center"/>
            <w:hideMark/>
          </w:tcPr>
          <w:p w14:paraId="5BEEF9B7" w14:textId="77777777" w:rsidR="0072638F" w:rsidRPr="0072638F" w:rsidRDefault="0072638F" w:rsidP="00DA08B1">
            <w:pPr>
              <w:pStyle w:val="noidungbang"/>
              <w:jc w:val="center"/>
            </w:pPr>
            <w:r w:rsidRPr="0072638F">
              <w:t>2</w:t>
            </w:r>
          </w:p>
        </w:tc>
        <w:tc>
          <w:tcPr>
            <w:tcW w:w="0" w:type="auto"/>
            <w:vAlign w:val="center"/>
            <w:hideMark/>
          </w:tcPr>
          <w:p w14:paraId="79EEB9D1" w14:textId="77777777" w:rsidR="0072638F" w:rsidRPr="0072638F" w:rsidRDefault="0072638F" w:rsidP="00DA08B1">
            <w:pPr>
              <w:pStyle w:val="noidungbang"/>
              <w:jc w:val="center"/>
            </w:pPr>
            <w:r w:rsidRPr="0072638F">
              <w:t>name</w:t>
            </w:r>
          </w:p>
        </w:tc>
        <w:tc>
          <w:tcPr>
            <w:tcW w:w="0" w:type="auto"/>
            <w:vAlign w:val="center"/>
            <w:hideMark/>
          </w:tcPr>
          <w:p w14:paraId="565B8D0C" w14:textId="77777777" w:rsidR="0072638F" w:rsidRPr="0072638F" w:rsidRDefault="0072638F" w:rsidP="00DA08B1">
            <w:pPr>
              <w:pStyle w:val="noidungbang"/>
              <w:jc w:val="center"/>
            </w:pPr>
            <w:r w:rsidRPr="0072638F">
              <w:t>Tên chương trình đào tạo (VD: Kỹ thuật phần mềm).</w:t>
            </w:r>
          </w:p>
        </w:tc>
      </w:tr>
      <w:tr w:rsidR="0072638F" w:rsidRPr="0072638F" w14:paraId="25929EE7" w14:textId="77777777" w:rsidTr="00DA08B1">
        <w:trPr>
          <w:jc w:val="center"/>
        </w:trPr>
        <w:tc>
          <w:tcPr>
            <w:tcW w:w="0" w:type="auto"/>
            <w:vAlign w:val="center"/>
            <w:hideMark/>
          </w:tcPr>
          <w:p w14:paraId="34D46FE4" w14:textId="77777777" w:rsidR="0072638F" w:rsidRPr="0072638F" w:rsidRDefault="0072638F" w:rsidP="00DA08B1">
            <w:pPr>
              <w:pStyle w:val="noidungbang"/>
              <w:jc w:val="center"/>
            </w:pPr>
            <w:r w:rsidRPr="0072638F">
              <w:t>3</w:t>
            </w:r>
          </w:p>
        </w:tc>
        <w:tc>
          <w:tcPr>
            <w:tcW w:w="0" w:type="auto"/>
            <w:vAlign w:val="center"/>
            <w:hideMark/>
          </w:tcPr>
          <w:p w14:paraId="54D53B0B" w14:textId="77777777" w:rsidR="0072638F" w:rsidRPr="0072638F" w:rsidRDefault="0072638F" w:rsidP="00DA08B1">
            <w:pPr>
              <w:pStyle w:val="noidungbang"/>
              <w:jc w:val="center"/>
            </w:pPr>
            <w:r w:rsidRPr="0072638F">
              <w:t>description</w:t>
            </w:r>
          </w:p>
        </w:tc>
        <w:tc>
          <w:tcPr>
            <w:tcW w:w="0" w:type="auto"/>
            <w:vAlign w:val="center"/>
            <w:hideMark/>
          </w:tcPr>
          <w:p w14:paraId="1346FE33" w14:textId="77777777" w:rsidR="0072638F" w:rsidRPr="0072638F" w:rsidRDefault="0072638F" w:rsidP="00DA08B1">
            <w:pPr>
              <w:pStyle w:val="noidungbang"/>
              <w:jc w:val="center"/>
            </w:pPr>
            <w:r w:rsidRPr="0072638F">
              <w:t>Mô tả chương trình.</w:t>
            </w:r>
          </w:p>
        </w:tc>
      </w:tr>
      <w:tr w:rsidR="0072638F" w:rsidRPr="0072638F" w14:paraId="72C3CCF0" w14:textId="77777777" w:rsidTr="00DA08B1">
        <w:trPr>
          <w:jc w:val="center"/>
        </w:trPr>
        <w:tc>
          <w:tcPr>
            <w:tcW w:w="0" w:type="auto"/>
            <w:vAlign w:val="center"/>
            <w:hideMark/>
          </w:tcPr>
          <w:p w14:paraId="04E6DC7D" w14:textId="77777777" w:rsidR="0072638F" w:rsidRPr="0072638F" w:rsidRDefault="0072638F" w:rsidP="00DA08B1">
            <w:pPr>
              <w:pStyle w:val="noidungbang"/>
              <w:jc w:val="center"/>
            </w:pPr>
            <w:r w:rsidRPr="0072638F">
              <w:t>4</w:t>
            </w:r>
          </w:p>
        </w:tc>
        <w:tc>
          <w:tcPr>
            <w:tcW w:w="0" w:type="auto"/>
            <w:vAlign w:val="center"/>
            <w:hideMark/>
          </w:tcPr>
          <w:p w14:paraId="27A54F59" w14:textId="77777777" w:rsidR="0072638F" w:rsidRPr="0072638F" w:rsidRDefault="0072638F" w:rsidP="00DA08B1">
            <w:pPr>
              <w:pStyle w:val="noidungbang"/>
              <w:jc w:val="center"/>
            </w:pPr>
            <w:r w:rsidRPr="0072638F">
              <w:t>created_at</w:t>
            </w:r>
          </w:p>
        </w:tc>
        <w:tc>
          <w:tcPr>
            <w:tcW w:w="0" w:type="auto"/>
            <w:vAlign w:val="center"/>
            <w:hideMark/>
          </w:tcPr>
          <w:p w14:paraId="0BE1DC0E" w14:textId="77777777" w:rsidR="0072638F" w:rsidRPr="0072638F" w:rsidRDefault="0072638F" w:rsidP="00DA08B1">
            <w:pPr>
              <w:pStyle w:val="noidungbang"/>
              <w:jc w:val="center"/>
            </w:pPr>
            <w:r w:rsidRPr="0072638F">
              <w:t>Thời gian tạo.</w:t>
            </w:r>
          </w:p>
        </w:tc>
      </w:tr>
      <w:tr w:rsidR="0072638F" w:rsidRPr="0072638F" w14:paraId="52D19468" w14:textId="77777777" w:rsidTr="00DA08B1">
        <w:trPr>
          <w:jc w:val="center"/>
        </w:trPr>
        <w:tc>
          <w:tcPr>
            <w:tcW w:w="0" w:type="auto"/>
            <w:vAlign w:val="center"/>
            <w:hideMark/>
          </w:tcPr>
          <w:p w14:paraId="5C9A1ACE" w14:textId="77777777" w:rsidR="0072638F" w:rsidRPr="0072638F" w:rsidRDefault="0072638F" w:rsidP="00DA08B1">
            <w:pPr>
              <w:pStyle w:val="noidungbang"/>
              <w:jc w:val="center"/>
            </w:pPr>
            <w:r w:rsidRPr="0072638F">
              <w:t>5</w:t>
            </w:r>
          </w:p>
        </w:tc>
        <w:tc>
          <w:tcPr>
            <w:tcW w:w="0" w:type="auto"/>
            <w:vAlign w:val="center"/>
            <w:hideMark/>
          </w:tcPr>
          <w:p w14:paraId="1F034859" w14:textId="77777777" w:rsidR="0072638F" w:rsidRPr="0072638F" w:rsidRDefault="0072638F" w:rsidP="00DA08B1">
            <w:pPr>
              <w:pStyle w:val="noidungbang"/>
              <w:jc w:val="center"/>
            </w:pPr>
            <w:r w:rsidRPr="0072638F">
              <w:t>updated_at</w:t>
            </w:r>
          </w:p>
        </w:tc>
        <w:tc>
          <w:tcPr>
            <w:tcW w:w="0" w:type="auto"/>
            <w:vAlign w:val="center"/>
            <w:hideMark/>
          </w:tcPr>
          <w:p w14:paraId="5BFB4D4E" w14:textId="77777777" w:rsidR="0072638F" w:rsidRPr="0072638F" w:rsidRDefault="0072638F" w:rsidP="00DA08B1">
            <w:pPr>
              <w:pStyle w:val="noidungbang"/>
              <w:jc w:val="center"/>
            </w:pPr>
            <w:r w:rsidRPr="0072638F">
              <w:t>Thời gian cập nhật.</w:t>
            </w:r>
          </w:p>
        </w:tc>
      </w:tr>
    </w:tbl>
    <w:p w14:paraId="4D374946" w14:textId="77777777" w:rsidR="0072638F" w:rsidRPr="0072638F" w:rsidRDefault="0072638F" w:rsidP="00DA08B1">
      <w:pPr>
        <w:pStyle w:val="Noidung"/>
      </w:pPr>
      <w:r w:rsidRPr="0072638F">
        <w:t>Bảng: Subjects (Môn học - Danh mục)</w:t>
      </w:r>
    </w:p>
    <w:tbl>
      <w:tblPr>
        <w:tblStyle w:val="TableGrid"/>
        <w:tblW w:w="0" w:type="auto"/>
        <w:jc w:val="center"/>
        <w:tblLook w:val="04A0" w:firstRow="1" w:lastRow="0" w:firstColumn="1" w:lastColumn="0" w:noHBand="0" w:noVBand="1"/>
      </w:tblPr>
      <w:tblGrid>
        <w:gridCol w:w="679"/>
        <w:gridCol w:w="1401"/>
        <w:gridCol w:w="6863"/>
      </w:tblGrid>
      <w:tr w:rsidR="0072638F" w:rsidRPr="0072638F" w14:paraId="071D8E26" w14:textId="77777777" w:rsidTr="00437B56">
        <w:trPr>
          <w:tblHeader/>
          <w:jc w:val="center"/>
        </w:trPr>
        <w:tc>
          <w:tcPr>
            <w:tcW w:w="0" w:type="auto"/>
            <w:vAlign w:val="center"/>
            <w:hideMark/>
          </w:tcPr>
          <w:p w14:paraId="5D02E70F" w14:textId="77777777" w:rsidR="0072638F" w:rsidRPr="0072638F" w:rsidRDefault="0072638F" w:rsidP="00DA08B1">
            <w:pPr>
              <w:pStyle w:val="noidungbang"/>
              <w:jc w:val="center"/>
            </w:pPr>
            <w:r w:rsidRPr="0072638F">
              <w:t>STT</w:t>
            </w:r>
          </w:p>
        </w:tc>
        <w:tc>
          <w:tcPr>
            <w:tcW w:w="0" w:type="auto"/>
            <w:vAlign w:val="center"/>
            <w:hideMark/>
          </w:tcPr>
          <w:p w14:paraId="5367021D" w14:textId="77777777" w:rsidR="0072638F" w:rsidRPr="0072638F" w:rsidRDefault="0072638F" w:rsidP="00DA08B1">
            <w:pPr>
              <w:pStyle w:val="noidungbang"/>
              <w:jc w:val="center"/>
            </w:pPr>
            <w:r w:rsidRPr="0072638F">
              <w:t>Tên cột</w:t>
            </w:r>
          </w:p>
        </w:tc>
        <w:tc>
          <w:tcPr>
            <w:tcW w:w="0" w:type="auto"/>
            <w:vAlign w:val="center"/>
            <w:hideMark/>
          </w:tcPr>
          <w:p w14:paraId="31C9004E" w14:textId="77777777" w:rsidR="0072638F" w:rsidRPr="0072638F" w:rsidRDefault="0072638F" w:rsidP="00DA08B1">
            <w:pPr>
              <w:pStyle w:val="noidungbang"/>
              <w:jc w:val="center"/>
            </w:pPr>
            <w:r w:rsidRPr="0072638F">
              <w:t>Mô tả</w:t>
            </w:r>
          </w:p>
        </w:tc>
      </w:tr>
      <w:tr w:rsidR="0072638F" w:rsidRPr="0072638F" w14:paraId="4576CEFE" w14:textId="77777777" w:rsidTr="00DA08B1">
        <w:trPr>
          <w:jc w:val="center"/>
        </w:trPr>
        <w:tc>
          <w:tcPr>
            <w:tcW w:w="0" w:type="auto"/>
            <w:vAlign w:val="center"/>
            <w:hideMark/>
          </w:tcPr>
          <w:p w14:paraId="13E30B2B" w14:textId="77777777" w:rsidR="0072638F" w:rsidRPr="0072638F" w:rsidRDefault="0072638F" w:rsidP="00DA08B1">
            <w:pPr>
              <w:pStyle w:val="noidungbang"/>
              <w:jc w:val="center"/>
            </w:pPr>
            <w:r w:rsidRPr="0072638F">
              <w:t>1</w:t>
            </w:r>
          </w:p>
        </w:tc>
        <w:tc>
          <w:tcPr>
            <w:tcW w:w="0" w:type="auto"/>
            <w:vAlign w:val="center"/>
            <w:hideMark/>
          </w:tcPr>
          <w:p w14:paraId="08302F6A" w14:textId="77777777" w:rsidR="0072638F" w:rsidRPr="0072638F" w:rsidRDefault="0072638F" w:rsidP="00DA08B1">
            <w:pPr>
              <w:pStyle w:val="noidungbang"/>
              <w:jc w:val="center"/>
            </w:pPr>
            <w:r w:rsidRPr="0072638F">
              <w:t>subject_id</w:t>
            </w:r>
          </w:p>
        </w:tc>
        <w:tc>
          <w:tcPr>
            <w:tcW w:w="0" w:type="auto"/>
            <w:vAlign w:val="center"/>
            <w:hideMark/>
          </w:tcPr>
          <w:p w14:paraId="3B97B13A" w14:textId="77777777" w:rsidR="0072638F" w:rsidRPr="0072638F" w:rsidRDefault="0072638F" w:rsidP="00DA08B1">
            <w:pPr>
              <w:pStyle w:val="noidungbang"/>
              <w:jc w:val="center"/>
            </w:pPr>
            <w:r w:rsidRPr="0072638F">
              <w:t>Khóa chính, mã môn học.</w:t>
            </w:r>
          </w:p>
        </w:tc>
      </w:tr>
      <w:tr w:rsidR="0072638F" w:rsidRPr="0072638F" w14:paraId="5C1AF5D3" w14:textId="77777777" w:rsidTr="00DA08B1">
        <w:trPr>
          <w:jc w:val="center"/>
        </w:trPr>
        <w:tc>
          <w:tcPr>
            <w:tcW w:w="0" w:type="auto"/>
            <w:vAlign w:val="center"/>
            <w:hideMark/>
          </w:tcPr>
          <w:p w14:paraId="79EFC6B4" w14:textId="77777777" w:rsidR="0072638F" w:rsidRPr="0072638F" w:rsidRDefault="0072638F" w:rsidP="00DA08B1">
            <w:pPr>
              <w:pStyle w:val="noidungbang"/>
              <w:jc w:val="center"/>
            </w:pPr>
            <w:r w:rsidRPr="0072638F">
              <w:t>2</w:t>
            </w:r>
          </w:p>
        </w:tc>
        <w:tc>
          <w:tcPr>
            <w:tcW w:w="0" w:type="auto"/>
            <w:vAlign w:val="center"/>
            <w:hideMark/>
          </w:tcPr>
          <w:p w14:paraId="7EA6DED3" w14:textId="77777777" w:rsidR="0072638F" w:rsidRPr="0072638F" w:rsidRDefault="0072638F" w:rsidP="00DA08B1">
            <w:pPr>
              <w:pStyle w:val="noidungbang"/>
              <w:jc w:val="center"/>
            </w:pPr>
            <w:r w:rsidRPr="0072638F">
              <w:t>course_id</w:t>
            </w:r>
          </w:p>
        </w:tc>
        <w:tc>
          <w:tcPr>
            <w:tcW w:w="0" w:type="auto"/>
            <w:vAlign w:val="center"/>
            <w:hideMark/>
          </w:tcPr>
          <w:p w14:paraId="62BF332B" w14:textId="77777777" w:rsidR="0072638F" w:rsidRPr="0072638F" w:rsidRDefault="0072638F" w:rsidP="00DA08B1">
            <w:pPr>
              <w:pStyle w:val="noidungbang"/>
              <w:jc w:val="center"/>
            </w:pPr>
            <w:r w:rsidRPr="0072638F">
              <w:t>Khóa ngoại (có thể liên kết đến khóa học mẫu).</w:t>
            </w:r>
          </w:p>
        </w:tc>
      </w:tr>
      <w:tr w:rsidR="0072638F" w:rsidRPr="0072638F" w14:paraId="6F34B132" w14:textId="77777777" w:rsidTr="00DA08B1">
        <w:trPr>
          <w:jc w:val="center"/>
        </w:trPr>
        <w:tc>
          <w:tcPr>
            <w:tcW w:w="0" w:type="auto"/>
            <w:vAlign w:val="center"/>
            <w:hideMark/>
          </w:tcPr>
          <w:p w14:paraId="11558D80" w14:textId="77777777" w:rsidR="0072638F" w:rsidRPr="0072638F" w:rsidRDefault="0072638F" w:rsidP="00DA08B1">
            <w:pPr>
              <w:pStyle w:val="noidungbang"/>
              <w:jc w:val="center"/>
            </w:pPr>
            <w:r w:rsidRPr="0072638F">
              <w:t>3</w:t>
            </w:r>
          </w:p>
        </w:tc>
        <w:tc>
          <w:tcPr>
            <w:tcW w:w="0" w:type="auto"/>
            <w:vAlign w:val="center"/>
            <w:hideMark/>
          </w:tcPr>
          <w:p w14:paraId="1A2225EB" w14:textId="77777777" w:rsidR="0072638F" w:rsidRPr="0072638F" w:rsidRDefault="0072638F" w:rsidP="00DA08B1">
            <w:pPr>
              <w:pStyle w:val="noidungbang"/>
              <w:jc w:val="center"/>
            </w:pPr>
            <w:r w:rsidRPr="0072638F">
              <w:t>type_id</w:t>
            </w:r>
          </w:p>
        </w:tc>
        <w:tc>
          <w:tcPr>
            <w:tcW w:w="0" w:type="auto"/>
            <w:vAlign w:val="center"/>
            <w:hideMark/>
          </w:tcPr>
          <w:p w14:paraId="2B15679D" w14:textId="77777777" w:rsidR="0072638F" w:rsidRPr="0072638F" w:rsidRDefault="0072638F" w:rsidP="00DA08B1">
            <w:pPr>
              <w:pStyle w:val="noidungbang"/>
              <w:jc w:val="center"/>
            </w:pPr>
            <w:r w:rsidRPr="0072638F">
              <w:t>Khóa ngoại liên kết bảng TypeSubjects (Loại môn).</w:t>
            </w:r>
          </w:p>
        </w:tc>
      </w:tr>
      <w:tr w:rsidR="0072638F" w:rsidRPr="0072638F" w14:paraId="395734FE" w14:textId="77777777" w:rsidTr="00DA08B1">
        <w:trPr>
          <w:jc w:val="center"/>
        </w:trPr>
        <w:tc>
          <w:tcPr>
            <w:tcW w:w="0" w:type="auto"/>
            <w:vAlign w:val="center"/>
            <w:hideMark/>
          </w:tcPr>
          <w:p w14:paraId="537ED016" w14:textId="77777777" w:rsidR="0072638F" w:rsidRPr="0072638F" w:rsidRDefault="0072638F" w:rsidP="00DA08B1">
            <w:pPr>
              <w:pStyle w:val="noidungbang"/>
              <w:jc w:val="center"/>
            </w:pPr>
            <w:r w:rsidRPr="0072638F">
              <w:t>4</w:t>
            </w:r>
          </w:p>
        </w:tc>
        <w:tc>
          <w:tcPr>
            <w:tcW w:w="0" w:type="auto"/>
            <w:vAlign w:val="center"/>
            <w:hideMark/>
          </w:tcPr>
          <w:p w14:paraId="4301BED3" w14:textId="77777777" w:rsidR="0072638F" w:rsidRPr="0072638F" w:rsidRDefault="0072638F" w:rsidP="00DA08B1">
            <w:pPr>
              <w:pStyle w:val="noidungbang"/>
              <w:jc w:val="center"/>
            </w:pPr>
            <w:r w:rsidRPr="0072638F">
              <w:t>noidung_id</w:t>
            </w:r>
          </w:p>
        </w:tc>
        <w:tc>
          <w:tcPr>
            <w:tcW w:w="0" w:type="auto"/>
            <w:vAlign w:val="center"/>
            <w:hideMark/>
          </w:tcPr>
          <w:p w14:paraId="35026E88" w14:textId="77777777" w:rsidR="0072638F" w:rsidRPr="0072638F" w:rsidRDefault="0072638F" w:rsidP="00DA08B1">
            <w:pPr>
              <w:pStyle w:val="noidungbang"/>
              <w:jc w:val="center"/>
            </w:pPr>
            <w:r w:rsidRPr="0072638F">
              <w:t>Khóa ngoại liên kết bảng TypeOfKnowledges (Khối kiến thức).</w:t>
            </w:r>
          </w:p>
        </w:tc>
      </w:tr>
      <w:tr w:rsidR="0072638F" w:rsidRPr="0072638F" w14:paraId="001DEC96" w14:textId="77777777" w:rsidTr="00DA08B1">
        <w:trPr>
          <w:jc w:val="center"/>
        </w:trPr>
        <w:tc>
          <w:tcPr>
            <w:tcW w:w="0" w:type="auto"/>
            <w:vAlign w:val="center"/>
            <w:hideMark/>
          </w:tcPr>
          <w:p w14:paraId="6198C917" w14:textId="77777777" w:rsidR="0072638F" w:rsidRPr="0072638F" w:rsidRDefault="0072638F" w:rsidP="00DA08B1">
            <w:pPr>
              <w:pStyle w:val="noidungbang"/>
              <w:jc w:val="center"/>
            </w:pPr>
            <w:r w:rsidRPr="0072638F">
              <w:t>5</w:t>
            </w:r>
          </w:p>
        </w:tc>
        <w:tc>
          <w:tcPr>
            <w:tcW w:w="0" w:type="auto"/>
            <w:vAlign w:val="center"/>
            <w:hideMark/>
          </w:tcPr>
          <w:p w14:paraId="3D6768DF" w14:textId="77777777" w:rsidR="0072638F" w:rsidRPr="0072638F" w:rsidRDefault="0072638F" w:rsidP="00DA08B1">
            <w:pPr>
              <w:pStyle w:val="noidungbang"/>
              <w:jc w:val="center"/>
            </w:pPr>
            <w:r w:rsidRPr="0072638F">
              <w:t>name</w:t>
            </w:r>
          </w:p>
        </w:tc>
        <w:tc>
          <w:tcPr>
            <w:tcW w:w="0" w:type="auto"/>
            <w:vAlign w:val="center"/>
            <w:hideMark/>
          </w:tcPr>
          <w:p w14:paraId="432F13F8" w14:textId="77777777" w:rsidR="0072638F" w:rsidRPr="0072638F" w:rsidRDefault="0072638F" w:rsidP="00DA08B1">
            <w:pPr>
              <w:pStyle w:val="noidungbang"/>
              <w:jc w:val="center"/>
            </w:pPr>
            <w:r w:rsidRPr="0072638F">
              <w:t>Tên môn học.</w:t>
            </w:r>
          </w:p>
        </w:tc>
      </w:tr>
      <w:tr w:rsidR="0072638F" w:rsidRPr="0072638F" w14:paraId="13A0F63C" w14:textId="77777777" w:rsidTr="00DA08B1">
        <w:trPr>
          <w:jc w:val="center"/>
        </w:trPr>
        <w:tc>
          <w:tcPr>
            <w:tcW w:w="0" w:type="auto"/>
            <w:vAlign w:val="center"/>
            <w:hideMark/>
          </w:tcPr>
          <w:p w14:paraId="1709E1A7" w14:textId="77777777" w:rsidR="0072638F" w:rsidRPr="0072638F" w:rsidRDefault="0072638F" w:rsidP="00DA08B1">
            <w:pPr>
              <w:pStyle w:val="noidungbang"/>
              <w:jc w:val="center"/>
            </w:pPr>
            <w:r w:rsidRPr="0072638F">
              <w:t>6</w:t>
            </w:r>
          </w:p>
        </w:tc>
        <w:tc>
          <w:tcPr>
            <w:tcW w:w="0" w:type="auto"/>
            <w:vAlign w:val="center"/>
            <w:hideMark/>
          </w:tcPr>
          <w:p w14:paraId="71228F1F" w14:textId="77777777" w:rsidR="0072638F" w:rsidRPr="0072638F" w:rsidRDefault="0072638F" w:rsidP="00DA08B1">
            <w:pPr>
              <w:pStyle w:val="noidungbang"/>
              <w:jc w:val="center"/>
            </w:pPr>
            <w:r w:rsidRPr="0072638F">
              <w:t>description</w:t>
            </w:r>
          </w:p>
        </w:tc>
        <w:tc>
          <w:tcPr>
            <w:tcW w:w="0" w:type="auto"/>
            <w:vAlign w:val="center"/>
            <w:hideMark/>
          </w:tcPr>
          <w:p w14:paraId="55D97D18" w14:textId="77777777" w:rsidR="0072638F" w:rsidRPr="0072638F" w:rsidRDefault="0072638F" w:rsidP="00DA08B1">
            <w:pPr>
              <w:pStyle w:val="noidungbang"/>
              <w:jc w:val="center"/>
            </w:pPr>
            <w:r w:rsidRPr="0072638F">
              <w:t>Mô tả môn học.</w:t>
            </w:r>
          </w:p>
        </w:tc>
      </w:tr>
      <w:tr w:rsidR="0072638F" w:rsidRPr="0072638F" w14:paraId="380996CF" w14:textId="77777777" w:rsidTr="00DA08B1">
        <w:trPr>
          <w:jc w:val="center"/>
        </w:trPr>
        <w:tc>
          <w:tcPr>
            <w:tcW w:w="0" w:type="auto"/>
            <w:vAlign w:val="center"/>
            <w:hideMark/>
          </w:tcPr>
          <w:p w14:paraId="21132095" w14:textId="77777777" w:rsidR="0072638F" w:rsidRPr="0072638F" w:rsidRDefault="0072638F" w:rsidP="00DA08B1">
            <w:pPr>
              <w:pStyle w:val="noidungbang"/>
              <w:jc w:val="center"/>
            </w:pPr>
            <w:r w:rsidRPr="0072638F">
              <w:t>7</w:t>
            </w:r>
          </w:p>
        </w:tc>
        <w:tc>
          <w:tcPr>
            <w:tcW w:w="0" w:type="auto"/>
            <w:vAlign w:val="center"/>
            <w:hideMark/>
          </w:tcPr>
          <w:p w14:paraId="75D5C439" w14:textId="77777777" w:rsidR="0072638F" w:rsidRPr="0072638F" w:rsidRDefault="0072638F" w:rsidP="00DA08B1">
            <w:pPr>
              <w:pStyle w:val="noidungbang"/>
              <w:jc w:val="center"/>
            </w:pPr>
            <w:r w:rsidRPr="0072638F">
              <w:t>plo_id</w:t>
            </w:r>
          </w:p>
        </w:tc>
        <w:tc>
          <w:tcPr>
            <w:tcW w:w="0" w:type="auto"/>
            <w:vAlign w:val="center"/>
            <w:hideMark/>
          </w:tcPr>
          <w:p w14:paraId="24D5C594" w14:textId="77777777" w:rsidR="0072638F" w:rsidRPr="0072638F" w:rsidRDefault="0072638F" w:rsidP="00DA08B1">
            <w:pPr>
              <w:pStyle w:val="noidungbang"/>
              <w:jc w:val="center"/>
            </w:pPr>
            <w:r w:rsidRPr="0072638F">
              <w:t>Khóa ngoại liên kết với chuẩn đầu ra chương trình (PLOs).</w:t>
            </w:r>
          </w:p>
        </w:tc>
      </w:tr>
      <w:tr w:rsidR="0072638F" w:rsidRPr="0072638F" w14:paraId="065C1164" w14:textId="77777777" w:rsidTr="00DA08B1">
        <w:trPr>
          <w:jc w:val="center"/>
        </w:trPr>
        <w:tc>
          <w:tcPr>
            <w:tcW w:w="0" w:type="auto"/>
            <w:vAlign w:val="center"/>
            <w:hideMark/>
          </w:tcPr>
          <w:p w14:paraId="62EB4715" w14:textId="77777777" w:rsidR="0072638F" w:rsidRPr="0072638F" w:rsidRDefault="0072638F" w:rsidP="00DA08B1">
            <w:pPr>
              <w:pStyle w:val="noidungbang"/>
              <w:jc w:val="center"/>
            </w:pPr>
            <w:r w:rsidRPr="0072638F">
              <w:lastRenderedPageBreak/>
              <w:t>8</w:t>
            </w:r>
          </w:p>
        </w:tc>
        <w:tc>
          <w:tcPr>
            <w:tcW w:w="0" w:type="auto"/>
            <w:vAlign w:val="center"/>
            <w:hideMark/>
          </w:tcPr>
          <w:p w14:paraId="7712E032" w14:textId="77777777" w:rsidR="0072638F" w:rsidRPr="0072638F" w:rsidRDefault="0072638F" w:rsidP="00DA08B1">
            <w:pPr>
              <w:pStyle w:val="noidungbang"/>
              <w:jc w:val="center"/>
            </w:pPr>
            <w:r w:rsidRPr="0072638F">
              <w:t>created_at</w:t>
            </w:r>
          </w:p>
        </w:tc>
        <w:tc>
          <w:tcPr>
            <w:tcW w:w="0" w:type="auto"/>
            <w:vAlign w:val="center"/>
            <w:hideMark/>
          </w:tcPr>
          <w:p w14:paraId="2A2FC9C3" w14:textId="77777777" w:rsidR="0072638F" w:rsidRPr="0072638F" w:rsidRDefault="0072638F" w:rsidP="00DA08B1">
            <w:pPr>
              <w:pStyle w:val="noidungbang"/>
              <w:jc w:val="center"/>
            </w:pPr>
            <w:r w:rsidRPr="0072638F">
              <w:t>Thời gian tạo.</w:t>
            </w:r>
          </w:p>
        </w:tc>
      </w:tr>
    </w:tbl>
    <w:p w14:paraId="1513CAC0" w14:textId="77777777" w:rsidR="0072638F" w:rsidRPr="0072638F" w:rsidRDefault="0072638F" w:rsidP="00DA08B1">
      <w:pPr>
        <w:pStyle w:val="Noidung"/>
      </w:pPr>
      <w:r w:rsidRPr="0072638F">
        <w:t>Bảng: TypeSubjects (Loại môn học)</w:t>
      </w:r>
    </w:p>
    <w:tbl>
      <w:tblPr>
        <w:tblStyle w:val="TableGrid"/>
        <w:tblW w:w="0" w:type="auto"/>
        <w:jc w:val="center"/>
        <w:tblLook w:val="04A0" w:firstRow="1" w:lastRow="0" w:firstColumn="1" w:lastColumn="0" w:noHBand="0" w:noVBand="1"/>
      </w:tblPr>
      <w:tblGrid>
        <w:gridCol w:w="679"/>
        <w:gridCol w:w="1372"/>
        <w:gridCol w:w="4350"/>
      </w:tblGrid>
      <w:tr w:rsidR="0072638F" w:rsidRPr="0072638F" w14:paraId="66B7B506" w14:textId="77777777" w:rsidTr="00DA08B1">
        <w:trPr>
          <w:jc w:val="center"/>
        </w:trPr>
        <w:tc>
          <w:tcPr>
            <w:tcW w:w="0" w:type="auto"/>
            <w:vAlign w:val="center"/>
            <w:hideMark/>
          </w:tcPr>
          <w:p w14:paraId="3355DBAD" w14:textId="77777777" w:rsidR="0072638F" w:rsidRPr="0072638F" w:rsidRDefault="0072638F" w:rsidP="00DA08B1">
            <w:pPr>
              <w:pStyle w:val="noidungbang"/>
              <w:jc w:val="center"/>
            </w:pPr>
            <w:r w:rsidRPr="0072638F">
              <w:t>STT</w:t>
            </w:r>
          </w:p>
        </w:tc>
        <w:tc>
          <w:tcPr>
            <w:tcW w:w="0" w:type="auto"/>
            <w:vAlign w:val="center"/>
            <w:hideMark/>
          </w:tcPr>
          <w:p w14:paraId="7FD950F6" w14:textId="77777777" w:rsidR="0072638F" w:rsidRPr="0072638F" w:rsidRDefault="0072638F" w:rsidP="00DA08B1">
            <w:pPr>
              <w:pStyle w:val="noidungbang"/>
              <w:jc w:val="center"/>
            </w:pPr>
            <w:r w:rsidRPr="0072638F">
              <w:t>Tên cột</w:t>
            </w:r>
          </w:p>
        </w:tc>
        <w:tc>
          <w:tcPr>
            <w:tcW w:w="0" w:type="auto"/>
            <w:vAlign w:val="center"/>
            <w:hideMark/>
          </w:tcPr>
          <w:p w14:paraId="4F03FAC2" w14:textId="77777777" w:rsidR="0072638F" w:rsidRPr="0072638F" w:rsidRDefault="0072638F" w:rsidP="00DA08B1">
            <w:pPr>
              <w:pStyle w:val="noidungbang"/>
              <w:jc w:val="center"/>
            </w:pPr>
            <w:r w:rsidRPr="0072638F">
              <w:t>Mô tả</w:t>
            </w:r>
          </w:p>
        </w:tc>
      </w:tr>
      <w:tr w:rsidR="0072638F" w:rsidRPr="0072638F" w14:paraId="3EA0F412" w14:textId="77777777" w:rsidTr="00DA08B1">
        <w:trPr>
          <w:jc w:val="center"/>
        </w:trPr>
        <w:tc>
          <w:tcPr>
            <w:tcW w:w="0" w:type="auto"/>
            <w:vAlign w:val="center"/>
            <w:hideMark/>
          </w:tcPr>
          <w:p w14:paraId="30A88B23" w14:textId="77777777" w:rsidR="0072638F" w:rsidRPr="0072638F" w:rsidRDefault="0072638F" w:rsidP="00DA08B1">
            <w:pPr>
              <w:pStyle w:val="noidungbang"/>
              <w:jc w:val="center"/>
            </w:pPr>
            <w:r w:rsidRPr="0072638F">
              <w:t>1</w:t>
            </w:r>
          </w:p>
        </w:tc>
        <w:tc>
          <w:tcPr>
            <w:tcW w:w="0" w:type="auto"/>
            <w:vAlign w:val="center"/>
            <w:hideMark/>
          </w:tcPr>
          <w:p w14:paraId="4CEE7D07" w14:textId="77777777" w:rsidR="0072638F" w:rsidRPr="0072638F" w:rsidRDefault="0072638F" w:rsidP="00DA08B1">
            <w:pPr>
              <w:pStyle w:val="noidungbang"/>
              <w:jc w:val="center"/>
            </w:pPr>
            <w:r w:rsidRPr="0072638F">
              <w:t>type_id</w:t>
            </w:r>
          </w:p>
        </w:tc>
        <w:tc>
          <w:tcPr>
            <w:tcW w:w="0" w:type="auto"/>
            <w:vAlign w:val="center"/>
            <w:hideMark/>
          </w:tcPr>
          <w:p w14:paraId="743F6209" w14:textId="77777777" w:rsidR="0072638F" w:rsidRPr="0072638F" w:rsidRDefault="0072638F" w:rsidP="00DA08B1">
            <w:pPr>
              <w:pStyle w:val="noidungbang"/>
              <w:jc w:val="center"/>
            </w:pPr>
            <w:r w:rsidRPr="0072638F">
              <w:t>Khóa chính, mã loại môn.</w:t>
            </w:r>
          </w:p>
        </w:tc>
      </w:tr>
      <w:tr w:rsidR="0072638F" w:rsidRPr="0072638F" w14:paraId="3FA3CEA3" w14:textId="77777777" w:rsidTr="00DA08B1">
        <w:trPr>
          <w:jc w:val="center"/>
        </w:trPr>
        <w:tc>
          <w:tcPr>
            <w:tcW w:w="0" w:type="auto"/>
            <w:vAlign w:val="center"/>
            <w:hideMark/>
          </w:tcPr>
          <w:p w14:paraId="3FC039AB" w14:textId="77777777" w:rsidR="0072638F" w:rsidRPr="0072638F" w:rsidRDefault="0072638F" w:rsidP="00DA08B1">
            <w:pPr>
              <w:pStyle w:val="noidungbang"/>
              <w:jc w:val="center"/>
            </w:pPr>
            <w:r w:rsidRPr="0072638F">
              <w:t>2</w:t>
            </w:r>
          </w:p>
        </w:tc>
        <w:tc>
          <w:tcPr>
            <w:tcW w:w="0" w:type="auto"/>
            <w:vAlign w:val="center"/>
            <w:hideMark/>
          </w:tcPr>
          <w:p w14:paraId="4C713AE0" w14:textId="77777777" w:rsidR="0072638F" w:rsidRPr="0072638F" w:rsidRDefault="0072638F" w:rsidP="00DA08B1">
            <w:pPr>
              <w:pStyle w:val="noidungbang"/>
              <w:jc w:val="center"/>
            </w:pPr>
            <w:r w:rsidRPr="0072638F">
              <w:t>name</w:t>
            </w:r>
          </w:p>
        </w:tc>
        <w:tc>
          <w:tcPr>
            <w:tcW w:w="0" w:type="auto"/>
            <w:vAlign w:val="center"/>
            <w:hideMark/>
          </w:tcPr>
          <w:p w14:paraId="2EEC707A" w14:textId="77777777" w:rsidR="0072638F" w:rsidRPr="0072638F" w:rsidRDefault="0072638F" w:rsidP="00DA08B1">
            <w:pPr>
              <w:pStyle w:val="noidungbang"/>
              <w:jc w:val="center"/>
            </w:pPr>
            <w:r w:rsidRPr="0072638F">
              <w:t>Tên loại môn (VD: Bắt buộc, Tự chọn).</w:t>
            </w:r>
          </w:p>
        </w:tc>
      </w:tr>
      <w:tr w:rsidR="0072638F" w:rsidRPr="0072638F" w14:paraId="78B9D6D3" w14:textId="77777777" w:rsidTr="00DA08B1">
        <w:trPr>
          <w:jc w:val="center"/>
        </w:trPr>
        <w:tc>
          <w:tcPr>
            <w:tcW w:w="0" w:type="auto"/>
            <w:vAlign w:val="center"/>
            <w:hideMark/>
          </w:tcPr>
          <w:p w14:paraId="0A3B26A6" w14:textId="77777777" w:rsidR="0072638F" w:rsidRPr="0072638F" w:rsidRDefault="0072638F" w:rsidP="00DA08B1">
            <w:pPr>
              <w:pStyle w:val="noidungbang"/>
              <w:jc w:val="center"/>
            </w:pPr>
            <w:r w:rsidRPr="0072638F">
              <w:t>3</w:t>
            </w:r>
          </w:p>
        </w:tc>
        <w:tc>
          <w:tcPr>
            <w:tcW w:w="0" w:type="auto"/>
            <w:vAlign w:val="center"/>
            <w:hideMark/>
          </w:tcPr>
          <w:p w14:paraId="1A466335" w14:textId="77777777" w:rsidR="0072638F" w:rsidRPr="0072638F" w:rsidRDefault="0072638F" w:rsidP="00DA08B1">
            <w:pPr>
              <w:pStyle w:val="noidungbang"/>
              <w:jc w:val="center"/>
            </w:pPr>
            <w:r w:rsidRPr="0072638F">
              <w:t>description</w:t>
            </w:r>
          </w:p>
        </w:tc>
        <w:tc>
          <w:tcPr>
            <w:tcW w:w="0" w:type="auto"/>
            <w:vAlign w:val="center"/>
            <w:hideMark/>
          </w:tcPr>
          <w:p w14:paraId="1958A4E0" w14:textId="77777777" w:rsidR="0072638F" w:rsidRPr="0072638F" w:rsidRDefault="0072638F" w:rsidP="00DA08B1">
            <w:pPr>
              <w:pStyle w:val="noidungbang"/>
              <w:jc w:val="center"/>
            </w:pPr>
            <w:r w:rsidRPr="0072638F">
              <w:t>Mô tả chi tiết.</w:t>
            </w:r>
          </w:p>
        </w:tc>
      </w:tr>
    </w:tbl>
    <w:p w14:paraId="0C73585D" w14:textId="77777777" w:rsidR="0072638F" w:rsidRPr="0072638F" w:rsidRDefault="0072638F" w:rsidP="00DA08B1">
      <w:pPr>
        <w:pStyle w:val="Noidung"/>
      </w:pPr>
      <w:r w:rsidRPr="0072638F">
        <w:t>Bảng: TypeOfKnowledges (Loại khối kiến thức)</w:t>
      </w:r>
    </w:p>
    <w:tbl>
      <w:tblPr>
        <w:tblStyle w:val="TableGrid"/>
        <w:tblW w:w="0" w:type="auto"/>
        <w:jc w:val="center"/>
        <w:tblLook w:val="04A0" w:firstRow="1" w:lastRow="0" w:firstColumn="1" w:lastColumn="0" w:noHBand="0" w:noVBand="1"/>
      </w:tblPr>
      <w:tblGrid>
        <w:gridCol w:w="679"/>
        <w:gridCol w:w="1401"/>
        <w:gridCol w:w="5734"/>
      </w:tblGrid>
      <w:tr w:rsidR="0072638F" w:rsidRPr="0072638F" w14:paraId="3B5910A1" w14:textId="77777777" w:rsidTr="00DA08B1">
        <w:trPr>
          <w:jc w:val="center"/>
        </w:trPr>
        <w:tc>
          <w:tcPr>
            <w:tcW w:w="0" w:type="auto"/>
            <w:vAlign w:val="center"/>
            <w:hideMark/>
          </w:tcPr>
          <w:p w14:paraId="40119711" w14:textId="77777777" w:rsidR="0072638F" w:rsidRPr="0072638F" w:rsidRDefault="0072638F" w:rsidP="00DA08B1">
            <w:pPr>
              <w:pStyle w:val="noidungbang"/>
              <w:jc w:val="center"/>
            </w:pPr>
            <w:r w:rsidRPr="0072638F">
              <w:t>STT</w:t>
            </w:r>
          </w:p>
        </w:tc>
        <w:tc>
          <w:tcPr>
            <w:tcW w:w="0" w:type="auto"/>
            <w:vAlign w:val="center"/>
            <w:hideMark/>
          </w:tcPr>
          <w:p w14:paraId="7DDD3240" w14:textId="77777777" w:rsidR="0072638F" w:rsidRPr="0072638F" w:rsidRDefault="0072638F" w:rsidP="00DA08B1">
            <w:pPr>
              <w:pStyle w:val="noidungbang"/>
              <w:jc w:val="center"/>
            </w:pPr>
            <w:r w:rsidRPr="0072638F">
              <w:t>Tên cột</w:t>
            </w:r>
          </w:p>
        </w:tc>
        <w:tc>
          <w:tcPr>
            <w:tcW w:w="0" w:type="auto"/>
            <w:vAlign w:val="center"/>
            <w:hideMark/>
          </w:tcPr>
          <w:p w14:paraId="29DDC19B" w14:textId="77777777" w:rsidR="0072638F" w:rsidRPr="0072638F" w:rsidRDefault="0072638F" w:rsidP="00DA08B1">
            <w:pPr>
              <w:pStyle w:val="noidungbang"/>
              <w:jc w:val="center"/>
            </w:pPr>
            <w:r w:rsidRPr="0072638F">
              <w:t>Mô tả</w:t>
            </w:r>
          </w:p>
        </w:tc>
      </w:tr>
      <w:tr w:rsidR="0072638F" w:rsidRPr="0072638F" w14:paraId="01FE9A95" w14:textId="77777777" w:rsidTr="00DA08B1">
        <w:trPr>
          <w:jc w:val="center"/>
        </w:trPr>
        <w:tc>
          <w:tcPr>
            <w:tcW w:w="0" w:type="auto"/>
            <w:vAlign w:val="center"/>
            <w:hideMark/>
          </w:tcPr>
          <w:p w14:paraId="62DFC89A" w14:textId="77777777" w:rsidR="0072638F" w:rsidRPr="0072638F" w:rsidRDefault="0072638F" w:rsidP="00DA08B1">
            <w:pPr>
              <w:pStyle w:val="noidungbang"/>
              <w:jc w:val="center"/>
            </w:pPr>
            <w:r w:rsidRPr="0072638F">
              <w:t>1</w:t>
            </w:r>
          </w:p>
        </w:tc>
        <w:tc>
          <w:tcPr>
            <w:tcW w:w="0" w:type="auto"/>
            <w:vAlign w:val="center"/>
            <w:hideMark/>
          </w:tcPr>
          <w:p w14:paraId="3E1FAD2A" w14:textId="77777777" w:rsidR="0072638F" w:rsidRPr="0072638F" w:rsidRDefault="0072638F" w:rsidP="00DA08B1">
            <w:pPr>
              <w:pStyle w:val="noidungbang"/>
              <w:jc w:val="center"/>
            </w:pPr>
            <w:r w:rsidRPr="0072638F">
              <w:t>noidung_id</w:t>
            </w:r>
          </w:p>
        </w:tc>
        <w:tc>
          <w:tcPr>
            <w:tcW w:w="0" w:type="auto"/>
            <w:vAlign w:val="center"/>
            <w:hideMark/>
          </w:tcPr>
          <w:p w14:paraId="6042E957" w14:textId="77777777" w:rsidR="0072638F" w:rsidRPr="0072638F" w:rsidRDefault="0072638F" w:rsidP="00DA08B1">
            <w:pPr>
              <w:pStyle w:val="noidungbang"/>
              <w:jc w:val="center"/>
            </w:pPr>
            <w:r w:rsidRPr="0072638F">
              <w:t>Khóa chính, mã khối kiến thức.</w:t>
            </w:r>
          </w:p>
        </w:tc>
      </w:tr>
      <w:tr w:rsidR="0072638F" w:rsidRPr="0072638F" w14:paraId="68C5A15C" w14:textId="77777777" w:rsidTr="00DA08B1">
        <w:trPr>
          <w:jc w:val="center"/>
        </w:trPr>
        <w:tc>
          <w:tcPr>
            <w:tcW w:w="0" w:type="auto"/>
            <w:vAlign w:val="center"/>
            <w:hideMark/>
          </w:tcPr>
          <w:p w14:paraId="1F7CEFCB" w14:textId="77777777" w:rsidR="0072638F" w:rsidRPr="0072638F" w:rsidRDefault="0072638F" w:rsidP="00DA08B1">
            <w:pPr>
              <w:pStyle w:val="noidungbang"/>
              <w:jc w:val="center"/>
            </w:pPr>
            <w:r w:rsidRPr="0072638F">
              <w:t>2</w:t>
            </w:r>
          </w:p>
        </w:tc>
        <w:tc>
          <w:tcPr>
            <w:tcW w:w="0" w:type="auto"/>
            <w:vAlign w:val="center"/>
            <w:hideMark/>
          </w:tcPr>
          <w:p w14:paraId="1707F1ED" w14:textId="77777777" w:rsidR="0072638F" w:rsidRPr="0072638F" w:rsidRDefault="0072638F" w:rsidP="00DA08B1">
            <w:pPr>
              <w:pStyle w:val="noidungbang"/>
              <w:jc w:val="center"/>
            </w:pPr>
            <w:r w:rsidRPr="0072638F">
              <w:t>name</w:t>
            </w:r>
          </w:p>
        </w:tc>
        <w:tc>
          <w:tcPr>
            <w:tcW w:w="0" w:type="auto"/>
            <w:vAlign w:val="center"/>
            <w:hideMark/>
          </w:tcPr>
          <w:p w14:paraId="26D8DDE7" w14:textId="77777777" w:rsidR="0072638F" w:rsidRPr="0072638F" w:rsidRDefault="0072638F" w:rsidP="00DA08B1">
            <w:pPr>
              <w:pStyle w:val="noidungbang"/>
              <w:jc w:val="center"/>
            </w:pPr>
            <w:r w:rsidRPr="0072638F">
              <w:t>Tên khối kiến thức (VD: Đại cương, Chuyên ngành).</w:t>
            </w:r>
          </w:p>
        </w:tc>
      </w:tr>
      <w:tr w:rsidR="0072638F" w:rsidRPr="0072638F" w14:paraId="0A5446F0" w14:textId="77777777" w:rsidTr="00DA08B1">
        <w:trPr>
          <w:jc w:val="center"/>
        </w:trPr>
        <w:tc>
          <w:tcPr>
            <w:tcW w:w="0" w:type="auto"/>
            <w:vAlign w:val="center"/>
            <w:hideMark/>
          </w:tcPr>
          <w:p w14:paraId="00CC3A57" w14:textId="77777777" w:rsidR="0072638F" w:rsidRPr="0072638F" w:rsidRDefault="0072638F" w:rsidP="00DA08B1">
            <w:pPr>
              <w:pStyle w:val="noidungbang"/>
              <w:jc w:val="center"/>
            </w:pPr>
            <w:r w:rsidRPr="0072638F">
              <w:t>3</w:t>
            </w:r>
          </w:p>
        </w:tc>
        <w:tc>
          <w:tcPr>
            <w:tcW w:w="0" w:type="auto"/>
            <w:vAlign w:val="center"/>
            <w:hideMark/>
          </w:tcPr>
          <w:p w14:paraId="35E6CF02" w14:textId="77777777" w:rsidR="0072638F" w:rsidRPr="0072638F" w:rsidRDefault="0072638F" w:rsidP="00DA08B1">
            <w:pPr>
              <w:pStyle w:val="noidungbang"/>
              <w:jc w:val="center"/>
            </w:pPr>
            <w:r w:rsidRPr="0072638F">
              <w:t>description</w:t>
            </w:r>
          </w:p>
        </w:tc>
        <w:tc>
          <w:tcPr>
            <w:tcW w:w="0" w:type="auto"/>
            <w:vAlign w:val="center"/>
            <w:hideMark/>
          </w:tcPr>
          <w:p w14:paraId="72A04A6E" w14:textId="77777777" w:rsidR="0072638F" w:rsidRPr="0072638F" w:rsidRDefault="0072638F" w:rsidP="00DA08B1">
            <w:pPr>
              <w:pStyle w:val="noidungbang"/>
              <w:jc w:val="center"/>
            </w:pPr>
            <w:r w:rsidRPr="0072638F">
              <w:t>Mô tả chi tiết.</w:t>
            </w:r>
          </w:p>
        </w:tc>
      </w:tr>
    </w:tbl>
    <w:p w14:paraId="5E322B18" w14:textId="77777777" w:rsidR="0072638F" w:rsidRPr="0072638F" w:rsidRDefault="0072638F" w:rsidP="00DA08B1">
      <w:pPr>
        <w:pStyle w:val="Noidung"/>
      </w:pPr>
      <w:r w:rsidRPr="0072638F">
        <w:t>Bảng: TienQuyets (Môn tiên quyết)</w:t>
      </w:r>
    </w:p>
    <w:tbl>
      <w:tblPr>
        <w:tblStyle w:val="TableGrid"/>
        <w:tblW w:w="0" w:type="auto"/>
        <w:tblLook w:val="04A0" w:firstRow="1" w:lastRow="0" w:firstColumn="1" w:lastColumn="0" w:noHBand="0" w:noVBand="1"/>
      </w:tblPr>
      <w:tblGrid>
        <w:gridCol w:w="679"/>
        <w:gridCol w:w="2642"/>
        <w:gridCol w:w="5741"/>
      </w:tblGrid>
      <w:tr w:rsidR="0072638F" w:rsidRPr="0072638F" w14:paraId="67F5CC68" w14:textId="77777777" w:rsidTr="00DA08B1">
        <w:tc>
          <w:tcPr>
            <w:tcW w:w="0" w:type="auto"/>
            <w:vAlign w:val="center"/>
            <w:hideMark/>
          </w:tcPr>
          <w:p w14:paraId="45AC239E" w14:textId="77777777" w:rsidR="0072638F" w:rsidRPr="0072638F" w:rsidRDefault="0072638F" w:rsidP="00DA08B1">
            <w:pPr>
              <w:pStyle w:val="noidungbang"/>
              <w:jc w:val="center"/>
            </w:pPr>
            <w:r w:rsidRPr="0072638F">
              <w:t>STT</w:t>
            </w:r>
          </w:p>
        </w:tc>
        <w:tc>
          <w:tcPr>
            <w:tcW w:w="0" w:type="auto"/>
            <w:vAlign w:val="center"/>
            <w:hideMark/>
          </w:tcPr>
          <w:p w14:paraId="77DF2D73" w14:textId="77777777" w:rsidR="0072638F" w:rsidRPr="0072638F" w:rsidRDefault="0072638F" w:rsidP="00DA08B1">
            <w:pPr>
              <w:pStyle w:val="noidungbang"/>
              <w:jc w:val="center"/>
            </w:pPr>
            <w:r w:rsidRPr="0072638F">
              <w:t>Tên cột</w:t>
            </w:r>
          </w:p>
        </w:tc>
        <w:tc>
          <w:tcPr>
            <w:tcW w:w="0" w:type="auto"/>
            <w:vAlign w:val="center"/>
            <w:hideMark/>
          </w:tcPr>
          <w:p w14:paraId="47DF98CD" w14:textId="77777777" w:rsidR="0072638F" w:rsidRPr="0072638F" w:rsidRDefault="0072638F" w:rsidP="00DA08B1">
            <w:pPr>
              <w:pStyle w:val="noidungbang"/>
              <w:jc w:val="center"/>
            </w:pPr>
            <w:r w:rsidRPr="0072638F">
              <w:t>Mô tả</w:t>
            </w:r>
          </w:p>
        </w:tc>
      </w:tr>
      <w:tr w:rsidR="0072638F" w:rsidRPr="0072638F" w14:paraId="0FFC3858" w14:textId="77777777" w:rsidTr="00DA08B1">
        <w:tc>
          <w:tcPr>
            <w:tcW w:w="0" w:type="auto"/>
            <w:vAlign w:val="center"/>
            <w:hideMark/>
          </w:tcPr>
          <w:p w14:paraId="5BAFAD1D" w14:textId="77777777" w:rsidR="0072638F" w:rsidRPr="0072638F" w:rsidRDefault="0072638F" w:rsidP="00DA08B1">
            <w:pPr>
              <w:pStyle w:val="noidungbang"/>
              <w:jc w:val="center"/>
            </w:pPr>
            <w:r w:rsidRPr="0072638F">
              <w:t>1</w:t>
            </w:r>
          </w:p>
        </w:tc>
        <w:tc>
          <w:tcPr>
            <w:tcW w:w="0" w:type="auto"/>
            <w:vAlign w:val="center"/>
            <w:hideMark/>
          </w:tcPr>
          <w:p w14:paraId="7D910A9F" w14:textId="77777777" w:rsidR="0072638F" w:rsidRPr="0072638F" w:rsidRDefault="0072638F" w:rsidP="00DA08B1">
            <w:pPr>
              <w:pStyle w:val="noidungbang"/>
              <w:jc w:val="center"/>
            </w:pPr>
            <w:r w:rsidRPr="0072638F">
              <w:t>tienquyet_id</w:t>
            </w:r>
          </w:p>
        </w:tc>
        <w:tc>
          <w:tcPr>
            <w:tcW w:w="0" w:type="auto"/>
            <w:vAlign w:val="center"/>
            <w:hideMark/>
          </w:tcPr>
          <w:p w14:paraId="405174D7" w14:textId="77777777" w:rsidR="0072638F" w:rsidRPr="0072638F" w:rsidRDefault="0072638F" w:rsidP="00DA08B1">
            <w:pPr>
              <w:pStyle w:val="noidungbang"/>
              <w:jc w:val="center"/>
            </w:pPr>
            <w:r w:rsidRPr="0072638F">
              <w:t>Khóa chính.</w:t>
            </w:r>
          </w:p>
        </w:tc>
      </w:tr>
      <w:tr w:rsidR="0072638F" w:rsidRPr="0072638F" w14:paraId="624BA313" w14:textId="77777777" w:rsidTr="00DA08B1">
        <w:tc>
          <w:tcPr>
            <w:tcW w:w="0" w:type="auto"/>
            <w:vAlign w:val="center"/>
            <w:hideMark/>
          </w:tcPr>
          <w:p w14:paraId="5A0A5272" w14:textId="77777777" w:rsidR="0072638F" w:rsidRPr="0072638F" w:rsidRDefault="0072638F" w:rsidP="00DA08B1">
            <w:pPr>
              <w:pStyle w:val="noidungbang"/>
              <w:jc w:val="center"/>
            </w:pPr>
            <w:r w:rsidRPr="0072638F">
              <w:t>2</w:t>
            </w:r>
          </w:p>
        </w:tc>
        <w:tc>
          <w:tcPr>
            <w:tcW w:w="0" w:type="auto"/>
            <w:vAlign w:val="center"/>
            <w:hideMark/>
          </w:tcPr>
          <w:p w14:paraId="5909CE62" w14:textId="77777777" w:rsidR="0072638F" w:rsidRPr="0072638F" w:rsidRDefault="0072638F" w:rsidP="00DA08B1">
            <w:pPr>
              <w:pStyle w:val="noidungbang"/>
              <w:jc w:val="center"/>
            </w:pPr>
            <w:r w:rsidRPr="0072638F">
              <w:t>subject_id</w:t>
            </w:r>
          </w:p>
        </w:tc>
        <w:tc>
          <w:tcPr>
            <w:tcW w:w="0" w:type="auto"/>
            <w:vAlign w:val="center"/>
            <w:hideMark/>
          </w:tcPr>
          <w:p w14:paraId="683F5FD0" w14:textId="77777777" w:rsidR="0072638F" w:rsidRPr="0072638F" w:rsidRDefault="0072638F" w:rsidP="00DA08B1">
            <w:pPr>
              <w:pStyle w:val="noidungbang"/>
              <w:jc w:val="center"/>
            </w:pPr>
            <w:r w:rsidRPr="0072638F">
              <w:t>Mã môn học hiện tại.</w:t>
            </w:r>
          </w:p>
        </w:tc>
      </w:tr>
      <w:tr w:rsidR="0072638F" w:rsidRPr="0072638F" w14:paraId="63EB9B26" w14:textId="77777777" w:rsidTr="00DA08B1">
        <w:tc>
          <w:tcPr>
            <w:tcW w:w="0" w:type="auto"/>
            <w:vAlign w:val="center"/>
            <w:hideMark/>
          </w:tcPr>
          <w:p w14:paraId="0ABBFB0E" w14:textId="77777777" w:rsidR="0072638F" w:rsidRPr="0072638F" w:rsidRDefault="0072638F" w:rsidP="00DA08B1">
            <w:pPr>
              <w:pStyle w:val="noidungbang"/>
              <w:jc w:val="center"/>
            </w:pPr>
            <w:r w:rsidRPr="0072638F">
              <w:t>3</w:t>
            </w:r>
          </w:p>
        </w:tc>
        <w:tc>
          <w:tcPr>
            <w:tcW w:w="0" w:type="auto"/>
            <w:vAlign w:val="center"/>
            <w:hideMark/>
          </w:tcPr>
          <w:p w14:paraId="689AF1D2" w14:textId="77777777" w:rsidR="0072638F" w:rsidRPr="0072638F" w:rsidRDefault="0072638F" w:rsidP="00DA08B1">
            <w:pPr>
              <w:pStyle w:val="noidungbang"/>
              <w:jc w:val="center"/>
            </w:pPr>
            <w:r w:rsidRPr="0072638F">
              <w:t>prerequisite_subject_id</w:t>
            </w:r>
          </w:p>
        </w:tc>
        <w:tc>
          <w:tcPr>
            <w:tcW w:w="0" w:type="auto"/>
            <w:vAlign w:val="center"/>
            <w:hideMark/>
          </w:tcPr>
          <w:p w14:paraId="1B3BE5CD" w14:textId="77777777" w:rsidR="0072638F" w:rsidRPr="0072638F" w:rsidRDefault="0072638F" w:rsidP="00DA08B1">
            <w:pPr>
              <w:pStyle w:val="noidungbang"/>
              <w:jc w:val="center"/>
            </w:pPr>
            <w:r w:rsidRPr="0072638F">
              <w:t>Mã môn học cần phải học trước (môn tiên quyết).</w:t>
            </w:r>
          </w:p>
        </w:tc>
      </w:tr>
      <w:tr w:rsidR="0072638F" w:rsidRPr="0072638F" w14:paraId="40A1053B" w14:textId="77777777" w:rsidTr="00DA08B1">
        <w:tc>
          <w:tcPr>
            <w:tcW w:w="0" w:type="auto"/>
            <w:vAlign w:val="center"/>
            <w:hideMark/>
          </w:tcPr>
          <w:p w14:paraId="60ABEB0D" w14:textId="77777777" w:rsidR="0072638F" w:rsidRPr="0072638F" w:rsidRDefault="0072638F" w:rsidP="00DA08B1">
            <w:pPr>
              <w:pStyle w:val="noidungbang"/>
              <w:jc w:val="center"/>
            </w:pPr>
            <w:r w:rsidRPr="0072638F">
              <w:t>4</w:t>
            </w:r>
          </w:p>
        </w:tc>
        <w:tc>
          <w:tcPr>
            <w:tcW w:w="0" w:type="auto"/>
            <w:vAlign w:val="center"/>
            <w:hideMark/>
          </w:tcPr>
          <w:p w14:paraId="3E65414B" w14:textId="77777777" w:rsidR="0072638F" w:rsidRPr="0072638F" w:rsidRDefault="0072638F" w:rsidP="00DA08B1">
            <w:pPr>
              <w:pStyle w:val="noidungbang"/>
              <w:jc w:val="center"/>
            </w:pPr>
            <w:r w:rsidRPr="0072638F">
              <w:t>is_required</w:t>
            </w:r>
          </w:p>
        </w:tc>
        <w:tc>
          <w:tcPr>
            <w:tcW w:w="0" w:type="auto"/>
            <w:vAlign w:val="center"/>
            <w:hideMark/>
          </w:tcPr>
          <w:p w14:paraId="4D869F7B" w14:textId="77777777" w:rsidR="0072638F" w:rsidRPr="0072638F" w:rsidRDefault="0072638F" w:rsidP="00DA08B1">
            <w:pPr>
              <w:pStyle w:val="noidungbang"/>
              <w:jc w:val="center"/>
            </w:pPr>
            <w:r w:rsidRPr="0072638F">
              <w:t>Đánh dấu là tiên quyết bắt buộc hay chỉ là khuyến nghị.</w:t>
            </w:r>
          </w:p>
        </w:tc>
      </w:tr>
    </w:tbl>
    <w:p w14:paraId="1CBAD443" w14:textId="77777777" w:rsidR="0072638F" w:rsidRPr="0072638F" w:rsidRDefault="0072638F" w:rsidP="00DA08B1">
      <w:pPr>
        <w:pStyle w:val="Noidung"/>
      </w:pPr>
      <w:r w:rsidRPr="0072638F">
        <w:t>Bảng: POs (Program Objectives - Mục tiêu chương trình)</w:t>
      </w:r>
    </w:p>
    <w:tbl>
      <w:tblPr>
        <w:tblStyle w:val="TableGrid"/>
        <w:tblW w:w="0" w:type="auto"/>
        <w:jc w:val="center"/>
        <w:tblLook w:val="04A0" w:firstRow="1" w:lastRow="0" w:firstColumn="1" w:lastColumn="0" w:noHBand="0" w:noVBand="1"/>
      </w:tblPr>
      <w:tblGrid>
        <w:gridCol w:w="679"/>
        <w:gridCol w:w="1473"/>
        <w:gridCol w:w="3614"/>
      </w:tblGrid>
      <w:tr w:rsidR="0072638F" w:rsidRPr="0072638F" w14:paraId="176A8188" w14:textId="77777777" w:rsidTr="00DA08B1">
        <w:trPr>
          <w:jc w:val="center"/>
        </w:trPr>
        <w:tc>
          <w:tcPr>
            <w:tcW w:w="0" w:type="auto"/>
            <w:vAlign w:val="center"/>
            <w:hideMark/>
          </w:tcPr>
          <w:p w14:paraId="466DD5F9" w14:textId="77777777" w:rsidR="0072638F" w:rsidRPr="0072638F" w:rsidRDefault="0072638F" w:rsidP="00DA08B1">
            <w:pPr>
              <w:pStyle w:val="noidungbang"/>
              <w:jc w:val="center"/>
            </w:pPr>
            <w:r w:rsidRPr="0072638F">
              <w:t>STT</w:t>
            </w:r>
          </w:p>
        </w:tc>
        <w:tc>
          <w:tcPr>
            <w:tcW w:w="0" w:type="auto"/>
            <w:vAlign w:val="center"/>
            <w:hideMark/>
          </w:tcPr>
          <w:p w14:paraId="7EB6894F" w14:textId="77777777" w:rsidR="0072638F" w:rsidRPr="0072638F" w:rsidRDefault="0072638F" w:rsidP="00DA08B1">
            <w:pPr>
              <w:pStyle w:val="noidungbang"/>
              <w:jc w:val="center"/>
            </w:pPr>
            <w:r w:rsidRPr="0072638F">
              <w:t>Tên cột</w:t>
            </w:r>
          </w:p>
        </w:tc>
        <w:tc>
          <w:tcPr>
            <w:tcW w:w="0" w:type="auto"/>
            <w:vAlign w:val="center"/>
            <w:hideMark/>
          </w:tcPr>
          <w:p w14:paraId="3BBE87BF" w14:textId="77777777" w:rsidR="0072638F" w:rsidRPr="0072638F" w:rsidRDefault="0072638F" w:rsidP="00DA08B1">
            <w:pPr>
              <w:pStyle w:val="noidungbang"/>
              <w:jc w:val="center"/>
            </w:pPr>
            <w:r w:rsidRPr="0072638F">
              <w:t>Mô tả</w:t>
            </w:r>
          </w:p>
        </w:tc>
      </w:tr>
      <w:tr w:rsidR="0072638F" w:rsidRPr="0072638F" w14:paraId="3F222EA3" w14:textId="77777777" w:rsidTr="00DA08B1">
        <w:trPr>
          <w:jc w:val="center"/>
        </w:trPr>
        <w:tc>
          <w:tcPr>
            <w:tcW w:w="0" w:type="auto"/>
            <w:vAlign w:val="center"/>
            <w:hideMark/>
          </w:tcPr>
          <w:p w14:paraId="6BF7FB65" w14:textId="77777777" w:rsidR="0072638F" w:rsidRPr="0072638F" w:rsidRDefault="0072638F" w:rsidP="00DA08B1">
            <w:pPr>
              <w:pStyle w:val="noidungbang"/>
              <w:jc w:val="center"/>
            </w:pPr>
            <w:r w:rsidRPr="0072638F">
              <w:t>1</w:t>
            </w:r>
          </w:p>
        </w:tc>
        <w:tc>
          <w:tcPr>
            <w:tcW w:w="0" w:type="auto"/>
            <w:vAlign w:val="center"/>
            <w:hideMark/>
          </w:tcPr>
          <w:p w14:paraId="23744C5A" w14:textId="77777777" w:rsidR="0072638F" w:rsidRPr="0072638F" w:rsidRDefault="0072638F" w:rsidP="00DA08B1">
            <w:pPr>
              <w:pStyle w:val="noidungbang"/>
              <w:jc w:val="center"/>
            </w:pPr>
            <w:r w:rsidRPr="0072638F">
              <w:t>po_id</w:t>
            </w:r>
          </w:p>
        </w:tc>
        <w:tc>
          <w:tcPr>
            <w:tcW w:w="0" w:type="auto"/>
            <w:vAlign w:val="center"/>
            <w:hideMark/>
          </w:tcPr>
          <w:p w14:paraId="3FA1D982" w14:textId="77777777" w:rsidR="0072638F" w:rsidRPr="0072638F" w:rsidRDefault="0072638F" w:rsidP="00DA08B1">
            <w:pPr>
              <w:pStyle w:val="noidungbang"/>
              <w:jc w:val="center"/>
            </w:pPr>
            <w:r w:rsidRPr="0072638F">
              <w:t>Khóa chính, mã mục tiêu.</w:t>
            </w:r>
          </w:p>
        </w:tc>
      </w:tr>
      <w:tr w:rsidR="0072638F" w:rsidRPr="0072638F" w14:paraId="6118CF15" w14:textId="77777777" w:rsidTr="00DA08B1">
        <w:trPr>
          <w:jc w:val="center"/>
        </w:trPr>
        <w:tc>
          <w:tcPr>
            <w:tcW w:w="0" w:type="auto"/>
            <w:vAlign w:val="center"/>
            <w:hideMark/>
          </w:tcPr>
          <w:p w14:paraId="1D63F7F6" w14:textId="77777777" w:rsidR="0072638F" w:rsidRPr="0072638F" w:rsidRDefault="0072638F" w:rsidP="00DA08B1">
            <w:pPr>
              <w:pStyle w:val="noidungbang"/>
              <w:jc w:val="center"/>
            </w:pPr>
            <w:r w:rsidRPr="0072638F">
              <w:t>2</w:t>
            </w:r>
          </w:p>
        </w:tc>
        <w:tc>
          <w:tcPr>
            <w:tcW w:w="0" w:type="auto"/>
            <w:vAlign w:val="center"/>
            <w:hideMark/>
          </w:tcPr>
          <w:p w14:paraId="1F2C5C8E" w14:textId="77777777" w:rsidR="0072638F" w:rsidRPr="0072638F" w:rsidRDefault="0072638F" w:rsidP="00DA08B1">
            <w:pPr>
              <w:pStyle w:val="noidungbang"/>
              <w:jc w:val="center"/>
            </w:pPr>
            <w:r w:rsidRPr="0072638F">
              <w:t>program_id</w:t>
            </w:r>
          </w:p>
        </w:tc>
        <w:tc>
          <w:tcPr>
            <w:tcW w:w="0" w:type="auto"/>
            <w:vAlign w:val="center"/>
            <w:hideMark/>
          </w:tcPr>
          <w:p w14:paraId="03E7724E" w14:textId="77777777" w:rsidR="0072638F" w:rsidRPr="0072638F" w:rsidRDefault="0072638F" w:rsidP="00DA08B1">
            <w:pPr>
              <w:pStyle w:val="noidungbang"/>
              <w:jc w:val="center"/>
            </w:pPr>
            <w:r w:rsidRPr="0072638F">
              <w:t>Thuộc chương trình đào tạo nào.</w:t>
            </w:r>
          </w:p>
        </w:tc>
      </w:tr>
      <w:tr w:rsidR="0072638F" w:rsidRPr="0072638F" w14:paraId="731152C8" w14:textId="77777777" w:rsidTr="00DA08B1">
        <w:trPr>
          <w:jc w:val="center"/>
        </w:trPr>
        <w:tc>
          <w:tcPr>
            <w:tcW w:w="0" w:type="auto"/>
            <w:vAlign w:val="center"/>
            <w:hideMark/>
          </w:tcPr>
          <w:p w14:paraId="0FCD540A" w14:textId="77777777" w:rsidR="0072638F" w:rsidRPr="0072638F" w:rsidRDefault="0072638F" w:rsidP="00DA08B1">
            <w:pPr>
              <w:pStyle w:val="noidungbang"/>
              <w:jc w:val="center"/>
            </w:pPr>
            <w:r w:rsidRPr="0072638F">
              <w:t>3</w:t>
            </w:r>
          </w:p>
        </w:tc>
        <w:tc>
          <w:tcPr>
            <w:tcW w:w="0" w:type="auto"/>
            <w:vAlign w:val="center"/>
            <w:hideMark/>
          </w:tcPr>
          <w:p w14:paraId="531DBD54" w14:textId="77777777" w:rsidR="0072638F" w:rsidRPr="0072638F" w:rsidRDefault="0072638F" w:rsidP="00DA08B1">
            <w:pPr>
              <w:pStyle w:val="noidungbang"/>
              <w:jc w:val="center"/>
            </w:pPr>
            <w:r w:rsidRPr="0072638F">
              <w:t>name</w:t>
            </w:r>
          </w:p>
        </w:tc>
        <w:tc>
          <w:tcPr>
            <w:tcW w:w="0" w:type="auto"/>
            <w:vAlign w:val="center"/>
            <w:hideMark/>
          </w:tcPr>
          <w:p w14:paraId="36F5141C" w14:textId="77777777" w:rsidR="0072638F" w:rsidRPr="0072638F" w:rsidRDefault="0072638F" w:rsidP="00DA08B1">
            <w:pPr>
              <w:pStyle w:val="noidungbang"/>
              <w:jc w:val="center"/>
            </w:pPr>
            <w:r w:rsidRPr="0072638F">
              <w:t>Tên mục tiêu.</w:t>
            </w:r>
          </w:p>
        </w:tc>
      </w:tr>
      <w:tr w:rsidR="0072638F" w:rsidRPr="0072638F" w14:paraId="36104090" w14:textId="77777777" w:rsidTr="00DA08B1">
        <w:trPr>
          <w:jc w:val="center"/>
        </w:trPr>
        <w:tc>
          <w:tcPr>
            <w:tcW w:w="0" w:type="auto"/>
            <w:vAlign w:val="center"/>
            <w:hideMark/>
          </w:tcPr>
          <w:p w14:paraId="7AA1AFF9" w14:textId="77777777" w:rsidR="0072638F" w:rsidRPr="0072638F" w:rsidRDefault="0072638F" w:rsidP="00DA08B1">
            <w:pPr>
              <w:pStyle w:val="noidungbang"/>
              <w:jc w:val="center"/>
            </w:pPr>
            <w:r w:rsidRPr="0072638F">
              <w:t>4</w:t>
            </w:r>
          </w:p>
        </w:tc>
        <w:tc>
          <w:tcPr>
            <w:tcW w:w="0" w:type="auto"/>
            <w:vAlign w:val="center"/>
            <w:hideMark/>
          </w:tcPr>
          <w:p w14:paraId="27E8E443" w14:textId="77777777" w:rsidR="0072638F" w:rsidRPr="0072638F" w:rsidRDefault="0072638F" w:rsidP="00DA08B1">
            <w:pPr>
              <w:pStyle w:val="noidungbang"/>
              <w:jc w:val="center"/>
            </w:pPr>
            <w:r w:rsidRPr="0072638F">
              <w:t>description</w:t>
            </w:r>
          </w:p>
        </w:tc>
        <w:tc>
          <w:tcPr>
            <w:tcW w:w="0" w:type="auto"/>
            <w:vAlign w:val="center"/>
            <w:hideMark/>
          </w:tcPr>
          <w:p w14:paraId="2C899B1C" w14:textId="77777777" w:rsidR="0072638F" w:rsidRPr="0072638F" w:rsidRDefault="0072638F" w:rsidP="00DA08B1">
            <w:pPr>
              <w:pStyle w:val="noidungbang"/>
              <w:jc w:val="center"/>
            </w:pPr>
            <w:r w:rsidRPr="0072638F">
              <w:t>Mô tả mục tiêu.</w:t>
            </w:r>
          </w:p>
        </w:tc>
      </w:tr>
      <w:tr w:rsidR="0072638F" w:rsidRPr="0072638F" w14:paraId="5E63D7E4" w14:textId="77777777" w:rsidTr="00DA08B1">
        <w:trPr>
          <w:jc w:val="center"/>
        </w:trPr>
        <w:tc>
          <w:tcPr>
            <w:tcW w:w="0" w:type="auto"/>
            <w:vAlign w:val="center"/>
            <w:hideMark/>
          </w:tcPr>
          <w:p w14:paraId="2889A16A" w14:textId="77777777" w:rsidR="0072638F" w:rsidRPr="0072638F" w:rsidRDefault="0072638F" w:rsidP="00DA08B1">
            <w:pPr>
              <w:pStyle w:val="noidungbang"/>
              <w:jc w:val="center"/>
            </w:pPr>
            <w:r w:rsidRPr="0072638F">
              <w:t>5</w:t>
            </w:r>
          </w:p>
        </w:tc>
        <w:tc>
          <w:tcPr>
            <w:tcW w:w="0" w:type="auto"/>
            <w:vAlign w:val="center"/>
            <w:hideMark/>
          </w:tcPr>
          <w:p w14:paraId="430235D3" w14:textId="77777777" w:rsidR="0072638F" w:rsidRPr="0072638F" w:rsidRDefault="0072638F" w:rsidP="00DA08B1">
            <w:pPr>
              <w:pStyle w:val="noidungbang"/>
              <w:jc w:val="center"/>
            </w:pPr>
            <w:r w:rsidRPr="0072638F">
              <w:t>order_index</w:t>
            </w:r>
          </w:p>
        </w:tc>
        <w:tc>
          <w:tcPr>
            <w:tcW w:w="0" w:type="auto"/>
            <w:vAlign w:val="center"/>
            <w:hideMark/>
          </w:tcPr>
          <w:p w14:paraId="46D7C315" w14:textId="77777777" w:rsidR="0072638F" w:rsidRPr="0072638F" w:rsidRDefault="0072638F" w:rsidP="00DA08B1">
            <w:pPr>
              <w:pStyle w:val="noidungbang"/>
              <w:jc w:val="center"/>
            </w:pPr>
            <w:r w:rsidRPr="0072638F">
              <w:t>Thứ tự sắp xếp.</w:t>
            </w:r>
          </w:p>
        </w:tc>
      </w:tr>
    </w:tbl>
    <w:p w14:paraId="375E28CF" w14:textId="77777777" w:rsidR="0072638F" w:rsidRPr="0072638F" w:rsidRDefault="0072638F" w:rsidP="00DA08B1">
      <w:pPr>
        <w:pStyle w:val="Noidung"/>
      </w:pPr>
      <w:r w:rsidRPr="0072638F">
        <w:t>Bảng: PLOs (Program Learning Outcomes - Chuẩn đầu ra chương trình)</w:t>
      </w:r>
    </w:p>
    <w:tbl>
      <w:tblPr>
        <w:tblStyle w:val="TableGrid"/>
        <w:tblW w:w="0" w:type="auto"/>
        <w:jc w:val="center"/>
        <w:tblLook w:val="04A0" w:firstRow="1" w:lastRow="0" w:firstColumn="1" w:lastColumn="0" w:noHBand="0" w:noVBand="1"/>
      </w:tblPr>
      <w:tblGrid>
        <w:gridCol w:w="679"/>
        <w:gridCol w:w="1473"/>
        <w:gridCol w:w="2791"/>
      </w:tblGrid>
      <w:tr w:rsidR="0072638F" w:rsidRPr="0072638F" w14:paraId="2E709952" w14:textId="77777777" w:rsidTr="00DA08B1">
        <w:trPr>
          <w:jc w:val="center"/>
        </w:trPr>
        <w:tc>
          <w:tcPr>
            <w:tcW w:w="0" w:type="auto"/>
            <w:hideMark/>
          </w:tcPr>
          <w:p w14:paraId="32506504" w14:textId="77777777" w:rsidR="0072638F" w:rsidRPr="0072638F" w:rsidRDefault="0072638F" w:rsidP="00DA08B1">
            <w:pPr>
              <w:pStyle w:val="noidungbang"/>
              <w:jc w:val="center"/>
            </w:pPr>
            <w:r w:rsidRPr="0072638F">
              <w:t>STT</w:t>
            </w:r>
          </w:p>
        </w:tc>
        <w:tc>
          <w:tcPr>
            <w:tcW w:w="0" w:type="auto"/>
            <w:hideMark/>
          </w:tcPr>
          <w:p w14:paraId="51401FCC" w14:textId="77777777" w:rsidR="0072638F" w:rsidRPr="0072638F" w:rsidRDefault="0072638F" w:rsidP="00DA08B1">
            <w:pPr>
              <w:pStyle w:val="noidungbang"/>
              <w:jc w:val="center"/>
            </w:pPr>
            <w:r w:rsidRPr="0072638F">
              <w:t>Tên cột</w:t>
            </w:r>
          </w:p>
        </w:tc>
        <w:tc>
          <w:tcPr>
            <w:tcW w:w="0" w:type="auto"/>
            <w:hideMark/>
          </w:tcPr>
          <w:p w14:paraId="2410AAAE" w14:textId="77777777" w:rsidR="0072638F" w:rsidRPr="0072638F" w:rsidRDefault="0072638F" w:rsidP="00DA08B1">
            <w:pPr>
              <w:pStyle w:val="noidungbang"/>
              <w:jc w:val="center"/>
            </w:pPr>
            <w:r w:rsidRPr="0072638F">
              <w:t>Mô tả</w:t>
            </w:r>
          </w:p>
        </w:tc>
      </w:tr>
      <w:tr w:rsidR="0072638F" w:rsidRPr="0072638F" w14:paraId="7EAD7A73" w14:textId="77777777" w:rsidTr="00DA08B1">
        <w:trPr>
          <w:jc w:val="center"/>
        </w:trPr>
        <w:tc>
          <w:tcPr>
            <w:tcW w:w="0" w:type="auto"/>
            <w:hideMark/>
          </w:tcPr>
          <w:p w14:paraId="30B6BCE6" w14:textId="77777777" w:rsidR="0072638F" w:rsidRPr="0072638F" w:rsidRDefault="0072638F" w:rsidP="00DA08B1">
            <w:pPr>
              <w:pStyle w:val="noidungbang"/>
              <w:jc w:val="center"/>
            </w:pPr>
            <w:r w:rsidRPr="0072638F">
              <w:t>1</w:t>
            </w:r>
          </w:p>
        </w:tc>
        <w:tc>
          <w:tcPr>
            <w:tcW w:w="0" w:type="auto"/>
            <w:hideMark/>
          </w:tcPr>
          <w:p w14:paraId="6D79A2C9" w14:textId="77777777" w:rsidR="0072638F" w:rsidRPr="0072638F" w:rsidRDefault="0072638F" w:rsidP="00DA08B1">
            <w:pPr>
              <w:pStyle w:val="noidungbang"/>
              <w:jc w:val="center"/>
            </w:pPr>
            <w:r w:rsidRPr="0072638F">
              <w:t>plo_id</w:t>
            </w:r>
          </w:p>
        </w:tc>
        <w:tc>
          <w:tcPr>
            <w:tcW w:w="0" w:type="auto"/>
            <w:hideMark/>
          </w:tcPr>
          <w:p w14:paraId="6E66F40D" w14:textId="77777777" w:rsidR="0072638F" w:rsidRPr="0072638F" w:rsidRDefault="0072638F" w:rsidP="00DA08B1">
            <w:pPr>
              <w:pStyle w:val="noidungbang"/>
              <w:jc w:val="center"/>
            </w:pPr>
            <w:r w:rsidRPr="0072638F">
              <w:t>Khóa chính.</w:t>
            </w:r>
          </w:p>
        </w:tc>
      </w:tr>
      <w:tr w:rsidR="0072638F" w:rsidRPr="0072638F" w14:paraId="0AB8EB37" w14:textId="77777777" w:rsidTr="00DA08B1">
        <w:trPr>
          <w:jc w:val="center"/>
        </w:trPr>
        <w:tc>
          <w:tcPr>
            <w:tcW w:w="0" w:type="auto"/>
            <w:hideMark/>
          </w:tcPr>
          <w:p w14:paraId="603F84FD" w14:textId="77777777" w:rsidR="0072638F" w:rsidRPr="0072638F" w:rsidRDefault="0072638F" w:rsidP="00DA08B1">
            <w:pPr>
              <w:pStyle w:val="noidungbang"/>
              <w:jc w:val="center"/>
            </w:pPr>
            <w:r w:rsidRPr="0072638F">
              <w:t>2</w:t>
            </w:r>
          </w:p>
        </w:tc>
        <w:tc>
          <w:tcPr>
            <w:tcW w:w="0" w:type="auto"/>
            <w:hideMark/>
          </w:tcPr>
          <w:p w14:paraId="7FDDB772" w14:textId="77777777" w:rsidR="0072638F" w:rsidRPr="0072638F" w:rsidRDefault="0072638F" w:rsidP="00DA08B1">
            <w:pPr>
              <w:pStyle w:val="noidungbang"/>
              <w:jc w:val="center"/>
            </w:pPr>
            <w:r w:rsidRPr="0072638F">
              <w:t>program_id</w:t>
            </w:r>
          </w:p>
        </w:tc>
        <w:tc>
          <w:tcPr>
            <w:tcW w:w="0" w:type="auto"/>
            <w:hideMark/>
          </w:tcPr>
          <w:p w14:paraId="77D392F0" w14:textId="77777777" w:rsidR="0072638F" w:rsidRPr="0072638F" w:rsidRDefault="0072638F" w:rsidP="00DA08B1">
            <w:pPr>
              <w:pStyle w:val="noidungbang"/>
              <w:jc w:val="center"/>
            </w:pPr>
            <w:r w:rsidRPr="0072638F">
              <w:t>Thuộc chương trình nào.</w:t>
            </w:r>
          </w:p>
        </w:tc>
      </w:tr>
      <w:tr w:rsidR="0072638F" w:rsidRPr="0072638F" w14:paraId="68C6B80F" w14:textId="77777777" w:rsidTr="00DA08B1">
        <w:trPr>
          <w:jc w:val="center"/>
        </w:trPr>
        <w:tc>
          <w:tcPr>
            <w:tcW w:w="0" w:type="auto"/>
            <w:hideMark/>
          </w:tcPr>
          <w:p w14:paraId="7324515A" w14:textId="77777777" w:rsidR="0072638F" w:rsidRPr="0072638F" w:rsidRDefault="0072638F" w:rsidP="00DA08B1">
            <w:pPr>
              <w:pStyle w:val="noidungbang"/>
              <w:jc w:val="center"/>
            </w:pPr>
            <w:r w:rsidRPr="0072638F">
              <w:t>3</w:t>
            </w:r>
          </w:p>
        </w:tc>
        <w:tc>
          <w:tcPr>
            <w:tcW w:w="0" w:type="auto"/>
            <w:hideMark/>
          </w:tcPr>
          <w:p w14:paraId="5351E89F" w14:textId="77777777" w:rsidR="0072638F" w:rsidRPr="0072638F" w:rsidRDefault="0072638F" w:rsidP="00DA08B1">
            <w:pPr>
              <w:pStyle w:val="noidungbang"/>
              <w:jc w:val="center"/>
            </w:pPr>
            <w:r w:rsidRPr="0072638F">
              <w:t>name</w:t>
            </w:r>
          </w:p>
        </w:tc>
        <w:tc>
          <w:tcPr>
            <w:tcW w:w="0" w:type="auto"/>
            <w:hideMark/>
          </w:tcPr>
          <w:p w14:paraId="08561094" w14:textId="77777777" w:rsidR="0072638F" w:rsidRPr="0072638F" w:rsidRDefault="0072638F" w:rsidP="00DA08B1">
            <w:pPr>
              <w:pStyle w:val="noidungbang"/>
              <w:jc w:val="center"/>
            </w:pPr>
            <w:r w:rsidRPr="0072638F">
              <w:t>Tên chuẩn đầu ra.</w:t>
            </w:r>
          </w:p>
        </w:tc>
      </w:tr>
      <w:tr w:rsidR="0072638F" w:rsidRPr="0072638F" w14:paraId="0DC782F9" w14:textId="77777777" w:rsidTr="00DA08B1">
        <w:trPr>
          <w:jc w:val="center"/>
        </w:trPr>
        <w:tc>
          <w:tcPr>
            <w:tcW w:w="0" w:type="auto"/>
            <w:hideMark/>
          </w:tcPr>
          <w:p w14:paraId="2A8FFD6E" w14:textId="77777777" w:rsidR="0072638F" w:rsidRPr="0072638F" w:rsidRDefault="0072638F" w:rsidP="00DA08B1">
            <w:pPr>
              <w:pStyle w:val="noidungbang"/>
              <w:jc w:val="center"/>
            </w:pPr>
            <w:r w:rsidRPr="0072638F">
              <w:t>4</w:t>
            </w:r>
          </w:p>
        </w:tc>
        <w:tc>
          <w:tcPr>
            <w:tcW w:w="0" w:type="auto"/>
            <w:hideMark/>
          </w:tcPr>
          <w:p w14:paraId="70FA209A" w14:textId="77777777" w:rsidR="0072638F" w:rsidRPr="0072638F" w:rsidRDefault="0072638F" w:rsidP="00DA08B1">
            <w:pPr>
              <w:pStyle w:val="noidungbang"/>
              <w:jc w:val="center"/>
            </w:pPr>
            <w:r w:rsidRPr="0072638F">
              <w:t>description</w:t>
            </w:r>
          </w:p>
        </w:tc>
        <w:tc>
          <w:tcPr>
            <w:tcW w:w="0" w:type="auto"/>
            <w:hideMark/>
          </w:tcPr>
          <w:p w14:paraId="46C1A443" w14:textId="77777777" w:rsidR="0072638F" w:rsidRPr="0072638F" w:rsidRDefault="0072638F" w:rsidP="00DA08B1">
            <w:pPr>
              <w:pStyle w:val="noidungbang"/>
              <w:jc w:val="center"/>
            </w:pPr>
            <w:r w:rsidRPr="0072638F">
              <w:t>Mô tả chi tiết.</w:t>
            </w:r>
          </w:p>
        </w:tc>
      </w:tr>
      <w:tr w:rsidR="0072638F" w:rsidRPr="0072638F" w14:paraId="48C11364" w14:textId="77777777" w:rsidTr="00DA08B1">
        <w:trPr>
          <w:jc w:val="center"/>
        </w:trPr>
        <w:tc>
          <w:tcPr>
            <w:tcW w:w="0" w:type="auto"/>
            <w:hideMark/>
          </w:tcPr>
          <w:p w14:paraId="39F83BC3" w14:textId="77777777" w:rsidR="0072638F" w:rsidRPr="0072638F" w:rsidRDefault="0072638F" w:rsidP="00DA08B1">
            <w:pPr>
              <w:pStyle w:val="noidungbang"/>
              <w:jc w:val="center"/>
            </w:pPr>
            <w:r w:rsidRPr="0072638F">
              <w:t>5</w:t>
            </w:r>
          </w:p>
        </w:tc>
        <w:tc>
          <w:tcPr>
            <w:tcW w:w="0" w:type="auto"/>
            <w:hideMark/>
          </w:tcPr>
          <w:p w14:paraId="03196F40" w14:textId="77777777" w:rsidR="0072638F" w:rsidRPr="0072638F" w:rsidRDefault="0072638F" w:rsidP="00DA08B1">
            <w:pPr>
              <w:pStyle w:val="noidungbang"/>
              <w:jc w:val="center"/>
            </w:pPr>
            <w:r w:rsidRPr="0072638F">
              <w:t>order_index</w:t>
            </w:r>
          </w:p>
        </w:tc>
        <w:tc>
          <w:tcPr>
            <w:tcW w:w="0" w:type="auto"/>
            <w:hideMark/>
          </w:tcPr>
          <w:p w14:paraId="01CDA1B3" w14:textId="77777777" w:rsidR="0072638F" w:rsidRPr="0072638F" w:rsidRDefault="0072638F" w:rsidP="00DA08B1">
            <w:pPr>
              <w:pStyle w:val="noidungbang"/>
              <w:jc w:val="center"/>
            </w:pPr>
            <w:r w:rsidRPr="0072638F">
              <w:t>Thứ tự sắp xếp.</w:t>
            </w:r>
          </w:p>
        </w:tc>
      </w:tr>
    </w:tbl>
    <w:p w14:paraId="3211B91E" w14:textId="77777777" w:rsidR="0072638F" w:rsidRPr="0072638F" w:rsidRDefault="0072638F" w:rsidP="00DA08B1">
      <w:pPr>
        <w:pStyle w:val="Noidung"/>
      </w:pPr>
      <w:r w:rsidRPr="0072638F">
        <w:t>Bảng: POsPLOs (Ma trận liên kết PO và PLO)</w:t>
      </w:r>
    </w:p>
    <w:tbl>
      <w:tblPr>
        <w:tblStyle w:val="TableGrid"/>
        <w:tblW w:w="0" w:type="auto"/>
        <w:jc w:val="center"/>
        <w:tblLook w:val="04A0" w:firstRow="1" w:lastRow="0" w:firstColumn="1" w:lastColumn="0" w:noHBand="0" w:noVBand="1"/>
      </w:tblPr>
      <w:tblGrid>
        <w:gridCol w:w="679"/>
        <w:gridCol w:w="2123"/>
        <w:gridCol w:w="5261"/>
      </w:tblGrid>
      <w:tr w:rsidR="0072638F" w:rsidRPr="0072638F" w14:paraId="17D92154" w14:textId="77777777" w:rsidTr="00DA08B1">
        <w:trPr>
          <w:jc w:val="center"/>
        </w:trPr>
        <w:tc>
          <w:tcPr>
            <w:tcW w:w="0" w:type="auto"/>
            <w:vAlign w:val="center"/>
            <w:hideMark/>
          </w:tcPr>
          <w:p w14:paraId="6CF78545" w14:textId="77777777" w:rsidR="0072638F" w:rsidRPr="0072638F" w:rsidRDefault="0072638F" w:rsidP="00DA08B1">
            <w:pPr>
              <w:pStyle w:val="noidungbang"/>
              <w:jc w:val="center"/>
            </w:pPr>
            <w:r w:rsidRPr="0072638F">
              <w:t>STT</w:t>
            </w:r>
          </w:p>
        </w:tc>
        <w:tc>
          <w:tcPr>
            <w:tcW w:w="0" w:type="auto"/>
            <w:vAlign w:val="center"/>
            <w:hideMark/>
          </w:tcPr>
          <w:p w14:paraId="6EC08BF1" w14:textId="77777777" w:rsidR="0072638F" w:rsidRPr="0072638F" w:rsidRDefault="0072638F" w:rsidP="00DA08B1">
            <w:pPr>
              <w:pStyle w:val="noidungbang"/>
              <w:jc w:val="center"/>
            </w:pPr>
            <w:r w:rsidRPr="0072638F">
              <w:t>Tên cột</w:t>
            </w:r>
          </w:p>
        </w:tc>
        <w:tc>
          <w:tcPr>
            <w:tcW w:w="0" w:type="auto"/>
            <w:vAlign w:val="center"/>
            <w:hideMark/>
          </w:tcPr>
          <w:p w14:paraId="6BC5A1B2" w14:textId="77777777" w:rsidR="0072638F" w:rsidRPr="0072638F" w:rsidRDefault="0072638F" w:rsidP="00DA08B1">
            <w:pPr>
              <w:pStyle w:val="noidungbang"/>
              <w:jc w:val="center"/>
            </w:pPr>
            <w:r w:rsidRPr="0072638F">
              <w:t>Mô tả</w:t>
            </w:r>
          </w:p>
        </w:tc>
      </w:tr>
      <w:tr w:rsidR="0072638F" w:rsidRPr="0072638F" w14:paraId="02E43715" w14:textId="77777777" w:rsidTr="00DA08B1">
        <w:trPr>
          <w:jc w:val="center"/>
        </w:trPr>
        <w:tc>
          <w:tcPr>
            <w:tcW w:w="0" w:type="auto"/>
            <w:vAlign w:val="center"/>
            <w:hideMark/>
          </w:tcPr>
          <w:p w14:paraId="7FE04A23" w14:textId="77777777" w:rsidR="0072638F" w:rsidRPr="0072638F" w:rsidRDefault="0072638F" w:rsidP="00DA08B1">
            <w:pPr>
              <w:pStyle w:val="noidungbang"/>
              <w:jc w:val="center"/>
            </w:pPr>
            <w:r w:rsidRPr="0072638F">
              <w:t>1</w:t>
            </w:r>
          </w:p>
        </w:tc>
        <w:tc>
          <w:tcPr>
            <w:tcW w:w="0" w:type="auto"/>
            <w:vAlign w:val="center"/>
            <w:hideMark/>
          </w:tcPr>
          <w:p w14:paraId="5A890A83" w14:textId="77777777" w:rsidR="0072638F" w:rsidRPr="0072638F" w:rsidRDefault="0072638F" w:rsidP="00DA08B1">
            <w:pPr>
              <w:pStyle w:val="noidungbang"/>
              <w:jc w:val="center"/>
            </w:pPr>
            <w:r w:rsidRPr="0072638F">
              <w:t>po_id</w:t>
            </w:r>
          </w:p>
        </w:tc>
        <w:tc>
          <w:tcPr>
            <w:tcW w:w="0" w:type="auto"/>
            <w:vAlign w:val="center"/>
            <w:hideMark/>
          </w:tcPr>
          <w:p w14:paraId="56652FB6" w14:textId="77777777" w:rsidR="0072638F" w:rsidRPr="0072638F" w:rsidRDefault="0072638F" w:rsidP="00DA08B1">
            <w:pPr>
              <w:pStyle w:val="noidungbang"/>
              <w:jc w:val="center"/>
            </w:pPr>
            <w:r w:rsidRPr="0072638F">
              <w:t>Mã mục tiêu chương trình.</w:t>
            </w:r>
          </w:p>
        </w:tc>
      </w:tr>
      <w:tr w:rsidR="0072638F" w:rsidRPr="0072638F" w14:paraId="0E42DD57" w14:textId="77777777" w:rsidTr="00DA08B1">
        <w:trPr>
          <w:jc w:val="center"/>
        </w:trPr>
        <w:tc>
          <w:tcPr>
            <w:tcW w:w="0" w:type="auto"/>
            <w:vAlign w:val="center"/>
            <w:hideMark/>
          </w:tcPr>
          <w:p w14:paraId="0821CB91" w14:textId="77777777" w:rsidR="0072638F" w:rsidRPr="0072638F" w:rsidRDefault="0072638F" w:rsidP="00DA08B1">
            <w:pPr>
              <w:pStyle w:val="noidungbang"/>
              <w:jc w:val="center"/>
            </w:pPr>
            <w:r w:rsidRPr="0072638F">
              <w:t>2</w:t>
            </w:r>
          </w:p>
        </w:tc>
        <w:tc>
          <w:tcPr>
            <w:tcW w:w="0" w:type="auto"/>
            <w:vAlign w:val="center"/>
            <w:hideMark/>
          </w:tcPr>
          <w:p w14:paraId="138B303B" w14:textId="77777777" w:rsidR="0072638F" w:rsidRPr="0072638F" w:rsidRDefault="0072638F" w:rsidP="00DA08B1">
            <w:pPr>
              <w:pStyle w:val="noidungbang"/>
              <w:jc w:val="center"/>
            </w:pPr>
            <w:r w:rsidRPr="0072638F">
              <w:t>plo_id</w:t>
            </w:r>
          </w:p>
        </w:tc>
        <w:tc>
          <w:tcPr>
            <w:tcW w:w="0" w:type="auto"/>
            <w:vAlign w:val="center"/>
            <w:hideMark/>
          </w:tcPr>
          <w:p w14:paraId="5DC5F488" w14:textId="77777777" w:rsidR="0072638F" w:rsidRPr="0072638F" w:rsidRDefault="0072638F" w:rsidP="00DA08B1">
            <w:pPr>
              <w:pStyle w:val="noidungbang"/>
              <w:jc w:val="center"/>
            </w:pPr>
            <w:r w:rsidRPr="0072638F">
              <w:t>Mã chuẩn đầu ra chương trình.</w:t>
            </w:r>
          </w:p>
        </w:tc>
      </w:tr>
      <w:tr w:rsidR="0072638F" w:rsidRPr="0072638F" w14:paraId="31734E1F" w14:textId="77777777" w:rsidTr="00DA08B1">
        <w:trPr>
          <w:jc w:val="center"/>
        </w:trPr>
        <w:tc>
          <w:tcPr>
            <w:tcW w:w="0" w:type="auto"/>
            <w:vAlign w:val="center"/>
            <w:hideMark/>
          </w:tcPr>
          <w:p w14:paraId="3631F8D2" w14:textId="77777777" w:rsidR="0072638F" w:rsidRPr="0072638F" w:rsidRDefault="0072638F" w:rsidP="00DA08B1">
            <w:pPr>
              <w:pStyle w:val="noidungbang"/>
              <w:jc w:val="center"/>
            </w:pPr>
            <w:r w:rsidRPr="0072638F">
              <w:t>3</w:t>
            </w:r>
          </w:p>
        </w:tc>
        <w:tc>
          <w:tcPr>
            <w:tcW w:w="0" w:type="auto"/>
            <w:vAlign w:val="center"/>
            <w:hideMark/>
          </w:tcPr>
          <w:p w14:paraId="36235C31" w14:textId="77777777" w:rsidR="0072638F" w:rsidRPr="0072638F" w:rsidRDefault="0072638F" w:rsidP="00DA08B1">
            <w:pPr>
              <w:pStyle w:val="noidungbang"/>
              <w:jc w:val="center"/>
            </w:pPr>
            <w:r w:rsidRPr="0072638F">
              <w:t>contribution_level</w:t>
            </w:r>
          </w:p>
        </w:tc>
        <w:tc>
          <w:tcPr>
            <w:tcW w:w="0" w:type="auto"/>
            <w:vAlign w:val="center"/>
            <w:hideMark/>
          </w:tcPr>
          <w:p w14:paraId="05949DB8" w14:textId="77777777" w:rsidR="0072638F" w:rsidRPr="0072638F" w:rsidRDefault="0072638F" w:rsidP="00DA08B1">
            <w:pPr>
              <w:pStyle w:val="noidungbang"/>
              <w:jc w:val="center"/>
            </w:pPr>
            <w:r w:rsidRPr="0072638F">
              <w:t>Mức độ đóng góp (VD: Cao, Trung bình, Thấp).</w:t>
            </w:r>
          </w:p>
        </w:tc>
      </w:tr>
    </w:tbl>
    <w:p w14:paraId="2F88D088" w14:textId="77777777" w:rsidR="0072638F" w:rsidRPr="0072638F" w:rsidRDefault="0072638F" w:rsidP="00DA08B1">
      <w:pPr>
        <w:pStyle w:val="Noidung"/>
      </w:pPr>
      <w:r w:rsidRPr="0072638F">
        <w:lastRenderedPageBreak/>
        <w:t>Bảng: LOs (Learning Outcomes - Chuẩn đầu ra môn học)</w:t>
      </w:r>
    </w:p>
    <w:tbl>
      <w:tblPr>
        <w:tblStyle w:val="TableGrid"/>
        <w:tblW w:w="0" w:type="auto"/>
        <w:jc w:val="center"/>
        <w:tblLook w:val="04A0" w:firstRow="1" w:lastRow="0" w:firstColumn="1" w:lastColumn="0" w:noHBand="0" w:noVBand="1"/>
      </w:tblPr>
      <w:tblGrid>
        <w:gridCol w:w="679"/>
        <w:gridCol w:w="1473"/>
        <w:gridCol w:w="5354"/>
      </w:tblGrid>
      <w:tr w:rsidR="0072638F" w:rsidRPr="0072638F" w14:paraId="08B46D6B" w14:textId="77777777" w:rsidTr="00DA08B1">
        <w:trPr>
          <w:jc w:val="center"/>
        </w:trPr>
        <w:tc>
          <w:tcPr>
            <w:tcW w:w="0" w:type="auto"/>
            <w:vAlign w:val="center"/>
            <w:hideMark/>
          </w:tcPr>
          <w:p w14:paraId="2EB4C002" w14:textId="77777777" w:rsidR="0072638F" w:rsidRPr="0072638F" w:rsidRDefault="0072638F" w:rsidP="00DA08B1">
            <w:pPr>
              <w:pStyle w:val="noidungbang"/>
              <w:jc w:val="center"/>
            </w:pPr>
            <w:r w:rsidRPr="0072638F">
              <w:t>STT</w:t>
            </w:r>
          </w:p>
        </w:tc>
        <w:tc>
          <w:tcPr>
            <w:tcW w:w="0" w:type="auto"/>
            <w:vAlign w:val="center"/>
            <w:hideMark/>
          </w:tcPr>
          <w:p w14:paraId="6736D4F5" w14:textId="77777777" w:rsidR="0072638F" w:rsidRPr="0072638F" w:rsidRDefault="0072638F" w:rsidP="00DA08B1">
            <w:pPr>
              <w:pStyle w:val="noidungbang"/>
              <w:jc w:val="center"/>
            </w:pPr>
            <w:r w:rsidRPr="0072638F">
              <w:t>Tên cột</w:t>
            </w:r>
          </w:p>
        </w:tc>
        <w:tc>
          <w:tcPr>
            <w:tcW w:w="0" w:type="auto"/>
            <w:vAlign w:val="center"/>
            <w:hideMark/>
          </w:tcPr>
          <w:p w14:paraId="3D9498BD" w14:textId="77777777" w:rsidR="0072638F" w:rsidRPr="0072638F" w:rsidRDefault="0072638F" w:rsidP="00DA08B1">
            <w:pPr>
              <w:pStyle w:val="noidungbang"/>
              <w:jc w:val="center"/>
            </w:pPr>
            <w:r w:rsidRPr="0072638F">
              <w:t>Mô tả</w:t>
            </w:r>
          </w:p>
        </w:tc>
      </w:tr>
      <w:tr w:rsidR="0072638F" w:rsidRPr="0072638F" w14:paraId="34CDF81C" w14:textId="77777777" w:rsidTr="00DA08B1">
        <w:trPr>
          <w:jc w:val="center"/>
        </w:trPr>
        <w:tc>
          <w:tcPr>
            <w:tcW w:w="0" w:type="auto"/>
            <w:vAlign w:val="center"/>
            <w:hideMark/>
          </w:tcPr>
          <w:p w14:paraId="0CD664C9" w14:textId="77777777" w:rsidR="0072638F" w:rsidRPr="0072638F" w:rsidRDefault="0072638F" w:rsidP="00DA08B1">
            <w:pPr>
              <w:pStyle w:val="noidungbang"/>
              <w:jc w:val="center"/>
            </w:pPr>
            <w:r w:rsidRPr="0072638F">
              <w:t>1</w:t>
            </w:r>
          </w:p>
        </w:tc>
        <w:tc>
          <w:tcPr>
            <w:tcW w:w="0" w:type="auto"/>
            <w:vAlign w:val="center"/>
            <w:hideMark/>
          </w:tcPr>
          <w:p w14:paraId="17E52E5E" w14:textId="77777777" w:rsidR="0072638F" w:rsidRPr="0072638F" w:rsidRDefault="0072638F" w:rsidP="00DA08B1">
            <w:pPr>
              <w:pStyle w:val="noidungbang"/>
              <w:jc w:val="center"/>
            </w:pPr>
            <w:r w:rsidRPr="0072638F">
              <w:t>lo_id</w:t>
            </w:r>
          </w:p>
        </w:tc>
        <w:tc>
          <w:tcPr>
            <w:tcW w:w="0" w:type="auto"/>
            <w:vAlign w:val="center"/>
            <w:hideMark/>
          </w:tcPr>
          <w:p w14:paraId="4E307A3B" w14:textId="77777777" w:rsidR="0072638F" w:rsidRPr="0072638F" w:rsidRDefault="0072638F" w:rsidP="00DA08B1">
            <w:pPr>
              <w:pStyle w:val="noidungbang"/>
              <w:jc w:val="center"/>
            </w:pPr>
            <w:r w:rsidRPr="0072638F">
              <w:t>Khóa chính.</w:t>
            </w:r>
          </w:p>
        </w:tc>
      </w:tr>
      <w:tr w:rsidR="0072638F" w:rsidRPr="0072638F" w14:paraId="5FF8CADD" w14:textId="77777777" w:rsidTr="00DA08B1">
        <w:trPr>
          <w:jc w:val="center"/>
        </w:trPr>
        <w:tc>
          <w:tcPr>
            <w:tcW w:w="0" w:type="auto"/>
            <w:vAlign w:val="center"/>
            <w:hideMark/>
          </w:tcPr>
          <w:p w14:paraId="5CB4195F" w14:textId="77777777" w:rsidR="0072638F" w:rsidRPr="0072638F" w:rsidRDefault="0072638F" w:rsidP="00DA08B1">
            <w:pPr>
              <w:pStyle w:val="noidungbang"/>
              <w:jc w:val="center"/>
            </w:pPr>
            <w:r w:rsidRPr="0072638F">
              <w:t>2</w:t>
            </w:r>
          </w:p>
        </w:tc>
        <w:tc>
          <w:tcPr>
            <w:tcW w:w="0" w:type="auto"/>
            <w:vAlign w:val="center"/>
            <w:hideMark/>
          </w:tcPr>
          <w:p w14:paraId="043E2B21" w14:textId="77777777" w:rsidR="0072638F" w:rsidRPr="0072638F" w:rsidRDefault="0072638F" w:rsidP="00DA08B1">
            <w:pPr>
              <w:pStyle w:val="noidungbang"/>
              <w:jc w:val="center"/>
            </w:pPr>
            <w:r w:rsidRPr="0072638F">
              <w:t>subject_id</w:t>
            </w:r>
          </w:p>
        </w:tc>
        <w:tc>
          <w:tcPr>
            <w:tcW w:w="0" w:type="auto"/>
            <w:vAlign w:val="center"/>
            <w:hideMark/>
          </w:tcPr>
          <w:p w14:paraId="60094DC1" w14:textId="77777777" w:rsidR="0072638F" w:rsidRPr="0072638F" w:rsidRDefault="0072638F" w:rsidP="00DA08B1">
            <w:pPr>
              <w:pStyle w:val="noidungbang"/>
              <w:jc w:val="center"/>
            </w:pPr>
            <w:r w:rsidRPr="0072638F">
              <w:t>Thuộc môn học nào.</w:t>
            </w:r>
          </w:p>
        </w:tc>
      </w:tr>
      <w:tr w:rsidR="0072638F" w:rsidRPr="0072638F" w14:paraId="65A22392" w14:textId="77777777" w:rsidTr="00DA08B1">
        <w:trPr>
          <w:jc w:val="center"/>
        </w:trPr>
        <w:tc>
          <w:tcPr>
            <w:tcW w:w="0" w:type="auto"/>
            <w:vAlign w:val="center"/>
            <w:hideMark/>
          </w:tcPr>
          <w:p w14:paraId="668B73BF" w14:textId="77777777" w:rsidR="0072638F" w:rsidRPr="0072638F" w:rsidRDefault="0072638F" w:rsidP="00DA08B1">
            <w:pPr>
              <w:pStyle w:val="noidungbang"/>
              <w:jc w:val="center"/>
            </w:pPr>
            <w:r w:rsidRPr="0072638F">
              <w:t>3</w:t>
            </w:r>
          </w:p>
        </w:tc>
        <w:tc>
          <w:tcPr>
            <w:tcW w:w="0" w:type="auto"/>
            <w:vAlign w:val="center"/>
            <w:hideMark/>
          </w:tcPr>
          <w:p w14:paraId="0EE46312" w14:textId="77777777" w:rsidR="0072638F" w:rsidRPr="0072638F" w:rsidRDefault="0072638F" w:rsidP="00DA08B1">
            <w:pPr>
              <w:pStyle w:val="noidungbang"/>
              <w:jc w:val="center"/>
            </w:pPr>
            <w:r w:rsidRPr="0072638F">
              <w:t>name</w:t>
            </w:r>
          </w:p>
        </w:tc>
        <w:tc>
          <w:tcPr>
            <w:tcW w:w="0" w:type="auto"/>
            <w:vAlign w:val="center"/>
            <w:hideMark/>
          </w:tcPr>
          <w:p w14:paraId="6AB9669A" w14:textId="77777777" w:rsidR="0072638F" w:rsidRPr="0072638F" w:rsidRDefault="0072638F" w:rsidP="00DA08B1">
            <w:pPr>
              <w:pStyle w:val="noidungbang"/>
              <w:jc w:val="center"/>
            </w:pPr>
            <w:r w:rsidRPr="0072638F">
              <w:t>Tên chuẩn đầu ra môn học.</w:t>
            </w:r>
          </w:p>
        </w:tc>
      </w:tr>
      <w:tr w:rsidR="0072638F" w:rsidRPr="0072638F" w14:paraId="3B1F75BC" w14:textId="77777777" w:rsidTr="00DA08B1">
        <w:trPr>
          <w:jc w:val="center"/>
        </w:trPr>
        <w:tc>
          <w:tcPr>
            <w:tcW w:w="0" w:type="auto"/>
            <w:vAlign w:val="center"/>
            <w:hideMark/>
          </w:tcPr>
          <w:p w14:paraId="183B7B06" w14:textId="77777777" w:rsidR="0072638F" w:rsidRPr="0072638F" w:rsidRDefault="0072638F" w:rsidP="00DA08B1">
            <w:pPr>
              <w:pStyle w:val="noidungbang"/>
              <w:jc w:val="center"/>
            </w:pPr>
            <w:r w:rsidRPr="0072638F">
              <w:t>4</w:t>
            </w:r>
          </w:p>
        </w:tc>
        <w:tc>
          <w:tcPr>
            <w:tcW w:w="0" w:type="auto"/>
            <w:vAlign w:val="center"/>
            <w:hideMark/>
          </w:tcPr>
          <w:p w14:paraId="3CEB46A2" w14:textId="77777777" w:rsidR="0072638F" w:rsidRPr="0072638F" w:rsidRDefault="0072638F" w:rsidP="00DA08B1">
            <w:pPr>
              <w:pStyle w:val="noidungbang"/>
              <w:jc w:val="center"/>
            </w:pPr>
            <w:r w:rsidRPr="0072638F">
              <w:t>description</w:t>
            </w:r>
          </w:p>
        </w:tc>
        <w:tc>
          <w:tcPr>
            <w:tcW w:w="0" w:type="auto"/>
            <w:vAlign w:val="center"/>
            <w:hideMark/>
          </w:tcPr>
          <w:p w14:paraId="29018A32" w14:textId="77777777" w:rsidR="0072638F" w:rsidRPr="0072638F" w:rsidRDefault="0072638F" w:rsidP="00DA08B1">
            <w:pPr>
              <w:pStyle w:val="noidungbang"/>
              <w:jc w:val="center"/>
            </w:pPr>
            <w:r w:rsidRPr="0072638F">
              <w:t>Mô tả chi tiết.</w:t>
            </w:r>
          </w:p>
        </w:tc>
      </w:tr>
      <w:tr w:rsidR="0072638F" w:rsidRPr="0072638F" w14:paraId="6DED5C8E" w14:textId="77777777" w:rsidTr="00DA08B1">
        <w:trPr>
          <w:jc w:val="center"/>
        </w:trPr>
        <w:tc>
          <w:tcPr>
            <w:tcW w:w="0" w:type="auto"/>
            <w:vAlign w:val="center"/>
            <w:hideMark/>
          </w:tcPr>
          <w:p w14:paraId="40F47168" w14:textId="77777777" w:rsidR="0072638F" w:rsidRPr="0072638F" w:rsidRDefault="0072638F" w:rsidP="00DA08B1">
            <w:pPr>
              <w:pStyle w:val="noidungbang"/>
              <w:jc w:val="center"/>
            </w:pPr>
            <w:r w:rsidRPr="0072638F">
              <w:t>5</w:t>
            </w:r>
          </w:p>
        </w:tc>
        <w:tc>
          <w:tcPr>
            <w:tcW w:w="0" w:type="auto"/>
            <w:vAlign w:val="center"/>
            <w:hideMark/>
          </w:tcPr>
          <w:p w14:paraId="7CAF80E3" w14:textId="77777777" w:rsidR="0072638F" w:rsidRPr="0072638F" w:rsidRDefault="0072638F" w:rsidP="00DA08B1">
            <w:pPr>
              <w:pStyle w:val="noidungbang"/>
              <w:jc w:val="center"/>
            </w:pPr>
            <w:r w:rsidRPr="0072638F">
              <w:t>order_index</w:t>
            </w:r>
          </w:p>
        </w:tc>
        <w:tc>
          <w:tcPr>
            <w:tcW w:w="0" w:type="auto"/>
            <w:vAlign w:val="center"/>
            <w:hideMark/>
          </w:tcPr>
          <w:p w14:paraId="73F08A0F" w14:textId="77777777" w:rsidR="0072638F" w:rsidRPr="0072638F" w:rsidRDefault="0072638F" w:rsidP="00DA08B1">
            <w:pPr>
              <w:pStyle w:val="noidungbang"/>
              <w:jc w:val="center"/>
            </w:pPr>
            <w:r w:rsidRPr="0072638F">
              <w:t>Thứ tự sắp xếp.</w:t>
            </w:r>
          </w:p>
        </w:tc>
      </w:tr>
      <w:tr w:rsidR="0072638F" w:rsidRPr="0072638F" w14:paraId="40A4BE0A" w14:textId="77777777" w:rsidTr="00DA08B1">
        <w:trPr>
          <w:jc w:val="center"/>
        </w:trPr>
        <w:tc>
          <w:tcPr>
            <w:tcW w:w="0" w:type="auto"/>
            <w:vAlign w:val="center"/>
            <w:hideMark/>
          </w:tcPr>
          <w:p w14:paraId="46049E35" w14:textId="77777777" w:rsidR="0072638F" w:rsidRPr="0072638F" w:rsidRDefault="0072638F" w:rsidP="00DA08B1">
            <w:pPr>
              <w:pStyle w:val="noidungbang"/>
              <w:jc w:val="center"/>
            </w:pPr>
            <w:r w:rsidRPr="0072638F">
              <w:t>6</w:t>
            </w:r>
          </w:p>
        </w:tc>
        <w:tc>
          <w:tcPr>
            <w:tcW w:w="0" w:type="auto"/>
            <w:vAlign w:val="center"/>
            <w:hideMark/>
          </w:tcPr>
          <w:p w14:paraId="3A364360" w14:textId="77777777" w:rsidR="0072638F" w:rsidRPr="0072638F" w:rsidRDefault="0072638F" w:rsidP="00DA08B1">
            <w:pPr>
              <w:pStyle w:val="noidungbang"/>
              <w:jc w:val="center"/>
            </w:pPr>
            <w:r w:rsidRPr="0072638F">
              <w:t>plo_id</w:t>
            </w:r>
          </w:p>
        </w:tc>
        <w:tc>
          <w:tcPr>
            <w:tcW w:w="0" w:type="auto"/>
            <w:vAlign w:val="center"/>
            <w:hideMark/>
          </w:tcPr>
          <w:p w14:paraId="4EC397D6" w14:textId="77777777" w:rsidR="0072638F" w:rsidRPr="0072638F" w:rsidRDefault="0072638F" w:rsidP="00DA08B1">
            <w:pPr>
              <w:pStyle w:val="noidungbang"/>
              <w:jc w:val="center"/>
            </w:pPr>
            <w:r w:rsidRPr="0072638F">
              <w:t>Ánh xạ tới chuẩn đầu ra chương trình (PLO) nào.</w:t>
            </w:r>
          </w:p>
        </w:tc>
      </w:tr>
    </w:tbl>
    <w:p w14:paraId="055CCD66" w14:textId="77777777" w:rsidR="0072638F" w:rsidRPr="0072638F" w:rsidRDefault="0072638F" w:rsidP="00DA08B1">
      <w:pPr>
        <w:pStyle w:val="Noidung"/>
      </w:pPr>
      <w:r w:rsidRPr="0072638F">
        <w:t>Bảng: Semesters (Học kỳ)</w:t>
      </w:r>
    </w:p>
    <w:tbl>
      <w:tblPr>
        <w:tblStyle w:val="TableGrid"/>
        <w:tblW w:w="0" w:type="auto"/>
        <w:jc w:val="center"/>
        <w:tblLook w:val="04A0" w:firstRow="1" w:lastRow="0" w:firstColumn="1" w:lastColumn="0" w:noHBand="0" w:noVBand="1"/>
      </w:tblPr>
      <w:tblGrid>
        <w:gridCol w:w="679"/>
        <w:gridCol w:w="1978"/>
        <w:gridCol w:w="4253"/>
      </w:tblGrid>
      <w:tr w:rsidR="0072638F" w:rsidRPr="0072638F" w14:paraId="3B417165" w14:textId="77777777" w:rsidTr="00DA08B1">
        <w:trPr>
          <w:jc w:val="center"/>
        </w:trPr>
        <w:tc>
          <w:tcPr>
            <w:tcW w:w="0" w:type="auto"/>
            <w:hideMark/>
          </w:tcPr>
          <w:p w14:paraId="54407947" w14:textId="77777777" w:rsidR="0072638F" w:rsidRPr="0072638F" w:rsidRDefault="0072638F" w:rsidP="00DA08B1">
            <w:pPr>
              <w:pStyle w:val="noidungbang"/>
              <w:jc w:val="center"/>
            </w:pPr>
            <w:r w:rsidRPr="0072638F">
              <w:t>STT</w:t>
            </w:r>
          </w:p>
        </w:tc>
        <w:tc>
          <w:tcPr>
            <w:tcW w:w="0" w:type="auto"/>
            <w:hideMark/>
          </w:tcPr>
          <w:p w14:paraId="48796D9D" w14:textId="77777777" w:rsidR="0072638F" w:rsidRPr="0072638F" w:rsidRDefault="0072638F" w:rsidP="00DA08B1">
            <w:pPr>
              <w:pStyle w:val="noidungbang"/>
              <w:jc w:val="center"/>
            </w:pPr>
            <w:r w:rsidRPr="0072638F">
              <w:t>Tên cột</w:t>
            </w:r>
          </w:p>
        </w:tc>
        <w:tc>
          <w:tcPr>
            <w:tcW w:w="0" w:type="auto"/>
            <w:hideMark/>
          </w:tcPr>
          <w:p w14:paraId="756EEB2F" w14:textId="77777777" w:rsidR="0072638F" w:rsidRPr="0072638F" w:rsidRDefault="0072638F" w:rsidP="00DA08B1">
            <w:pPr>
              <w:pStyle w:val="noidungbang"/>
              <w:jc w:val="center"/>
            </w:pPr>
            <w:r w:rsidRPr="0072638F">
              <w:t>Mô tả</w:t>
            </w:r>
          </w:p>
        </w:tc>
      </w:tr>
      <w:tr w:rsidR="0072638F" w:rsidRPr="0072638F" w14:paraId="6327301F" w14:textId="77777777" w:rsidTr="00DA08B1">
        <w:trPr>
          <w:jc w:val="center"/>
        </w:trPr>
        <w:tc>
          <w:tcPr>
            <w:tcW w:w="0" w:type="auto"/>
            <w:hideMark/>
          </w:tcPr>
          <w:p w14:paraId="58A80B54" w14:textId="77777777" w:rsidR="0072638F" w:rsidRPr="0072638F" w:rsidRDefault="0072638F" w:rsidP="00DA08B1">
            <w:pPr>
              <w:pStyle w:val="noidungbang"/>
              <w:jc w:val="center"/>
            </w:pPr>
            <w:r w:rsidRPr="0072638F">
              <w:t>1</w:t>
            </w:r>
          </w:p>
        </w:tc>
        <w:tc>
          <w:tcPr>
            <w:tcW w:w="0" w:type="auto"/>
            <w:hideMark/>
          </w:tcPr>
          <w:p w14:paraId="41C774F9" w14:textId="77777777" w:rsidR="0072638F" w:rsidRPr="0072638F" w:rsidRDefault="0072638F" w:rsidP="00DA08B1">
            <w:pPr>
              <w:pStyle w:val="noidungbang"/>
              <w:jc w:val="center"/>
            </w:pPr>
            <w:r w:rsidRPr="0072638F">
              <w:t>semester_id</w:t>
            </w:r>
          </w:p>
        </w:tc>
        <w:tc>
          <w:tcPr>
            <w:tcW w:w="0" w:type="auto"/>
            <w:hideMark/>
          </w:tcPr>
          <w:p w14:paraId="1BDF5E09" w14:textId="77777777" w:rsidR="0072638F" w:rsidRPr="0072638F" w:rsidRDefault="0072638F" w:rsidP="00DA08B1">
            <w:pPr>
              <w:pStyle w:val="noidungbang"/>
              <w:jc w:val="center"/>
            </w:pPr>
            <w:r w:rsidRPr="0072638F">
              <w:t>Khóa chính, mã học kỳ.</w:t>
            </w:r>
          </w:p>
        </w:tc>
      </w:tr>
      <w:tr w:rsidR="0072638F" w:rsidRPr="0072638F" w14:paraId="1027E376" w14:textId="77777777" w:rsidTr="00DA08B1">
        <w:trPr>
          <w:jc w:val="center"/>
        </w:trPr>
        <w:tc>
          <w:tcPr>
            <w:tcW w:w="0" w:type="auto"/>
            <w:hideMark/>
          </w:tcPr>
          <w:p w14:paraId="716DFF95" w14:textId="77777777" w:rsidR="0072638F" w:rsidRPr="0072638F" w:rsidRDefault="0072638F" w:rsidP="00DA08B1">
            <w:pPr>
              <w:pStyle w:val="noidungbang"/>
              <w:jc w:val="center"/>
            </w:pPr>
            <w:r w:rsidRPr="0072638F">
              <w:t>2</w:t>
            </w:r>
          </w:p>
        </w:tc>
        <w:tc>
          <w:tcPr>
            <w:tcW w:w="0" w:type="auto"/>
            <w:hideMark/>
          </w:tcPr>
          <w:p w14:paraId="23F2EDAB" w14:textId="77777777" w:rsidR="0072638F" w:rsidRPr="0072638F" w:rsidRDefault="0072638F" w:rsidP="00DA08B1">
            <w:pPr>
              <w:pStyle w:val="noidungbang"/>
              <w:jc w:val="center"/>
            </w:pPr>
            <w:r w:rsidRPr="0072638F">
              <w:t>name</w:t>
            </w:r>
          </w:p>
        </w:tc>
        <w:tc>
          <w:tcPr>
            <w:tcW w:w="0" w:type="auto"/>
            <w:hideMark/>
          </w:tcPr>
          <w:p w14:paraId="39947A62" w14:textId="77777777" w:rsidR="0072638F" w:rsidRPr="0072638F" w:rsidRDefault="0072638F" w:rsidP="00DA08B1">
            <w:pPr>
              <w:pStyle w:val="noidungbang"/>
              <w:jc w:val="center"/>
            </w:pPr>
            <w:r w:rsidRPr="0072638F">
              <w:t>Tên học kỳ (VD: Học kỳ 1 năm 2024).</w:t>
            </w:r>
          </w:p>
        </w:tc>
      </w:tr>
      <w:tr w:rsidR="0072638F" w:rsidRPr="0072638F" w14:paraId="5E02F182" w14:textId="77777777" w:rsidTr="00DA08B1">
        <w:trPr>
          <w:jc w:val="center"/>
        </w:trPr>
        <w:tc>
          <w:tcPr>
            <w:tcW w:w="0" w:type="auto"/>
            <w:hideMark/>
          </w:tcPr>
          <w:p w14:paraId="654DE1E2" w14:textId="77777777" w:rsidR="0072638F" w:rsidRPr="0072638F" w:rsidRDefault="0072638F" w:rsidP="00DA08B1">
            <w:pPr>
              <w:pStyle w:val="noidungbang"/>
              <w:jc w:val="center"/>
            </w:pPr>
            <w:r w:rsidRPr="0072638F">
              <w:t>3</w:t>
            </w:r>
          </w:p>
        </w:tc>
        <w:tc>
          <w:tcPr>
            <w:tcW w:w="0" w:type="auto"/>
            <w:hideMark/>
          </w:tcPr>
          <w:p w14:paraId="77DF87E5" w14:textId="77777777" w:rsidR="0072638F" w:rsidRPr="0072638F" w:rsidRDefault="0072638F" w:rsidP="00DA08B1">
            <w:pPr>
              <w:pStyle w:val="noidungbang"/>
              <w:jc w:val="center"/>
            </w:pPr>
            <w:r w:rsidRPr="0072638F">
              <w:t>start_date</w:t>
            </w:r>
          </w:p>
        </w:tc>
        <w:tc>
          <w:tcPr>
            <w:tcW w:w="0" w:type="auto"/>
            <w:hideMark/>
          </w:tcPr>
          <w:p w14:paraId="556D5281" w14:textId="77777777" w:rsidR="0072638F" w:rsidRPr="0072638F" w:rsidRDefault="0072638F" w:rsidP="00DA08B1">
            <w:pPr>
              <w:pStyle w:val="noidungbang"/>
              <w:jc w:val="center"/>
            </w:pPr>
            <w:r w:rsidRPr="0072638F">
              <w:t>Ngày bắt đầu học kỳ.</w:t>
            </w:r>
          </w:p>
        </w:tc>
      </w:tr>
      <w:tr w:rsidR="0072638F" w:rsidRPr="0072638F" w14:paraId="6701023A" w14:textId="77777777" w:rsidTr="00DA08B1">
        <w:trPr>
          <w:jc w:val="center"/>
        </w:trPr>
        <w:tc>
          <w:tcPr>
            <w:tcW w:w="0" w:type="auto"/>
            <w:hideMark/>
          </w:tcPr>
          <w:p w14:paraId="31F7EF7B" w14:textId="77777777" w:rsidR="0072638F" w:rsidRPr="0072638F" w:rsidRDefault="0072638F" w:rsidP="00DA08B1">
            <w:pPr>
              <w:pStyle w:val="noidungbang"/>
              <w:jc w:val="center"/>
            </w:pPr>
            <w:r w:rsidRPr="0072638F">
              <w:t>4</w:t>
            </w:r>
          </w:p>
        </w:tc>
        <w:tc>
          <w:tcPr>
            <w:tcW w:w="0" w:type="auto"/>
            <w:hideMark/>
          </w:tcPr>
          <w:p w14:paraId="0FAB00B4" w14:textId="77777777" w:rsidR="0072638F" w:rsidRPr="0072638F" w:rsidRDefault="0072638F" w:rsidP="00DA08B1">
            <w:pPr>
              <w:pStyle w:val="noidungbang"/>
              <w:jc w:val="center"/>
            </w:pPr>
            <w:r w:rsidRPr="0072638F">
              <w:t>end_date</w:t>
            </w:r>
          </w:p>
        </w:tc>
        <w:tc>
          <w:tcPr>
            <w:tcW w:w="0" w:type="auto"/>
            <w:hideMark/>
          </w:tcPr>
          <w:p w14:paraId="2E46A3A7" w14:textId="77777777" w:rsidR="0072638F" w:rsidRPr="0072638F" w:rsidRDefault="0072638F" w:rsidP="00DA08B1">
            <w:pPr>
              <w:pStyle w:val="noidungbang"/>
              <w:jc w:val="center"/>
            </w:pPr>
            <w:r w:rsidRPr="0072638F">
              <w:t>Ngày kết thúc học kỳ.</w:t>
            </w:r>
          </w:p>
        </w:tc>
      </w:tr>
      <w:tr w:rsidR="0072638F" w:rsidRPr="0072638F" w14:paraId="2F7EE10A" w14:textId="77777777" w:rsidTr="00DA08B1">
        <w:trPr>
          <w:jc w:val="center"/>
        </w:trPr>
        <w:tc>
          <w:tcPr>
            <w:tcW w:w="0" w:type="auto"/>
            <w:hideMark/>
          </w:tcPr>
          <w:p w14:paraId="2CBF4CA1" w14:textId="77777777" w:rsidR="0072638F" w:rsidRPr="0072638F" w:rsidRDefault="0072638F" w:rsidP="00DA08B1">
            <w:pPr>
              <w:pStyle w:val="noidungbang"/>
              <w:jc w:val="center"/>
            </w:pPr>
            <w:r w:rsidRPr="0072638F">
              <w:t>5</w:t>
            </w:r>
          </w:p>
        </w:tc>
        <w:tc>
          <w:tcPr>
            <w:tcW w:w="0" w:type="auto"/>
            <w:hideMark/>
          </w:tcPr>
          <w:p w14:paraId="41EB82FF" w14:textId="77777777" w:rsidR="0072638F" w:rsidRPr="0072638F" w:rsidRDefault="0072638F" w:rsidP="00DA08B1">
            <w:pPr>
              <w:pStyle w:val="noidungbang"/>
              <w:jc w:val="center"/>
            </w:pPr>
            <w:r w:rsidRPr="0072638F">
              <w:t>registration_start</w:t>
            </w:r>
          </w:p>
        </w:tc>
        <w:tc>
          <w:tcPr>
            <w:tcW w:w="0" w:type="auto"/>
            <w:hideMark/>
          </w:tcPr>
          <w:p w14:paraId="030D478F" w14:textId="77777777" w:rsidR="0072638F" w:rsidRPr="0072638F" w:rsidRDefault="0072638F" w:rsidP="00DA08B1">
            <w:pPr>
              <w:pStyle w:val="noidungbang"/>
              <w:jc w:val="center"/>
            </w:pPr>
            <w:r w:rsidRPr="0072638F">
              <w:t>Ngày bắt đầu đăng ký tín chỉ.</w:t>
            </w:r>
          </w:p>
        </w:tc>
      </w:tr>
      <w:tr w:rsidR="0072638F" w:rsidRPr="0072638F" w14:paraId="43244B08" w14:textId="77777777" w:rsidTr="00DA08B1">
        <w:trPr>
          <w:jc w:val="center"/>
        </w:trPr>
        <w:tc>
          <w:tcPr>
            <w:tcW w:w="0" w:type="auto"/>
            <w:hideMark/>
          </w:tcPr>
          <w:p w14:paraId="318BF6EE" w14:textId="77777777" w:rsidR="0072638F" w:rsidRPr="0072638F" w:rsidRDefault="0072638F" w:rsidP="00DA08B1">
            <w:pPr>
              <w:pStyle w:val="noidungbang"/>
              <w:jc w:val="center"/>
            </w:pPr>
            <w:r w:rsidRPr="0072638F">
              <w:t>6</w:t>
            </w:r>
          </w:p>
        </w:tc>
        <w:tc>
          <w:tcPr>
            <w:tcW w:w="0" w:type="auto"/>
            <w:hideMark/>
          </w:tcPr>
          <w:p w14:paraId="618CDF14" w14:textId="77777777" w:rsidR="0072638F" w:rsidRPr="0072638F" w:rsidRDefault="0072638F" w:rsidP="00DA08B1">
            <w:pPr>
              <w:pStyle w:val="noidungbang"/>
              <w:jc w:val="center"/>
            </w:pPr>
            <w:r w:rsidRPr="0072638F">
              <w:t>registration_end</w:t>
            </w:r>
          </w:p>
        </w:tc>
        <w:tc>
          <w:tcPr>
            <w:tcW w:w="0" w:type="auto"/>
            <w:hideMark/>
          </w:tcPr>
          <w:p w14:paraId="7456DB34" w14:textId="77777777" w:rsidR="0072638F" w:rsidRPr="0072638F" w:rsidRDefault="0072638F" w:rsidP="00DA08B1">
            <w:pPr>
              <w:pStyle w:val="noidungbang"/>
              <w:jc w:val="center"/>
            </w:pPr>
            <w:r w:rsidRPr="0072638F">
              <w:t>Ngày kết thúc đăng ký.</w:t>
            </w:r>
          </w:p>
        </w:tc>
      </w:tr>
      <w:tr w:rsidR="0072638F" w:rsidRPr="0072638F" w14:paraId="72910B9A" w14:textId="77777777" w:rsidTr="00DA08B1">
        <w:trPr>
          <w:jc w:val="center"/>
        </w:trPr>
        <w:tc>
          <w:tcPr>
            <w:tcW w:w="0" w:type="auto"/>
            <w:hideMark/>
          </w:tcPr>
          <w:p w14:paraId="625F5688" w14:textId="77777777" w:rsidR="0072638F" w:rsidRPr="0072638F" w:rsidRDefault="0072638F" w:rsidP="00DA08B1">
            <w:pPr>
              <w:pStyle w:val="noidungbang"/>
              <w:jc w:val="center"/>
            </w:pPr>
            <w:r w:rsidRPr="0072638F">
              <w:t>7</w:t>
            </w:r>
          </w:p>
        </w:tc>
        <w:tc>
          <w:tcPr>
            <w:tcW w:w="0" w:type="auto"/>
            <w:hideMark/>
          </w:tcPr>
          <w:p w14:paraId="7E879D6F" w14:textId="77777777" w:rsidR="0072638F" w:rsidRPr="0072638F" w:rsidRDefault="0072638F" w:rsidP="00DA08B1">
            <w:pPr>
              <w:pStyle w:val="noidungbang"/>
              <w:jc w:val="center"/>
            </w:pPr>
            <w:r w:rsidRPr="0072638F">
              <w:t>is_current</w:t>
            </w:r>
          </w:p>
        </w:tc>
        <w:tc>
          <w:tcPr>
            <w:tcW w:w="0" w:type="auto"/>
            <w:hideMark/>
          </w:tcPr>
          <w:p w14:paraId="33AF9918" w14:textId="77777777" w:rsidR="0072638F" w:rsidRPr="0072638F" w:rsidRDefault="0072638F" w:rsidP="00DA08B1">
            <w:pPr>
              <w:pStyle w:val="noidungbang"/>
              <w:jc w:val="center"/>
            </w:pPr>
            <w:r w:rsidRPr="0072638F">
              <w:t>Đánh dấu đây là học kỳ hiện tại.</w:t>
            </w:r>
          </w:p>
        </w:tc>
      </w:tr>
      <w:tr w:rsidR="0072638F" w:rsidRPr="0072638F" w14:paraId="0A137160" w14:textId="77777777" w:rsidTr="00DA08B1">
        <w:trPr>
          <w:jc w:val="center"/>
        </w:trPr>
        <w:tc>
          <w:tcPr>
            <w:tcW w:w="0" w:type="auto"/>
            <w:hideMark/>
          </w:tcPr>
          <w:p w14:paraId="417703A3" w14:textId="77777777" w:rsidR="0072638F" w:rsidRPr="0072638F" w:rsidRDefault="0072638F" w:rsidP="00DA08B1">
            <w:pPr>
              <w:pStyle w:val="noidungbang"/>
              <w:jc w:val="center"/>
            </w:pPr>
            <w:r w:rsidRPr="0072638F">
              <w:t>8</w:t>
            </w:r>
          </w:p>
        </w:tc>
        <w:tc>
          <w:tcPr>
            <w:tcW w:w="0" w:type="auto"/>
            <w:hideMark/>
          </w:tcPr>
          <w:p w14:paraId="0DD36540" w14:textId="77777777" w:rsidR="0072638F" w:rsidRPr="0072638F" w:rsidRDefault="0072638F" w:rsidP="00DA08B1">
            <w:pPr>
              <w:pStyle w:val="noidungbang"/>
              <w:jc w:val="center"/>
            </w:pPr>
            <w:r w:rsidRPr="0072638F">
              <w:t>academic_year</w:t>
            </w:r>
          </w:p>
        </w:tc>
        <w:tc>
          <w:tcPr>
            <w:tcW w:w="0" w:type="auto"/>
            <w:hideMark/>
          </w:tcPr>
          <w:p w14:paraId="01E00459" w14:textId="77777777" w:rsidR="0072638F" w:rsidRPr="0072638F" w:rsidRDefault="0072638F" w:rsidP="00DA08B1">
            <w:pPr>
              <w:pStyle w:val="noidungbang"/>
              <w:jc w:val="center"/>
            </w:pPr>
            <w:r w:rsidRPr="0072638F">
              <w:t>Năm học (VD: 2023-2024).</w:t>
            </w:r>
          </w:p>
        </w:tc>
      </w:tr>
    </w:tbl>
    <w:p w14:paraId="26F11558" w14:textId="77777777" w:rsidR="0072638F" w:rsidRPr="0072638F" w:rsidRDefault="0072638F" w:rsidP="00DA08B1">
      <w:pPr>
        <w:pStyle w:val="Noidung"/>
      </w:pPr>
      <w:r w:rsidRPr="0072638F">
        <w:t>Bảng: Courses (Lớp học phần/Khóa học cụ thể)</w:t>
      </w:r>
    </w:p>
    <w:tbl>
      <w:tblPr>
        <w:tblStyle w:val="TableGrid"/>
        <w:tblW w:w="0" w:type="auto"/>
        <w:tblLook w:val="04A0" w:firstRow="1" w:lastRow="0" w:firstColumn="1" w:lastColumn="0" w:noHBand="0" w:noVBand="1"/>
      </w:tblPr>
      <w:tblGrid>
        <w:gridCol w:w="679"/>
        <w:gridCol w:w="2166"/>
        <w:gridCol w:w="6217"/>
      </w:tblGrid>
      <w:tr w:rsidR="0072638F" w:rsidRPr="0072638F" w14:paraId="531180A2" w14:textId="77777777" w:rsidTr="00DA08B1">
        <w:tc>
          <w:tcPr>
            <w:tcW w:w="0" w:type="auto"/>
            <w:vAlign w:val="center"/>
            <w:hideMark/>
          </w:tcPr>
          <w:p w14:paraId="09CC948C" w14:textId="77777777" w:rsidR="0072638F" w:rsidRPr="0072638F" w:rsidRDefault="0072638F" w:rsidP="00DA08B1">
            <w:pPr>
              <w:pStyle w:val="noidungbang"/>
              <w:jc w:val="center"/>
            </w:pPr>
            <w:r w:rsidRPr="0072638F">
              <w:t>STT</w:t>
            </w:r>
          </w:p>
        </w:tc>
        <w:tc>
          <w:tcPr>
            <w:tcW w:w="0" w:type="auto"/>
            <w:vAlign w:val="center"/>
            <w:hideMark/>
          </w:tcPr>
          <w:p w14:paraId="086B834F" w14:textId="77777777" w:rsidR="0072638F" w:rsidRPr="0072638F" w:rsidRDefault="0072638F" w:rsidP="00DA08B1">
            <w:pPr>
              <w:pStyle w:val="noidungbang"/>
              <w:jc w:val="center"/>
            </w:pPr>
            <w:r w:rsidRPr="0072638F">
              <w:t>Tên cột</w:t>
            </w:r>
          </w:p>
        </w:tc>
        <w:tc>
          <w:tcPr>
            <w:tcW w:w="0" w:type="auto"/>
            <w:vAlign w:val="center"/>
            <w:hideMark/>
          </w:tcPr>
          <w:p w14:paraId="1F9931A0" w14:textId="77777777" w:rsidR="0072638F" w:rsidRPr="0072638F" w:rsidRDefault="0072638F" w:rsidP="00DA08B1">
            <w:pPr>
              <w:pStyle w:val="noidungbang"/>
              <w:jc w:val="center"/>
            </w:pPr>
            <w:r w:rsidRPr="0072638F">
              <w:t>Mô tả</w:t>
            </w:r>
          </w:p>
        </w:tc>
      </w:tr>
      <w:tr w:rsidR="0072638F" w:rsidRPr="0072638F" w14:paraId="56E44A93" w14:textId="77777777" w:rsidTr="00DA08B1">
        <w:tc>
          <w:tcPr>
            <w:tcW w:w="0" w:type="auto"/>
            <w:vAlign w:val="center"/>
            <w:hideMark/>
          </w:tcPr>
          <w:p w14:paraId="61809D34" w14:textId="77777777" w:rsidR="0072638F" w:rsidRPr="0072638F" w:rsidRDefault="0072638F" w:rsidP="00DA08B1">
            <w:pPr>
              <w:pStyle w:val="noidungbang"/>
              <w:jc w:val="center"/>
            </w:pPr>
            <w:r w:rsidRPr="0072638F">
              <w:t>1</w:t>
            </w:r>
          </w:p>
        </w:tc>
        <w:tc>
          <w:tcPr>
            <w:tcW w:w="0" w:type="auto"/>
            <w:vAlign w:val="center"/>
            <w:hideMark/>
          </w:tcPr>
          <w:p w14:paraId="1E1BCE07" w14:textId="77777777" w:rsidR="0072638F" w:rsidRPr="0072638F" w:rsidRDefault="0072638F" w:rsidP="00DA08B1">
            <w:pPr>
              <w:pStyle w:val="noidungbang"/>
              <w:jc w:val="center"/>
            </w:pPr>
            <w:r w:rsidRPr="0072638F">
              <w:t>course_id</w:t>
            </w:r>
          </w:p>
        </w:tc>
        <w:tc>
          <w:tcPr>
            <w:tcW w:w="0" w:type="auto"/>
            <w:vAlign w:val="center"/>
            <w:hideMark/>
          </w:tcPr>
          <w:p w14:paraId="2BBB98DE" w14:textId="77777777" w:rsidR="0072638F" w:rsidRPr="0072638F" w:rsidRDefault="0072638F" w:rsidP="00DA08B1">
            <w:pPr>
              <w:pStyle w:val="noidungbang"/>
              <w:jc w:val="center"/>
            </w:pPr>
            <w:r w:rsidRPr="0072638F">
              <w:t>Khóa chính.</w:t>
            </w:r>
          </w:p>
        </w:tc>
      </w:tr>
      <w:tr w:rsidR="0072638F" w:rsidRPr="0072638F" w14:paraId="17C57215" w14:textId="77777777" w:rsidTr="00DA08B1">
        <w:tc>
          <w:tcPr>
            <w:tcW w:w="0" w:type="auto"/>
            <w:vAlign w:val="center"/>
            <w:hideMark/>
          </w:tcPr>
          <w:p w14:paraId="0F0DBFA6" w14:textId="77777777" w:rsidR="0072638F" w:rsidRPr="0072638F" w:rsidRDefault="0072638F" w:rsidP="00DA08B1">
            <w:pPr>
              <w:pStyle w:val="noidungbang"/>
              <w:jc w:val="center"/>
            </w:pPr>
            <w:r w:rsidRPr="0072638F">
              <w:t>2</w:t>
            </w:r>
          </w:p>
        </w:tc>
        <w:tc>
          <w:tcPr>
            <w:tcW w:w="0" w:type="auto"/>
            <w:vAlign w:val="center"/>
            <w:hideMark/>
          </w:tcPr>
          <w:p w14:paraId="1D7DF968" w14:textId="77777777" w:rsidR="0072638F" w:rsidRPr="0072638F" w:rsidRDefault="0072638F" w:rsidP="00DA08B1">
            <w:pPr>
              <w:pStyle w:val="noidungbang"/>
              <w:jc w:val="center"/>
            </w:pPr>
            <w:r w:rsidRPr="0072638F">
              <w:t>user_id</w:t>
            </w:r>
          </w:p>
        </w:tc>
        <w:tc>
          <w:tcPr>
            <w:tcW w:w="0" w:type="auto"/>
            <w:vAlign w:val="center"/>
            <w:hideMark/>
          </w:tcPr>
          <w:p w14:paraId="04D5C3CE" w14:textId="77777777" w:rsidR="0072638F" w:rsidRPr="0072638F" w:rsidRDefault="0072638F" w:rsidP="00DA08B1">
            <w:pPr>
              <w:pStyle w:val="noidungbang"/>
              <w:jc w:val="center"/>
            </w:pPr>
            <w:r w:rsidRPr="0072638F">
              <w:t>Giảng viên phụ trách (hoặc người tạo).</w:t>
            </w:r>
          </w:p>
        </w:tc>
      </w:tr>
      <w:tr w:rsidR="0072638F" w:rsidRPr="0072638F" w14:paraId="4F60E72F" w14:textId="77777777" w:rsidTr="00DA08B1">
        <w:tc>
          <w:tcPr>
            <w:tcW w:w="0" w:type="auto"/>
            <w:vAlign w:val="center"/>
            <w:hideMark/>
          </w:tcPr>
          <w:p w14:paraId="0CB6449B" w14:textId="77777777" w:rsidR="0072638F" w:rsidRPr="0072638F" w:rsidRDefault="0072638F" w:rsidP="00DA08B1">
            <w:pPr>
              <w:pStyle w:val="noidungbang"/>
              <w:jc w:val="center"/>
            </w:pPr>
            <w:r w:rsidRPr="0072638F">
              <w:t>3</w:t>
            </w:r>
          </w:p>
        </w:tc>
        <w:tc>
          <w:tcPr>
            <w:tcW w:w="0" w:type="auto"/>
            <w:vAlign w:val="center"/>
            <w:hideMark/>
          </w:tcPr>
          <w:p w14:paraId="4772B1E5" w14:textId="77777777" w:rsidR="0072638F" w:rsidRPr="0072638F" w:rsidRDefault="0072638F" w:rsidP="00DA08B1">
            <w:pPr>
              <w:pStyle w:val="noidungbang"/>
              <w:jc w:val="center"/>
            </w:pPr>
            <w:r w:rsidRPr="0072638F">
              <w:t>name</w:t>
            </w:r>
          </w:p>
        </w:tc>
        <w:tc>
          <w:tcPr>
            <w:tcW w:w="0" w:type="auto"/>
            <w:vAlign w:val="center"/>
            <w:hideMark/>
          </w:tcPr>
          <w:p w14:paraId="161F71E4" w14:textId="77777777" w:rsidR="0072638F" w:rsidRPr="0072638F" w:rsidRDefault="0072638F" w:rsidP="00DA08B1">
            <w:pPr>
              <w:pStyle w:val="noidungbang"/>
              <w:jc w:val="center"/>
            </w:pPr>
            <w:r w:rsidRPr="0072638F">
              <w:t>Tên lớp học phần.</w:t>
            </w:r>
          </w:p>
        </w:tc>
      </w:tr>
      <w:tr w:rsidR="0072638F" w:rsidRPr="0072638F" w14:paraId="61528615" w14:textId="77777777" w:rsidTr="00DA08B1">
        <w:tc>
          <w:tcPr>
            <w:tcW w:w="0" w:type="auto"/>
            <w:vAlign w:val="center"/>
            <w:hideMark/>
          </w:tcPr>
          <w:p w14:paraId="5391C81F" w14:textId="77777777" w:rsidR="0072638F" w:rsidRPr="0072638F" w:rsidRDefault="0072638F" w:rsidP="00DA08B1">
            <w:pPr>
              <w:pStyle w:val="noidungbang"/>
              <w:jc w:val="center"/>
            </w:pPr>
            <w:r w:rsidRPr="0072638F">
              <w:t>4</w:t>
            </w:r>
          </w:p>
        </w:tc>
        <w:tc>
          <w:tcPr>
            <w:tcW w:w="0" w:type="auto"/>
            <w:vAlign w:val="center"/>
            <w:hideMark/>
          </w:tcPr>
          <w:p w14:paraId="1AB72322" w14:textId="77777777" w:rsidR="0072638F" w:rsidRPr="0072638F" w:rsidRDefault="0072638F" w:rsidP="00DA08B1">
            <w:pPr>
              <w:pStyle w:val="noidungbang"/>
              <w:jc w:val="center"/>
            </w:pPr>
            <w:r w:rsidRPr="0072638F">
              <w:t>description</w:t>
            </w:r>
          </w:p>
        </w:tc>
        <w:tc>
          <w:tcPr>
            <w:tcW w:w="0" w:type="auto"/>
            <w:vAlign w:val="center"/>
            <w:hideMark/>
          </w:tcPr>
          <w:p w14:paraId="7ECB88F8" w14:textId="77777777" w:rsidR="0072638F" w:rsidRPr="0072638F" w:rsidRDefault="0072638F" w:rsidP="00DA08B1">
            <w:pPr>
              <w:pStyle w:val="noidungbang"/>
              <w:jc w:val="center"/>
            </w:pPr>
            <w:r w:rsidRPr="0072638F">
              <w:t>Mô tả lớp học.</w:t>
            </w:r>
          </w:p>
        </w:tc>
      </w:tr>
      <w:tr w:rsidR="0072638F" w:rsidRPr="0072638F" w14:paraId="24B1319A" w14:textId="77777777" w:rsidTr="00DA08B1">
        <w:tc>
          <w:tcPr>
            <w:tcW w:w="0" w:type="auto"/>
            <w:vAlign w:val="center"/>
            <w:hideMark/>
          </w:tcPr>
          <w:p w14:paraId="35EEB45D" w14:textId="77777777" w:rsidR="0072638F" w:rsidRPr="0072638F" w:rsidRDefault="0072638F" w:rsidP="00DA08B1">
            <w:pPr>
              <w:pStyle w:val="noidungbang"/>
              <w:jc w:val="center"/>
            </w:pPr>
            <w:r w:rsidRPr="0072638F">
              <w:t>5</w:t>
            </w:r>
          </w:p>
        </w:tc>
        <w:tc>
          <w:tcPr>
            <w:tcW w:w="0" w:type="auto"/>
            <w:vAlign w:val="center"/>
            <w:hideMark/>
          </w:tcPr>
          <w:p w14:paraId="218A1A5F" w14:textId="77777777" w:rsidR="0072638F" w:rsidRPr="0072638F" w:rsidRDefault="0072638F" w:rsidP="00DA08B1">
            <w:pPr>
              <w:pStyle w:val="noidungbang"/>
              <w:jc w:val="center"/>
            </w:pPr>
            <w:r w:rsidRPr="0072638F">
              <w:t>program_id</w:t>
            </w:r>
          </w:p>
        </w:tc>
        <w:tc>
          <w:tcPr>
            <w:tcW w:w="0" w:type="auto"/>
            <w:vAlign w:val="center"/>
            <w:hideMark/>
          </w:tcPr>
          <w:p w14:paraId="4A226609" w14:textId="77777777" w:rsidR="0072638F" w:rsidRPr="0072638F" w:rsidRDefault="0072638F" w:rsidP="00DA08B1">
            <w:pPr>
              <w:pStyle w:val="noidungbang"/>
              <w:jc w:val="center"/>
            </w:pPr>
            <w:r w:rsidRPr="0072638F">
              <w:t>Thuộc chương trình nào.</w:t>
            </w:r>
          </w:p>
        </w:tc>
      </w:tr>
      <w:tr w:rsidR="0072638F" w:rsidRPr="0072638F" w14:paraId="5BAE9540" w14:textId="77777777" w:rsidTr="00DA08B1">
        <w:tc>
          <w:tcPr>
            <w:tcW w:w="0" w:type="auto"/>
            <w:vAlign w:val="center"/>
            <w:hideMark/>
          </w:tcPr>
          <w:p w14:paraId="3CC89B9D" w14:textId="77777777" w:rsidR="0072638F" w:rsidRPr="0072638F" w:rsidRDefault="0072638F" w:rsidP="00DA08B1">
            <w:pPr>
              <w:pStyle w:val="noidungbang"/>
              <w:jc w:val="center"/>
            </w:pPr>
            <w:r w:rsidRPr="0072638F">
              <w:t>6</w:t>
            </w:r>
          </w:p>
        </w:tc>
        <w:tc>
          <w:tcPr>
            <w:tcW w:w="0" w:type="auto"/>
            <w:vAlign w:val="center"/>
            <w:hideMark/>
          </w:tcPr>
          <w:p w14:paraId="7706B87D" w14:textId="77777777" w:rsidR="0072638F" w:rsidRPr="0072638F" w:rsidRDefault="0072638F" w:rsidP="00DA08B1">
            <w:pPr>
              <w:pStyle w:val="noidungbang"/>
              <w:jc w:val="center"/>
            </w:pPr>
            <w:r w:rsidRPr="0072638F">
              <w:t>grade_config</w:t>
            </w:r>
          </w:p>
        </w:tc>
        <w:tc>
          <w:tcPr>
            <w:tcW w:w="0" w:type="auto"/>
            <w:vAlign w:val="center"/>
            <w:hideMark/>
          </w:tcPr>
          <w:p w14:paraId="57E0872C" w14:textId="77777777" w:rsidR="0072638F" w:rsidRPr="0072638F" w:rsidRDefault="0072638F" w:rsidP="00DA08B1">
            <w:pPr>
              <w:pStyle w:val="noidungbang"/>
              <w:jc w:val="center"/>
            </w:pPr>
            <w:r w:rsidRPr="0072638F">
              <w:t>Cấu hình thang điểm (lưu dạng văn bản/JSON).</w:t>
            </w:r>
          </w:p>
        </w:tc>
      </w:tr>
      <w:tr w:rsidR="0072638F" w:rsidRPr="0072638F" w14:paraId="6AB35E40" w14:textId="77777777" w:rsidTr="00DA08B1">
        <w:tc>
          <w:tcPr>
            <w:tcW w:w="0" w:type="auto"/>
            <w:vAlign w:val="center"/>
            <w:hideMark/>
          </w:tcPr>
          <w:p w14:paraId="53A0922A" w14:textId="77777777" w:rsidR="0072638F" w:rsidRPr="0072638F" w:rsidRDefault="0072638F" w:rsidP="00DA08B1">
            <w:pPr>
              <w:pStyle w:val="noidungbang"/>
              <w:jc w:val="center"/>
            </w:pPr>
            <w:r w:rsidRPr="0072638F">
              <w:t>7</w:t>
            </w:r>
          </w:p>
        </w:tc>
        <w:tc>
          <w:tcPr>
            <w:tcW w:w="0" w:type="auto"/>
            <w:vAlign w:val="center"/>
            <w:hideMark/>
          </w:tcPr>
          <w:p w14:paraId="52142DE6" w14:textId="77777777" w:rsidR="0072638F" w:rsidRPr="0072638F" w:rsidRDefault="0072638F" w:rsidP="00DA08B1">
            <w:pPr>
              <w:pStyle w:val="noidungbang"/>
              <w:jc w:val="center"/>
            </w:pPr>
            <w:r w:rsidRPr="0072638F">
              <w:t>subject_id</w:t>
            </w:r>
          </w:p>
        </w:tc>
        <w:tc>
          <w:tcPr>
            <w:tcW w:w="0" w:type="auto"/>
            <w:vAlign w:val="center"/>
            <w:hideMark/>
          </w:tcPr>
          <w:p w14:paraId="6B31A5D2" w14:textId="77777777" w:rsidR="0072638F" w:rsidRPr="0072638F" w:rsidRDefault="0072638F" w:rsidP="00DA08B1">
            <w:pPr>
              <w:pStyle w:val="noidungbang"/>
              <w:jc w:val="center"/>
            </w:pPr>
            <w:r w:rsidRPr="0072638F">
              <w:t>Thuộc môn học nào (trong bảng Subjects).</w:t>
            </w:r>
          </w:p>
        </w:tc>
      </w:tr>
      <w:tr w:rsidR="0072638F" w:rsidRPr="0072638F" w14:paraId="4C0D3F6B" w14:textId="77777777" w:rsidTr="00DA08B1">
        <w:tc>
          <w:tcPr>
            <w:tcW w:w="0" w:type="auto"/>
            <w:vAlign w:val="center"/>
            <w:hideMark/>
          </w:tcPr>
          <w:p w14:paraId="7E33ABEA" w14:textId="77777777" w:rsidR="0072638F" w:rsidRPr="0072638F" w:rsidRDefault="0072638F" w:rsidP="00DA08B1">
            <w:pPr>
              <w:pStyle w:val="noidungbang"/>
              <w:jc w:val="center"/>
            </w:pPr>
            <w:r w:rsidRPr="0072638F">
              <w:t>8</w:t>
            </w:r>
          </w:p>
        </w:tc>
        <w:tc>
          <w:tcPr>
            <w:tcW w:w="0" w:type="auto"/>
            <w:vAlign w:val="center"/>
            <w:hideMark/>
          </w:tcPr>
          <w:p w14:paraId="1F573B14" w14:textId="77777777" w:rsidR="0072638F" w:rsidRPr="0072638F" w:rsidRDefault="0072638F" w:rsidP="00DA08B1">
            <w:pPr>
              <w:pStyle w:val="noidungbang"/>
              <w:jc w:val="center"/>
            </w:pPr>
            <w:r w:rsidRPr="0072638F">
              <w:t>semester_id</w:t>
            </w:r>
          </w:p>
        </w:tc>
        <w:tc>
          <w:tcPr>
            <w:tcW w:w="0" w:type="auto"/>
            <w:vAlign w:val="center"/>
            <w:hideMark/>
          </w:tcPr>
          <w:p w14:paraId="70822689" w14:textId="77777777" w:rsidR="0072638F" w:rsidRPr="0072638F" w:rsidRDefault="0072638F" w:rsidP="00DA08B1">
            <w:pPr>
              <w:pStyle w:val="noidungbang"/>
              <w:jc w:val="center"/>
            </w:pPr>
            <w:r w:rsidRPr="0072638F">
              <w:t>Diễn ra trong học kỳ nào.</w:t>
            </w:r>
          </w:p>
        </w:tc>
      </w:tr>
      <w:tr w:rsidR="0072638F" w:rsidRPr="0072638F" w14:paraId="63EA1452" w14:textId="77777777" w:rsidTr="00DA08B1">
        <w:tc>
          <w:tcPr>
            <w:tcW w:w="0" w:type="auto"/>
            <w:vAlign w:val="center"/>
            <w:hideMark/>
          </w:tcPr>
          <w:p w14:paraId="3346CA35" w14:textId="77777777" w:rsidR="0072638F" w:rsidRPr="0072638F" w:rsidRDefault="0072638F" w:rsidP="00DA08B1">
            <w:pPr>
              <w:pStyle w:val="noidungbang"/>
              <w:jc w:val="center"/>
            </w:pPr>
            <w:r w:rsidRPr="0072638F">
              <w:t>9</w:t>
            </w:r>
          </w:p>
        </w:tc>
        <w:tc>
          <w:tcPr>
            <w:tcW w:w="0" w:type="auto"/>
            <w:vAlign w:val="center"/>
            <w:hideMark/>
          </w:tcPr>
          <w:p w14:paraId="3DC82108" w14:textId="77777777" w:rsidR="0072638F" w:rsidRPr="0072638F" w:rsidRDefault="0072638F" w:rsidP="00DA08B1">
            <w:pPr>
              <w:pStyle w:val="noidungbang"/>
              <w:jc w:val="center"/>
            </w:pPr>
            <w:r w:rsidRPr="0072638F">
              <w:t>assignment_id</w:t>
            </w:r>
          </w:p>
        </w:tc>
        <w:tc>
          <w:tcPr>
            <w:tcW w:w="0" w:type="auto"/>
            <w:vAlign w:val="center"/>
            <w:hideMark/>
          </w:tcPr>
          <w:p w14:paraId="41A7F836" w14:textId="77777777" w:rsidR="0072638F" w:rsidRPr="0072638F" w:rsidRDefault="0072638F" w:rsidP="00DA08B1">
            <w:pPr>
              <w:pStyle w:val="noidungbang"/>
              <w:jc w:val="center"/>
            </w:pPr>
            <w:r w:rsidRPr="0072638F">
              <w:t>Liên kết đến bảng phân công giảng dạy.</w:t>
            </w:r>
          </w:p>
        </w:tc>
      </w:tr>
      <w:tr w:rsidR="0072638F" w:rsidRPr="0072638F" w14:paraId="7E6E16B8" w14:textId="77777777" w:rsidTr="00DA08B1">
        <w:tc>
          <w:tcPr>
            <w:tcW w:w="0" w:type="auto"/>
            <w:vAlign w:val="center"/>
            <w:hideMark/>
          </w:tcPr>
          <w:p w14:paraId="261A6C6D" w14:textId="77777777" w:rsidR="0072638F" w:rsidRPr="0072638F" w:rsidRDefault="0072638F" w:rsidP="00DA08B1">
            <w:pPr>
              <w:pStyle w:val="noidungbang"/>
              <w:jc w:val="center"/>
            </w:pPr>
            <w:r w:rsidRPr="0072638F">
              <w:t>10</w:t>
            </w:r>
          </w:p>
        </w:tc>
        <w:tc>
          <w:tcPr>
            <w:tcW w:w="0" w:type="auto"/>
            <w:vAlign w:val="center"/>
            <w:hideMark/>
          </w:tcPr>
          <w:p w14:paraId="5EBE54E2" w14:textId="77777777" w:rsidR="0072638F" w:rsidRPr="0072638F" w:rsidRDefault="0072638F" w:rsidP="00DA08B1">
            <w:pPr>
              <w:pStyle w:val="noidungbang"/>
              <w:jc w:val="center"/>
            </w:pPr>
            <w:r w:rsidRPr="0072638F">
              <w:t>original_course_id</w:t>
            </w:r>
          </w:p>
        </w:tc>
        <w:tc>
          <w:tcPr>
            <w:tcW w:w="0" w:type="auto"/>
            <w:vAlign w:val="center"/>
            <w:hideMark/>
          </w:tcPr>
          <w:p w14:paraId="46CB4049" w14:textId="77777777" w:rsidR="0072638F" w:rsidRPr="0072638F" w:rsidRDefault="0072638F" w:rsidP="00DA08B1">
            <w:pPr>
              <w:pStyle w:val="noidungbang"/>
              <w:jc w:val="center"/>
            </w:pPr>
            <w:r w:rsidRPr="0072638F">
              <w:t>ID khóa học gốc (nếu lớp này được sao chép từ lớp khác).</w:t>
            </w:r>
          </w:p>
        </w:tc>
      </w:tr>
      <w:tr w:rsidR="0072638F" w:rsidRPr="0072638F" w14:paraId="6BC701BB" w14:textId="77777777" w:rsidTr="00DA08B1">
        <w:tc>
          <w:tcPr>
            <w:tcW w:w="0" w:type="auto"/>
            <w:vAlign w:val="center"/>
            <w:hideMark/>
          </w:tcPr>
          <w:p w14:paraId="606A87C1" w14:textId="77777777" w:rsidR="0072638F" w:rsidRPr="0072638F" w:rsidRDefault="0072638F" w:rsidP="00DA08B1">
            <w:pPr>
              <w:pStyle w:val="noidungbang"/>
              <w:jc w:val="center"/>
            </w:pPr>
            <w:r w:rsidRPr="0072638F">
              <w:t>11</w:t>
            </w:r>
          </w:p>
        </w:tc>
        <w:tc>
          <w:tcPr>
            <w:tcW w:w="0" w:type="auto"/>
            <w:vAlign w:val="center"/>
            <w:hideMark/>
          </w:tcPr>
          <w:p w14:paraId="71E6DB24" w14:textId="77777777" w:rsidR="0072638F" w:rsidRPr="0072638F" w:rsidRDefault="0072638F" w:rsidP="00DA08B1">
            <w:pPr>
              <w:pStyle w:val="noidungbang"/>
              <w:jc w:val="center"/>
            </w:pPr>
            <w:r w:rsidRPr="0072638F">
              <w:t>is_template</w:t>
            </w:r>
          </w:p>
        </w:tc>
        <w:tc>
          <w:tcPr>
            <w:tcW w:w="0" w:type="auto"/>
            <w:vAlign w:val="center"/>
            <w:hideMark/>
          </w:tcPr>
          <w:p w14:paraId="4071E0B9" w14:textId="77777777" w:rsidR="0072638F" w:rsidRPr="0072638F" w:rsidRDefault="0072638F" w:rsidP="00DA08B1">
            <w:pPr>
              <w:pStyle w:val="noidungbang"/>
              <w:jc w:val="center"/>
            </w:pPr>
            <w:r w:rsidRPr="0072638F">
              <w:t>Đánh dấu nếu đây là khóa học mẫu.</w:t>
            </w:r>
          </w:p>
        </w:tc>
      </w:tr>
      <w:tr w:rsidR="0072638F" w:rsidRPr="0072638F" w14:paraId="20BC479A" w14:textId="77777777" w:rsidTr="00DA08B1">
        <w:tc>
          <w:tcPr>
            <w:tcW w:w="0" w:type="auto"/>
            <w:vAlign w:val="center"/>
            <w:hideMark/>
          </w:tcPr>
          <w:p w14:paraId="4C9A4BAF" w14:textId="77777777" w:rsidR="0072638F" w:rsidRPr="0072638F" w:rsidRDefault="0072638F" w:rsidP="00DA08B1">
            <w:pPr>
              <w:pStyle w:val="noidungbang"/>
              <w:jc w:val="center"/>
            </w:pPr>
            <w:r w:rsidRPr="0072638F">
              <w:t>12</w:t>
            </w:r>
          </w:p>
        </w:tc>
        <w:tc>
          <w:tcPr>
            <w:tcW w:w="0" w:type="auto"/>
            <w:vAlign w:val="center"/>
            <w:hideMark/>
          </w:tcPr>
          <w:p w14:paraId="56565004" w14:textId="77777777" w:rsidR="0072638F" w:rsidRPr="0072638F" w:rsidRDefault="0072638F" w:rsidP="00DA08B1">
            <w:pPr>
              <w:pStyle w:val="noidungbang"/>
              <w:jc w:val="center"/>
            </w:pPr>
            <w:r w:rsidRPr="0072638F">
              <w:t>created_at</w:t>
            </w:r>
          </w:p>
        </w:tc>
        <w:tc>
          <w:tcPr>
            <w:tcW w:w="0" w:type="auto"/>
            <w:vAlign w:val="center"/>
            <w:hideMark/>
          </w:tcPr>
          <w:p w14:paraId="48488251" w14:textId="77777777" w:rsidR="0072638F" w:rsidRPr="0072638F" w:rsidRDefault="0072638F" w:rsidP="00DA08B1">
            <w:pPr>
              <w:pStyle w:val="noidungbang"/>
              <w:jc w:val="center"/>
            </w:pPr>
            <w:r w:rsidRPr="0072638F">
              <w:t>Thời gian tạo.</w:t>
            </w:r>
          </w:p>
        </w:tc>
      </w:tr>
      <w:tr w:rsidR="0072638F" w:rsidRPr="0072638F" w14:paraId="23B40F9A" w14:textId="77777777" w:rsidTr="00DA08B1">
        <w:tc>
          <w:tcPr>
            <w:tcW w:w="0" w:type="auto"/>
            <w:vAlign w:val="center"/>
            <w:hideMark/>
          </w:tcPr>
          <w:p w14:paraId="7213A12E" w14:textId="77777777" w:rsidR="0072638F" w:rsidRPr="0072638F" w:rsidRDefault="0072638F" w:rsidP="00DA08B1">
            <w:pPr>
              <w:pStyle w:val="noidungbang"/>
              <w:jc w:val="center"/>
            </w:pPr>
            <w:r w:rsidRPr="0072638F">
              <w:t>13</w:t>
            </w:r>
          </w:p>
        </w:tc>
        <w:tc>
          <w:tcPr>
            <w:tcW w:w="0" w:type="auto"/>
            <w:vAlign w:val="center"/>
            <w:hideMark/>
          </w:tcPr>
          <w:p w14:paraId="761B516D" w14:textId="77777777" w:rsidR="0072638F" w:rsidRPr="0072638F" w:rsidRDefault="0072638F" w:rsidP="00DA08B1">
            <w:pPr>
              <w:pStyle w:val="noidungbang"/>
              <w:jc w:val="center"/>
            </w:pPr>
            <w:r w:rsidRPr="0072638F">
              <w:t>updated_at</w:t>
            </w:r>
          </w:p>
        </w:tc>
        <w:tc>
          <w:tcPr>
            <w:tcW w:w="0" w:type="auto"/>
            <w:vAlign w:val="center"/>
            <w:hideMark/>
          </w:tcPr>
          <w:p w14:paraId="110FBC36" w14:textId="77777777" w:rsidR="0072638F" w:rsidRPr="0072638F" w:rsidRDefault="0072638F" w:rsidP="00DA08B1">
            <w:pPr>
              <w:pStyle w:val="noidungbang"/>
              <w:jc w:val="center"/>
            </w:pPr>
            <w:r w:rsidRPr="0072638F">
              <w:t>Thời gian cập nhật.</w:t>
            </w:r>
          </w:p>
        </w:tc>
      </w:tr>
    </w:tbl>
    <w:p w14:paraId="4DC75253" w14:textId="77777777" w:rsidR="0072638F" w:rsidRPr="0072638F" w:rsidRDefault="0072638F" w:rsidP="00DA08B1">
      <w:pPr>
        <w:pStyle w:val="Noidung"/>
      </w:pPr>
      <w:r w:rsidRPr="0072638F">
        <w:t>Bảng: TeacherSubjectAssignments (Phân công giảng dạy)</w:t>
      </w:r>
    </w:p>
    <w:tbl>
      <w:tblPr>
        <w:tblStyle w:val="TableGrid"/>
        <w:tblW w:w="0" w:type="auto"/>
        <w:jc w:val="center"/>
        <w:tblLook w:val="04A0" w:firstRow="1" w:lastRow="0" w:firstColumn="1" w:lastColumn="0" w:noHBand="0" w:noVBand="1"/>
      </w:tblPr>
      <w:tblGrid>
        <w:gridCol w:w="679"/>
        <w:gridCol w:w="1906"/>
        <w:gridCol w:w="4888"/>
      </w:tblGrid>
      <w:tr w:rsidR="0072638F" w:rsidRPr="0072638F" w14:paraId="2E68D395" w14:textId="77777777" w:rsidTr="00DA08B1">
        <w:trPr>
          <w:tblHeader/>
          <w:jc w:val="center"/>
        </w:trPr>
        <w:tc>
          <w:tcPr>
            <w:tcW w:w="0" w:type="auto"/>
            <w:vAlign w:val="center"/>
            <w:hideMark/>
          </w:tcPr>
          <w:p w14:paraId="72AE09A6" w14:textId="77777777" w:rsidR="0072638F" w:rsidRPr="0072638F" w:rsidRDefault="0072638F" w:rsidP="00DA08B1">
            <w:pPr>
              <w:pStyle w:val="noidungbang"/>
              <w:jc w:val="center"/>
            </w:pPr>
            <w:r w:rsidRPr="0072638F">
              <w:t>STT</w:t>
            </w:r>
          </w:p>
        </w:tc>
        <w:tc>
          <w:tcPr>
            <w:tcW w:w="0" w:type="auto"/>
            <w:vAlign w:val="center"/>
            <w:hideMark/>
          </w:tcPr>
          <w:p w14:paraId="19B51ACB" w14:textId="77777777" w:rsidR="0072638F" w:rsidRPr="0072638F" w:rsidRDefault="0072638F" w:rsidP="00DA08B1">
            <w:pPr>
              <w:pStyle w:val="noidungbang"/>
              <w:jc w:val="center"/>
            </w:pPr>
            <w:r w:rsidRPr="0072638F">
              <w:t>Tên cột</w:t>
            </w:r>
          </w:p>
        </w:tc>
        <w:tc>
          <w:tcPr>
            <w:tcW w:w="0" w:type="auto"/>
            <w:vAlign w:val="center"/>
            <w:hideMark/>
          </w:tcPr>
          <w:p w14:paraId="53D1B064" w14:textId="77777777" w:rsidR="0072638F" w:rsidRPr="0072638F" w:rsidRDefault="0072638F" w:rsidP="00DA08B1">
            <w:pPr>
              <w:pStyle w:val="noidungbang"/>
              <w:jc w:val="center"/>
            </w:pPr>
            <w:r w:rsidRPr="0072638F">
              <w:t>Mô tả</w:t>
            </w:r>
          </w:p>
        </w:tc>
      </w:tr>
      <w:tr w:rsidR="0072638F" w:rsidRPr="0072638F" w14:paraId="30EFFBEE" w14:textId="77777777" w:rsidTr="00DA08B1">
        <w:trPr>
          <w:jc w:val="center"/>
        </w:trPr>
        <w:tc>
          <w:tcPr>
            <w:tcW w:w="0" w:type="auto"/>
            <w:vAlign w:val="center"/>
            <w:hideMark/>
          </w:tcPr>
          <w:p w14:paraId="0689BA26" w14:textId="77777777" w:rsidR="0072638F" w:rsidRPr="0072638F" w:rsidRDefault="0072638F" w:rsidP="00DA08B1">
            <w:pPr>
              <w:pStyle w:val="noidungbang"/>
              <w:jc w:val="center"/>
            </w:pPr>
            <w:r w:rsidRPr="0072638F">
              <w:t>1</w:t>
            </w:r>
          </w:p>
        </w:tc>
        <w:tc>
          <w:tcPr>
            <w:tcW w:w="0" w:type="auto"/>
            <w:vAlign w:val="center"/>
            <w:hideMark/>
          </w:tcPr>
          <w:p w14:paraId="6CB6EE10" w14:textId="77777777" w:rsidR="0072638F" w:rsidRPr="0072638F" w:rsidRDefault="0072638F" w:rsidP="00DA08B1">
            <w:pPr>
              <w:pStyle w:val="noidungbang"/>
              <w:jc w:val="center"/>
            </w:pPr>
            <w:r w:rsidRPr="0072638F">
              <w:t>assignment_id</w:t>
            </w:r>
          </w:p>
        </w:tc>
        <w:tc>
          <w:tcPr>
            <w:tcW w:w="0" w:type="auto"/>
            <w:vAlign w:val="center"/>
            <w:hideMark/>
          </w:tcPr>
          <w:p w14:paraId="40D7C6BC" w14:textId="77777777" w:rsidR="0072638F" w:rsidRPr="0072638F" w:rsidRDefault="0072638F" w:rsidP="00DA08B1">
            <w:pPr>
              <w:pStyle w:val="noidungbang"/>
              <w:jc w:val="center"/>
            </w:pPr>
            <w:r w:rsidRPr="0072638F">
              <w:t>Khóa chính.</w:t>
            </w:r>
          </w:p>
        </w:tc>
      </w:tr>
      <w:tr w:rsidR="0072638F" w:rsidRPr="0072638F" w14:paraId="2EAC3E27" w14:textId="77777777" w:rsidTr="00DA08B1">
        <w:trPr>
          <w:jc w:val="center"/>
        </w:trPr>
        <w:tc>
          <w:tcPr>
            <w:tcW w:w="0" w:type="auto"/>
            <w:vAlign w:val="center"/>
            <w:hideMark/>
          </w:tcPr>
          <w:p w14:paraId="01A0A6F1" w14:textId="77777777" w:rsidR="0072638F" w:rsidRPr="0072638F" w:rsidRDefault="0072638F" w:rsidP="00DA08B1">
            <w:pPr>
              <w:pStyle w:val="noidungbang"/>
              <w:jc w:val="center"/>
            </w:pPr>
            <w:r w:rsidRPr="0072638F">
              <w:t>2</w:t>
            </w:r>
          </w:p>
        </w:tc>
        <w:tc>
          <w:tcPr>
            <w:tcW w:w="0" w:type="auto"/>
            <w:vAlign w:val="center"/>
            <w:hideMark/>
          </w:tcPr>
          <w:p w14:paraId="0B3117FD" w14:textId="77777777" w:rsidR="0072638F" w:rsidRPr="0072638F" w:rsidRDefault="0072638F" w:rsidP="00DA08B1">
            <w:pPr>
              <w:pStyle w:val="noidungbang"/>
              <w:jc w:val="center"/>
            </w:pPr>
            <w:r w:rsidRPr="0072638F">
              <w:t>teacher_id</w:t>
            </w:r>
          </w:p>
        </w:tc>
        <w:tc>
          <w:tcPr>
            <w:tcW w:w="0" w:type="auto"/>
            <w:vAlign w:val="center"/>
            <w:hideMark/>
          </w:tcPr>
          <w:p w14:paraId="7571ED5F" w14:textId="77777777" w:rsidR="0072638F" w:rsidRPr="0072638F" w:rsidRDefault="0072638F" w:rsidP="00DA08B1">
            <w:pPr>
              <w:pStyle w:val="noidungbang"/>
              <w:jc w:val="center"/>
            </w:pPr>
            <w:r w:rsidRPr="0072638F">
              <w:t>Mã giảng viên được phân công.</w:t>
            </w:r>
          </w:p>
        </w:tc>
      </w:tr>
      <w:tr w:rsidR="0072638F" w:rsidRPr="0072638F" w14:paraId="6C3CCCDA" w14:textId="77777777" w:rsidTr="00DA08B1">
        <w:trPr>
          <w:jc w:val="center"/>
        </w:trPr>
        <w:tc>
          <w:tcPr>
            <w:tcW w:w="0" w:type="auto"/>
            <w:vAlign w:val="center"/>
            <w:hideMark/>
          </w:tcPr>
          <w:p w14:paraId="20D917F1" w14:textId="77777777" w:rsidR="0072638F" w:rsidRPr="0072638F" w:rsidRDefault="0072638F" w:rsidP="00DA08B1">
            <w:pPr>
              <w:pStyle w:val="noidungbang"/>
              <w:jc w:val="center"/>
            </w:pPr>
            <w:r w:rsidRPr="0072638F">
              <w:t>3</w:t>
            </w:r>
          </w:p>
        </w:tc>
        <w:tc>
          <w:tcPr>
            <w:tcW w:w="0" w:type="auto"/>
            <w:vAlign w:val="center"/>
            <w:hideMark/>
          </w:tcPr>
          <w:p w14:paraId="43782DC0" w14:textId="77777777" w:rsidR="0072638F" w:rsidRPr="0072638F" w:rsidRDefault="0072638F" w:rsidP="00DA08B1">
            <w:pPr>
              <w:pStyle w:val="noidungbang"/>
              <w:jc w:val="center"/>
            </w:pPr>
            <w:r w:rsidRPr="0072638F">
              <w:t>subject_id</w:t>
            </w:r>
          </w:p>
        </w:tc>
        <w:tc>
          <w:tcPr>
            <w:tcW w:w="0" w:type="auto"/>
            <w:vAlign w:val="center"/>
            <w:hideMark/>
          </w:tcPr>
          <w:p w14:paraId="747FF73D" w14:textId="77777777" w:rsidR="0072638F" w:rsidRPr="0072638F" w:rsidRDefault="0072638F" w:rsidP="00DA08B1">
            <w:pPr>
              <w:pStyle w:val="noidungbang"/>
              <w:jc w:val="center"/>
            </w:pPr>
            <w:r w:rsidRPr="0072638F">
              <w:t>Mã môn học.</w:t>
            </w:r>
          </w:p>
        </w:tc>
      </w:tr>
      <w:tr w:rsidR="0072638F" w:rsidRPr="0072638F" w14:paraId="571E923E" w14:textId="77777777" w:rsidTr="00DA08B1">
        <w:trPr>
          <w:jc w:val="center"/>
        </w:trPr>
        <w:tc>
          <w:tcPr>
            <w:tcW w:w="0" w:type="auto"/>
            <w:vAlign w:val="center"/>
            <w:hideMark/>
          </w:tcPr>
          <w:p w14:paraId="738BC466" w14:textId="77777777" w:rsidR="0072638F" w:rsidRPr="0072638F" w:rsidRDefault="0072638F" w:rsidP="00DA08B1">
            <w:pPr>
              <w:pStyle w:val="noidungbang"/>
              <w:jc w:val="center"/>
            </w:pPr>
            <w:r w:rsidRPr="0072638F">
              <w:t>4</w:t>
            </w:r>
          </w:p>
        </w:tc>
        <w:tc>
          <w:tcPr>
            <w:tcW w:w="0" w:type="auto"/>
            <w:vAlign w:val="center"/>
            <w:hideMark/>
          </w:tcPr>
          <w:p w14:paraId="53FA6AF9" w14:textId="77777777" w:rsidR="0072638F" w:rsidRPr="0072638F" w:rsidRDefault="0072638F" w:rsidP="00DA08B1">
            <w:pPr>
              <w:pStyle w:val="noidungbang"/>
              <w:jc w:val="center"/>
            </w:pPr>
            <w:r w:rsidRPr="0072638F">
              <w:t>semester_id</w:t>
            </w:r>
          </w:p>
        </w:tc>
        <w:tc>
          <w:tcPr>
            <w:tcW w:w="0" w:type="auto"/>
            <w:vAlign w:val="center"/>
            <w:hideMark/>
          </w:tcPr>
          <w:p w14:paraId="48E6BE47" w14:textId="77777777" w:rsidR="0072638F" w:rsidRPr="0072638F" w:rsidRDefault="0072638F" w:rsidP="00DA08B1">
            <w:pPr>
              <w:pStyle w:val="noidungbang"/>
              <w:jc w:val="center"/>
            </w:pPr>
            <w:r w:rsidRPr="0072638F">
              <w:t>Mã học kỳ.</w:t>
            </w:r>
          </w:p>
        </w:tc>
      </w:tr>
      <w:tr w:rsidR="0072638F" w:rsidRPr="0072638F" w14:paraId="08F800EA" w14:textId="77777777" w:rsidTr="00DA08B1">
        <w:trPr>
          <w:jc w:val="center"/>
        </w:trPr>
        <w:tc>
          <w:tcPr>
            <w:tcW w:w="0" w:type="auto"/>
            <w:vAlign w:val="center"/>
            <w:hideMark/>
          </w:tcPr>
          <w:p w14:paraId="4ADD364E" w14:textId="77777777" w:rsidR="0072638F" w:rsidRPr="0072638F" w:rsidRDefault="0072638F" w:rsidP="00DA08B1">
            <w:pPr>
              <w:pStyle w:val="noidungbang"/>
              <w:jc w:val="center"/>
            </w:pPr>
            <w:r w:rsidRPr="0072638F">
              <w:t>5</w:t>
            </w:r>
          </w:p>
        </w:tc>
        <w:tc>
          <w:tcPr>
            <w:tcW w:w="0" w:type="auto"/>
            <w:vAlign w:val="center"/>
            <w:hideMark/>
          </w:tcPr>
          <w:p w14:paraId="237929C0" w14:textId="77777777" w:rsidR="0072638F" w:rsidRPr="0072638F" w:rsidRDefault="0072638F" w:rsidP="00DA08B1">
            <w:pPr>
              <w:pStyle w:val="noidungbang"/>
              <w:jc w:val="center"/>
            </w:pPr>
            <w:r w:rsidRPr="0072638F">
              <w:t>assigned_by</w:t>
            </w:r>
          </w:p>
        </w:tc>
        <w:tc>
          <w:tcPr>
            <w:tcW w:w="0" w:type="auto"/>
            <w:vAlign w:val="center"/>
            <w:hideMark/>
          </w:tcPr>
          <w:p w14:paraId="7A43754D" w14:textId="77777777" w:rsidR="0072638F" w:rsidRPr="0072638F" w:rsidRDefault="0072638F" w:rsidP="00DA08B1">
            <w:pPr>
              <w:pStyle w:val="noidungbang"/>
              <w:jc w:val="center"/>
            </w:pPr>
            <w:r w:rsidRPr="0072638F">
              <w:t>Người thực hiện phân công (Admin).</w:t>
            </w:r>
          </w:p>
        </w:tc>
      </w:tr>
      <w:tr w:rsidR="0072638F" w:rsidRPr="0072638F" w14:paraId="6DF9E849" w14:textId="77777777" w:rsidTr="00DA08B1">
        <w:trPr>
          <w:jc w:val="center"/>
        </w:trPr>
        <w:tc>
          <w:tcPr>
            <w:tcW w:w="0" w:type="auto"/>
            <w:vAlign w:val="center"/>
            <w:hideMark/>
          </w:tcPr>
          <w:p w14:paraId="2D47C0E3" w14:textId="77777777" w:rsidR="0072638F" w:rsidRPr="0072638F" w:rsidRDefault="0072638F" w:rsidP="00DA08B1">
            <w:pPr>
              <w:pStyle w:val="noidungbang"/>
              <w:jc w:val="center"/>
            </w:pPr>
            <w:r w:rsidRPr="0072638F">
              <w:t>6</w:t>
            </w:r>
          </w:p>
        </w:tc>
        <w:tc>
          <w:tcPr>
            <w:tcW w:w="0" w:type="auto"/>
            <w:vAlign w:val="center"/>
            <w:hideMark/>
          </w:tcPr>
          <w:p w14:paraId="34BFA0ED" w14:textId="77777777" w:rsidR="0072638F" w:rsidRPr="0072638F" w:rsidRDefault="0072638F" w:rsidP="00DA08B1">
            <w:pPr>
              <w:pStyle w:val="noidungbang"/>
              <w:jc w:val="center"/>
            </w:pPr>
            <w:r w:rsidRPr="0072638F">
              <w:t>assigned_at</w:t>
            </w:r>
          </w:p>
        </w:tc>
        <w:tc>
          <w:tcPr>
            <w:tcW w:w="0" w:type="auto"/>
            <w:vAlign w:val="center"/>
            <w:hideMark/>
          </w:tcPr>
          <w:p w14:paraId="368D837B" w14:textId="77777777" w:rsidR="0072638F" w:rsidRPr="0072638F" w:rsidRDefault="0072638F" w:rsidP="00DA08B1">
            <w:pPr>
              <w:pStyle w:val="noidungbang"/>
              <w:jc w:val="center"/>
            </w:pPr>
            <w:r w:rsidRPr="0072638F">
              <w:t>Thời gian phân công.</w:t>
            </w:r>
          </w:p>
        </w:tc>
      </w:tr>
      <w:tr w:rsidR="0072638F" w:rsidRPr="0072638F" w14:paraId="2BCB8D50" w14:textId="77777777" w:rsidTr="00DA08B1">
        <w:trPr>
          <w:jc w:val="center"/>
        </w:trPr>
        <w:tc>
          <w:tcPr>
            <w:tcW w:w="0" w:type="auto"/>
            <w:vAlign w:val="center"/>
            <w:hideMark/>
          </w:tcPr>
          <w:p w14:paraId="27513A39" w14:textId="77777777" w:rsidR="0072638F" w:rsidRPr="0072638F" w:rsidRDefault="0072638F" w:rsidP="00DA08B1">
            <w:pPr>
              <w:pStyle w:val="noidungbang"/>
              <w:jc w:val="center"/>
            </w:pPr>
            <w:r w:rsidRPr="0072638F">
              <w:lastRenderedPageBreak/>
              <w:t>7</w:t>
            </w:r>
          </w:p>
        </w:tc>
        <w:tc>
          <w:tcPr>
            <w:tcW w:w="0" w:type="auto"/>
            <w:vAlign w:val="center"/>
            <w:hideMark/>
          </w:tcPr>
          <w:p w14:paraId="7233605D" w14:textId="77777777" w:rsidR="0072638F" w:rsidRPr="0072638F" w:rsidRDefault="0072638F" w:rsidP="00DA08B1">
            <w:pPr>
              <w:pStyle w:val="noidungbang"/>
              <w:jc w:val="center"/>
            </w:pPr>
            <w:r w:rsidRPr="0072638F">
              <w:t>is_active</w:t>
            </w:r>
          </w:p>
        </w:tc>
        <w:tc>
          <w:tcPr>
            <w:tcW w:w="0" w:type="auto"/>
            <w:vAlign w:val="center"/>
            <w:hideMark/>
          </w:tcPr>
          <w:p w14:paraId="3804D0D0" w14:textId="77777777" w:rsidR="0072638F" w:rsidRPr="0072638F" w:rsidRDefault="0072638F" w:rsidP="00DA08B1">
            <w:pPr>
              <w:pStyle w:val="noidungbang"/>
              <w:jc w:val="center"/>
            </w:pPr>
            <w:r w:rsidRPr="0072638F">
              <w:t>Trạng thái phân công (đang dạy hay đã hủy).</w:t>
            </w:r>
          </w:p>
        </w:tc>
      </w:tr>
      <w:tr w:rsidR="0072638F" w:rsidRPr="0072638F" w14:paraId="072ADCF1" w14:textId="77777777" w:rsidTr="00DA08B1">
        <w:trPr>
          <w:jc w:val="center"/>
        </w:trPr>
        <w:tc>
          <w:tcPr>
            <w:tcW w:w="0" w:type="auto"/>
            <w:vAlign w:val="center"/>
            <w:hideMark/>
          </w:tcPr>
          <w:p w14:paraId="3AF8F00F" w14:textId="77777777" w:rsidR="0072638F" w:rsidRPr="0072638F" w:rsidRDefault="0072638F" w:rsidP="00DA08B1">
            <w:pPr>
              <w:pStyle w:val="noidungbang"/>
              <w:jc w:val="center"/>
            </w:pPr>
            <w:r w:rsidRPr="0072638F">
              <w:t>8</w:t>
            </w:r>
          </w:p>
        </w:tc>
        <w:tc>
          <w:tcPr>
            <w:tcW w:w="0" w:type="auto"/>
            <w:vAlign w:val="center"/>
            <w:hideMark/>
          </w:tcPr>
          <w:p w14:paraId="7B1E398D" w14:textId="77777777" w:rsidR="0072638F" w:rsidRPr="0072638F" w:rsidRDefault="0072638F" w:rsidP="00DA08B1">
            <w:pPr>
              <w:pStyle w:val="noidungbang"/>
              <w:jc w:val="center"/>
            </w:pPr>
            <w:r w:rsidRPr="0072638F">
              <w:t>note</w:t>
            </w:r>
          </w:p>
        </w:tc>
        <w:tc>
          <w:tcPr>
            <w:tcW w:w="0" w:type="auto"/>
            <w:vAlign w:val="center"/>
            <w:hideMark/>
          </w:tcPr>
          <w:p w14:paraId="5192C8B6" w14:textId="77777777" w:rsidR="0072638F" w:rsidRPr="0072638F" w:rsidRDefault="0072638F" w:rsidP="00DA08B1">
            <w:pPr>
              <w:pStyle w:val="noidungbang"/>
              <w:jc w:val="center"/>
            </w:pPr>
            <w:r w:rsidRPr="0072638F">
              <w:t>Ghi chú thêm.</w:t>
            </w:r>
          </w:p>
        </w:tc>
      </w:tr>
      <w:tr w:rsidR="0072638F" w:rsidRPr="0072638F" w14:paraId="61C0B009" w14:textId="77777777" w:rsidTr="00DA08B1">
        <w:trPr>
          <w:jc w:val="center"/>
        </w:trPr>
        <w:tc>
          <w:tcPr>
            <w:tcW w:w="0" w:type="auto"/>
            <w:vAlign w:val="center"/>
            <w:hideMark/>
          </w:tcPr>
          <w:p w14:paraId="126AAF78" w14:textId="77777777" w:rsidR="0072638F" w:rsidRPr="0072638F" w:rsidRDefault="0072638F" w:rsidP="00DA08B1">
            <w:pPr>
              <w:pStyle w:val="noidungbang"/>
              <w:jc w:val="center"/>
            </w:pPr>
            <w:r w:rsidRPr="0072638F">
              <w:t>9</w:t>
            </w:r>
          </w:p>
        </w:tc>
        <w:tc>
          <w:tcPr>
            <w:tcW w:w="0" w:type="auto"/>
            <w:vAlign w:val="center"/>
            <w:hideMark/>
          </w:tcPr>
          <w:p w14:paraId="21DA3EA0" w14:textId="77777777" w:rsidR="0072638F" w:rsidRPr="0072638F" w:rsidRDefault="0072638F" w:rsidP="00DA08B1">
            <w:pPr>
              <w:pStyle w:val="noidungbang"/>
              <w:jc w:val="center"/>
            </w:pPr>
            <w:r w:rsidRPr="0072638F">
              <w:t>workload_hours</w:t>
            </w:r>
          </w:p>
        </w:tc>
        <w:tc>
          <w:tcPr>
            <w:tcW w:w="0" w:type="auto"/>
            <w:vAlign w:val="center"/>
            <w:hideMark/>
          </w:tcPr>
          <w:p w14:paraId="4CA14429" w14:textId="77777777" w:rsidR="0072638F" w:rsidRPr="0072638F" w:rsidRDefault="0072638F" w:rsidP="00DA08B1">
            <w:pPr>
              <w:pStyle w:val="noidungbang"/>
              <w:jc w:val="center"/>
            </w:pPr>
            <w:r w:rsidRPr="0072638F">
              <w:t>Số giờ làm việc/tín chỉ giảng dạy.</w:t>
            </w:r>
          </w:p>
        </w:tc>
      </w:tr>
    </w:tbl>
    <w:p w14:paraId="382E2CA0" w14:textId="77777777" w:rsidR="0072638F" w:rsidRPr="0072638F" w:rsidRDefault="0072638F" w:rsidP="00DA08B1">
      <w:pPr>
        <w:pStyle w:val="Noidung"/>
      </w:pPr>
      <w:r w:rsidRPr="0072638F">
        <w:t>Bảng: StudentCourses (Sinh viên đăng ký lớp học)</w:t>
      </w:r>
    </w:p>
    <w:tbl>
      <w:tblPr>
        <w:tblStyle w:val="TableGrid"/>
        <w:tblW w:w="0" w:type="auto"/>
        <w:jc w:val="center"/>
        <w:tblLook w:val="04A0" w:firstRow="1" w:lastRow="0" w:firstColumn="1" w:lastColumn="0" w:noHBand="0" w:noVBand="1"/>
      </w:tblPr>
      <w:tblGrid>
        <w:gridCol w:w="679"/>
        <w:gridCol w:w="1906"/>
        <w:gridCol w:w="3011"/>
      </w:tblGrid>
      <w:tr w:rsidR="0072638F" w:rsidRPr="0072638F" w14:paraId="696A147E" w14:textId="77777777" w:rsidTr="00DA08B1">
        <w:trPr>
          <w:jc w:val="center"/>
        </w:trPr>
        <w:tc>
          <w:tcPr>
            <w:tcW w:w="0" w:type="auto"/>
            <w:vAlign w:val="center"/>
            <w:hideMark/>
          </w:tcPr>
          <w:p w14:paraId="5E72CA6B" w14:textId="77777777" w:rsidR="0072638F" w:rsidRPr="0072638F" w:rsidRDefault="0072638F" w:rsidP="00DA08B1">
            <w:pPr>
              <w:pStyle w:val="noidungbang"/>
              <w:jc w:val="center"/>
            </w:pPr>
            <w:r w:rsidRPr="0072638F">
              <w:t>STT</w:t>
            </w:r>
          </w:p>
        </w:tc>
        <w:tc>
          <w:tcPr>
            <w:tcW w:w="0" w:type="auto"/>
            <w:vAlign w:val="center"/>
            <w:hideMark/>
          </w:tcPr>
          <w:p w14:paraId="74CC51F8" w14:textId="77777777" w:rsidR="0072638F" w:rsidRPr="0072638F" w:rsidRDefault="0072638F" w:rsidP="00DA08B1">
            <w:pPr>
              <w:pStyle w:val="noidungbang"/>
              <w:jc w:val="center"/>
            </w:pPr>
            <w:r w:rsidRPr="0072638F">
              <w:t>Tên cột</w:t>
            </w:r>
          </w:p>
        </w:tc>
        <w:tc>
          <w:tcPr>
            <w:tcW w:w="0" w:type="auto"/>
            <w:vAlign w:val="center"/>
            <w:hideMark/>
          </w:tcPr>
          <w:p w14:paraId="5D7194E6" w14:textId="77777777" w:rsidR="0072638F" w:rsidRPr="0072638F" w:rsidRDefault="0072638F" w:rsidP="00DA08B1">
            <w:pPr>
              <w:pStyle w:val="noidungbang"/>
              <w:jc w:val="center"/>
            </w:pPr>
            <w:r w:rsidRPr="0072638F">
              <w:t>Mô tả</w:t>
            </w:r>
          </w:p>
        </w:tc>
      </w:tr>
      <w:tr w:rsidR="0072638F" w:rsidRPr="0072638F" w14:paraId="662150BA" w14:textId="77777777" w:rsidTr="00DA08B1">
        <w:trPr>
          <w:jc w:val="center"/>
        </w:trPr>
        <w:tc>
          <w:tcPr>
            <w:tcW w:w="0" w:type="auto"/>
            <w:vAlign w:val="center"/>
            <w:hideMark/>
          </w:tcPr>
          <w:p w14:paraId="25A116EB" w14:textId="77777777" w:rsidR="0072638F" w:rsidRPr="0072638F" w:rsidRDefault="0072638F" w:rsidP="00DA08B1">
            <w:pPr>
              <w:pStyle w:val="noidungbang"/>
              <w:jc w:val="center"/>
            </w:pPr>
            <w:r w:rsidRPr="0072638F">
              <w:t>1</w:t>
            </w:r>
          </w:p>
        </w:tc>
        <w:tc>
          <w:tcPr>
            <w:tcW w:w="0" w:type="auto"/>
            <w:vAlign w:val="center"/>
            <w:hideMark/>
          </w:tcPr>
          <w:p w14:paraId="2FF8F37D" w14:textId="77777777" w:rsidR="0072638F" w:rsidRPr="0072638F" w:rsidRDefault="0072638F" w:rsidP="00DA08B1">
            <w:pPr>
              <w:pStyle w:val="noidungbang"/>
              <w:jc w:val="center"/>
            </w:pPr>
            <w:r w:rsidRPr="0072638F">
              <w:t>enrollment_id</w:t>
            </w:r>
          </w:p>
        </w:tc>
        <w:tc>
          <w:tcPr>
            <w:tcW w:w="0" w:type="auto"/>
            <w:vAlign w:val="center"/>
            <w:hideMark/>
          </w:tcPr>
          <w:p w14:paraId="7CA1CC23" w14:textId="77777777" w:rsidR="0072638F" w:rsidRPr="0072638F" w:rsidRDefault="0072638F" w:rsidP="00DA08B1">
            <w:pPr>
              <w:pStyle w:val="noidungbang"/>
              <w:jc w:val="center"/>
            </w:pPr>
            <w:r w:rsidRPr="0072638F">
              <w:t>Khóa chính.</w:t>
            </w:r>
          </w:p>
        </w:tc>
      </w:tr>
      <w:tr w:rsidR="0072638F" w:rsidRPr="0072638F" w14:paraId="45DDFBA6" w14:textId="77777777" w:rsidTr="00DA08B1">
        <w:trPr>
          <w:jc w:val="center"/>
        </w:trPr>
        <w:tc>
          <w:tcPr>
            <w:tcW w:w="0" w:type="auto"/>
            <w:vAlign w:val="center"/>
            <w:hideMark/>
          </w:tcPr>
          <w:p w14:paraId="2722CCB5" w14:textId="77777777" w:rsidR="0072638F" w:rsidRPr="0072638F" w:rsidRDefault="0072638F" w:rsidP="00DA08B1">
            <w:pPr>
              <w:pStyle w:val="noidungbang"/>
              <w:jc w:val="center"/>
            </w:pPr>
            <w:r w:rsidRPr="0072638F">
              <w:t>2</w:t>
            </w:r>
          </w:p>
        </w:tc>
        <w:tc>
          <w:tcPr>
            <w:tcW w:w="0" w:type="auto"/>
            <w:vAlign w:val="center"/>
            <w:hideMark/>
          </w:tcPr>
          <w:p w14:paraId="7D140D1F" w14:textId="77777777" w:rsidR="0072638F" w:rsidRPr="0072638F" w:rsidRDefault="0072638F" w:rsidP="00DA08B1">
            <w:pPr>
              <w:pStyle w:val="noidungbang"/>
              <w:jc w:val="center"/>
            </w:pPr>
            <w:r w:rsidRPr="0072638F">
              <w:t>user_id</w:t>
            </w:r>
          </w:p>
        </w:tc>
        <w:tc>
          <w:tcPr>
            <w:tcW w:w="0" w:type="auto"/>
            <w:vAlign w:val="center"/>
            <w:hideMark/>
          </w:tcPr>
          <w:p w14:paraId="05486882" w14:textId="77777777" w:rsidR="0072638F" w:rsidRPr="0072638F" w:rsidRDefault="0072638F" w:rsidP="00DA08B1">
            <w:pPr>
              <w:pStyle w:val="noidungbang"/>
              <w:jc w:val="center"/>
            </w:pPr>
            <w:r w:rsidRPr="0072638F">
              <w:t>Mã sinh viên.</w:t>
            </w:r>
          </w:p>
        </w:tc>
      </w:tr>
      <w:tr w:rsidR="0072638F" w:rsidRPr="0072638F" w14:paraId="3EC789E0" w14:textId="77777777" w:rsidTr="00DA08B1">
        <w:trPr>
          <w:jc w:val="center"/>
        </w:trPr>
        <w:tc>
          <w:tcPr>
            <w:tcW w:w="0" w:type="auto"/>
            <w:vAlign w:val="center"/>
            <w:hideMark/>
          </w:tcPr>
          <w:p w14:paraId="700BE086" w14:textId="77777777" w:rsidR="0072638F" w:rsidRPr="0072638F" w:rsidRDefault="0072638F" w:rsidP="00DA08B1">
            <w:pPr>
              <w:pStyle w:val="noidungbang"/>
              <w:jc w:val="center"/>
            </w:pPr>
            <w:r w:rsidRPr="0072638F">
              <w:t>3</w:t>
            </w:r>
          </w:p>
        </w:tc>
        <w:tc>
          <w:tcPr>
            <w:tcW w:w="0" w:type="auto"/>
            <w:vAlign w:val="center"/>
            <w:hideMark/>
          </w:tcPr>
          <w:p w14:paraId="12B170FD" w14:textId="77777777" w:rsidR="0072638F" w:rsidRPr="0072638F" w:rsidRDefault="0072638F" w:rsidP="00DA08B1">
            <w:pPr>
              <w:pStyle w:val="noidungbang"/>
              <w:jc w:val="center"/>
            </w:pPr>
            <w:r w:rsidRPr="0072638F">
              <w:t>course_id</w:t>
            </w:r>
          </w:p>
        </w:tc>
        <w:tc>
          <w:tcPr>
            <w:tcW w:w="0" w:type="auto"/>
            <w:vAlign w:val="center"/>
            <w:hideMark/>
          </w:tcPr>
          <w:p w14:paraId="3C485A93" w14:textId="77777777" w:rsidR="0072638F" w:rsidRPr="0072638F" w:rsidRDefault="0072638F" w:rsidP="00DA08B1">
            <w:pPr>
              <w:pStyle w:val="noidungbang"/>
              <w:jc w:val="center"/>
            </w:pPr>
            <w:r w:rsidRPr="0072638F">
              <w:t>Mã lớp học phần tham gia.</w:t>
            </w:r>
          </w:p>
        </w:tc>
      </w:tr>
      <w:tr w:rsidR="0072638F" w:rsidRPr="0072638F" w14:paraId="47B84D31" w14:textId="77777777" w:rsidTr="00DA08B1">
        <w:trPr>
          <w:jc w:val="center"/>
        </w:trPr>
        <w:tc>
          <w:tcPr>
            <w:tcW w:w="0" w:type="auto"/>
            <w:vAlign w:val="center"/>
            <w:hideMark/>
          </w:tcPr>
          <w:p w14:paraId="0801335D" w14:textId="77777777" w:rsidR="0072638F" w:rsidRPr="0072638F" w:rsidRDefault="0072638F" w:rsidP="00DA08B1">
            <w:pPr>
              <w:pStyle w:val="noidungbang"/>
              <w:jc w:val="center"/>
            </w:pPr>
            <w:r w:rsidRPr="0072638F">
              <w:t>4</w:t>
            </w:r>
          </w:p>
        </w:tc>
        <w:tc>
          <w:tcPr>
            <w:tcW w:w="0" w:type="auto"/>
            <w:vAlign w:val="center"/>
            <w:hideMark/>
          </w:tcPr>
          <w:p w14:paraId="311C3A39" w14:textId="77777777" w:rsidR="0072638F" w:rsidRPr="0072638F" w:rsidRDefault="0072638F" w:rsidP="00DA08B1">
            <w:pPr>
              <w:pStyle w:val="noidungbang"/>
              <w:jc w:val="center"/>
            </w:pPr>
            <w:r w:rsidRPr="0072638F">
              <w:t>enrollment_date</w:t>
            </w:r>
          </w:p>
        </w:tc>
        <w:tc>
          <w:tcPr>
            <w:tcW w:w="0" w:type="auto"/>
            <w:vAlign w:val="center"/>
            <w:hideMark/>
          </w:tcPr>
          <w:p w14:paraId="22F26278" w14:textId="77777777" w:rsidR="0072638F" w:rsidRPr="0072638F" w:rsidRDefault="0072638F" w:rsidP="00DA08B1">
            <w:pPr>
              <w:pStyle w:val="noidungbang"/>
              <w:jc w:val="center"/>
            </w:pPr>
            <w:r w:rsidRPr="0072638F">
              <w:t>Ngày tham gia lớp.</w:t>
            </w:r>
          </w:p>
        </w:tc>
      </w:tr>
      <w:tr w:rsidR="0072638F" w:rsidRPr="0072638F" w14:paraId="1AFC79B1" w14:textId="77777777" w:rsidTr="00DA08B1">
        <w:trPr>
          <w:jc w:val="center"/>
        </w:trPr>
        <w:tc>
          <w:tcPr>
            <w:tcW w:w="0" w:type="auto"/>
            <w:vAlign w:val="center"/>
            <w:hideMark/>
          </w:tcPr>
          <w:p w14:paraId="0476221A" w14:textId="77777777" w:rsidR="0072638F" w:rsidRPr="0072638F" w:rsidRDefault="0072638F" w:rsidP="00DA08B1">
            <w:pPr>
              <w:pStyle w:val="noidungbang"/>
              <w:jc w:val="center"/>
            </w:pPr>
            <w:r w:rsidRPr="0072638F">
              <w:t>5</w:t>
            </w:r>
          </w:p>
        </w:tc>
        <w:tc>
          <w:tcPr>
            <w:tcW w:w="0" w:type="auto"/>
            <w:vAlign w:val="center"/>
            <w:hideMark/>
          </w:tcPr>
          <w:p w14:paraId="4306F5FE" w14:textId="77777777" w:rsidR="0072638F" w:rsidRPr="0072638F" w:rsidRDefault="0072638F" w:rsidP="00DA08B1">
            <w:pPr>
              <w:pStyle w:val="noidungbang"/>
              <w:jc w:val="center"/>
            </w:pPr>
            <w:r w:rsidRPr="0072638F">
              <w:t>created_at</w:t>
            </w:r>
          </w:p>
        </w:tc>
        <w:tc>
          <w:tcPr>
            <w:tcW w:w="0" w:type="auto"/>
            <w:vAlign w:val="center"/>
            <w:hideMark/>
          </w:tcPr>
          <w:p w14:paraId="7D17F41A" w14:textId="77777777" w:rsidR="0072638F" w:rsidRPr="0072638F" w:rsidRDefault="0072638F" w:rsidP="00DA08B1">
            <w:pPr>
              <w:pStyle w:val="noidungbang"/>
              <w:jc w:val="center"/>
            </w:pPr>
            <w:r w:rsidRPr="0072638F">
              <w:t>Thời gian tạo bản ghi.</w:t>
            </w:r>
          </w:p>
        </w:tc>
      </w:tr>
      <w:tr w:rsidR="0072638F" w:rsidRPr="0072638F" w14:paraId="5E67E807" w14:textId="77777777" w:rsidTr="00DA08B1">
        <w:trPr>
          <w:jc w:val="center"/>
        </w:trPr>
        <w:tc>
          <w:tcPr>
            <w:tcW w:w="0" w:type="auto"/>
            <w:vAlign w:val="center"/>
            <w:hideMark/>
          </w:tcPr>
          <w:p w14:paraId="62D532AC" w14:textId="77777777" w:rsidR="0072638F" w:rsidRPr="0072638F" w:rsidRDefault="0072638F" w:rsidP="00DA08B1">
            <w:pPr>
              <w:pStyle w:val="noidungbang"/>
              <w:jc w:val="center"/>
            </w:pPr>
            <w:r w:rsidRPr="0072638F">
              <w:t>6</w:t>
            </w:r>
          </w:p>
        </w:tc>
        <w:tc>
          <w:tcPr>
            <w:tcW w:w="0" w:type="auto"/>
            <w:vAlign w:val="center"/>
            <w:hideMark/>
          </w:tcPr>
          <w:p w14:paraId="2805D33E" w14:textId="77777777" w:rsidR="0072638F" w:rsidRPr="0072638F" w:rsidRDefault="0072638F" w:rsidP="00DA08B1">
            <w:pPr>
              <w:pStyle w:val="noidungbang"/>
              <w:jc w:val="center"/>
            </w:pPr>
            <w:r w:rsidRPr="0072638F">
              <w:t>updated_at</w:t>
            </w:r>
          </w:p>
        </w:tc>
        <w:tc>
          <w:tcPr>
            <w:tcW w:w="0" w:type="auto"/>
            <w:vAlign w:val="center"/>
            <w:hideMark/>
          </w:tcPr>
          <w:p w14:paraId="0285B470" w14:textId="77777777" w:rsidR="0072638F" w:rsidRPr="0072638F" w:rsidRDefault="0072638F" w:rsidP="00DA08B1">
            <w:pPr>
              <w:pStyle w:val="noidungbang"/>
              <w:jc w:val="center"/>
            </w:pPr>
            <w:r w:rsidRPr="0072638F">
              <w:t>Thời gian cập nhật.</w:t>
            </w:r>
          </w:p>
        </w:tc>
      </w:tr>
    </w:tbl>
    <w:p w14:paraId="533D4F5A" w14:textId="77777777" w:rsidR="0072638F" w:rsidRPr="0072638F" w:rsidRDefault="0072638F" w:rsidP="00DA08B1">
      <w:pPr>
        <w:pStyle w:val="Noidung"/>
      </w:pPr>
      <w:r w:rsidRPr="0072638F">
        <w:t>Bảng: Groups (Nhóm trong lớp học)</w:t>
      </w:r>
    </w:p>
    <w:tbl>
      <w:tblPr>
        <w:tblStyle w:val="TableGrid"/>
        <w:tblW w:w="0" w:type="auto"/>
        <w:jc w:val="center"/>
        <w:tblLook w:val="04A0" w:firstRow="1" w:lastRow="0" w:firstColumn="1" w:lastColumn="0" w:noHBand="0" w:noVBand="1"/>
      </w:tblPr>
      <w:tblGrid>
        <w:gridCol w:w="679"/>
        <w:gridCol w:w="1747"/>
        <w:gridCol w:w="3037"/>
      </w:tblGrid>
      <w:tr w:rsidR="0072638F" w:rsidRPr="0072638F" w14:paraId="3926F364" w14:textId="77777777" w:rsidTr="00DA08B1">
        <w:trPr>
          <w:jc w:val="center"/>
        </w:trPr>
        <w:tc>
          <w:tcPr>
            <w:tcW w:w="0" w:type="auto"/>
            <w:vAlign w:val="center"/>
            <w:hideMark/>
          </w:tcPr>
          <w:p w14:paraId="721A155F" w14:textId="77777777" w:rsidR="0072638F" w:rsidRPr="0072638F" w:rsidRDefault="0072638F" w:rsidP="00DA08B1">
            <w:pPr>
              <w:pStyle w:val="noidungbang"/>
              <w:jc w:val="center"/>
            </w:pPr>
            <w:r w:rsidRPr="0072638F">
              <w:t>STT</w:t>
            </w:r>
          </w:p>
        </w:tc>
        <w:tc>
          <w:tcPr>
            <w:tcW w:w="0" w:type="auto"/>
            <w:vAlign w:val="center"/>
            <w:hideMark/>
          </w:tcPr>
          <w:p w14:paraId="6DB2CA01" w14:textId="77777777" w:rsidR="0072638F" w:rsidRPr="0072638F" w:rsidRDefault="0072638F" w:rsidP="00DA08B1">
            <w:pPr>
              <w:pStyle w:val="noidungbang"/>
              <w:jc w:val="center"/>
            </w:pPr>
            <w:r w:rsidRPr="0072638F">
              <w:t>Tên cột</w:t>
            </w:r>
          </w:p>
        </w:tc>
        <w:tc>
          <w:tcPr>
            <w:tcW w:w="0" w:type="auto"/>
            <w:vAlign w:val="center"/>
            <w:hideMark/>
          </w:tcPr>
          <w:p w14:paraId="7EFC8929" w14:textId="77777777" w:rsidR="0072638F" w:rsidRPr="0072638F" w:rsidRDefault="0072638F" w:rsidP="00DA08B1">
            <w:pPr>
              <w:pStyle w:val="noidungbang"/>
              <w:jc w:val="center"/>
            </w:pPr>
            <w:r w:rsidRPr="0072638F">
              <w:t>Mô tả</w:t>
            </w:r>
          </w:p>
        </w:tc>
      </w:tr>
      <w:tr w:rsidR="0072638F" w:rsidRPr="0072638F" w14:paraId="521E1E24" w14:textId="77777777" w:rsidTr="00DA08B1">
        <w:trPr>
          <w:jc w:val="center"/>
        </w:trPr>
        <w:tc>
          <w:tcPr>
            <w:tcW w:w="0" w:type="auto"/>
            <w:vAlign w:val="center"/>
            <w:hideMark/>
          </w:tcPr>
          <w:p w14:paraId="265402CB" w14:textId="77777777" w:rsidR="0072638F" w:rsidRPr="0072638F" w:rsidRDefault="0072638F" w:rsidP="00DA08B1">
            <w:pPr>
              <w:pStyle w:val="noidungbang"/>
              <w:jc w:val="center"/>
            </w:pPr>
            <w:r w:rsidRPr="0072638F">
              <w:t>1</w:t>
            </w:r>
          </w:p>
        </w:tc>
        <w:tc>
          <w:tcPr>
            <w:tcW w:w="0" w:type="auto"/>
            <w:vAlign w:val="center"/>
            <w:hideMark/>
          </w:tcPr>
          <w:p w14:paraId="7FFBF9D0" w14:textId="77777777" w:rsidR="0072638F" w:rsidRPr="0072638F" w:rsidRDefault="0072638F" w:rsidP="00DA08B1">
            <w:pPr>
              <w:pStyle w:val="noidungbang"/>
              <w:jc w:val="center"/>
            </w:pPr>
            <w:r w:rsidRPr="0072638F">
              <w:t>group_id</w:t>
            </w:r>
          </w:p>
        </w:tc>
        <w:tc>
          <w:tcPr>
            <w:tcW w:w="0" w:type="auto"/>
            <w:vAlign w:val="center"/>
            <w:hideMark/>
          </w:tcPr>
          <w:p w14:paraId="00AB9920" w14:textId="77777777" w:rsidR="0072638F" w:rsidRPr="0072638F" w:rsidRDefault="0072638F" w:rsidP="00DA08B1">
            <w:pPr>
              <w:pStyle w:val="noidungbang"/>
              <w:jc w:val="center"/>
            </w:pPr>
            <w:r w:rsidRPr="0072638F">
              <w:t>Khóa chính.</w:t>
            </w:r>
          </w:p>
        </w:tc>
      </w:tr>
      <w:tr w:rsidR="0072638F" w:rsidRPr="0072638F" w14:paraId="257F32A5" w14:textId="77777777" w:rsidTr="00DA08B1">
        <w:trPr>
          <w:jc w:val="center"/>
        </w:trPr>
        <w:tc>
          <w:tcPr>
            <w:tcW w:w="0" w:type="auto"/>
            <w:vAlign w:val="center"/>
            <w:hideMark/>
          </w:tcPr>
          <w:p w14:paraId="687729C9" w14:textId="77777777" w:rsidR="0072638F" w:rsidRPr="0072638F" w:rsidRDefault="0072638F" w:rsidP="00DA08B1">
            <w:pPr>
              <w:pStyle w:val="noidungbang"/>
              <w:jc w:val="center"/>
            </w:pPr>
            <w:r w:rsidRPr="0072638F">
              <w:t>2</w:t>
            </w:r>
          </w:p>
        </w:tc>
        <w:tc>
          <w:tcPr>
            <w:tcW w:w="0" w:type="auto"/>
            <w:vAlign w:val="center"/>
            <w:hideMark/>
          </w:tcPr>
          <w:p w14:paraId="3E8B001A" w14:textId="77777777" w:rsidR="0072638F" w:rsidRPr="0072638F" w:rsidRDefault="0072638F" w:rsidP="00DA08B1">
            <w:pPr>
              <w:pStyle w:val="noidungbang"/>
              <w:jc w:val="center"/>
            </w:pPr>
            <w:r w:rsidRPr="0072638F">
              <w:t>course_id</w:t>
            </w:r>
          </w:p>
        </w:tc>
        <w:tc>
          <w:tcPr>
            <w:tcW w:w="0" w:type="auto"/>
            <w:vAlign w:val="center"/>
            <w:hideMark/>
          </w:tcPr>
          <w:p w14:paraId="758FB77D" w14:textId="77777777" w:rsidR="0072638F" w:rsidRPr="0072638F" w:rsidRDefault="0072638F" w:rsidP="00DA08B1">
            <w:pPr>
              <w:pStyle w:val="noidungbang"/>
              <w:jc w:val="center"/>
            </w:pPr>
            <w:r w:rsidRPr="0072638F">
              <w:t>Thuộc lớp học phần nào.</w:t>
            </w:r>
          </w:p>
        </w:tc>
      </w:tr>
      <w:tr w:rsidR="0072638F" w:rsidRPr="0072638F" w14:paraId="6D9519B8" w14:textId="77777777" w:rsidTr="00DA08B1">
        <w:trPr>
          <w:jc w:val="center"/>
        </w:trPr>
        <w:tc>
          <w:tcPr>
            <w:tcW w:w="0" w:type="auto"/>
            <w:vAlign w:val="center"/>
            <w:hideMark/>
          </w:tcPr>
          <w:p w14:paraId="1BC69DB7" w14:textId="77777777" w:rsidR="0072638F" w:rsidRPr="0072638F" w:rsidRDefault="0072638F" w:rsidP="00DA08B1">
            <w:pPr>
              <w:pStyle w:val="noidungbang"/>
              <w:jc w:val="center"/>
            </w:pPr>
            <w:r w:rsidRPr="0072638F">
              <w:t>3</w:t>
            </w:r>
          </w:p>
        </w:tc>
        <w:tc>
          <w:tcPr>
            <w:tcW w:w="0" w:type="auto"/>
            <w:vAlign w:val="center"/>
            <w:hideMark/>
          </w:tcPr>
          <w:p w14:paraId="2D9D2AAE" w14:textId="77777777" w:rsidR="0072638F" w:rsidRPr="0072638F" w:rsidRDefault="0072638F" w:rsidP="00DA08B1">
            <w:pPr>
              <w:pStyle w:val="noidungbang"/>
              <w:jc w:val="center"/>
            </w:pPr>
            <w:r w:rsidRPr="0072638F">
              <w:t>name</w:t>
            </w:r>
          </w:p>
        </w:tc>
        <w:tc>
          <w:tcPr>
            <w:tcW w:w="0" w:type="auto"/>
            <w:vAlign w:val="center"/>
            <w:hideMark/>
          </w:tcPr>
          <w:p w14:paraId="017B2DB5" w14:textId="77777777" w:rsidR="0072638F" w:rsidRPr="0072638F" w:rsidRDefault="0072638F" w:rsidP="00DA08B1">
            <w:pPr>
              <w:pStyle w:val="noidungbang"/>
              <w:jc w:val="center"/>
            </w:pPr>
            <w:r w:rsidRPr="0072638F">
              <w:t>Tên nhóm.</w:t>
            </w:r>
          </w:p>
        </w:tc>
      </w:tr>
      <w:tr w:rsidR="0072638F" w:rsidRPr="0072638F" w14:paraId="283B78C7" w14:textId="77777777" w:rsidTr="00DA08B1">
        <w:trPr>
          <w:jc w:val="center"/>
        </w:trPr>
        <w:tc>
          <w:tcPr>
            <w:tcW w:w="0" w:type="auto"/>
            <w:vAlign w:val="center"/>
            <w:hideMark/>
          </w:tcPr>
          <w:p w14:paraId="0C08A50E" w14:textId="77777777" w:rsidR="0072638F" w:rsidRPr="0072638F" w:rsidRDefault="0072638F" w:rsidP="00DA08B1">
            <w:pPr>
              <w:pStyle w:val="noidungbang"/>
              <w:jc w:val="center"/>
            </w:pPr>
            <w:r w:rsidRPr="0072638F">
              <w:t>4</w:t>
            </w:r>
          </w:p>
        </w:tc>
        <w:tc>
          <w:tcPr>
            <w:tcW w:w="0" w:type="auto"/>
            <w:vAlign w:val="center"/>
            <w:hideMark/>
          </w:tcPr>
          <w:p w14:paraId="42B0B6D1" w14:textId="77777777" w:rsidR="0072638F" w:rsidRPr="0072638F" w:rsidRDefault="0072638F" w:rsidP="00DA08B1">
            <w:pPr>
              <w:pStyle w:val="noidungbang"/>
              <w:jc w:val="center"/>
            </w:pPr>
            <w:r w:rsidRPr="0072638F">
              <w:t>description</w:t>
            </w:r>
          </w:p>
        </w:tc>
        <w:tc>
          <w:tcPr>
            <w:tcW w:w="0" w:type="auto"/>
            <w:vAlign w:val="center"/>
            <w:hideMark/>
          </w:tcPr>
          <w:p w14:paraId="10625AA0" w14:textId="77777777" w:rsidR="0072638F" w:rsidRPr="0072638F" w:rsidRDefault="0072638F" w:rsidP="00DA08B1">
            <w:pPr>
              <w:pStyle w:val="noidungbang"/>
              <w:jc w:val="center"/>
            </w:pPr>
            <w:r w:rsidRPr="0072638F">
              <w:t>Mô tả nhóm.</w:t>
            </w:r>
          </w:p>
        </w:tc>
      </w:tr>
      <w:tr w:rsidR="0072638F" w:rsidRPr="0072638F" w14:paraId="3F9EFD68" w14:textId="77777777" w:rsidTr="00DA08B1">
        <w:trPr>
          <w:jc w:val="center"/>
        </w:trPr>
        <w:tc>
          <w:tcPr>
            <w:tcW w:w="0" w:type="auto"/>
            <w:vAlign w:val="center"/>
            <w:hideMark/>
          </w:tcPr>
          <w:p w14:paraId="0C953D2B" w14:textId="77777777" w:rsidR="0072638F" w:rsidRPr="0072638F" w:rsidRDefault="0072638F" w:rsidP="00DA08B1">
            <w:pPr>
              <w:pStyle w:val="noidungbang"/>
              <w:jc w:val="center"/>
            </w:pPr>
            <w:r w:rsidRPr="0072638F">
              <w:t>5</w:t>
            </w:r>
          </w:p>
        </w:tc>
        <w:tc>
          <w:tcPr>
            <w:tcW w:w="0" w:type="auto"/>
            <w:vAlign w:val="center"/>
            <w:hideMark/>
          </w:tcPr>
          <w:p w14:paraId="54584A0D" w14:textId="77777777" w:rsidR="0072638F" w:rsidRPr="0072638F" w:rsidRDefault="0072638F" w:rsidP="00DA08B1">
            <w:pPr>
              <w:pStyle w:val="noidungbang"/>
              <w:jc w:val="center"/>
            </w:pPr>
            <w:r w:rsidRPr="0072638F">
              <w:t>max_members</w:t>
            </w:r>
          </w:p>
        </w:tc>
        <w:tc>
          <w:tcPr>
            <w:tcW w:w="0" w:type="auto"/>
            <w:vAlign w:val="center"/>
            <w:hideMark/>
          </w:tcPr>
          <w:p w14:paraId="5A1DADBC" w14:textId="77777777" w:rsidR="0072638F" w:rsidRPr="0072638F" w:rsidRDefault="0072638F" w:rsidP="00DA08B1">
            <w:pPr>
              <w:pStyle w:val="noidungbang"/>
              <w:jc w:val="center"/>
            </w:pPr>
            <w:r w:rsidRPr="0072638F">
              <w:t>Số lượng thành viên tối đa.</w:t>
            </w:r>
          </w:p>
        </w:tc>
      </w:tr>
    </w:tbl>
    <w:p w14:paraId="74E28133" w14:textId="77777777" w:rsidR="0072638F" w:rsidRPr="0072638F" w:rsidRDefault="0072638F" w:rsidP="00DA08B1">
      <w:pPr>
        <w:pStyle w:val="Noidung"/>
      </w:pPr>
      <w:r w:rsidRPr="0072638F">
        <w:t>Bảng: CourseGradeColumns (Cột điểm trong sổ điểm)</w:t>
      </w:r>
    </w:p>
    <w:tbl>
      <w:tblPr>
        <w:tblStyle w:val="TableGrid"/>
        <w:tblW w:w="0" w:type="auto"/>
        <w:jc w:val="center"/>
        <w:tblLook w:val="04A0" w:firstRow="1" w:lastRow="0" w:firstColumn="1" w:lastColumn="0" w:noHBand="0" w:noVBand="1"/>
      </w:tblPr>
      <w:tblGrid>
        <w:gridCol w:w="679"/>
        <w:gridCol w:w="1574"/>
        <w:gridCol w:w="4635"/>
      </w:tblGrid>
      <w:tr w:rsidR="0072638F" w:rsidRPr="0072638F" w14:paraId="2857971A" w14:textId="77777777" w:rsidTr="00DA08B1">
        <w:trPr>
          <w:jc w:val="center"/>
        </w:trPr>
        <w:tc>
          <w:tcPr>
            <w:tcW w:w="0" w:type="auto"/>
            <w:vAlign w:val="center"/>
            <w:hideMark/>
          </w:tcPr>
          <w:p w14:paraId="30837059" w14:textId="77777777" w:rsidR="0072638F" w:rsidRPr="0072638F" w:rsidRDefault="0072638F" w:rsidP="00DA08B1">
            <w:pPr>
              <w:pStyle w:val="noidungbang"/>
              <w:jc w:val="center"/>
            </w:pPr>
            <w:r w:rsidRPr="0072638F">
              <w:t>STT</w:t>
            </w:r>
          </w:p>
        </w:tc>
        <w:tc>
          <w:tcPr>
            <w:tcW w:w="0" w:type="auto"/>
            <w:vAlign w:val="center"/>
            <w:hideMark/>
          </w:tcPr>
          <w:p w14:paraId="3D79D2AF" w14:textId="77777777" w:rsidR="0072638F" w:rsidRPr="0072638F" w:rsidRDefault="0072638F" w:rsidP="00DA08B1">
            <w:pPr>
              <w:pStyle w:val="noidungbang"/>
              <w:jc w:val="center"/>
            </w:pPr>
            <w:r w:rsidRPr="0072638F">
              <w:t>Tên cột</w:t>
            </w:r>
          </w:p>
        </w:tc>
        <w:tc>
          <w:tcPr>
            <w:tcW w:w="0" w:type="auto"/>
            <w:vAlign w:val="center"/>
            <w:hideMark/>
          </w:tcPr>
          <w:p w14:paraId="059460F0" w14:textId="77777777" w:rsidR="0072638F" w:rsidRPr="0072638F" w:rsidRDefault="0072638F" w:rsidP="00DA08B1">
            <w:pPr>
              <w:pStyle w:val="noidungbang"/>
              <w:jc w:val="center"/>
            </w:pPr>
            <w:r w:rsidRPr="0072638F">
              <w:t>Mô tả</w:t>
            </w:r>
          </w:p>
        </w:tc>
      </w:tr>
      <w:tr w:rsidR="0072638F" w:rsidRPr="0072638F" w14:paraId="2F2290E4" w14:textId="77777777" w:rsidTr="00DA08B1">
        <w:trPr>
          <w:jc w:val="center"/>
        </w:trPr>
        <w:tc>
          <w:tcPr>
            <w:tcW w:w="0" w:type="auto"/>
            <w:vAlign w:val="center"/>
            <w:hideMark/>
          </w:tcPr>
          <w:p w14:paraId="434C97F6" w14:textId="77777777" w:rsidR="0072638F" w:rsidRPr="0072638F" w:rsidRDefault="0072638F" w:rsidP="00DA08B1">
            <w:pPr>
              <w:pStyle w:val="noidungbang"/>
              <w:jc w:val="center"/>
            </w:pPr>
            <w:r w:rsidRPr="0072638F">
              <w:t>1</w:t>
            </w:r>
          </w:p>
        </w:tc>
        <w:tc>
          <w:tcPr>
            <w:tcW w:w="0" w:type="auto"/>
            <w:vAlign w:val="center"/>
            <w:hideMark/>
          </w:tcPr>
          <w:p w14:paraId="6C6E9833" w14:textId="77777777" w:rsidR="0072638F" w:rsidRPr="0072638F" w:rsidRDefault="0072638F" w:rsidP="00DA08B1">
            <w:pPr>
              <w:pStyle w:val="noidungbang"/>
              <w:jc w:val="center"/>
            </w:pPr>
            <w:r w:rsidRPr="0072638F">
              <w:t>column_id</w:t>
            </w:r>
          </w:p>
        </w:tc>
        <w:tc>
          <w:tcPr>
            <w:tcW w:w="0" w:type="auto"/>
            <w:vAlign w:val="center"/>
            <w:hideMark/>
          </w:tcPr>
          <w:p w14:paraId="69D1C294" w14:textId="77777777" w:rsidR="0072638F" w:rsidRPr="0072638F" w:rsidRDefault="0072638F" w:rsidP="00DA08B1">
            <w:pPr>
              <w:pStyle w:val="noidungbang"/>
              <w:jc w:val="center"/>
            </w:pPr>
            <w:r w:rsidRPr="0072638F">
              <w:t>Khóa chính.</w:t>
            </w:r>
          </w:p>
        </w:tc>
      </w:tr>
      <w:tr w:rsidR="0072638F" w:rsidRPr="0072638F" w14:paraId="4EB11A84" w14:textId="77777777" w:rsidTr="00DA08B1">
        <w:trPr>
          <w:jc w:val="center"/>
        </w:trPr>
        <w:tc>
          <w:tcPr>
            <w:tcW w:w="0" w:type="auto"/>
            <w:vAlign w:val="center"/>
            <w:hideMark/>
          </w:tcPr>
          <w:p w14:paraId="5C1D4E99" w14:textId="77777777" w:rsidR="0072638F" w:rsidRPr="0072638F" w:rsidRDefault="0072638F" w:rsidP="00DA08B1">
            <w:pPr>
              <w:pStyle w:val="noidungbang"/>
              <w:jc w:val="center"/>
            </w:pPr>
            <w:r w:rsidRPr="0072638F">
              <w:t>2</w:t>
            </w:r>
          </w:p>
        </w:tc>
        <w:tc>
          <w:tcPr>
            <w:tcW w:w="0" w:type="auto"/>
            <w:vAlign w:val="center"/>
            <w:hideMark/>
          </w:tcPr>
          <w:p w14:paraId="6B5D2044" w14:textId="77777777" w:rsidR="0072638F" w:rsidRPr="0072638F" w:rsidRDefault="0072638F" w:rsidP="00DA08B1">
            <w:pPr>
              <w:pStyle w:val="noidungbang"/>
              <w:jc w:val="center"/>
            </w:pPr>
            <w:r w:rsidRPr="0072638F">
              <w:t>course_id</w:t>
            </w:r>
          </w:p>
        </w:tc>
        <w:tc>
          <w:tcPr>
            <w:tcW w:w="0" w:type="auto"/>
            <w:vAlign w:val="center"/>
            <w:hideMark/>
          </w:tcPr>
          <w:p w14:paraId="6EABC4FD" w14:textId="77777777" w:rsidR="0072638F" w:rsidRPr="0072638F" w:rsidRDefault="0072638F" w:rsidP="00DA08B1">
            <w:pPr>
              <w:pStyle w:val="noidungbang"/>
              <w:jc w:val="center"/>
            </w:pPr>
            <w:r w:rsidRPr="0072638F">
              <w:t>Thuộc lớp học phần nào.</w:t>
            </w:r>
          </w:p>
        </w:tc>
      </w:tr>
      <w:tr w:rsidR="0072638F" w:rsidRPr="0072638F" w14:paraId="71553D9A" w14:textId="77777777" w:rsidTr="00DA08B1">
        <w:trPr>
          <w:jc w:val="center"/>
        </w:trPr>
        <w:tc>
          <w:tcPr>
            <w:tcW w:w="0" w:type="auto"/>
            <w:vAlign w:val="center"/>
            <w:hideMark/>
          </w:tcPr>
          <w:p w14:paraId="7B53167C" w14:textId="77777777" w:rsidR="0072638F" w:rsidRPr="0072638F" w:rsidRDefault="0072638F" w:rsidP="00DA08B1">
            <w:pPr>
              <w:pStyle w:val="noidungbang"/>
              <w:jc w:val="center"/>
            </w:pPr>
            <w:r w:rsidRPr="0072638F">
              <w:t>3</w:t>
            </w:r>
          </w:p>
        </w:tc>
        <w:tc>
          <w:tcPr>
            <w:tcW w:w="0" w:type="auto"/>
            <w:vAlign w:val="center"/>
            <w:hideMark/>
          </w:tcPr>
          <w:p w14:paraId="3D929FC3" w14:textId="77777777" w:rsidR="0072638F" w:rsidRPr="0072638F" w:rsidRDefault="0072638F" w:rsidP="00DA08B1">
            <w:pPr>
              <w:pStyle w:val="noidungbang"/>
              <w:jc w:val="center"/>
            </w:pPr>
            <w:r w:rsidRPr="0072638F">
              <w:t>name</w:t>
            </w:r>
          </w:p>
        </w:tc>
        <w:tc>
          <w:tcPr>
            <w:tcW w:w="0" w:type="auto"/>
            <w:vAlign w:val="center"/>
            <w:hideMark/>
          </w:tcPr>
          <w:p w14:paraId="3D07DA7A" w14:textId="77777777" w:rsidR="0072638F" w:rsidRPr="0072638F" w:rsidRDefault="0072638F" w:rsidP="00DA08B1">
            <w:pPr>
              <w:pStyle w:val="noidungbang"/>
              <w:jc w:val="center"/>
            </w:pPr>
            <w:r w:rsidRPr="0072638F">
              <w:t>Tên cột điểm (VD: Giữa kỳ, Bài tập 1).</w:t>
            </w:r>
          </w:p>
        </w:tc>
      </w:tr>
      <w:tr w:rsidR="0072638F" w:rsidRPr="0072638F" w14:paraId="10A692DE" w14:textId="77777777" w:rsidTr="00DA08B1">
        <w:trPr>
          <w:jc w:val="center"/>
        </w:trPr>
        <w:tc>
          <w:tcPr>
            <w:tcW w:w="0" w:type="auto"/>
            <w:vAlign w:val="center"/>
            <w:hideMark/>
          </w:tcPr>
          <w:p w14:paraId="6E29417E" w14:textId="77777777" w:rsidR="0072638F" w:rsidRPr="0072638F" w:rsidRDefault="0072638F" w:rsidP="00DA08B1">
            <w:pPr>
              <w:pStyle w:val="noidungbang"/>
              <w:jc w:val="center"/>
            </w:pPr>
            <w:r w:rsidRPr="0072638F">
              <w:t>4</w:t>
            </w:r>
          </w:p>
        </w:tc>
        <w:tc>
          <w:tcPr>
            <w:tcW w:w="0" w:type="auto"/>
            <w:vAlign w:val="center"/>
            <w:hideMark/>
          </w:tcPr>
          <w:p w14:paraId="3FC2650D" w14:textId="77777777" w:rsidR="0072638F" w:rsidRPr="0072638F" w:rsidRDefault="0072638F" w:rsidP="00DA08B1">
            <w:pPr>
              <w:pStyle w:val="noidungbang"/>
              <w:jc w:val="center"/>
            </w:pPr>
            <w:r w:rsidRPr="0072638F">
              <w:t>weight</w:t>
            </w:r>
          </w:p>
        </w:tc>
        <w:tc>
          <w:tcPr>
            <w:tcW w:w="0" w:type="auto"/>
            <w:vAlign w:val="center"/>
            <w:hideMark/>
          </w:tcPr>
          <w:p w14:paraId="1FAB7B51" w14:textId="77777777" w:rsidR="0072638F" w:rsidRPr="0072638F" w:rsidRDefault="0072638F" w:rsidP="00DA08B1">
            <w:pPr>
              <w:pStyle w:val="noidungbang"/>
              <w:jc w:val="center"/>
            </w:pPr>
            <w:r w:rsidRPr="0072638F">
              <w:t>Trọng số điểm (VD: 20%).</w:t>
            </w:r>
          </w:p>
        </w:tc>
      </w:tr>
      <w:tr w:rsidR="0072638F" w:rsidRPr="0072638F" w14:paraId="0B391C21" w14:textId="77777777" w:rsidTr="00DA08B1">
        <w:trPr>
          <w:jc w:val="center"/>
        </w:trPr>
        <w:tc>
          <w:tcPr>
            <w:tcW w:w="0" w:type="auto"/>
            <w:vAlign w:val="center"/>
            <w:hideMark/>
          </w:tcPr>
          <w:p w14:paraId="615D0A37" w14:textId="77777777" w:rsidR="0072638F" w:rsidRPr="0072638F" w:rsidRDefault="0072638F" w:rsidP="00DA08B1">
            <w:pPr>
              <w:pStyle w:val="noidungbang"/>
              <w:jc w:val="center"/>
            </w:pPr>
            <w:r w:rsidRPr="0072638F">
              <w:t>5</w:t>
            </w:r>
          </w:p>
        </w:tc>
        <w:tc>
          <w:tcPr>
            <w:tcW w:w="0" w:type="auto"/>
            <w:vAlign w:val="center"/>
            <w:hideMark/>
          </w:tcPr>
          <w:p w14:paraId="495DC954" w14:textId="77777777" w:rsidR="0072638F" w:rsidRPr="0072638F" w:rsidRDefault="0072638F" w:rsidP="00DA08B1">
            <w:pPr>
              <w:pStyle w:val="noidungbang"/>
              <w:jc w:val="center"/>
            </w:pPr>
            <w:r w:rsidRPr="0072638F">
              <w:t>max_score</w:t>
            </w:r>
          </w:p>
        </w:tc>
        <w:tc>
          <w:tcPr>
            <w:tcW w:w="0" w:type="auto"/>
            <w:vAlign w:val="center"/>
            <w:hideMark/>
          </w:tcPr>
          <w:p w14:paraId="2E018431" w14:textId="77777777" w:rsidR="0072638F" w:rsidRPr="0072638F" w:rsidRDefault="0072638F" w:rsidP="00DA08B1">
            <w:pPr>
              <w:pStyle w:val="noidungbang"/>
              <w:jc w:val="center"/>
            </w:pPr>
            <w:r w:rsidRPr="0072638F">
              <w:t>Điểm tối đa của cột này.</w:t>
            </w:r>
          </w:p>
        </w:tc>
      </w:tr>
      <w:tr w:rsidR="0072638F" w:rsidRPr="0072638F" w14:paraId="64D62DCD" w14:textId="77777777" w:rsidTr="00DA08B1">
        <w:trPr>
          <w:jc w:val="center"/>
        </w:trPr>
        <w:tc>
          <w:tcPr>
            <w:tcW w:w="0" w:type="auto"/>
            <w:vAlign w:val="center"/>
            <w:hideMark/>
          </w:tcPr>
          <w:p w14:paraId="28F8C6AD" w14:textId="77777777" w:rsidR="0072638F" w:rsidRPr="0072638F" w:rsidRDefault="0072638F" w:rsidP="00DA08B1">
            <w:pPr>
              <w:pStyle w:val="noidungbang"/>
              <w:jc w:val="center"/>
            </w:pPr>
            <w:r w:rsidRPr="0072638F">
              <w:t>6</w:t>
            </w:r>
          </w:p>
        </w:tc>
        <w:tc>
          <w:tcPr>
            <w:tcW w:w="0" w:type="auto"/>
            <w:vAlign w:val="center"/>
            <w:hideMark/>
          </w:tcPr>
          <w:p w14:paraId="6AEAA686" w14:textId="77777777" w:rsidR="0072638F" w:rsidRPr="0072638F" w:rsidRDefault="0072638F" w:rsidP="00DA08B1">
            <w:pPr>
              <w:pStyle w:val="noidungbang"/>
              <w:jc w:val="center"/>
            </w:pPr>
            <w:r w:rsidRPr="0072638F">
              <w:t>column_type</w:t>
            </w:r>
          </w:p>
        </w:tc>
        <w:tc>
          <w:tcPr>
            <w:tcW w:w="0" w:type="auto"/>
            <w:vAlign w:val="center"/>
            <w:hideMark/>
          </w:tcPr>
          <w:p w14:paraId="47034E0D" w14:textId="77777777" w:rsidR="0072638F" w:rsidRPr="0072638F" w:rsidRDefault="0072638F" w:rsidP="00DA08B1">
            <w:pPr>
              <w:pStyle w:val="noidungbang"/>
              <w:jc w:val="center"/>
            </w:pPr>
            <w:r w:rsidRPr="0072638F">
              <w:t>Loại cột (VD: Bài tập, Quiz, Chuyên cần).</w:t>
            </w:r>
          </w:p>
        </w:tc>
      </w:tr>
      <w:tr w:rsidR="0072638F" w:rsidRPr="0072638F" w14:paraId="174CA79D" w14:textId="77777777" w:rsidTr="00DA08B1">
        <w:trPr>
          <w:jc w:val="center"/>
        </w:trPr>
        <w:tc>
          <w:tcPr>
            <w:tcW w:w="0" w:type="auto"/>
            <w:vAlign w:val="center"/>
            <w:hideMark/>
          </w:tcPr>
          <w:p w14:paraId="07A7EC97" w14:textId="77777777" w:rsidR="0072638F" w:rsidRPr="0072638F" w:rsidRDefault="0072638F" w:rsidP="00DA08B1">
            <w:pPr>
              <w:pStyle w:val="noidungbang"/>
              <w:jc w:val="center"/>
            </w:pPr>
            <w:r w:rsidRPr="0072638F">
              <w:t>7</w:t>
            </w:r>
          </w:p>
        </w:tc>
        <w:tc>
          <w:tcPr>
            <w:tcW w:w="0" w:type="auto"/>
            <w:vAlign w:val="center"/>
            <w:hideMark/>
          </w:tcPr>
          <w:p w14:paraId="502C0B89" w14:textId="77777777" w:rsidR="0072638F" w:rsidRPr="0072638F" w:rsidRDefault="0072638F" w:rsidP="00DA08B1">
            <w:pPr>
              <w:pStyle w:val="noidungbang"/>
              <w:jc w:val="center"/>
            </w:pPr>
            <w:r w:rsidRPr="0072638F">
              <w:t>is_active</w:t>
            </w:r>
          </w:p>
        </w:tc>
        <w:tc>
          <w:tcPr>
            <w:tcW w:w="0" w:type="auto"/>
            <w:vAlign w:val="center"/>
            <w:hideMark/>
          </w:tcPr>
          <w:p w14:paraId="44C366D4" w14:textId="77777777" w:rsidR="0072638F" w:rsidRPr="0072638F" w:rsidRDefault="0072638F" w:rsidP="00DA08B1">
            <w:pPr>
              <w:pStyle w:val="noidungbang"/>
              <w:jc w:val="center"/>
            </w:pPr>
            <w:r w:rsidRPr="0072638F">
              <w:t>Trạng thái kích hoạt.</w:t>
            </w:r>
          </w:p>
        </w:tc>
      </w:tr>
      <w:tr w:rsidR="0072638F" w:rsidRPr="0072638F" w14:paraId="40618688" w14:textId="77777777" w:rsidTr="00DA08B1">
        <w:trPr>
          <w:jc w:val="center"/>
        </w:trPr>
        <w:tc>
          <w:tcPr>
            <w:tcW w:w="0" w:type="auto"/>
            <w:vAlign w:val="center"/>
            <w:hideMark/>
          </w:tcPr>
          <w:p w14:paraId="72C6E848" w14:textId="77777777" w:rsidR="0072638F" w:rsidRPr="0072638F" w:rsidRDefault="0072638F" w:rsidP="00DA08B1">
            <w:pPr>
              <w:pStyle w:val="noidungbang"/>
              <w:jc w:val="center"/>
            </w:pPr>
            <w:r w:rsidRPr="0072638F">
              <w:t>8</w:t>
            </w:r>
          </w:p>
        </w:tc>
        <w:tc>
          <w:tcPr>
            <w:tcW w:w="0" w:type="auto"/>
            <w:vAlign w:val="center"/>
            <w:hideMark/>
          </w:tcPr>
          <w:p w14:paraId="53C9FF7A" w14:textId="77777777" w:rsidR="0072638F" w:rsidRPr="0072638F" w:rsidRDefault="0072638F" w:rsidP="00DA08B1">
            <w:pPr>
              <w:pStyle w:val="noidungbang"/>
              <w:jc w:val="center"/>
            </w:pPr>
            <w:r w:rsidRPr="0072638F">
              <w:t>created_at</w:t>
            </w:r>
          </w:p>
        </w:tc>
        <w:tc>
          <w:tcPr>
            <w:tcW w:w="0" w:type="auto"/>
            <w:vAlign w:val="center"/>
            <w:hideMark/>
          </w:tcPr>
          <w:p w14:paraId="075AC5C3" w14:textId="77777777" w:rsidR="0072638F" w:rsidRPr="0072638F" w:rsidRDefault="0072638F" w:rsidP="00DA08B1">
            <w:pPr>
              <w:pStyle w:val="noidungbang"/>
              <w:jc w:val="center"/>
            </w:pPr>
            <w:r w:rsidRPr="0072638F">
              <w:t>Thời gian tạo.</w:t>
            </w:r>
          </w:p>
        </w:tc>
      </w:tr>
    </w:tbl>
    <w:p w14:paraId="7872EE30" w14:textId="77777777" w:rsidR="0072638F" w:rsidRPr="0072638F" w:rsidRDefault="0072638F" w:rsidP="00DA08B1">
      <w:pPr>
        <w:pStyle w:val="Noidung"/>
      </w:pPr>
      <w:r w:rsidRPr="0072638F">
        <w:t>Bảng: CourseGradeColumnQuizzes (Liên kết Cột điểm với Quiz)</w:t>
      </w:r>
    </w:p>
    <w:tbl>
      <w:tblPr>
        <w:tblStyle w:val="TableGrid"/>
        <w:tblW w:w="0" w:type="auto"/>
        <w:jc w:val="center"/>
        <w:tblLook w:val="04A0" w:firstRow="1" w:lastRow="0" w:firstColumn="1" w:lastColumn="0" w:noHBand="0" w:noVBand="1"/>
      </w:tblPr>
      <w:tblGrid>
        <w:gridCol w:w="679"/>
        <w:gridCol w:w="1329"/>
        <w:gridCol w:w="6943"/>
      </w:tblGrid>
      <w:tr w:rsidR="0072638F" w:rsidRPr="0072638F" w14:paraId="16D77A6F" w14:textId="77777777" w:rsidTr="00DA08B1">
        <w:trPr>
          <w:jc w:val="center"/>
        </w:trPr>
        <w:tc>
          <w:tcPr>
            <w:tcW w:w="0" w:type="auto"/>
            <w:vAlign w:val="center"/>
            <w:hideMark/>
          </w:tcPr>
          <w:p w14:paraId="6C289F05" w14:textId="77777777" w:rsidR="0072638F" w:rsidRPr="0072638F" w:rsidRDefault="0072638F" w:rsidP="00DA08B1">
            <w:pPr>
              <w:pStyle w:val="noidungbang"/>
              <w:jc w:val="center"/>
            </w:pPr>
            <w:r w:rsidRPr="0072638F">
              <w:t>STT</w:t>
            </w:r>
          </w:p>
        </w:tc>
        <w:tc>
          <w:tcPr>
            <w:tcW w:w="0" w:type="auto"/>
            <w:vAlign w:val="center"/>
            <w:hideMark/>
          </w:tcPr>
          <w:p w14:paraId="6D697F1F" w14:textId="77777777" w:rsidR="0072638F" w:rsidRPr="0072638F" w:rsidRDefault="0072638F" w:rsidP="00DA08B1">
            <w:pPr>
              <w:pStyle w:val="noidungbang"/>
              <w:jc w:val="center"/>
            </w:pPr>
            <w:r w:rsidRPr="0072638F">
              <w:t>Tên cột</w:t>
            </w:r>
          </w:p>
        </w:tc>
        <w:tc>
          <w:tcPr>
            <w:tcW w:w="0" w:type="auto"/>
            <w:vAlign w:val="center"/>
            <w:hideMark/>
          </w:tcPr>
          <w:p w14:paraId="033EAF4B" w14:textId="77777777" w:rsidR="0072638F" w:rsidRPr="0072638F" w:rsidRDefault="0072638F" w:rsidP="00DA08B1">
            <w:pPr>
              <w:pStyle w:val="noidungbang"/>
              <w:jc w:val="center"/>
            </w:pPr>
            <w:r w:rsidRPr="0072638F">
              <w:t>Mô tả</w:t>
            </w:r>
          </w:p>
        </w:tc>
      </w:tr>
      <w:tr w:rsidR="0072638F" w:rsidRPr="0072638F" w14:paraId="306EF26A" w14:textId="77777777" w:rsidTr="00DA08B1">
        <w:trPr>
          <w:jc w:val="center"/>
        </w:trPr>
        <w:tc>
          <w:tcPr>
            <w:tcW w:w="0" w:type="auto"/>
            <w:vAlign w:val="center"/>
            <w:hideMark/>
          </w:tcPr>
          <w:p w14:paraId="6380B1EA" w14:textId="77777777" w:rsidR="0072638F" w:rsidRPr="0072638F" w:rsidRDefault="0072638F" w:rsidP="00DA08B1">
            <w:pPr>
              <w:pStyle w:val="noidungbang"/>
              <w:jc w:val="center"/>
            </w:pPr>
            <w:r w:rsidRPr="0072638F">
              <w:t>1</w:t>
            </w:r>
          </w:p>
        </w:tc>
        <w:tc>
          <w:tcPr>
            <w:tcW w:w="0" w:type="auto"/>
            <w:vAlign w:val="center"/>
            <w:hideMark/>
          </w:tcPr>
          <w:p w14:paraId="5B365AB0" w14:textId="77777777" w:rsidR="0072638F" w:rsidRPr="0072638F" w:rsidRDefault="0072638F" w:rsidP="00DA08B1">
            <w:pPr>
              <w:pStyle w:val="noidungbang"/>
              <w:jc w:val="center"/>
            </w:pPr>
            <w:r w:rsidRPr="0072638F">
              <w:t>link_id</w:t>
            </w:r>
          </w:p>
        </w:tc>
        <w:tc>
          <w:tcPr>
            <w:tcW w:w="0" w:type="auto"/>
            <w:vAlign w:val="center"/>
            <w:hideMark/>
          </w:tcPr>
          <w:p w14:paraId="4F41F55E" w14:textId="77777777" w:rsidR="0072638F" w:rsidRPr="0072638F" w:rsidRDefault="0072638F" w:rsidP="00DA08B1">
            <w:pPr>
              <w:pStyle w:val="noidungbang"/>
              <w:jc w:val="center"/>
            </w:pPr>
            <w:r w:rsidRPr="0072638F">
              <w:t>Khóa chính.</w:t>
            </w:r>
          </w:p>
        </w:tc>
      </w:tr>
      <w:tr w:rsidR="0072638F" w:rsidRPr="0072638F" w14:paraId="21ECD443" w14:textId="77777777" w:rsidTr="00DA08B1">
        <w:trPr>
          <w:jc w:val="center"/>
        </w:trPr>
        <w:tc>
          <w:tcPr>
            <w:tcW w:w="0" w:type="auto"/>
            <w:vAlign w:val="center"/>
            <w:hideMark/>
          </w:tcPr>
          <w:p w14:paraId="2B568920" w14:textId="77777777" w:rsidR="0072638F" w:rsidRPr="0072638F" w:rsidRDefault="0072638F" w:rsidP="00DA08B1">
            <w:pPr>
              <w:pStyle w:val="noidungbang"/>
              <w:jc w:val="center"/>
            </w:pPr>
            <w:r w:rsidRPr="0072638F">
              <w:t>2</w:t>
            </w:r>
          </w:p>
        </w:tc>
        <w:tc>
          <w:tcPr>
            <w:tcW w:w="0" w:type="auto"/>
            <w:vAlign w:val="center"/>
            <w:hideMark/>
          </w:tcPr>
          <w:p w14:paraId="31D76871" w14:textId="77777777" w:rsidR="0072638F" w:rsidRPr="0072638F" w:rsidRDefault="0072638F" w:rsidP="00DA08B1">
            <w:pPr>
              <w:pStyle w:val="noidungbang"/>
              <w:jc w:val="center"/>
            </w:pPr>
            <w:r w:rsidRPr="0072638F">
              <w:t>column_id</w:t>
            </w:r>
          </w:p>
        </w:tc>
        <w:tc>
          <w:tcPr>
            <w:tcW w:w="0" w:type="auto"/>
            <w:vAlign w:val="center"/>
            <w:hideMark/>
          </w:tcPr>
          <w:p w14:paraId="2FCE8C65" w14:textId="77777777" w:rsidR="0072638F" w:rsidRPr="0072638F" w:rsidRDefault="0072638F" w:rsidP="00DA08B1">
            <w:pPr>
              <w:pStyle w:val="noidungbang"/>
              <w:jc w:val="center"/>
            </w:pPr>
            <w:r w:rsidRPr="0072638F">
              <w:t>Mã cột điểm.</w:t>
            </w:r>
          </w:p>
        </w:tc>
      </w:tr>
      <w:tr w:rsidR="0072638F" w:rsidRPr="0072638F" w14:paraId="38FFD9C6" w14:textId="77777777" w:rsidTr="00DA08B1">
        <w:trPr>
          <w:jc w:val="center"/>
        </w:trPr>
        <w:tc>
          <w:tcPr>
            <w:tcW w:w="0" w:type="auto"/>
            <w:vAlign w:val="center"/>
            <w:hideMark/>
          </w:tcPr>
          <w:p w14:paraId="1597D274" w14:textId="77777777" w:rsidR="0072638F" w:rsidRPr="0072638F" w:rsidRDefault="0072638F" w:rsidP="00DA08B1">
            <w:pPr>
              <w:pStyle w:val="noidungbang"/>
              <w:jc w:val="center"/>
            </w:pPr>
            <w:r w:rsidRPr="0072638F">
              <w:t>3</w:t>
            </w:r>
          </w:p>
        </w:tc>
        <w:tc>
          <w:tcPr>
            <w:tcW w:w="0" w:type="auto"/>
            <w:vAlign w:val="center"/>
            <w:hideMark/>
          </w:tcPr>
          <w:p w14:paraId="7C7163E2" w14:textId="77777777" w:rsidR="0072638F" w:rsidRPr="0072638F" w:rsidRDefault="0072638F" w:rsidP="00DA08B1">
            <w:pPr>
              <w:pStyle w:val="noidungbang"/>
              <w:jc w:val="center"/>
            </w:pPr>
            <w:r w:rsidRPr="0072638F">
              <w:t>quiz_id</w:t>
            </w:r>
          </w:p>
        </w:tc>
        <w:tc>
          <w:tcPr>
            <w:tcW w:w="0" w:type="auto"/>
            <w:vAlign w:val="center"/>
            <w:hideMark/>
          </w:tcPr>
          <w:p w14:paraId="2511DAB3" w14:textId="77777777" w:rsidR="0072638F" w:rsidRPr="0072638F" w:rsidRDefault="0072638F" w:rsidP="00DA08B1">
            <w:pPr>
              <w:pStyle w:val="noidungbang"/>
              <w:jc w:val="center"/>
            </w:pPr>
            <w:r w:rsidRPr="0072638F">
              <w:t>Mã bài kiểm tra (từ module Quiz - không hiển thị chi tiết ở đây).</w:t>
            </w:r>
          </w:p>
        </w:tc>
      </w:tr>
      <w:tr w:rsidR="0072638F" w:rsidRPr="0072638F" w14:paraId="73EB5ED8" w14:textId="77777777" w:rsidTr="00DA08B1">
        <w:trPr>
          <w:jc w:val="center"/>
        </w:trPr>
        <w:tc>
          <w:tcPr>
            <w:tcW w:w="0" w:type="auto"/>
            <w:vAlign w:val="center"/>
            <w:hideMark/>
          </w:tcPr>
          <w:p w14:paraId="4A52451D" w14:textId="77777777" w:rsidR="0072638F" w:rsidRPr="0072638F" w:rsidRDefault="0072638F" w:rsidP="00DA08B1">
            <w:pPr>
              <w:pStyle w:val="noidungbang"/>
              <w:jc w:val="center"/>
            </w:pPr>
            <w:r w:rsidRPr="0072638F">
              <w:t>4</w:t>
            </w:r>
          </w:p>
        </w:tc>
        <w:tc>
          <w:tcPr>
            <w:tcW w:w="0" w:type="auto"/>
            <w:vAlign w:val="center"/>
            <w:hideMark/>
          </w:tcPr>
          <w:p w14:paraId="51324E9D" w14:textId="77777777" w:rsidR="0072638F" w:rsidRPr="0072638F" w:rsidRDefault="0072638F" w:rsidP="00DA08B1">
            <w:pPr>
              <w:pStyle w:val="noidungbang"/>
              <w:jc w:val="center"/>
            </w:pPr>
            <w:r w:rsidRPr="0072638F">
              <w:t>weight</w:t>
            </w:r>
          </w:p>
        </w:tc>
        <w:tc>
          <w:tcPr>
            <w:tcW w:w="0" w:type="auto"/>
            <w:vAlign w:val="center"/>
            <w:hideMark/>
          </w:tcPr>
          <w:p w14:paraId="11FEB827" w14:textId="77777777" w:rsidR="0072638F" w:rsidRPr="0072638F" w:rsidRDefault="0072638F" w:rsidP="00DA08B1">
            <w:pPr>
              <w:pStyle w:val="noidungbang"/>
              <w:jc w:val="center"/>
            </w:pPr>
            <w:r w:rsidRPr="0072638F">
              <w:t>Trọng số riêng của quiz trong cột này (nếu có).</w:t>
            </w:r>
          </w:p>
        </w:tc>
      </w:tr>
      <w:tr w:rsidR="0072638F" w:rsidRPr="0072638F" w14:paraId="6C0F0791" w14:textId="77777777" w:rsidTr="00DA08B1">
        <w:trPr>
          <w:jc w:val="center"/>
        </w:trPr>
        <w:tc>
          <w:tcPr>
            <w:tcW w:w="0" w:type="auto"/>
            <w:vAlign w:val="center"/>
            <w:hideMark/>
          </w:tcPr>
          <w:p w14:paraId="27A28AE4" w14:textId="77777777" w:rsidR="0072638F" w:rsidRPr="0072638F" w:rsidRDefault="0072638F" w:rsidP="00DA08B1">
            <w:pPr>
              <w:pStyle w:val="noidungbang"/>
              <w:jc w:val="center"/>
            </w:pPr>
            <w:r w:rsidRPr="0072638F">
              <w:t>5</w:t>
            </w:r>
          </w:p>
        </w:tc>
        <w:tc>
          <w:tcPr>
            <w:tcW w:w="0" w:type="auto"/>
            <w:vAlign w:val="center"/>
            <w:hideMark/>
          </w:tcPr>
          <w:p w14:paraId="21B72193" w14:textId="77777777" w:rsidR="0072638F" w:rsidRPr="0072638F" w:rsidRDefault="0072638F" w:rsidP="00DA08B1">
            <w:pPr>
              <w:pStyle w:val="noidungbang"/>
              <w:jc w:val="center"/>
            </w:pPr>
            <w:r w:rsidRPr="0072638F">
              <w:t>created_at</w:t>
            </w:r>
          </w:p>
        </w:tc>
        <w:tc>
          <w:tcPr>
            <w:tcW w:w="0" w:type="auto"/>
            <w:vAlign w:val="center"/>
            <w:hideMark/>
          </w:tcPr>
          <w:p w14:paraId="098FC897" w14:textId="77777777" w:rsidR="0072638F" w:rsidRPr="0072638F" w:rsidRDefault="0072638F" w:rsidP="00DA08B1">
            <w:pPr>
              <w:pStyle w:val="noidungbang"/>
              <w:jc w:val="center"/>
            </w:pPr>
            <w:r w:rsidRPr="0072638F">
              <w:t>Thời gian tạo.</w:t>
            </w:r>
          </w:p>
        </w:tc>
      </w:tr>
    </w:tbl>
    <w:p w14:paraId="17A24728" w14:textId="77777777" w:rsidR="0072638F" w:rsidRPr="0072638F" w:rsidRDefault="0072638F" w:rsidP="00DA08B1">
      <w:pPr>
        <w:pStyle w:val="Noidung"/>
      </w:pPr>
      <w:r w:rsidRPr="0072638F">
        <w:t>Bảng: CourseGradeResults (Kết quả điểm chi tiết)</w:t>
      </w:r>
    </w:p>
    <w:tbl>
      <w:tblPr>
        <w:tblStyle w:val="TableGrid"/>
        <w:tblW w:w="0" w:type="auto"/>
        <w:jc w:val="center"/>
        <w:tblLook w:val="04A0" w:firstRow="1" w:lastRow="0" w:firstColumn="1" w:lastColumn="0" w:noHBand="0" w:noVBand="1"/>
      </w:tblPr>
      <w:tblGrid>
        <w:gridCol w:w="679"/>
        <w:gridCol w:w="2065"/>
        <w:gridCol w:w="5188"/>
      </w:tblGrid>
      <w:tr w:rsidR="0072638F" w:rsidRPr="0072638F" w14:paraId="6B3B2FA9" w14:textId="77777777" w:rsidTr="00DA08B1">
        <w:trPr>
          <w:tblHeader/>
          <w:jc w:val="center"/>
        </w:trPr>
        <w:tc>
          <w:tcPr>
            <w:tcW w:w="0" w:type="auto"/>
            <w:vAlign w:val="center"/>
            <w:hideMark/>
          </w:tcPr>
          <w:p w14:paraId="47907836" w14:textId="77777777" w:rsidR="0072638F" w:rsidRPr="0072638F" w:rsidRDefault="0072638F" w:rsidP="00DA08B1">
            <w:pPr>
              <w:pStyle w:val="noidungbang"/>
              <w:jc w:val="center"/>
            </w:pPr>
            <w:r w:rsidRPr="0072638F">
              <w:t>STT</w:t>
            </w:r>
          </w:p>
        </w:tc>
        <w:tc>
          <w:tcPr>
            <w:tcW w:w="0" w:type="auto"/>
            <w:vAlign w:val="center"/>
            <w:hideMark/>
          </w:tcPr>
          <w:p w14:paraId="0C608FAE" w14:textId="77777777" w:rsidR="0072638F" w:rsidRPr="0072638F" w:rsidRDefault="0072638F" w:rsidP="00DA08B1">
            <w:pPr>
              <w:pStyle w:val="noidungbang"/>
              <w:jc w:val="center"/>
            </w:pPr>
            <w:r w:rsidRPr="0072638F">
              <w:t>Tên cột</w:t>
            </w:r>
          </w:p>
        </w:tc>
        <w:tc>
          <w:tcPr>
            <w:tcW w:w="0" w:type="auto"/>
            <w:vAlign w:val="center"/>
            <w:hideMark/>
          </w:tcPr>
          <w:p w14:paraId="6F74B470" w14:textId="77777777" w:rsidR="0072638F" w:rsidRPr="0072638F" w:rsidRDefault="0072638F" w:rsidP="00DA08B1">
            <w:pPr>
              <w:pStyle w:val="noidungbang"/>
              <w:jc w:val="center"/>
            </w:pPr>
            <w:r w:rsidRPr="0072638F">
              <w:t>Mô tả</w:t>
            </w:r>
          </w:p>
        </w:tc>
      </w:tr>
      <w:tr w:rsidR="0072638F" w:rsidRPr="0072638F" w14:paraId="4CB93B62" w14:textId="77777777" w:rsidTr="00DA08B1">
        <w:trPr>
          <w:jc w:val="center"/>
        </w:trPr>
        <w:tc>
          <w:tcPr>
            <w:tcW w:w="0" w:type="auto"/>
            <w:vAlign w:val="center"/>
            <w:hideMark/>
          </w:tcPr>
          <w:p w14:paraId="58A053B7" w14:textId="77777777" w:rsidR="0072638F" w:rsidRPr="0072638F" w:rsidRDefault="0072638F" w:rsidP="00DA08B1">
            <w:pPr>
              <w:pStyle w:val="noidungbang"/>
              <w:jc w:val="center"/>
            </w:pPr>
            <w:r w:rsidRPr="0072638F">
              <w:t>1</w:t>
            </w:r>
          </w:p>
        </w:tc>
        <w:tc>
          <w:tcPr>
            <w:tcW w:w="0" w:type="auto"/>
            <w:vAlign w:val="center"/>
            <w:hideMark/>
          </w:tcPr>
          <w:p w14:paraId="19B86DEC" w14:textId="77777777" w:rsidR="0072638F" w:rsidRPr="0072638F" w:rsidRDefault="0072638F" w:rsidP="00DA08B1">
            <w:pPr>
              <w:pStyle w:val="noidungbang"/>
              <w:jc w:val="center"/>
            </w:pPr>
            <w:r w:rsidRPr="0072638F">
              <w:t>result_id</w:t>
            </w:r>
          </w:p>
        </w:tc>
        <w:tc>
          <w:tcPr>
            <w:tcW w:w="0" w:type="auto"/>
            <w:vAlign w:val="center"/>
            <w:hideMark/>
          </w:tcPr>
          <w:p w14:paraId="535DB36D" w14:textId="77777777" w:rsidR="0072638F" w:rsidRPr="0072638F" w:rsidRDefault="0072638F" w:rsidP="00DA08B1">
            <w:pPr>
              <w:pStyle w:val="noidungbang"/>
              <w:jc w:val="center"/>
            </w:pPr>
            <w:r w:rsidRPr="0072638F">
              <w:t>Khóa chính.</w:t>
            </w:r>
          </w:p>
        </w:tc>
      </w:tr>
      <w:tr w:rsidR="0072638F" w:rsidRPr="0072638F" w14:paraId="03EB365D" w14:textId="77777777" w:rsidTr="00DA08B1">
        <w:trPr>
          <w:jc w:val="center"/>
        </w:trPr>
        <w:tc>
          <w:tcPr>
            <w:tcW w:w="0" w:type="auto"/>
            <w:vAlign w:val="center"/>
            <w:hideMark/>
          </w:tcPr>
          <w:p w14:paraId="7927EFD2" w14:textId="77777777" w:rsidR="0072638F" w:rsidRPr="0072638F" w:rsidRDefault="0072638F" w:rsidP="00DA08B1">
            <w:pPr>
              <w:pStyle w:val="noidungbang"/>
              <w:jc w:val="center"/>
            </w:pPr>
            <w:r w:rsidRPr="0072638F">
              <w:t>2</w:t>
            </w:r>
          </w:p>
        </w:tc>
        <w:tc>
          <w:tcPr>
            <w:tcW w:w="0" w:type="auto"/>
            <w:vAlign w:val="center"/>
            <w:hideMark/>
          </w:tcPr>
          <w:p w14:paraId="0C284799" w14:textId="77777777" w:rsidR="0072638F" w:rsidRPr="0072638F" w:rsidRDefault="0072638F" w:rsidP="00DA08B1">
            <w:pPr>
              <w:pStyle w:val="noidungbang"/>
              <w:jc w:val="center"/>
            </w:pPr>
            <w:r w:rsidRPr="0072638F">
              <w:t>course_id</w:t>
            </w:r>
          </w:p>
        </w:tc>
        <w:tc>
          <w:tcPr>
            <w:tcW w:w="0" w:type="auto"/>
            <w:vAlign w:val="center"/>
            <w:hideMark/>
          </w:tcPr>
          <w:p w14:paraId="004F7940" w14:textId="77777777" w:rsidR="0072638F" w:rsidRPr="0072638F" w:rsidRDefault="0072638F" w:rsidP="00DA08B1">
            <w:pPr>
              <w:pStyle w:val="noidungbang"/>
              <w:jc w:val="center"/>
            </w:pPr>
            <w:r w:rsidRPr="0072638F">
              <w:t>Mã lớp học.</w:t>
            </w:r>
          </w:p>
        </w:tc>
      </w:tr>
      <w:tr w:rsidR="0072638F" w:rsidRPr="0072638F" w14:paraId="21E45B78" w14:textId="77777777" w:rsidTr="00DA08B1">
        <w:trPr>
          <w:jc w:val="center"/>
        </w:trPr>
        <w:tc>
          <w:tcPr>
            <w:tcW w:w="0" w:type="auto"/>
            <w:vAlign w:val="center"/>
            <w:hideMark/>
          </w:tcPr>
          <w:p w14:paraId="71914468" w14:textId="77777777" w:rsidR="0072638F" w:rsidRPr="0072638F" w:rsidRDefault="0072638F" w:rsidP="00DA08B1">
            <w:pPr>
              <w:pStyle w:val="noidungbang"/>
              <w:jc w:val="center"/>
            </w:pPr>
            <w:r w:rsidRPr="0072638F">
              <w:lastRenderedPageBreak/>
              <w:t>3</w:t>
            </w:r>
          </w:p>
        </w:tc>
        <w:tc>
          <w:tcPr>
            <w:tcW w:w="0" w:type="auto"/>
            <w:vAlign w:val="center"/>
            <w:hideMark/>
          </w:tcPr>
          <w:p w14:paraId="6CFA41F3" w14:textId="77777777" w:rsidR="0072638F" w:rsidRPr="0072638F" w:rsidRDefault="0072638F" w:rsidP="00DA08B1">
            <w:pPr>
              <w:pStyle w:val="noidungbang"/>
              <w:jc w:val="center"/>
            </w:pPr>
            <w:r w:rsidRPr="0072638F">
              <w:t>user_id</w:t>
            </w:r>
          </w:p>
        </w:tc>
        <w:tc>
          <w:tcPr>
            <w:tcW w:w="0" w:type="auto"/>
            <w:vAlign w:val="center"/>
            <w:hideMark/>
          </w:tcPr>
          <w:p w14:paraId="57C0FE30" w14:textId="77777777" w:rsidR="0072638F" w:rsidRPr="0072638F" w:rsidRDefault="0072638F" w:rsidP="00DA08B1">
            <w:pPr>
              <w:pStyle w:val="noidungbang"/>
              <w:jc w:val="center"/>
            </w:pPr>
            <w:r w:rsidRPr="0072638F">
              <w:t>Mã sinh viên.</w:t>
            </w:r>
          </w:p>
        </w:tc>
      </w:tr>
      <w:tr w:rsidR="0072638F" w:rsidRPr="0072638F" w14:paraId="2240A4D9" w14:textId="77777777" w:rsidTr="00DA08B1">
        <w:trPr>
          <w:jc w:val="center"/>
        </w:trPr>
        <w:tc>
          <w:tcPr>
            <w:tcW w:w="0" w:type="auto"/>
            <w:vAlign w:val="center"/>
            <w:hideMark/>
          </w:tcPr>
          <w:p w14:paraId="5095D0E0" w14:textId="77777777" w:rsidR="0072638F" w:rsidRPr="0072638F" w:rsidRDefault="0072638F" w:rsidP="00DA08B1">
            <w:pPr>
              <w:pStyle w:val="noidungbang"/>
              <w:jc w:val="center"/>
            </w:pPr>
            <w:r w:rsidRPr="0072638F">
              <w:t>4</w:t>
            </w:r>
          </w:p>
        </w:tc>
        <w:tc>
          <w:tcPr>
            <w:tcW w:w="0" w:type="auto"/>
            <w:vAlign w:val="center"/>
            <w:hideMark/>
          </w:tcPr>
          <w:p w14:paraId="1E7B09C1" w14:textId="77777777" w:rsidR="0072638F" w:rsidRPr="0072638F" w:rsidRDefault="0072638F" w:rsidP="00DA08B1">
            <w:pPr>
              <w:pStyle w:val="noidungbang"/>
              <w:jc w:val="center"/>
            </w:pPr>
            <w:r w:rsidRPr="0072638F">
              <w:t>column_scores</w:t>
            </w:r>
          </w:p>
        </w:tc>
        <w:tc>
          <w:tcPr>
            <w:tcW w:w="0" w:type="auto"/>
            <w:vAlign w:val="center"/>
            <w:hideMark/>
          </w:tcPr>
          <w:p w14:paraId="7131E58F" w14:textId="77777777" w:rsidR="0072638F" w:rsidRPr="0072638F" w:rsidRDefault="0072638F" w:rsidP="00DA08B1">
            <w:pPr>
              <w:pStyle w:val="noidungbang"/>
              <w:jc w:val="center"/>
            </w:pPr>
            <w:r w:rsidRPr="0072638F">
              <w:t>Lưu chi tiết điểm các cột (dạng văn bản/JSON).</w:t>
            </w:r>
          </w:p>
        </w:tc>
      </w:tr>
      <w:tr w:rsidR="0072638F" w:rsidRPr="0072638F" w14:paraId="328B2EC9" w14:textId="77777777" w:rsidTr="00DA08B1">
        <w:trPr>
          <w:jc w:val="center"/>
        </w:trPr>
        <w:tc>
          <w:tcPr>
            <w:tcW w:w="0" w:type="auto"/>
            <w:vAlign w:val="center"/>
            <w:hideMark/>
          </w:tcPr>
          <w:p w14:paraId="2500E317" w14:textId="77777777" w:rsidR="0072638F" w:rsidRPr="0072638F" w:rsidRDefault="0072638F" w:rsidP="00DA08B1">
            <w:pPr>
              <w:pStyle w:val="noidungbang"/>
              <w:jc w:val="center"/>
            </w:pPr>
            <w:r w:rsidRPr="0072638F">
              <w:t>5</w:t>
            </w:r>
          </w:p>
        </w:tc>
        <w:tc>
          <w:tcPr>
            <w:tcW w:w="0" w:type="auto"/>
            <w:vAlign w:val="center"/>
            <w:hideMark/>
          </w:tcPr>
          <w:p w14:paraId="2E149D0F" w14:textId="77777777" w:rsidR="0072638F" w:rsidRPr="0072638F" w:rsidRDefault="0072638F" w:rsidP="00DA08B1">
            <w:pPr>
              <w:pStyle w:val="noidungbang"/>
              <w:jc w:val="center"/>
            </w:pPr>
            <w:r w:rsidRPr="0072638F">
              <w:t>process_average</w:t>
            </w:r>
          </w:p>
        </w:tc>
        <w:tc>
          <w:tcPr>
            <w:tcW w:w="0" w:type="auto"/>
            <w:vAlign w:val="center"/>
            <w:hideMark/>
          </w:tcPr>
          <w:p w14:paraId="67DA08A9" w14:textId="77777777" w:rsidR="0072638F" w:rsidRPr="0072638F" w:rsidRDefault="0072638F" w:rsidP="00DA08B1">
            <w:pPr>
              <w:pStyle w:val="noidungbang"/>
              <w:jc w:val="center"/>
            </w:pPr>
            <w:r w:rsidRPr="0072638F">
              <w:t>Điểm quá trình trung bình.</w:t>
            </w:r>
          </w:p>
        </w:tc>
      </w:tr>
      <w:tr w:rsidR="0072638F" w:rsidRPr="0072638F" w14:paraId="132AA983" w14:textId="77777777" w:rsidTr="00DA08B1">
        <w:trPr>
          <w:jc w:val="center"/>
        </w:trPr>
        <w:tc>
          <w:tcPr>
            <w:tcW w:w="0" w:type="auto"/>
            <w:vAlign w:val="center"/>
            <w:hideMark/>
          </w:tcPr>
          <w:p w14:paraId="208EA45F" w14:textId="77777777" w:rsidR="0072638F" w:rsidRPr="0072638F" w:rsidRDefault="0072638F" w:rsidP="00DA08B1">
            <w:pPr>
              <w:pStyle w:val="noidungbang"/>
              <w:jc w:val="center"/>
            </w:pPr>
            <w:r w:rsidRPr="0072638F">
              <w:t>6</w:t>
            </w:r>
          </w:p>
        </w:tc>
        <w:tc>
          <w:tcPr>
            <w:tcW w:w="0" w:type="auto"/>
            <w:vAlign w:val="center"/>
            <w:hideMark/>
          </w:tcPr>
          <w:p w14:paraId="1B4491B4" w14:textId="77777777" w:rsidR="0072638F" w:rsidRPr="0072638F" w:rsidRDefault="0072638F" w:rsidP="00DA08B1">
            <w:pPr>
              <w:pStyle w:val="noidungbang"/>
              <w:jc w:val="center"/>
            </w:pPr>
            <w:r w:rsidRPr="0072638F">
              <w:t>final_exam_score</w:t>
            </w:r>
          </w:p>
        </w:tc>
        <w:tc>
          <w:tcPr>
            <w:tcW w:w="0" w:type="auto"/>
            <w:vAlign w:val="center"/>
            <w:hideMark/>
          </w:tcPr>
          <w:p w14:paraId="30965AEB" w14:textId="77777777" w:rsidR="0072638F" w:rsidRPr="0072638F" w:rsidRDefault="0072638F" w:rsidP="00DA08B1">
            <w:pPr>
              <w:pStyle w:val="noidungbang"/>
              <w:jc w:val="center"/>
            </w:pPr>
            <w:r w:rsidRPr="0072638F">
              <w:t>Điểm thi cuối kỳ.</w:t>
            </w:r>
          </w:p>
        </w:tc>
      </w:tr>
      <w:tr w:rsidR="0072638F" w:rsidRPr="0072638F" w14:paraId="2B07D838" w14:textId="77777777" w:rsidTr="00DA08B1">
        <w:trPr>
          <w:jc w:val="center"/>
        </w:trPr>
        <w:tc>
          <w:tcPr>
            <w:tcW w:w="0" w:type="auto"/>
            <w:vAlign w:val="center"/>
            <w:hideMark/>
          </w:tcPr>
          <w:p w14:paraId="66B5CCA5" w14:textId="77777777" w:rsidR="0072638F" w:rsidRPr="0072638F" w:rsidRDefault="0072638F" w:rsidP="00DA08B1">
            <w:pPr>
              <w:pStyle w:val="noidungbang"/>
              <w:jc w:val="center"/>
            </w:pPr>
            <w:r w:rsidRPr="0072638F">
              <w:t>7</w:t>
            </w:r>
          </w:p>
        </w:tc>
        <w:tc>
          <w:tcPr>
            <w:tcW w:w="0" w:type="auto"/>
            <w:vAlign w:val="center"/>
            <w:hideMark/>
          </w:tcPr>
          <w:p w14:paraId="6778CFC6" w14:textId="77777777" w:rsidR="0072638F" w:rsidRPr="0072638F" w:rsidRDefault="0072638F" w:rsidP="00DA08B1">
            <w:pPr>
              <w:pStyle w:val="noidungbang"/>
              <w:jc w:val="center"/>
            </w:pPr>
            <w:r w:rsidRPr="0072638F">
              <w:t>total_score</w:t>
            </w:r>
          </w:p>
        </w:tc>
        <w:tc>
          <w:tcPr>
            <w:tcW w:w="0" w:type="auto"/>
            <w:vAlign w:val="center"/>
            <w:hideMark/>
          </w:tcPr>
          <w:p w14:paraId="20C7C61C" w14:textId="77777777" w:rsidR="0072638F" w:rsidRPr="0072638F" w:rsidRDefault="0072638F" w:rsidP="00DA08B1">
            <w:pPr>
              <w:pStyle w:val="noidungbang"/>
              <w:jc w:val="center"/>
            </w:pPr>
            <w:r w:rsidRPr="0072638F">
              <w:t>Tổng điểm kết thúc môn (số).</w:t>
            </w:r>
          </w:p>
        </w:tc>
      </w:tr>
      <w:tr w:rsidR="0072638F" w:rsidRPr="0072638F" w14:paraId="53F334BB" w14:textId="77777777" w:rsidTr="00DA08B1">
        <w:trPr>
          <w:jc w:val="center"/>
        </w:trPr>
        <w:tc>
          <w:tcPr>
            <w:tcW w:w="0" w:type="auto"/>
            <w:vAlign w:val="center"/>
            <w:hideMark/>
          </w:tcPr>
          <w:p w14:paraId="66FEB116" w14:textId="77777777" w:rsidR="0072638F" w:rsidRPr="0072638F" w:rsidRDefault="0072638F" w:rsidP="00DA08B1">
            <w:pPr>
              <w:pStyle w:val="noidungbang"/>
              <w:jc w:val="center"/>
            </w:pPr>
            <w:r w:rsidRPr="0072638F">
              <w:t>8</w:t>
            </w:r>
          </w:p>
        </w:tc>
        <w:tc>
          <w:tcPr>
            <w:tcW w:w="0" w:type="auto"/>
            <w:vAlign w:val="center"/>
            <w:hideMark/>
          </w:tcPr>
          <w:p w14:paraId="53DC838A" w14:textId="77777777" w:rsidR="0072638F" w:rsidRPr="0072638F" w:rsidRDefault="0072638F" w:rsidP="00DA08B1">
            <w:pPr>
              <w:pStyle w:val="noidungbang"/>
              <w:jc w:val="center"/>
            </w:pPr>
            <w:r w:rsidRPr="0072638F">
              <w:t>grade</w:t>
            </w:r>
          </w:p>
        </w:tc>
        <w:tc>
          <w:tcPr>
            <w:tcW w:w="0" w:type="auto"/>
            <w:vAlign w:val="center"/>
            <w:hideMark/>
          </w:tcPr>
          <w:p w14:paraId="4DAF2A36" w14:textId="77777777" w:rsidR="0072638F" w:rsidRPr="0072638F" w:rsidRDefault="0072638F" w:rsidP="00DA08B1">
            <w:pPr>
              <w:pStyle w:val="noidungbang"/>
              <w:jc w:val="center"/>
            </w:pPr>
            <w:r w:rsidRPr="0072638F">
              <w:t>Điểm chữ (A, B, C...).</w:t>
            </w:r>
          </w:p>
        </w:tc>
      </w:tr>
      <w:tr w:rsidR="0072638F" w:rsidRPr="0072638F" w14:paraId="1563B17E" w14:textId="77777777" w:rsidTr="00DA08B1">
        <w:trPr>
          <w:jc w:val="center"/>
        </w:trPr>
        <w:tc>
          <w:tcPr>
            <w:tcW w:w="0" w:type="auto"/>
            <w:vAlign w:val="center"/>
            <w:hideMark/>
          </w:tcPr>
          <w:p w14:paraId="343ABEFA" w14:textId="77777777" w:rsidR="0072638F" w:rsidRPr="0072638F" w:rsidRDefault="0072638F" w:rsidP="00DA08B1">
            <w:pPr>
              <w:pStyle w:val="noidungbang"/>
              <w:jc w:val="center"/>
            </w:pPr>
            <w:r w:rsidRPr="0072638F">
              <w:t>9</w:t>
            </w:r>
          </w:p>
        </w:tc>
        <w:tc>
          <w:tcPr>
            <w:tcW w:w="0" w:type="auto"/>
            <w:vAlign w:val="center"/>
            <w:hideMark/>
          </w:tcPr>
          <w:p w14:paraId="4CBD5CE1" w14:textId="77777777" w:rsidR="0072638F" w:rsidRPr="0072638F" w:rsidRDefault="0072638F" w:rsidP="00DA08B1">
            <w:pPr>
              <w:pStyle w:val="noidungbang"/>
              <w:jc w:val="center"/>
            </w:pPr>
            <w:r w:rsidRPr="0072638F">
              <w:t>last_updated</w:t>
            </w:r>
          </w:p>
        </w:tc>
        <w:tc>
          <w:tcPr>
            <w:tcW w:w="0" w:type="auto"/>
            <w:vAlign w:val="center"/>
            <w:hideMark/>
          </w:tcPr>
          <w:p w14:paraId="17A0F856" w14:textId="77777777" w:rsidR="0072638F" w:rsidRPr="0072638F" w:rsidRDefault="0072638F" w:rsidP="00DA08B1">
            <w:pPr>
              <w:pStyle w:val="noidungbang"/>
              <w:jc w:val="center"/>
            </w:pPr>
            <w:r w:rsidRPr="0072638F">
              <w:t>Thời gian cập nhật điểm gần nhất.</w:t>
            </w:r>
          </w:p>
        </w:tc>
      </w:tr>
    </w:tbl>
    <w:p w14:paraId="2C9CF5BB" w14:textId="77777777" w:rsidR="0072638F" w:rsidRPr="0072638F" w:rsidRDefault="0072638F" w:rsidP="00DA08B1">
      <w:pPr>
        <w:pStyle w:val="Noidung"/>
      </w:pPr>
      <w:r w:rsidRPr="0072638F">
        <w:t>Bảng: CourseResults (Kết quả tổng kết khóa học)</w:t>
      </w:r>
    </w:p>
    <w:tbl>
      <w:tblPr>
        <w:tblStyle w:val="TableGrid"/>
        <w:tblW w:w="0" w:type="auto"/>
        <w:jc w:val="center"/>
        <w:tblLook w:val="04A0" w:firstRow="1" w:lastRow="0" w:firstColumn="1" w:lastColumn="0" w:noHBand="0" w:noVBand="1"/>
      </w:tblPr>
      <w:tblGrid>
        <w:gridCol w:w="679"/>
        <w:gridCol w:w="2108"/>
        <w:gridCol w:w="4917"/>
      </w:tblGrid>
      <w:tr w:rsidR="0072638F" w:rsidRPr="0072638F" w14:paraId="4ECB80E3" w14:textId="77777777" w:rsidTr="00DA08B1">
        <w:trPr>
          <w:jc w:val="center"/>
        </w:trPr>
        <w:tc>
          <w:tcPr>
            <w:tcW w:w="0" w:type="auto"/>
            <w:vAlign w:val="center"/>
            <w:hideMark/>
          </w:tcPr>
          <w:p w14:paraId="1C8BE14D" w14:textId="77777777" w:rsidR="0072638F" w:rsidRPr="0072638F" w:rsidRDefault="0072638F" w:rsidP="00DA08B1">
            <w:pPr>
              <w:pStyle w:val="noidungbang"/>
              <w:jc w:val="center"/>
            </w:pPr>
            <w:r w:rsidRPr="0072638F">
              <w:t>STT</w:t>
            </w:r>
          </w:p>
        </w:tc>
        <w:tc>
          <w:tcPr>
            <w:tcW w:w="0" w:type="auto"/>
            <w:vAlign w:val="center"/>
            <w:hideMark/>
          </w:tcPr>
          <w:p w14:paraId="3D4EFCB2" w14:textId="77777777" w:rsidR="0072638F" w:rsidRPr="0072638F" w:rsidRDefault="0072638F" w:rsidP="00DA08B1">
            <w:pPr>
              <w:pStyle w:val="noidungbang"/>
              <w:jc w:val="center"/>
            </w:pPr>
            <w:r w:rsidRPr="0072638F">
              <w:t>Tên cột</w:t>
            </w:r>
          </w:p>
        </w:tc>
        <w:tc>
          <w:tcPr>
            <w:tcW w:w="0" w:type="auto"/>
            <w:vAlign w:val="center"/>
            <w:hideMark/>
          </w:tcPr>
          <w:p w14:paraId="1A411B92" w14:textId="77777777" w:rsidR="0072638F" w:rsidRPr="0072638F" w:rsidRDefault="0072638F" w:rsidP="00DA08B1">
            <w:pPr>
              <w:pStyle w:val="noidungbang"/>
              <w:jc w:val="center"/>
            </w:pPr>
            <w:r w:rsidRPr="0072638F">
              <w:t>Mô tả</w:t>
            </w:r>
          </w:p>
        </w:tc>
      </w:tr>
      <w:tr w:rsidR="0072638F" w:rsidRPr="0072638F" w14:paraId="023751FC" w14:textId="77777777" w:rsidTr="00DA08B1">
        <w:trPr>
          <w:jc w:val="center"/>
        </w:trPr>
        <w:tc>
          <w:tcPr>
            <w:tcW w:w="0" w:type="auto"/>
            <w:vAlign w:val="center"/>
            <w:hideMark/>
          </w:tcPr>
          <w:p w14:paraId="701C5DED" w14:textId="77777777" w:rsidR="0072638F" w:rsidRPr="0072638F" w:rsidRDefault="0072638F" w:rsidP="00DA08B1">
            <w:pPr>
              <w:pStyle w:val="noidungbang"/>
              <w:jc w:val="center"/>
            </w:pPr>
            <w:r w:rsidRPr="0072638F">
              <w:t>1</w:t>
            </w:r>
          </w:p>
        </w:tc>
        <w:tc>
          <w:tcPr>
            <w:tcW w:w="0" w:type="auto"/>
            <w:vAlign w:val="center"/>
            <w:hideMark/>
          </w:tcPr>
          <w:p w14:paraId="0B4C48A8" w14:textId="77777777" w:rsidR="0072638F" w:rsidRPr="0072638F" w:rsidRDefault="0072638F" w:rsidP="00DA08B1">
            <w:pPr>
              <w:pStyle w:val="noidungbang"/>
              <w:jc w:val="center"/>
            </w:pPr>
            <w:r w:rsidRPr="0072638F">
              <w:t>course_result_id</w:t>
            </w:r>
          </w:p>
        </w:tc>
        <w:tc>
          <w:tcPr>
            <w:tcW w:w="0" w:type="auto"/>
            <w:vAlign w:val="center"/>
            <w:hideMark/>
          </w:tcPr>
          <w:p w14:paraId="088C1CBE" w14:textId="77777777" w:rsidR="0072638F" w:rsidRPr="0072638F" w:rsidRDefault="0072638F" w:rsidP="00DA08B1">
            <w:pPr>
              <w:pStyle w:val="noidungbang"/>
              <w:jc w:val="center"/>
            </w:pPr>
            <w:r w:rsidRPr="0072638F">
              <w:t>Khóa chính.</w:t>
            </w:r>
          </w:p>
        </w:tc>
      </w:tr>
      <w:tr w:rsidR="0072638F" w:rsidRPr="0072638F" w14:paraId="46E85664" w14:textId="77777777" w:rsidTr="00DA08B1">
        <w:trPr>
          <w:jc w:val="center"/>
        </w:trPr>
        <w:tc>
          <w:tcPr>
            <w:tcW w:w="0" w:type="auto"/>
            <w:vAlign w:val="center"/>
            <w:hideMark/>
          </w:tcPr>
          <w:p w14:paraId="1F50E36D" w14:textId="77777777" w:rsidR="0072638F" w:rsidRPr="0072638F" w:rsidRDefault="0072638F" w:rsidP="00DA08B1">
            <w:pPr>
              <w:pStyle w:val="noidungbang"/>
              <w:jc w:val="center"/>
            </w:pPr>
            <w:r w:rsidRPr="0072638F">
              <w:t>2</w:t>
            </w:r>
          </w:p>
        </w:tc>
        <w:tc>
          <w:tcPr>
            <w:tcW w:w="0" w:type="auto"/>
            <w:vAlign w:val="center"/>
            <w:hideMark/>
          </w:tcPr>
          <w:p w14:paraId="7D318CE3" w14:textId="77777777" w:rsidR="0072638F" w:rsidRPr="0072638F" w:rsidRDefault="0072638F" w:rsidP="00DA08B1">
            <w:pPr>
              <w:pStyle w:val="noidungbang"/>
              <w:jc w:val="center"/>
            </w:pPr>
            <w:r w:rsidRPr="0072638F">
              <w:t>user_id</w:t>
            </w:r>
          </w:p>
        </w:tc>
        <w:tc>
          <w:tcPr>
            <w:tcW w:w="0" w:type="auto"/>
            <w:vAlign w:val="center"/>
            <w:hideMark/>
          </w:tcPr>
          <w:p w14:paraId="70F6CB76" w14:textId="77777777" w:rsidR="0072638F" w:rsidRPr="0072638F" w:rsidRDefault="0072638F" w:rsidP="00DA08B1">
            <w:pPr>
              <w:pStyle w:val="noidungbang"/>
              <w:jc w:val="center"/>
            </w:pPr>
            <w:r w:rsidRPr="0072638F">
              <w:t>Mã sinh viên.</w:t>
            </w:r>
          </w:p>
        </w:tc>
      </w:tr>
      <w:tr w:rsidR="0072638F" w:rsidRPr="0072638F" w14:paraId="5861E111" w14:textId="77777777" w:rsidTr="00DA08B1">
        <w:trPr>
          <w:jc w:val="center"/>
        </w:trPr>
        <w:tc>
          <w:tcPr>
            <w:tcW w:w="0" w:type="auto"/>
            <w:vAlign w:val="center"/>
            <w:hideMark/>
          </w:tcPr>
          <w:p w14:paraId="5A472327" w14:textId="77777777" w:rsidR="0072638F" w:rsidRPr="0072638F" w:rsidRDefault="0072638F" w:rsidP="00DA08B1">
            <w:pPr>
              <w:pStyle w:val="noidungbang"/>
              <w:jc w:val="center"/>
            </w:pPr>
            <w:r w:rsidRPr="0072638F">
              <w:t>3</w:t>
            </w:r>
          </w:p>
        </w:tc>
        <w:tc>
          <w:tcPr>
            <w:tcW w:w="0" w:type="auto"/>
            <w:vAlign w:val="center"/>
            <w:hideMark/>
          </w:tcPr>
          <w:p w14:paraId="761C6D6D" w14:textId="77777777" w:rsidR="0072638F" w:rsidRPr="0072638F" w:rsidRDefault="0072638F" w:rsidP="00DA08B1">
            <w:pPr>
              <w:pStyle w:val="noidungbang"/>
              <w:jc w:val="center"/>
            </w:pPr>
            <w:r w:rsidRPr="0072638F">
              <w:t>course_id</w:t>
            </w:r>
          </w:p>
        </w:tc>
        <w:tc>
          <w:tcPr>
            <w:tcW w:w="0" w:type="auto"/>
            <w:vAlign w:val="center"/>
            <w:hideMark/>
          </w:tcPr>
          <w:p w14:paraId="3B9EDBC5" w14:textId="77777777" w:rsidR="0072638F" w:rsidRPr="0072638F" w:rsidRDefault="0072638F" w:rsidP="00DA08B1">
            <w:pPr>
              <w:pStyle w:val="noidungbang"/>
              <w:jc w:val="center"/>
            </w:pPr>
            <w:r w:rsidRPr="0072638F">
              <w:t>Mã lớp học.</w:t>
            </w:r>
          </w:p>
        </w:tc>
      </w:tr>
      <w:tr w:rsidR="0072638F" w:rsidRPr="0072638F" w14:paraId="545E09EC" w14:textId="77777777" w:rsidTr="00DA08B1">
        <w:trPr>
          <w:jc w:val="center"/>
        </w:trPr>
        <w:tc>
          <w:tcPr>
            <w:tcW w:w="0" w:type="auto"/>
            <w:vAlign w:val="center"/>
            <w:hideMark/>
          </w:tcPr>
          <w:p w14:paraId="3E043479" w14:textId="77777777" w:rsidR="0072638F" w:rsidRPr="0072638F" w:rsidRDefault="0072638F" w:rsidP="00DA08B1">
            <w:pPr>
              <w:pStyle w:val="noidungbang"/>
              <w:jc w:val="center"/>
            </w:pPr>
            <w:r w:rsidRPr="0072638F">
              <w:t>4</w:t>
            </w:r>
          </w:p>
        </w:tc>
        <w:tc>
          <w:tcPr>
            <w:tcW w:w="0" w:type="auto"/>
            <w:vAlign w:val="center"/>
            <w:hideMark/>
          </w:tcPr>
          <w:p w14:paraId="425DE3FE" w14:textId="77777777" w:rsidR="0072638F" w:rsidRPr="0072638F" w:rsidRDefault="0072638F" w:rsidP="00DA08B1">
            <w:pPr>
              <w:pStyle w:val="noidungbang"/>
              <w:jc w:val="center"/>
            </w:pPr>
            <w:r w:rsidRPr="0072638F">
              <w:t>final_grade</w:t>
            </w:r>
          </w:p>
        </w:tc>
        <w:tc>
          <w:tcPr>
            <w:tcW w:w="0" w:type="auto"/>
            <w:vAlign w:val="center"/>
            <w:hideMark/>
          </w:tcPr>
          <w:p w14:paraId="27005F8A" w14:textId="77777777" w:rsidR="0072638F" w:rsidRPr="0072638F" w:rsidRDefault="0072638F" w:rsidP="00DA08B1">
            <w:pPr>
              <w:pStyle w:val="noidungbang"/>
              <w:jc w:val="center"/>
            </w:pPr>
            <w:r w:rsidRPr="0072638F">
              <w:t>Điểm tổng kết (Chữ).</w:t>
            </w:r>
          </w:p>
        </w:tc>
      </w:tr>
      <w:tr w:rsidR="0072638F" w:rsidRPr="0072638F" w14:paraId="2E59ABD2" w14:textId="77777777" w:rsidTr="00DA08B1">
        <w:trPr>
          <w:jc w:val="center"/>
        </w:trPr>
        <w:tc>
          <w:tcPr>
            <w:tcW w:w="0" w:type="auto"/>
            <w:vAlign w:val="center"/>
            <w:hideMark/>
          </w:tcPr>
          <w:p w14:paraId="36AF85F1" w14:textId="77777777" w:rsidR="0072638F" w:rsidRPr="0072638F" w:rsidRDefault="0072638F" w:rsidP="00DA08B1">
            <w:pPr>
              <w:pStyle w:val="noidungbang"/>
              <w:jc w:val="center"/>
            </w:pPr>
            <w:r w:rsidRPr="0072638F">
              <w:t>5</w:t>
            </w:r>
          </w:p>
        </w:tc>
        <w:tc>
          <w:tcPr>
            <w:tcW w:w="0" w:type="auto"/>
            <w:vAlign w:val="center"/>
            <w:hideMark/>
          </w:tcPr>
          <w:p w14:paraId="06B234EA" w14:textId="77777777" w:rsidR="0072638F" w:rsidRPr="0072638F" w:rsidRDefault="0072638F" w:rsidP="00DA08B1">
            <w:pPr>
              <w:pStyle w:val="noidungbang"/>
              <w:jc w:val="center"/>
            </w:pPr>
            <w:r w:rsidRPr="0072638F">
              <w:t>total_score</w:t>
            </w:r>
          </w:p>
        </w:tc>
        <w:tc>
          <w:tcPr>
            <w:tcW w:w="0" w:type="auto"/>
            <w:vAlign w:val="center"/>
            <w:hideMark/>
          </w:tcPr>
          <w:p w14:paraId="7DA4979F" w14:textId="77777777" w:rsidR="0072638F" w:rsidRPr="0072638F" w:rsidRDefault="0072638F" w:rsidP="00DA08B1">
            <w:pPr>
              <w:pStyle w:val="noidungbang"/>
              <w:jc w:val="center"/>
            </w:pPr>
            <w:r w:rsidRPr="0072638F">
              <w:t>Điểm tổng kết (Số).</w:t>
            </w:r>
          </w:p>
        </w:tc>
      </w:tr>
      <w:tr w:rsidR="0072638F" w:rsidRPr="0072638F" w14:paraId="7C3A820D" w14:textId="77777777" w:rsidTr="00DA08B1">
        <w:trPr>
          <w:jc w:val="center"/>
        </w:trPr>
        <w:tc>
          <w:tcPr>
            <w:tcW w:w="0" w:type="auto"/>
            <w:vAlign w:val="center"/>
            <w:hideMark/>
          </w:tcPr>
          <w:p w14:paraId="412150E9" w14:textId="77777777" w:rsidR="0072638F" w:rsidRPr="0072638F" w:rsidRDefault="0072638F" w:rsidP="00DA08B1">
            <w:pPr>
              <w:pStyle w:val="noidungbang"/>
              <w:jc w:val="center"/>
            </w:pPr>
            <w:r w:rsidRPr="0072638F">
              <w:t>6</w:t>
            </w:r>
          </w:p>
        </w:tc>
        <w:tc>
          <w:tcPr>
            <w:tcW w:w="0" w:type="auto"/>
            <w:vAlign w:val="center"/>
            <w:hideMark/>
          </w:tcPr>
          <w:p w14:paraId="3629C845" w14:textId="77777777" w:rsidR="0072638F" w:rsidRPr="0072638F" w:rsidRDefault="0072638F" w:rsidP="00DA08B1">
            <w:pPr>
              <w:pStyle w:val="noidungbang"/>
              <w:jc w:val="center"/>
            </w:pPr>
            <w:r w:rsidRPr="0072638F">
              <w:t>completion_status</w:t>
            </w:r>
          </w:p>
        </w:tc>
        <w:tc>
          <w:tcPr>
            <w:tcW w:w="0" w:type="auto"/>
            <w:vAlign w:val="center"/>
            <w:hideMark/>
          </w:tcPr>
          <w:p w14:paraId="7BF4DFCC" w14:textId="77777777" w:rsidR="0072638F" w:rsidRPr="0072638F" w:rsidRDefault="0072638F" w:rsidP="00DA08B1">
            <w:pPr>
              <w:pStyle w:val="noidungbang"/>
              <w:jc w:val="center"/>
            </w:pPr>
            <w:r w:rsidRPr="0072638F">
              <w:t>Trạng thái hoàn thành (VD: Đạt, Không đạt).</w:t>
            </w:r>
          </w:p>
        </w:tc>
      </w:tr>
      <w:tr w:rsidR="0072638F" w:rsidRPr="0072638F" w14:paraId="3DA51959" w14:textId="77777777" w:rsidTr="00DA08B1">
        <w:trPr>
          <w:jc w:val="center"/>
        </w:trPr>
        <w:tc>
          <w:tcPr>
            <w:tcW w:w="0" w:type="auto"/>
            <w:vAlign w:val="center"/>
            <w:hideMark/>
          </w:tcPr>
          <w:p w14:paraId="6B9C311E" w14:textId="77777777" w:rsidR="0072638F" w:rsidRPr="0072638F" w:rsidRDefault="0072638F" w:rsidP="00DA08B1">
            <w:pPr>
              <w:pStyle w:val="noidungbang"/>
              <w:jc w:val="center"/>
            </w:pPr>
            <w:r w:rsidRPr="0072638F">
              <w:t>7</w:t>
            </w:r>
          </w:p>
        </w:tc>
        <w:tc>
          <w:tcPr>
            <w:tcW w:w="0" w:type="auto"/>
            <w:vAlign w:val="center"/>
            <w:hideMark/>
          </w:tcPr>
          <w:p w14:paraId="62154A9A" w14:textId="77777777" w:rsidR="0072638F" w:rsidRPr="0072638F" w:rsidRDefault="0072638F" w:rsidP="00DA08B1">
            <w:pPr>
              <w:pStyle w:val="noidungbang"/>
              <w:jc w:val="center"/>
            </w:pPr>
            <w:r w:rsidRPr="0072638F">
              <w:t>completed_at</w:t>
            </w:r>
          </w:p>
        </w:tc>
        <w:tc>
          <w:tcPr>
            <w:tcW w:w="0" w:type="auto"/>
            <w:vAlign w:val="center"/>
            <w:hideMark/>
          </w:tcPr>
          <w:p w14:paraId="65DBD5C7" w14:textId="77777777" w:rsidR="0072638F" w:rsidRPr="0072638F" w:rsidRDefault="0072638F" w:rsidP="00DA08B1">
            <w:pPr>
              <w:pStyle w:val="noidungbang"/>
              <w:jc w:val="center"/>
            </w:pPr>
            <w:r w:rsidRPr="0072638F">
              <w:t>Thời gian hoàn thành.</w:t>
            </w:r>
          </w:p>
        </w:tc>
      </w:tr>
      <w:tr w:rsidR="0072638F" w:rsidRPr="0072638F" w14:paraId="7A05ED9A" w14:textId="77777777" w:rsidTr="00DA08B1">
        <w:trPr>
          <w:jc w:val="center"/>
        </w:trPr>
        <w:tc>
          <w:tcPr>
            <w:tcW w:w="0" w:type="auto"/>
            <w:vAlign w:val="center"/>
            <w:hideMark/>
          </w:tcPr>
          <w:p w14:paraId="01CA2DF3" w14:textId="77777777" w:rsidR="0072638F" w:rsidRPr="0072638F" w:rsidRDefault="0072638F" w:rsidP="00DA08B1">
            <w:pPr>
              <w:pStyle w:val="noidungbang"/>
              <w:jc w:val="center"/>
            </w:pPr>
            <w:r w:rsidRPr="0072638F">
              <w:t>8</w:t>
            </w:r>
          </w:p>
        </w:tc>
        <w:tc>
          <w:tcPr>
            <w:tcW w:w="0" w:type="auto"/>
            <w:vAlign w:val="center"/>
            <w:hideMark/>
          </w:tcPr>
          <w:p w14:paraId="445162BF" w14:textId="77777777" w:rsidR="0072638F" w:rsidRPr="0072638F" w:rsidRDefault="0072638F" w:rsidP="00DA08B1">
            <w:pPr>
              <w:pStyle w:val="noidungbang"/>
              <w:jc w:val="center"/>
            </w:pPr>
            <w:r w:rsidRPr="0072638F">
              <w:t>created_at</w:t>
            </w:r>
          </w:p>
        </w:tc>
        <w:tc>
          <w:tcPr>
            <w:tcW w:w="0" w:type="auto"/>
            <w:vAlign w:val="center"/>
            <w:hideMark/>
          </w:tcPr>
          <w:p w14:paraId="01461E52" w14:textId="77777777" w:rsidR="0072638F" w:rsidRPr="0072638F" w:rsidRDefault="0072638F" w:rsidP="00DA08B1">
            <w:pPr>
              <w:pStyle w:val="noidungbang"/>
              <w:jc w:val="center"/>
            </w:pPr>
            <w:r w:rsidRPr="0072638F">
              <w:t>Thời gian tạo bản ghi.</w:t>
            </w:r>
          </w:p>
        </w:tc>
      </w:tr>
    </w:tbl>
    <w:p w14:paraId="50792787" w14:textId="77777777" w:rsidR="0072638F" w:rsidRPr="0072638F" w:rsidRDefault="0072638F" w:rsidP="00DA08B1">
      <w:pPr>
        <w:pStyle w:val="Noidung"/>
      </w:pPr>
      <w:r w:rsidRPr="0072638F">
        <w:t>Bảng: CourseGradeResultHistories (Lịch sử sửa điểm)</w:t>
      </w:r>
    </w:p>
    <w:tbl>
      <w:tblPr>
        <w:tblStyle w:val="TableGrid"/>
        <w:tblW w:w="0" w:type="auto"/>
        <w:jc w:val="center"/>
        <w:tblLook w:val="04A0" w:firstRow="1" w:lastRow="0" w:firstColumn="1" w:lastColumn="0" w:noHBand="0" w:noVBand="1"/>
      </w:tblPr>
      <w:tblGrid>
        <w:gridCol w:w="679"/>
        <w:gridCol w:w="1761"/>
        <w:gridCol w:w="3466"/>
      </w:tblGrid>
      <w:tr w:rsidR="0072638F" w:rsidRPr="0072638F" w14:paraId="66F59B45" w14:textId="77777777" w:rsidTr="00DA08B1">
        <w:trPr>
          <w:jc w:val="center"/>
        </w:trPr>
        <w:tc>
          <w:tcPr>
            <w:tcW w:w="0" w:type="auto"/>
            <w:vAlign w:val="center"/>
            <w:hideMark/>
          </w:tcPr>
          <w:p w14:paraId="52EE51B7" w14:textId="77777777" w:rsidR="0072638F" w:rsidRPr="0072638F" w:rsidRDefault="0072638F" w:rsidP="00DA08B1">
            <w:pPr>
              <w:pStyle w:val="noidungbang"/>
              <w:jc w:val="center"/>
            </w:pPr>
            <w:r w:rsidRPr="0072638F">
              <w:t>STT</w:t>
            </w:r>
          </w:p>
        </w:tc>
        <w:tc>
          <w:tcPr>
            <w:tcW w:w="0" w:type="auto"/>
            <w:vAlign w:val="center"/>
            <w:hideMark/>
          </w:tcPr>
          <w:p w14:paraId="1BC1B3FF" w14:textId="77777777" w:rsidR="0072638F" w:rsidRPr="0072638F" w:rsidRDefault="0072638F" w:rsidP="00DA08B1">
            <w:pPr>
              <w:pStyle w:val="noidungbang"/>
              <w:jc w:val="center"/>
            </w:pPr>
            <w:r w:rsidRPr="0072638F">
              <w:t>Tên cột</w:t>
            </w:r>
          </w:p>
        </w:tc>
        <w:tc>
          <w:tcPr>
            <w:tcW w:w="0" w:type="auto"/>
            <w:vAlign w:val="center"/>
            <w:hideMark/>
          </w:tcPr>
          <w:p w14:paraId="7123014B" w14:textId="77777777" w:rsidR="0072638F" w:rsidRPr="0072638F" w:rsidRDefault="0072638F" w:rsidP="00DA08B1">
            <w:pPr>
              <w:pStyle w:val="noidungbang"/>
              <w:jc w:val="center"/>
            </w:pPr>
            <w:r w:rsidRPr="0072638F">
              <w:t>Mô tả</w:t>
            </w:r>
          </w:p>
        </w:tc>
      </w:tr>
      <w:tr w:rsidR="0072638F" w:rsidRPr="0072638F" w14:paraId="1F634CCB" w14:textId="77777777" w:rsidTr="00DA08B1">
        <w:trPr>
          <w:jc w:val="center"/>
        </w:trPr>
        <w:tc>
          <w:tcPr>
            <w:tcW w:w="0" w:type="auto"/>
            <w:vAlign w:val="center"/>
            <w:hideMark/>
          </w:tcPr>
          <w:p w14:paraId="77529E2C" w14:textId="77777777" w:rsidR="0072638F" w:rsidRPr="0072638F" w:rsidRDefault="0072638F" w:rsidP="00DA08B1">
            <w:pPr>
              <w:pStyle w:val="noidungbang"/>
              <w:jc w:val="center"/>
            </w:pPr>
            <w:r w:rsidRPr="0072638F">
              <w:t>1</w:t>
            </w:r>
          </w:p>
        </w:tc>
        <w:tc>
          <w:tcPr>
            <w:tcW w:w="0" w:type="auto"/>
            <w:vAlign w:val="center"/>
            <w:hideMark/>
          </w:tcPr>
          <w:p w14:paraId="378B04B5" w14:textId="77777777" w:rsidR="0072638F" w:rsidRPr="0072638F" w:rsidRDefault="0072638F" w:rsidP="00DA08B1">
            <w:pPr>
              <w:pStyle w:val="noidungbang"/>
              <w:jc w:val="center"/>
            </w:pPr>
            <w:r w:rsidRPr="0072638F">
              <w:t>history_id</w:t>
            </w:r>
          </w:p>
        </w:tc>
        <w:tc>
          <w:tcPr>
            <w:tcW w:w="0" w:type="auto"/>
            <w:vAlign w:val="center"/>
            <w:hideMark/>
          </w:tcPr>
          <w:p w14:paraId="6B405E01" w14:textId="77777777" w:rsidR="0072638F" w:rsidRPr="0072638F" w:rsidRDefault="0072638F" w:rsidP="00DA08B1">
            <w:pPr>
              <w:pStyle w:val="noidungbang"/>
              <w:jc w:val="center"/>
            </w:pPr>
            <w:r w:rsidRPr="0072638F">
              <w:t>Khóa chính.</w:t>
            </w:r>
          </w:p>
        </w:tc>
      </w:tr>
      <w:tr w:rsidR="0072638F" w:rsidRPr="0072638F" w14:paraId="414F4E97" w14:textId="77777777" w:rsidTr="00DA08B1">
        <w:trPr>
          <w:jc w:val="center"/>
        </w:trPr>
        <w:tc>
          <w:tcPr>
            <w:tcW w:w="0" w:type="auto"/>
            <w:vAlign w:val="center"/>
            <w:hideMark/>
          </w:tcPr>
          <w:p w14:paraId="3F85C81C" w14:textId="77777777" w:rsidR="0072638F" w:rsidRPr="0072638F" w:rsidRDefault="0072638F" w:rsidP="00DA08B1">
            <w:pPr>
              <w:pStyle w:val="noidungbang"/>
              <w:jc w:val="center"/>
            </w:pPr>
            <w:r w:rsidRPr="0072638F">
              <w:t>2</w:t>
            </w:r>
          </w:p>
        </w:tc>
        <w:tc>
          <w:tcPr>
            <w:tcW w:w="0" w:type="auto"/>
            <w:vAlign w:val="center"/>
            <w:hideMark/>
          </w:tcPr>
          <w:p w14:paraId="0A5AB523" w14:textId="77777777" w:rsidR="0072638F" w:rsidRPr="0072638F" w:rsidRDefault="0072638F" w:rsidP="00DA08B1">
            <w:pPr>
              <w:pStyle w:val="noidungbang"/>
              <w:jc w:val="center"/>
            </w:pPr>
            <w:r w:rsidRPr="0072638F">
              <w:t>result_id</w:t>
            </w:r>
          </w:p>
        </w:tc>
        <w:tc>
          <w:tcPr>
            <w:tcW w:w="0" w:type="auto"/>
            <w:vAlign w:val="center"/>
            <w:hideMark/>
          </w:tcPr>
          <w:p w14:paraId="54E3C6D2" w14:textId="77777777" w:rsidR="0072638F" w:rsidRPr="0072638F" w:rsidRDefault="0072638F" w:rsidP="00DA08B1">
            <w:pPr>
              <w:pStyle w:val="noidungbang"/>
              <w:jc w:val="center"/>
            </w:pPr>
            <w:r w:rsidRPr="0072638F">
              <w:t>Liên kết tới bảng kết quả điểm.</w:t>
            </w:r>
          </w:p>
        </w:tc>
      </w:tr>
      <w:tr w:rsidR="0072638F" w:rsidRPr="0072638F" w14:paraId="00B74EDC" w14:textId="77777777" w:rsidTr="00DA08B1">
        <w:trPr>
          <w:jc w:val="center"/>
        </w:trPr>
        <w:tc>
          <w:tcPr>
            <w:tcW w:w="0" w:type="auto"/>
            <w:vAlign w:val="center"/>
            <w:hideMark/>
          </w:tcPr>
          <w:p w14:paraId="1A86CAB4" w14:textId="77777777" w:rsidR="0072638F" w:rsidRPr="0072638F" w:rsidRDefault="0072638F" w:rsidP="00DA08B1">
            <w:pPr>
              <w:pStyle w:val="noidungbang"/>
              <w:jc w:val="center"/>
            </w:pPr>
            <w:r w:rsidRPr="0072638F">
              <w:t>3</w:t>
            </w:r>
          </w:p>
        </w:tc>
        <w:tc>
          <w:tcPr>
            <w:tcW w:w="0" w:type="auto"/>
            <w:vAlign w:val="center"/>
            <w:hideMark/>
          </w:tcPr>
          <w:p w14:paraId="401B18AF" w14:textId="77777777" w:rsidR="0072638F" w:rsidRPr="0072638F" w:rsidRDefault="0072638F" w:rsidP="00DA08B1">
            <w:pPr>
              <w:pStyle w:val="noidungbang"/>
              <w:jc w:val="center"/>
            </w:pPr>
            <w:r w:rsidRPr="0072638F">
              <w:t>old_scores</w:t>
            </w:r>
          </w:p>
        </w:tc>
        <w:tc>
          <w:tcPr>
            <w:tcW w:w="0" w:type="auto"/>
            <w:vAlign w:val="center"/>
            <w:hideMark/>
          </w:tcPr>
          <w:p w14:paraId="6A8EBB60" w14:textId="77777777" w:rsidR="0072638F" w:rsidRPr="0072638F" w:rsidRDefault="0072638F" w:rsidP="00DA08B1">
            <w:pPr>
              <w:pStyle w:val="noidungbang"/>
              <w:jc w:val="center"/>
            </w:pPr>
            <w:r w:rsidRPr="0072638F">
              <w:t>Điểm cũ trước khi sửa.</w:t>
            </w:r>
          </w:p>
        </w:tc>
      </w:tr>
      <w:tr w:rsidR="0072638F" w:rsidRPr="0072638F" w14:paraId="09396C59" w14:textId="77777777" w:rsidTr="00DA08B1">
        <w:trPr>
          <w:jc w:val="center"/>
        </w:trPr>
        <w:tc>
          <w:tcPr>
            <w:tcW w:w="0" w:type="auto"/>
            <w:vAlign w:val="center"/>
            <w:hideMark/>
          </w:tcPr>
          <w:p w14:paraId="13590080" w14:textId="77777777" w:rsidR="0072638F" w:rsidRPr="0072638F" w:rsidRDefault="0072638F" w:rsidP="00DA08B1">
            <w:pPr>
              <w:pStyle w:val="noidungbang"/>
              <w:jc w:val="center"/>
            </w:pPr>
            <w:r w:rsidRPr="0072638F">
              <w:t>4</w:t>
            </w:r>
          </w:p>
        </w:tc>
        <w:tc>
          <w:tcPr>
            <w:tcW w:w="0" w:type="auto"/>
            <w:vAlign w:val="center"/>
            <w:hideMark/>
          </w:tcPr>
          <w:p w14:paraId="5874F947" w14:textId="77777777" w:rsidR="0072638F" w:rsidRPr="0072638F" w:rsidRDefault="0072638F" w:rsidP="00DA08B1">
            <w:pPr>
              <w:pStyle w:val="noidungbang"/>
              <w:jc w:val="center"/>
            </w:pPr>
            <w:r w:rsidRPr="0072638F">
              <w:t>new_scores</w:t>
            </w:r>
          </w:p>
        </w:tc>
        <w:tc>
          <w:tcPr>
            <w:tcW w:w="0" w:type="auto"/>
            <w:vAlign w:val="center"/>
            <w:hideMark/>
          </w:tcPr>
          <w:p w14:paraId="1A8C08C7" w14:textId="77777777" w:rsidR="0072638F" w:rsidRPr="0072638F" w:rsidRDefault="0072638F" w:rsidP="00DA08B1">
            <w:pPr>
              <w:pStyle w:val="noidungbang"/>
              <w:jc w:val="center"/>
            </w:pPr>
            <w:r w:rsidRPr="0072638F">
              <w:t>Điểm mới sau khi sửa.</w:t>
            </w:r>
          </w:p>
        </w:tc>
      </w:tr>
      <w:tr w:rsidR="0072638F" w:rsidRPr="0072638F" w14:paraId="5896F342" w14:textId="77777777" w:rsidTr="00DA08B1">
        <w:trPr>
          <w:jc w:val="center"/>
        </w:trPr>
        <w:tc>
          <w:tcPr>
            <w:tcW w:w="0" w:type="auto"/>
            <w:vAlign w:val="center"/>
            <w:hideMark/>
          </w:tcPr>
          <w:p w14:paraId="7AFE52B1" w14:textId="77777777" w:rsidR="0072638F" w:rsidRPr="0072638F" w:rsidRDefault="0072638F" w:rsidP="00DA08B1">
            <w:pPr>
              <w:pStyle w:val="noidungbang"/>
              <w:jc w:val="center"/>
            </w:pPr>
            <w:r w:rsidRPr="0072638F">
              <w:t>5</w:t>
            </w:r>
          </w:p>
        </w:tc>
        <w:tc>
          <w:tcPr>
            <w:tcW w:w="0" w:type="auto"/>
            <w:vAlign w:val="center"/>
            <w:hideMark/>
          </w:tcPr>
          <w:p w14:paraId="09B751A1" w14:textId="77777777" w:rsidR="0072638F" w:rsidRPr="0072638F" w:rsidRDefault="0072638F" w:rsidP="00DA08B1">
            <w:pPr>
              <w:pStyle w:val="noidungbang"/>
              <w:jc w:val="center"/>
            </w:pPr>
            <w:r w:rsidRPr="0072638F">
              <w:t>changed_by</w:t>
            </w:r>
          </w:p>
        </w:tc>
        <w:tc>
          <w:tcPr>
            <w:tcW w:w="0" w:type="auto"/>
            <w:vAlign w:val="center"/>
            <w:hideMark/>
          </w:tcPr>
          <w:p w14:paraId="58C354BE" w14:textId="77777777" w:rsidR="0072638F" w:rsidRPr="0072638F" w:rsidRDefault="0072638F" w:rsidP="00DA08B1">
            <w:pPr>
              <w:pStyle w:val="noidungbang"/>
              <w:jc w:val="center"/>
            </w:pPr>
            <w:r w:rsidRPr="0072638F">
              <w:t>Người thực hiện sửa điểm.</w:t>
            </w:r>
          </w:p>
        </w:tc>
      </w:tr>
      <w:tr w:rsidR="0072638F" w:rsidRPr="0072638F" w14:paraId="762B7CF8" w14:textId="77777777" w:rsidTr="00DA08B1">
        <w:trPr>
          <w:jc w:val="center"/>
        </w:trPr>
        <w:tc>
          <w:tcPr>
            <w:tcW w:w="0" w:type="auto"/>
            <w:vAlign w:val="center"/>
            <w:hideMark/>
          </w:tcPr>
          <w:p w14:paraId="31FF1CF2" w14:textId="77777777" w:rsidR="0072638F" w:rsidRPr="0072638F" w:rsidRDefault="0072638F" w:rsidP="00DA08B1">
            <w:pPr>
              <w:pStyle w:val="noidungbang"/>
              <w:jc w:val="center"/>
            </w:pPr>
            <w:r w:rsidRPr="0072638F">
              <w:t>6</w:t>
            </w:r>
          </w:p>
        </w:tc>
        <w:tc>
          <w:tcPr>
            <w:tcW w:w="0" w:type="auto"/>
            <w:vAlign w:val="center"/>
            <w:hideMark/>
          </w:tcPr>
          <w:p w14:paraId="23062DF5" w14:textId="77777777" w:rsidR="0072638F" w:rsidRPr="0072638F" w:rsidRDefault="0072638F" w:rsidP="00DA08B1">
            <w:pPr>
              <w:pStyle w:val="noidungbang"/>
              <w:jc w:val="center"/>
            </w:pPr>
            <w:r w:rsidRPr="0072638F">
              <w:t>change_reason</w:t>
            </w:r>
          </w:p>
        </w:tc>
        <w:tc>
          <w:tcPr>
            <w:tcW w:w="0" w:type="auto"/>
            <w:vAlign w:val="center"/>
            <w:hideMark/>
          </w:tcPr>
          <w:p w14:paraId="3F1DD2C4" w14:textId="77777777" w:rsidR="0072638F" w:rsidRPr="0072638F" w:rsidRDefault="0072638F" w:rsidP="00DA08B1">
            <w:pPr>
              <w:pStyle w:val="noidungbang"/>
              <w:jc w:val="center"/>
            </w:pPr>
            <w:r w:rsidRPr="0072638F">
              <w:t>Lý do sửa điểm.</w:t>
            </w:r>
          </w:p>
        </w:tc>
      </w:tr>
      <w:tr w:rsidR="0072638F" w:rsidRPr="0072638F" w14:paraId="5FD8DC8D" w14:textId="77777777" w:rsidTr="00DA08B1">
        <w:trPr>
          <w:jc w:val="center"/>
        </w:trPr>
        <w:tc>
          <w:tcPr>
            <w:tcW w:w="0" w:type="auto"/>
            <w:vAlign w:val="center"/>
            <w:hideMark/>
          </w:tcPr>
          <w:p w14:paraId="7D663924" w14:textId="77777777" w:rsidR="0072638F" w:rsidRPr="0072638F" w:rsidRDefault="0072638F" w:rsidP="00DA08B1">
            <w:pPr>
              <w:pStyle w:val="noidungbang"/>
              <w:jc w:val="center"/>
            </w:pPr>
            <w:r w:rsidRPr="0072638F">
              <w:t>7</w:t>
            </w:r>
          </w:p>
        </w:tc>
        <w:tc>
          <w:tcPr>
            <w:tcW w:w="0" w:type="auto"/>
            <w:vAlign w:val="center"/>
            <w:hideMark/>
          </w:tcPr>
          <w:p w14:paraId="55AB0E71" w14:textId="77777777" w:rsidR="0072638F" w:rsidRPr="0072638F" w:rsidRDefault="0072638F" w:rsidP="00DA08B1">
            <w:pPr>
              <w:pStyle w:val="noidungbang"/>
              <w:jc w:val="center"/>
            </w:pPr>
            <w:r w:rsidRPr="0072638F">
              <w:t>changed_at</w:t>
            </w:r>
          </w:p>
        </w:tc>
        <w:tc>
          <w:tcPr>
            <w:tcW w:w="0" w:type="auto"/>
            <w:vAlign w:val="center"/>
            <w:hideMark/>
          </w:tcPr>
          <w:p w14:paraId="1E55E257" w14:textId="77777777" w:rsidR="0072638F" w:rsidRPr="0072638F" w:rsidRDefault="0072638F" w:rsidP="00DA08B1">
            <w:pPr>
              <w:pStyle w:val="noidungbang"/>
              <w:jc w:val="center"/>
            </w:pPr>
            <w:r w:rsidRPr="0072638F">
              <w:t>Thời gian sửa.</w:t>
            </w:r>
          </w:p>
        </w:tc>
      </w:tr>
    </w:tbl>
    <w:p w14:paraId="5083B5D0" w14:textId="77777777" w:rsidR="0072638F" w:rsidRPr="0072638F" w:rsidRDefault="0072638F" w:rsidP="00DA08B1">
      <w:pPr>
        <w:pStyle w:val="Noidung"/>
      </w:pPr>
      <w:r w:rsidRPr="0072638F">
        <w:t>Bảng: Chapters (Chương bài học)</w:t>
      </w:r>
    </w:p>
    <w:tbl>
      <w:tblPr>
        <w:tblStyle w:val="TableGrid"/>
        <w:tblW w:w="0" w:type="auto"/>
        <w:jc w:val="center"/>
        <w:tblLook w:val="04A0" w:firstRow="1" w:lastRow="0" w:firstColumn="1" w:lastColumn="0" w:noHBand="0" w:noVBand="1"/>
      </w:tblPr>
      <w:tblGrid>
        <w:gridCol w:w="679"/>
        <w:gridCol w:w="1473"/>
        <w:gridCol w:w="3174"/>
      </w:tblGrid>
      <w:tr w:rsidR="0072638F" w:rsidRPr="0072638F" w14:paraId="5826E5C9" w14:textId="77777777" w:rsidTr="00DA08B1">
        <w:trPr>
          <w:jc w:val="center"/>
        </w:trPr>
        <w:tc>
          <w:tcPr>
            <w:tcW w:w="0" w:type="auto"/>
            <w:vAlign w:val="center"/>
            <w:hideMark/>
          </w:tcPr>
          <w:p w14:paraId="67E2C3C7" w14:textId="77777777" w:rsidR="0072638F" w:rsidRPr="0072638F" w:rsidRDefault="0072638F" w:rsidP="00DA08B1">
            <w:pPr>
              <w:pStyle w:val="noidungbang"/>
              <w:jc w:val="center"/>
            </w:pPr>
            <w:r w:rsidRPr="0072638F">
              <w:t>STT</w:t>
            </w:r>
          </w:p>
        </w:tc>
        <w:tc>
          <w:tcPr>
            <w:tcW w:w="0" w:type="auto"/>
            <w:vAlign w:val="center"/>
            <w:hideMark/>
          </w:tcPr>
          <w:p w14:paraId="017D9F16" w14:textId="77777777" w:rsidR="0072638F" w:rsidRPr="0072638F" w:rsidRDefault="0072638F" w:rsidP="00DA08B1">
            <w:pPr>
              <w:pStyle w:val="noidungbang"/>
              <w:jc w:val="center"/>
            </w:pPr>
            <w:r w:rsidRPr="0072638F">
              <w:t>Tên cột</w:t>
            </w:r>
          </w:p>
        </w:tc>
        <w:tc>
          <w:tcPr>
            <w:tcW w:w="0" w:type="auto"/>
            <w:vAlign w:val="center"/>
            <w:hideMark/>
          </w:tcPr>
          <w:p w14:paraId="4B4CB0C9" w14:textId="77777777" w:rsidR="0072638F" w:rsidRPr="0072638F" w:rsidRDefault="0072638F" w:rsidP="00DA08B1">
            <w:pPr>
              <w:pStyle w:val="noidungbang"/>
              <w:jc w:val="center"/>
            </w:pPr>
            <w:r w:rsidRPr="0072638F">
              <w:t>Mô tả</w:t>
            </w:r>
          </w:p>
        </w:tc>
      </w:tr>
      <w:tr w:rsidR="0072638F" w:rsidRPr="0072638F" w14:paraId="52225F33" w14:textId="77777777" w:rsidTr="00DA08B1">
        <w:trPr>
          <w:jc w:val="center"/>
        </w:trPr>
        <w:tc>
          <w:tcPr>
            <w:tcW w:w="0" w:type="auto"/>
            <w:vAlign w:val="center"/>
            <w:hideMark/>
          </w:tcPr>
          <w:p w14:paraId="674A425C" w14:textId="77777777" w:rsidR="0072638F" w:rsidRPr="0072638F" w:rsidRDefault="0072638F" w:rsidP="00DA08B1">
            <w:pPr>
              <w:pStyle w:val="noidungbang"/>
              <w:jc w:val="center"/>
            </w:pPr>
            <w:r w:rsidRPr="0072638F">
              <w:t>1</w:t>
            </w:r>
          </w:p>
        </w:tc>
        <w:tc>
          <w:tcPr>
            <w:tcW w:w="0" w:type="auto"/>
            <w:vAlign w:val="center"/>
            <w:hideMark/>
          </w:tcPr>
          <w:p w14:paraId="26E0A44E" w14:textId="77777777" w:rsidR="0072638F" w:rsidRPr="0072638F" w:rsidRDefault="0072638F" w:rsidP="00DA08B1">
            <w:pPr>
              <w:pStyle w:val="noidungbang"/>
              <w:jc w:val="center"/>
            </w:pPr>
            <w:r w:rsidRPr="0072638F">
              <w:t>chapter_id</w:t>
            </w:r>
          </w:p>
        </w:tc>
        <w:tc>
          <w:tcPr>
            <w:tcW w:w="0" w:type="auto"/>
            <w:vAlign w:val="center"/>
            <w:hideMark/>
          </w:tcPr>
          <w:p w14:paraId="130C18DC" w14:textId="77777777" w:rsidR="0072638F" w:rsidRPr="0072638F" w:rsidRDefault="0072638F" w:rsidP="00DA08B1">
            <w:pPr>
              <w:pStyle w:val="noidungbang"/>
              <w:jc w:val="center"/>
            </w:pPr>
            <w:r w:rsidRPr="0072638F">
              <w:t>Khóa chính.</w:t>
            </w:r>
          </w:p>
        </w:tc>
      </w:tr>
      <w:tr w:rsidR="0072638F" w:rsidRPr="0072638F" w14:paraId="40F6624F" w14:textId="77777777" w:rsidTr="00DA08B1">
        <w:trPr>
          <w:jc w:val="center"/>
        </w:trPr>
        <w:tc>
          <w:tcPr>
            <w:tcW w:w="0" w:type="auto"/>
            <w:vAlign w:val="center"/>
            <w:hideMark/>
          </w:tcPr>
          <w:p w14:paraId="0BAB18F9" w14:textId="77777777" w:rsidR="0072638F" w:rsidRPr="0072638F" w:rsidRDefault="0072638F" w:rsidP="00DA08B1">
            <w:pPr>
              <w:pStyle w:val="noidungbang"/>
              <w:jc w:val="center"/>
            </w:pPr>
            <w:r w:rsidRPr="0072638F">
              <w:t>2</w:t>
            </w:r>
          </w:p>
        </w:tc>
        <w:tc>
          <w:tcPr>
            <w:tcW w:w="0" w:type="auto"/>
            <w:vAlign w:val="center"/>
            <w:hideMark/>
          </w:tcPr>
          <w:p w14:paraId="3DE9BC15" w14:textId="77777777" w:rsidR="0072638F" w:rsidRPr="0072638F" w:rsidRDefault="0072638F" w:rsidP="00DA08B1">
            <w:pPr>
              <w:pStyle w:val="noidungbang"/>
              <w:jc w:val="center"/>
            </w:pPr>
            <w:r w:rsidRPr="0072638F">
              <w:t>subject_id</w:t>
            </w:r>
          </w:p>
        </w:tc>
        <w:tc>
          <w:tcPr>
            <w:tcW w:w="0" w:type="auto"/>
            <w:vAlign w:val="center"/>
            <w:hideMark/>
          </w:tcPr>
          <w:p w14:paraId="4AE1513D" w14:textId="77777777" w:rsidR="0072638F" w:rsidRPr="0072638F" w:rsidRDefault="0072638F" w:rsidP="00DA08B1">
            <w:pPr>
              <w:pStyle w:val="noidungbang"/>
              <w:jc w:val="center"/>
            </w:pPr>
            <w:r w:rsidRPr="0072638F">
              <w:t>Thuộc môn học nào.</w:t>
            </w:r>
          </w:p>
        </w:tc>
      </w:tr>
      <w:tr w:rsidR="0072638F" w:rsidRPr="0072638F" w14:paraId="2DAD12E5" w14:textId="77777777" w:rsidTr="00DA08B1">
        <w:trPr>
          <w:jc w:val="center"/>
        </w:trPr>
        <w:tc>
          <w:tcPr>
            <w:tcW w:w="0" w:type="auto"/>
            <w:vAlign w:val="center"/>
            <w:hideMark/>
          </w:tcPr>
          <w:p w14:paraId="47263FAC" w14:textId="77777777" w:rsidR="0072638F" w:rsidRPr="0072638F" w:rsidRDefault="0072638F" w:rsidP="00DA08B1">
            <w:pPr>
              <w:pStyle w:val="noidungbang"/>
              <w:jc w:val="center"/>
            </w:pPr>
            <w:r w:rsidRPr="0072638F">
              <w:t>3</w:t>
            </w:r>
          </w:p>
        </w:tc>
        <w:tc>
          <w:tcPr>
            <w:tcW w:w="0" w:type="auto"/>
            <w:vAlign w:val="center"/>
            <w:hideMark/>
          </w:tcPr>
          <w:p w14:paraId="2165948F" w14:textId="77777777" w:rsidR="0072638F" w:rsidRPr="0072638F" w:rsidRDefault="0072638F" w:rsidP="00DA08B1">
            <w:pPr>
              <w:pStyle w:val="noidungbang"/>
              <w:jc w:val="center"/>
            </w:pPr>
            <w:r w:rsidRPr="0072638F">
              <w:t>name</w:t>
            </w:r>
          </w:p>
        </w:tc>
        <w:tc>
          <w:tcPr>
            <w:tcW w:w="0" w:type="auto"/>
            <w:vAlign w:val="center"/>
            <w:hideMark/>
          </w:tcPr>
          <w:p w14:paraId="5100FB14" w14:textId="77777777" w:rsidR="0072638F" w:rsidRPr="0072638F" w:rsidRDefault="0072638F" w:rsidP="00DA08B1">
            <w:pPr>
              <w:pStyle w:val="noidungbang"/>
              <w:jc w:val="center"/>
            </w:pPr>
            <w:r w:rsidRPr="0072638F">
              <w:t>Tên chương.</w:t>
            </w:r>
          </w:p>
        </w:tc>
      </w:tr>
      <w:tr w:rsidR="0072638F" w:rsidRPr="0072638F" w14:paraId="5C33EEE0" w14:textId="77777777" w:rsidTr="00DA08B1">
        <w:trPr>
          <w:jc w:val="center"/>
        </w:trPr>
        <w:tc>
          <w:tcPr>
            <w:tcW w:w="0" w:type="auto"/>
            <w:vAlign w:val="center"/>
            <w:hideMark/>
          </w:tcPr>
          <w:p w14:paraId="63BAB2DB" w14:textId="77777777" w:rsidR="0072638F" w:rsidRPr="0072638F" w:rsidRDefault="0072638F" w:rsidP="00DA08B1">
            <w:pPr>
              <w:pStyle w:val="noidungbang"/>
              <w:jc w:val="center"/>
            </w:pPr>
            <w:r w:rsidRPr="0072638F">
              <w:t>4</w:t>
            </w:r>
          </w:p>
        </w:tc>
        <w:tc>
          <w:tcPr>
            <w:tcW w:w="0" w:type="auto"/>
            <w:vAlign w:val="center"/>
            <w:hideMark/>
          </w:tcPr>
          <w:p w14:paraId="0C6C6955" w14:textId="77777777" w:rsidR="0072638F" w:rsidRPr="0072638F" w:rsidRDefault="0072638F" w:rsidP="00DA08B1">
            <w:pPr>
              <w:pStyle w:val="noidungbang"/>
              <w:jc w:val="center"/>
            </w:pPr>
            <w:r w:rsidRPr="0072638F">
              <w:t>description</w:t>
            </w:r>
          </w:p>
        </w:tc>
        <w:tc>
          <w:tcPr>
            <w:tcW w:w="0" w:type="auto"/>
            <w:vAlign w:val="center"/>
            <w:hideMark/>
          </w:tcPr>
          <w:p w14:paraId="36119954" w14:textId="77777777" w:rsidR="0072638F" w:rsidRPr="0072638F" w:rsidRDefault="0072638F" w:rsidP="00DA08B1">
            <w:pPr>
              <w:pStyle w:val="noidungbang"/>
              <w:jc w:val="center"/>
            </w:pPr>
            <w:r w:rsidRPr="0072638F">
              <w:t>Mô tả chương.</w:t>
            </w:r>
          </w:p>
        </w:tc>
      </w:tr>
      <w:tr w:rsidR="0072638F" w:rsidRPr="0072638F" w14:paraId="7157E84A" w14:textId="77777777" w:rsidTr="00DA08B1">
        <w:trPr>
          <w:jc w:val="center"/>
        </w:trPr>
        <w:tc>
          <w:tcPr>
            <w:tcW w:w="0" w:type="auto"/>
            <w:vAlign w:val="center"/>
            <w:hideMark/>
          </w:tcPr>
          <w:p w14:paraId="4F5FEC87" w14:textId="77777777" w:rsidR="0072638F" w:rsidRPr="0072638F" w:rsidRDefault="0072638F" w:rsidP="00DA08B1">
            <w:pPr>
              <w:pStyle w:val="noidungbang"/>
              <w:jc w:val="center"/>
            </w:pPr>
            <w:r w:rsidRPr="0072638F">
              <w:t>5</w:t>
            </w:r>
          </w:p>
        </w:tc>
        <w:tc>
          <w:tcPr>
            <w:tcW w:w="0" w:type="auto"/>
            <w:vAlign w:val="center"/>
            <w:hideMark/>
          </w:tcPr>
          <w:p w14:paraId="2E01D920" w14:textId="77777777" w:rsidR="0072638F" w:rsidRPr="0072638F" w:rsidRDefault="0072638F" w:rsidP="00DA08B1">
            <w:pPr>
              <w:pStyle w:val="noidungbang"/>
              <w:jc w:val="center"/>
            </w:pPr>
            <w:r w:rsidRPr="0072638F">
              <w:t>order_index</w:t>
            </w:r>
          </w:p>
        </w:tc>
        <w:tc>
          <w:tcPr>
            <w:tcW w:w="0" w:type="auto"/>
            <w:vAlign w:val="center"/>
            <w:hideMark/>
          </w:tcPr>
          <w:p w14:paraId="17F3718D" w14:textId="77777777" w:rsidR="0072638F" w:rsidRPr="0072638F" w:rsidRDefault="0072638F" w:rsidP="00DA08B1">
            <w:pPr>
              <w:pStyle w:val="noidungbang"/>
              <w:jc w:val="center"/>
            </w:pPr>
            <w:r w:rsidRPr="0072638F">
              <w:t>Thứ tự hiển thị.</w:t>
            </w:r>
          </w:p>
        </w:tc>
      </w:tr>
      <w:tr w:rsidR="0072638F" w:rsidRPr="0072638F" w14:paraId="00997318" w14:textId="77777777" w:rsidTr="00DA08B1">
        <w:trPr>
          <w:jc w:val="center"/>
        </w:trPr>
        <w:tc>
          <w:tcPr>
            <w:tcW w:w="0" w:type="auto"/>
            <w:vAlign w:val="center"/>
            <w:hideMark/>
          </w:tcPr>
          <w:p w14:paraId="54775651" w14:textId="77777777" w:rsidR="0072638F" w:rsidRPr="0072638F" w:rsidRDefault="0072638F" w:rsidP="00DA08B1">
            <w:pPr>
              <w:pStyle w:val="noidungbang"/>
              <w:jc w:val="center"/>
            </w:pPr>
            <w:r w:rsidRPr="0072638F">
              <w:t>6</w:t>
            </w:r>
          </w:p>
        </w:tc>
        <w:tc>
          <w:tcPr>
            <w:tcW w:w="0" w:type="auto"/>
            <w:vAlign w:val="center"/>
            <w:hideMark/>
          </w:tcPr>
          <w:p w14:paraId="01374FF3" w14:textId="77777777" w:rsidR="0072638F" w:rsidRPr="0072638F" w:rsidRDefault="0072638F" w:rsidP="00DA08B1">
            <w:pPr>
              <w:pStyle w:val="noidungbang"/>
              <w:jc w:val="center"/>
            </w:pPr>
            <w:r w:rsidRPr="0072638F">
              <w:t>content</w:t>
            </w:r>
          </w:p>
        </w:tc>
        <w:tc>
          <w:tcPr>
            <w:tcW w:w="0" w:type="auto"/>
            <w:vAlign w:val="center"/>
            <w:hideMark/>
          </w:tcPr>
          <w:p w14:paraId="4202CDAE" w14:textId="77777777" w:rsidR="0072638F" w:rsidRPr="0072638F" w:rsidRDefault="0072638F" w:rsidP="00DA08B1">
            <w:pPr>
              <w:pStyle w:val="noidungbang"/>
              <w:jc w:val="center"/>
            </w:pPr>
            <w:r w:rsidRPr="0072638F">
              <w:t>Nội dung chính của chương.</w:t>
            </w:r>
          </w:p>
        </w:tc>
      </w:tr>
    </w:tbl>
    <w:p w14:paraId="19E1075C" w14:textId="77777777" w:rsidR="0072638F" w:rsidRPr="0072638F" w:rsidRDefault="0072638F" w:rsidP="00DA08B1">
      <w:pPr>
        <w:pStyle w:val="Noidung"/>
      </w:pPr>
      <w:r w:rsidRPr="0072638F">
        <w:t>Bảng: ChapterSections (Mục nhỏ trong chương)</w:t>
      </w:r>
    </w:p>
    <w:tbl>
      <w:tblPr>
        <w:tblStyle w:val="TableGrid"/>
        <w:tblW w:w="0" w:type="auto"/>
        <w:jc w:val="center"/>
        <w:tblLook w:val="04A0" w:firstRow="1" w:lastRow="0" w:firstColumn="1" w:lastColumn="0" w:noHBand="0" w:noVBand="1"/>
      </w:tblPr>
      <w:tblGrid>
        <w:gridCol w:w="679"/>
        <w:gridCol w:w="1473"/>
        <w:gridCol w:w="2975"/>
      </w:tblGrid>
      <w:tr w:rsidR="0072638F" w:rsidRPr="0072638F" w14:paraId="07031A5F" w14:textId="77777777" w:rsidTr="00DA08B1">
        <w:trPr>
          <w:jc w:val="center"/>
        </w:trPr>
        <w:tc>
          <w:tcPr>
            <w:tcW w:w="0" w:type="auto"/>
            <w:vAlign w:val="center"/>
            <w:hideMark/>
          </w:tcPr>
          <w:p w14:paraId="68E40B45" w14:textId="77777777" w:rsidR="0072638F" w:rsidRPr="0072638F" w:rsidRDefault="0072638F" w:rsidP="00DA08B1">
            <w:pPr>
              <w:pStyle w:val="noidungbang"/>
              <w:jc w:val="center"/>
            </w:pPr>
            <w:r w:rsidRPr="0072638F">
              <w:t>STT</w:t>
            </w:r>
          </w:p>
        </w:tc>
        <w:tc>
          <w:tcPr>
            <w:tcW w:w="0" w:type="auto"/>
            <w:vAlign w:val="center"/>
            <w:hideMark/>
          </w:tcPr>
          <w:p w14:paraId="0F9139E9" w14:textId="77777777" w:rsidR="0072638F" w:rsidRPr="0072638F" w:rsidRDefault="0072638F" w:rsidP="00DA08B1">
            <w:pPr>
              <w:pStyle w:val="noidungbang"/>
              <w:jc w:val="center"/>
            </w:pPr>
            <w:r w:rsidRPr="0072638F">
              <w:t>Tên cột</w:t>
            </w:r>
          </w:p>
        </w:tc>
        <w:tc>
          <w:tcPr>
            <w:tcW w:w="0" w:type="auto"/>
            <w:vAlign w:val="center"/>
            <w:hideMark/>
          </w:tcPr>
          <w:p w14:paraId="516767BA" w14:textId="77777777" w:rsidR="0072638F" w:rsidRPr="0072638F" w:rsidRDefault="0072638F" w:rsidP="00DA08B1">
            <w:pPr>
              <w:pStyle w:val="noidungbang"/>
              <w:jc w:val="center"/>
            </w:pPr>
            <w:r w:rsidRPr="0072638F">
              <w:t>Mô tả</w:t>
            </w:r>
          </w:p>
        </w:tc>
      </w:tr>
      <w:tr w:rsidR="0072638F" w:rsidRPr="0072638F" w14:paraId="3EFA8BFA" w14:textId="77777777" w:rsidTr="00DA08B1">
        <w:trPr>
          <w:jc w:val="center"/>
        </w:trPr>
        <w:tc>
          <w:tcPr>
            <w:tcW w:w="0" w:type="auto"/>
            <w:vAlign w:val="center"/>
            <w:hideMark/>
          </w:tcPr>
          <w:p w14:paraId="1D177326" w14:textId="77777777" w:rsidR="0072638F" w:rsidRPr="0072638F" w:rsidRDefault="0072638F" w:rsidP="00DA08B1">
            <w:pPr>
              <w:pStyle w:val="noidungbang"/>
              <w:jc w:val="center"/>
            </w:pPr>
            <w:r w:rsidRPr="0072638F">
              <w:t>1</w:t>
            </w:r>
          </w:p>
        </w:tc>
        <w:tc>
          <w:tcPr>
            <w:tcW w:w="0" w:type="auto"/>
            <w:vAlign w:val="center"/>
            <w:hideMark/>
          </w:tcPr>
          <w:p w14:paraId="27A93AF8" w14:textId="77777777" w:rsidR="0072638F" w:rsidRPr="0072638F" w:rsidRDefault="0072638F" w:rsidP="00DA08B1">
            <w:pPr>
              <w:pStyle w:val="noidungbang"/>
              <w:jc w:val="center"/>
            </w:pPr>
            <w:r w:rsidRPr="0072638F">
              <w:t>section_id</w:t>
            </w:r>
          </w:p>
        </w:tc>
        <w:tc>
          <w:tcPr>
            <w:tcW w:w="0" w:type="auto"/>
            <w:vAlign w:val="center"/>
            <w:hideMark/>
          </w:tcPr>
          <w:p w14:paraId="2247FE7B" w14:textId="77777777" w:rsidR="0072638F" w:rsidRPr="0072638F" w:rsidRDefault="0072638F" w:rsidP="00DA08B1">
            <w:pPr>
              <w:pStyle w:val="noidungbang"/>
              <w:jc w:val="center"/>
            </w:pPr>
            <w:r w:rsidRPr="0072638F">
              <w:t>Khóa chính.</w:t>
            </w:r>
          </w:p>
        </w:tc>
      </w:tr>
      <w:tr w:rsidR="0072638F" w:rsidRPr="0072638F" w14:paraId="1C9DF98E" w14:textId="77777777" w:rsidTr="00DA08B1">
        <w:trPr>
          <w:jc w:val="center"/>
        </w:trPr>
        <w:tc>
          <w:tcPr>
            <w:tcW w:w="0" w:type="auto"/>
            <w:vAlign w:val="center"/>
            <w:hideMark/>
          </w:tcPr>
          <w:p w14:paraId="2CD8C0C0" w14:textId="77777777" w:rsidR="0072638F" w:rsidRPr="0072638F" w:rsidRDefault="0072638F" w:rsidP="00DA08B1">
            <w:pPr>
              <w:pStyle w:val="noidungbang"/>
              <w:jc w:val="center"/>
            </w:pPr>
            <w:r w:rsidRPr="0072638F">
              <w:t>2</w:t>
            </w:r>
          </w:p>
        </w:tc>
        <w:tc>
          <w:tcPr>
            <w:tcW w:w="0" w:type="auto"/>
            <w:vAlign w:val="center"/>
            <w:hideMark/>
          </w:tcPr>
          <w:p w14:paraId="126751CE" w14:textId="77777777" w:rsidR="0072638F" w:rsidRPr="0072638F" w:rsidRDefault="0072638F" w:rsidP="00DA08B1">
            <w:pPr>
              <w:pStyle w:val="noidungbang"/>
              <w:jc w:val="center"/>
            </w:pPr>
            <w:r w:rsidRPr="0072638F">
              <w:t>chapter_id</w:t>
            </w:r>
          </w:p>
        </w:tc>
        <w:tc>
          <w:tcPr>
            <w:tcW w:w="0" w:type="auto"/>
            <w:vAlign w:val="center"/>
            <w:hideMark/>
          </w:tcPr>
          <w:p w14:paraId="20BA0D53" w14:textId="77777777" w:rsidR="0072638F" w:rsidRPr="0072638F" w:rsidRDefault="0072638F" w:rsidP="00DA08B1">
            <w:pPr>
              <w:pStyle w:val="noidungbang"/>
              <w:jc w:val="center"/>
            </w:pPr>
            <w:r w:rsidRPr="0072638F">
              <w:t>Thuộc chương nào.</w:t>
            </w:r>
          </w:p>
        </w:tc>
      </w:tr>
      <w:tr w:rsidR="0072638F" w:rsidRPr="0072638F" w14:paraId="7C21D170" w14:textId="77777777" w:rsidTr="00DA08B1">
        <w:trPr>
          <w:jc w:val="center"/>
        </w:trPr>
        <w:tc>
          <w:tcPr>
            <w:tcW w:w="0" w:type="auto"/>
            <w:vAlign w:val="center"/>
            <w:hideMark/>
          </w:tcPr>
          <w:p w14:paraId="737B6C3D" w14:textId="77777777" w:rsidR="0072638F" w:rsidRPr="0072638F" w:rsidRDefault="0072638F" w:rsidP="00DA08B1">
            <w:pPr>
              <w:pStyle w:val="noidungbang"/>
              <w:jc w:val="center"/>
            </w:pPr>
            <w:r w:rsidRPr="0072638F">
              <w:t>3</w:t>
            </w:r>
          </w:p>
        </w:tc>
        <w:tc>
          <w:tcPr>
            <w:tcW w:w="0" w:type="auto"/>
            <w:vAlign w:val="center"/>
            <w:hideMark/>
          </w:tcPr>
          <w:p w14:paraId="60F44E14" w14:textId="77777777" w:rsidR="0072638F" w:rsidRPr="0072638F" w:rsidRDefault="0072638F" w:rsidP="00DA08B1">
            <w:pPr>
              <w:pStyle w:val="noidungbang"/>
              <w:jc w:val="center"/>
            </w:pPr>
            <w:r w:rsidRPr="0072638F">
              <w:t>name</w:t>
            </w:r>
          </w:p>
        </w:tc>
        <w:tc>
          <w:tcPr>
            <w:tcW w:w="0" w:type="auto"/>
            <w:vAlign w:val="center"/>
            <w:hideMark/>
          </w:tcPr>
          <w:p w14:paraId="17644117" w14:textId="77777777" w:rsidR="0072638F" w:rsidRPr="0072638F" w:rsidRDefault="0072638F" w:rsidP="00DA08B1">
            <w:pPr>
              <w:pStyle w:val="noidungbang"/>
              <w:jc w:val="center"/>
            </w:pPr>
            <w:r w:rsidRPr="0072638F">
              <w:t>Tên mục.</w:t>
            </w:r>
          </w:p>
        </w:tc>
      </w:tr>
      <w:tr w:rsidR="0072638F" w:rsidRPr="0072638F" w14:paraId="45328870" w14:textId="77777777" w:rsidTr="00DA08B1">
        <w:trPr>
          <w:jc w:val="center"/>
        </w:trPr>
        <w:tc>
          <w:tcPr>
            <w:tcW w:w="0" w:type="auto"/>
            <w:vAlign w:val="center"/>
            <w:hideMark/>
          </w:tcPr>
          <w:p w14:paraId="386CBDD5" w14:textId="77777777" w:rsidR="0072638F" w:rsidRPr="0072638F" w:rsidRDefault="0072638F" w:rsidP="00DA08B1">
            <w:pPr>
              <w:pStyle w:val="noidungbang"/>
              <w:jc w:val="center"/>
            </w:pPr>
            <w:r w:rsidRPr="0072638F">
              <w:t>4</w:t>
            </w:r>
          </w:p>
        </w:tc>
        <w:tc>
          <w:tcPr>
            <w:tcW w:w="0" w:type="auto"/>
            <w:vAlign w:val="center"/>
            <w:hideMark/>
          </w:tcPr>
          <w:p w14:paraId="3EBB6FDE" w14:textId="77777777" w:rsidR="0072638F" w:rsidRPr="0072638F" w:rsidRDefault="0072638F" w:rsidP="00DA08B1">
            <w:pPr>
              <w:pStyle w:val="noidungbang"/>
              <w:jc w:val="center"/>
            </w:pPr>
            <w:r w:rsidRPr="0072638F">
              <w:t>content</w:t>
            </w:r>
          </w:p>
        </w:tc>
        <w:tc>
          <w:tcPr>
            <w:tcW w:w="0" w:type="auto"/>
            <w:vAlign w:val="center"/>
            <w:hideMark/>
          </w:tcPr>
          <w:p w14:paraId="37BF692C" w14:textId="77777777" w:rsidR="0072638F" w:rsidRPr="0072638F" w:rsidRDefault="0072638F" w:rsidP="00DA08B1">
            <w:pPr>
              <w:pStyle w:val="noidungbang"/>
              <w:jc w:val="center"/>
            </w:pPr>
            <w:r w:rsidRPr="0072638F">
              <w:t>Nội dung chi tiết của mục.</w:t>
            </w:r>
          </w:p>
        </w:tc>
      </w:tr>
      <w:tr w:rsidR="0072638F" w:rsidRPr="0072638F" w14:paraId="0C8ECF1E" w14:textId="77777777" w:rsidTr="00DA08B1">
        <w:trPr>
          <w:jc w:val="center"/>
        </w:trPr>
        <w:tc>
          <w:tcPr>
            <w:tcW w:w="0" w:type="auto"/>
            <w:vAlign w:val="center"/>
            <w:hideMark/>
          </w:tcPr>
          <w:p w14:paraId="3EA90728" w14:textId="77777777" w:rsidR="0072638F" w:rsidRPr="0072638F" w:rsidRDefault="0072638F" w:rsidP="00DA08B1">
            <w:pPr>
              <w:pStyle w:val="noidungbang"/>
              <w:jc w:val="center"/>
            </w:pPr>
            <w:r w:rsidRPr="0072638F">
              <w:lastRenderedPageBreak/>
              <w:t>5</w:t>
            </w:r>
          </w:p>
        </w:tc>
        <w:tc>
          <w:tcPr>
            <w:tcW w:w="0" w:type="auto"/>
            <w:vAlign w:val="center"/>
            <w:hideMark/>
          </w:tcPr>
          <w:p w14:paraId="75845488" w14:textId="77777777" w:rsidR="0072638F" w:rsidRPr="0072638F" w:rsidRDefault="0072638F" w:rsidP="00DA08B1">
            <w:pPr>
              <w:pStyle w:val="noidungbang"/>
              <w:jc w:val="center"/>
            </w:pPr>
            <w:r w:rsidRPr="0072638F">
              <w:t>order_index</w:t>
            </w:r>
          </w:p>
        </w:tc>
        <w:tc>
          <w:tcPr>
            <w:tcW w:w="0" w:type="auto"/>
            <w:vAlign w:val="center"/>
            <w:hideMark/>
          </w:tcPr>
          <w:p w14:paraId="70ABDECA" w14:textId="77777777" w:rsidR="0072638F" w:rsidRPr="0072638F" w:rsidRDefault="0072638F" w:rsidP="00DA08B1">
            <w:pPr>
              <w:pStyle w:val="noidungbang"/>
              <w:jc w:val="center"/>
            </w:pPr>
            <w:r w:rsidRPr="0072638F">
              <w:t>Thứ tự hiển thị.</w:t>
            </w:r>
          </w:p>
        </w:tc>
      </w:tr>
    </w:tbl>
    <w:p w14:paraId="5DAC5C62" w14:textId="77777777" w:rsidR="0072638F" w:rsidRPr="0072638F" w:rsidRDefault="0072638F" w:rsidP="00DA08B1">
      <w:pPr>
        <w:pStyle w:val="Noidung"/>
      </w:pPr>
      <w:r w:rsidRPr="0072638F">
        <w:t>Bảng: chapter_lo (Liên kết Chương và Chuẩn đầu ra môn học)</w:t>
      </w:r>
    </w:p>
    <w:tbl>
      <w:tblPr>
        <w:tblStyle w:val="TableGrid"/>
        <w:tblW w:w="0" w:type="auto"/>
        <w:jc w:val="center"/>
        <w:tblLook w:val="04A0" w:firstRow="1" w:lastRow="0" w:firstColumn="1" w:lastColumn="0" w:noHBand="0" w:noVBand="1"/>
      </w:tblPr>
      <w:tblGrid>
        <w:gridCol w:w="679"/>
        <w:gridCol w:w="1314"/>
        <w:gridCol w:w="4477"/>
      </w:tblGrid>
      <w:tr w:rsidR="0072638F" w:rsidRPr="0072638F" w14:paraId="3777BDCB" w14:textId="77777777" w:rsidTr="006F284B">
        <w:trPr>
          <w:jc w:val="center"/>
        </w:trPr>
        <w:tc>
          <w:tcPr>
            <w:tcW w:w="0" w:type="auto"/>
            <w:vAlign w:val="center"/>
            <w:hideMark/>
          </w:tcPr>
          <w:p w14:paraId="3860F511" w14:textId="77777777" w:rsidR="0072638F" w:rsidRPr="0072638F" w:rsidRDefault="0072638F" w:rsidP="00DA08B1">
            <w:pPr>
              <w:pStyle w:val="noidungbang"/>
              <w:jc w:val="center"/>
            </w:pPr>
            <w:r w:rsidRPr="0072638F">
              <w:t>STT</w:t>
            </w:r>
          </w:p>
        </w:tc>
        <w:tc>
          <w:tcPr>
            <w:tcW w:w="0" w:type="auto"/>
            <w:vAlign w:val="center"/>
            <w:hideMark/>
          </w:tcPr>
          <w:p w14:paraId="7AA6625E" w14:textId="77777777" w:rsidR="0072638F" w:rsidRPr="0072638F" w:rsidRDefault="0072638F" w:rsidP="00DA08B1">
            <w:pPr>
              <w:pStyle w:val="noidungbang"/>
              <w:jc w:val="center"/>
            </w:pPr>
            <w:r w:rsidRPr="0072638F">
              <w:t>Tên cột</w:t>
            </w:r>
          </w:p>
        </w:tc>
        <w:tc>
          <w:tcPr>
            <w:tcW w:w="0" w:type="auto"/>
            <w:vAlign w:val="center"/>
            <w:hideMark/>
          </w:tcPr>
          <w:p w14:paraId="5C189E24" w14:textId="77777777" w:rsidR="0072638F" w:rsidRPr="0072638F" w:rsidRDefault="0072638F" w:rsidP="00DA08B1">
            <w:pPr>
              <w:pStyle w:val="noidungbang"/>
              <w:jc w:val="center"/>
            </w:pPr>
            <w:r w:rsidRPr="0072638F">
              <w:t>Mô tả</w:t>
            </w:r>
          </w:p>
        </w:tc>
      </w:tr>
      <w:tr w:rsidR="0072638F" w:rsidRPr="0072638F" w14:paraId="3FD3CE0F" w14:textId="77777777" w:rsidTr="006F284B">
        <w:trPr>
          <w:jc w:val="center"/>
        </w:trPr>
        <w:tc>
          <w:tcPr>
            <w:tcW w:w="0" w:type="auto"/>
            <w:vAlign w:val="center"/>
            <w:hideMark/>
          </w:tcPr>
          <w:p w14:paraId="07B8F21C" w14:textId="77777777" w:rsidR="0072638F" w:rsidRPr="0072638F" w:rsidRDefault="0072638F" w:rsidP="00DA08B1">
            <w:pPr>
              <w:pStyle w:val="noidungbang"/>
              <w:jc w:val="center"/>
            </w:pPr>
            <w:r w:rsidRPr="0072638F">
              <w:t>1</w:t>
            </w:r>
          </w:p>
        </w:tc>
        <w:tc>
          <w:tcPr>
            <w:tcW w:w="0" w:type="auto"/>
            <w:vAlign w:val="center"/>
            <w:hideMark/>
          </w:tcPr>
          <w:p w14:paraId="5D2CDC16" w14:textId="77777777" w:rsidR="0072638F" w:rsidRPr="0072638F" w:rsidRDefault="0072638F" w:rsidP="00DA08B1">
            <w:pPr>
              <w:pStyle w:val="noidungbang"/>
              <w:jc w:val="center"/>
            </w:pPr>
            <w:r w:rsidRPr="0072638F">
              <w:t>chapter_id</w:t>
            </w:r>
          </w:p>
        </w:tc>
        <w:tc>
          <w:tcPr>
            <w:tcW w:w="0" w:type="auto"/>
            <w:vAlign w:val="center"/>
            <w:hideMark/>
          </w:tcPr>
          <w:p w14:paraId="1D040F83" w14:textId="77777777" w:rsidR="0072638F" w:rsidRPr="0072638F" w:rsidRDefault="0072638F" w:rsidP="00DA08B1">
            <w:pPr>
              <w:pStyle w:val="noidungbang"/>
              <w:jc w:val="center"/>
            </w:pPr>
            <w:r w:rsidRPr="0072638F">
              <w:t>Mã chương.</w:t>
            </w:r>
          </w:p>
        </w:tc>
      </w:tr>
      <w:tr w:rsidR="0072638F" w:rsidRPr="00303D24" w14:paraId="269CC919" w14:textId="77777777" w:rsidTr="006F284B">
        <w:trPr>
          <w:jc w:val="center"/>
        </w:trPr>
        <w:tc>
          <w:tcPr>
            <w:tcW w:w="0" w:type="auto"/>
            <w:vAlign w:val="center"/>
            <w:hideMark/>
          </w:tcPr>
          <w:p w14:paraId="3B94FB81" w14:textId="77777777" w:rsidR="0072638F" w:rsidRPr="0072638F" w:rsidRDefault="0072638F" w:rsidP="00DA08B1">
            <w:pPr>
              <w:pStyle w:val="noidungbang"/>
              <w:jc w:val="center"/>
            </w:pPr>
            <w:r w:rsidRPr="0072638F">
              <w:t>2</w:t>
            </w:r>
          </w:p>
        </w:tc>
        <w:tc>
          <w:tcPr>
            <w:tcW w:w="0" w:type="auto"/>
            <w:vAlign w:val="center"/>
            <w:hideMark/>
          </w:tcPr>
          <w:p w14:paraId="5D814679" w14:textId="77777777" w:rsidR="0072638F" w:rsidRPr="0072638F" w:rsidRDefault="0072638F" w:rsidP="00DA08B1">
            <w:pPr>
              <w:pStyle w:val="noidungbang"/>
              <w:jc w:val="center"/>
            </w:pPr>
            <w:r w:rsidRPr="0072638F">
              <w:t>lo_id</w:t>
            </w:r>
          </w:p>
        </w:tc>
        <w:tc>
          <w:tcPr>
            <w:tcW w:w="0" w:type="auto"/>
            <w:vAlign w:val="center"/>
            <w:hideMark/>
          </w:tcPr>
          <w:p w14:paraId="262BAB31" w14:textId="77777777" w:rsidR="006F284B" w:rsidRDefault="0072638F" w:rsidP="00DA08B1">
            <w:pPr>
              <w:pStyle w:val="noidungbang"/>
              <w:jc w:val="center"/>
              <w:rPr>
                <w:lang w:val="vi-VN"/>
              </w:rPr>
            </w:pPr>
            <w:r w:rsidRPr="0072638F">
              <w:t xml:space="preserve">Mã chuẩn đầu ra môn học </w:t>
            </w:r>
          </w:p>
          <w:p w14:paraId="43797C27" w14:textId="745337E9" w:rsidR="0072638F" w:rsidRPr="00DA08B1" w:rsidRDefault="0072638F" w:rsidP="006F284B">
            <w:pPr>
              <w:pStyle w:val="noidungbang"/>
              <w:jc w:val="center"/>
              <w:rPr>
                <w:lang w:val="vi-VN"/>
              </w:rPr>
            </w:pPr>
            <w:r w:rsidRPr="006F284B">
              <w:rPr>
                <w:lang w:val="vi-VN"/>
              </w:rPr>
              <w:t>(</w:t>
            </w:r>
            <w:r w:rsidRPr="00DA08B1">
              <w:rPr>
                <w:lang w:val="vi-VN"/>
              </w:rPr>
              <w:t>để biết chương này đáp ứng chuẩn nào).</w:t>
            </w:r>
          </w:p>
        </w:tc>
      </w:tr>
    </w:tbl>
    <w:p w14:paraId="407446DE" w14:textId="77777777" w:rsidR="0054704D" w:rsidRPr="0054704D" w:rsidRDefault="0054704D" w:rsidP="0054704D">
      <w:pPr>
        <w:pStyle w:val="Noidung"/>
      </w:pPr>
      <w:r w:rsidRPr="0054704D">
        <w:t>Bảng: LearningAnalytics (Phân tích hành vi học tập chi tiết)</w:t>
      </w:r>
    </w:p>
    <w:tbl>
      <w:tblPr>
        <w:tblStyle w:val="TableGrid"/>
        <w:tblW w:w="0" w:type="auto"/>
        <w:tblLook w:val="04A0" w:firstRow="1" w:lastRow="0" w:firstColumn="1" w:lastColumn="0" w:noHBand="0" w:noVBand="1"/>
      </w:tblPr>
      <w:tblGrid>
        <w:gridCol w:w="708"/>
        <w:gridCol w:w="2657"/>
        <w:gridCol w:w="5618"/>
      </w:tblGrid>
      <w:tr w:rsidR="0054704D" w:rsidRPr="0054704D" w14:paraId="5FEF000D" w14:textId="77777777" w:rsidTr="0054704D">
        <w:tc>
          <w:tcPr>
            <w:tcW w:w="0" w:type="auto"/>
            <w:vAlign w:val="center"/>
            <w:hideMark/>
          </w:tcPr>
          <w:p w14:paraId="47CF7FE6" w14:textId="77777777" w:rsidR="0054704D" w:rsidRPr="0054704D" w:rsidRDefault="0054704D" w:rsidP="0054704D">
            <w:pPr>
              <w:jc w:val="center"/>
              <w:rPr>
                <w:rFonts w:asciiTheme="majorHAnsi" w:hAnsiTheme="majorHAnsi" w:cstheme="majorHAnsi"/>
                <w:b/>
                <w:bCs/>
                <w:sz w:val="26"/>
                <w:szCs w:val="26"/>
                <w:lang w:val="vi-VN" w:eastAsia="x-none"/>
              </w:rPr>
            </w:pPr>
            <w:r w:rsidRPr="0054704D">
              <w:rPr>
                <w:rFonts w:asciiTheme="majorHAnsi" w:hAnsiTheme="majorHAnsi" w:cstheme="majorHAnsi"/>
                <w:b/>
                <w:bCs/>
                <w:sz w:val="26"/>
                <w:szCs w:val="26"/>
                <w:lang w:val="vi-VN" w:eastAsia="x-none"/>
              </w:rPr>
              <w:t>STT</w:t>
            </w:r>
          </w:p>
        </w:tc>
        <w:tc>
          <w:tcPr>
            <w:tcW w:w="0" w:type="auto"/>
            <w:vAlign w:val="center"/>
            <w:hideMark/>
          </w:tcPr>
          <w:p w14:paraId="7E6A7ECE" w14:textId="77777777" w:rsidR="0054704D" w:rsidRPr="0054704D" w:rsidRDefault="0054704D" w:rsidP="0054704D">
            <w:pPr>
              <w:jc w:val="center"/>
              <w:rPr>
                <w:rFonts w:asciiTheme="majorHAnsi" w:hAnsiTheme="majorHAnsi" w:cstheme="majorHAnsi"/>
                <w:b/>
                <w:bCs/>
                <w:sz w:val="26"/>
                <w:szCs w:val="26"/>
                <w:lang w:val="vi-VN" w:eastAsia="x-none"/>
              </w:rPr>
            </w:pPr>
            <w:r w:rsidRPr="0054704D">
              <w:rPr>
                <w:rFonts w:asciiTheme="majorHAnsi" w:hAnsiTheme="majorHAnsi" w:cstheme="majorHAnsi"/>
                <w:b/>
                <w:bCs/>
                <w:sz w:val="26"/>
                <w:szCs w:val="26"/>
                <w:lang w:val="vi-VN" w:eastAsia="x-none"/>
              </w:rPr>
              <w:t>Tên cột</w:t>
            </w:r>
          </w:p>
        </w:tc>
        <w:tc>
          <w:tcPr>
            <w:tcW w:w="0" w:type="auto"/>
            <w:vAlign w:val="center"/>
            <w:hideMark/>
          </w:tcPr>
          <w:p w14:paraId="568FA663" w14:textId="77777777" w:rsidR="0054704D" w:rsidRPr="0054704D" w:rsidRDefault="0054704D" w:rsidP="0054704D">
            <w:pPr>
              <w:jc w:val="center"/>
              <w:rPr>
                <w:rFonts w:asciiTheme="majorHAnsi" w:hAnsiTheme="majorHAnsi" w:cstheme="majorHAnsi"/>
                <w:b/>
                <w:bCs/>
                <w:sz w:val="26"/>
                <w:szCs w:val="26"/>
                <w:lang w:val="vi-VN" w:eastAsia="x-none"/>
              </w:rPr>
            </w:pPr>
            <w:r w:rsidRPr="0054704D">
              <w:rPr>
                <w:rFonts w:asciiTheme="majorHAnsi" w:hAnsiTheme="majorHAnsi" w:cstheme="majorHAnsi"/>
                <w:b/>
                <w:bCs/>
                <w:sz w:val="26"/>
                <w:szCs w:val="26"/>
                <w:lang w:val="vi-VN" w:eastAsia="x-none"/>
              </w:rPr>
              <w:t>Mô tả</w:t>
            </w:r>
          </w:p>
        </w:tc>
      </w:tr>
      <w:tr w:rsidR="0054704D" w:rsidRPr="0054704D" w14:paraId="522B82D1" w14:textId="77777777" w:rsidTr="0054704D">
        <w:tc>
          <w:tcPr>
            <w:tcW w:w="0" w:type="auto"/>
            <w:vAlign w:val="center"/>
            <w:hideMark/>
          </w:tcPr>
          <w:p w14:paraId="6EE1D5A0"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w:t>
            </w:r>
          </w:p>
        </w:tc>
        <w:tc>
          <w:tcPr>
            <w:tcW w:w="0" w:type="auto"/>
            <w:vAlign w:val="center"/>
            <w:hideMark/>
          </w:tcPr>
          <w:p w14:paraId="68CD5255"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analytics_id</w:t>
            </w:r>
          </w:p>
        </w:tc>
        <w:tc>
          <w:tcPr>
            <w:tcW w:w="0" w:type="auto"/>
            <w:vAlign w:val="center"/>
            <w:hideMark/>
          </w:tcPr>
          <w:p w14:paraId="27DC86C9"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Khóa chính.</w:t>
            </w:r>
          </w:p>
        </w:tc>
      </w:tr>
      <w:tr w:rsidR="0054704D" w:rsidRPr="0054704D" w14:paraId="3B6563D2" w14:textId="77777777" w:rsidTr="0054704D">
        <w:tc>
          <w:tcPr>
            <w:tcW w:w="0" w:type="auto"/>
            <w:vAlign w:val="center"/>
            <w:hideMark/>
          </w:tcPr>
          <w:p w14:paraId="6A4675CC"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2</w:t>
            </w:r>
          </w:p>
        </w:tc>
        <w:tc>
          <w:tcPr>
            <w:tcW w:w="0" w:type="auto"/>
            <w:vAlign w:val="center"/>
            <w:hideMark/>
          </w:tcPr>
          <w:p w14:paraId="2C220633"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user_id</w:t>
            </w:r>
          </w:p>
        </w:tc>
        <w:tc>
          <w:tcPr>
            <w:tcW w:w="0" w:type="auto"/>
            <w:vAlign w:val="center"/>
            <w:hideMark/>
          </w:tcPr>
          <w:p w14:paraId="3054AC5E"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Mã sinh viên.</w:t>
            </w:r>
          </w:p>
        </w:tc>
      </w:tr>
      <w:tr w:rsidR="0054704D" w:rsidRPr="0054704D" w14:paraId="50389007" w14:textId="77777777" w:rsidTr="0054704D">
        <w:tc>
          <w:tcPr>
            <w:tcW w:w="0" w:type="auto"/>
            <w:vAlign w:val="center"/>
            <w:hideMark/>
          </w:tcPr>
          <w:p w14:paraId="3BB348AE"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3</w:t>
            </w:r>
          </w:p>
        </w:tc>
        <w:tc>
          <w:tcPr>
            <w:tcW w:w="0" w:type="auto"/>
            <w:vAlign w:val="center"/>
            <w:hideMark/>
          </w:tcPr>
          <w:p w14:paraId="67F8096F"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course_id</w:t>
            </w:r>
          </w:p>
        </w:tc>
        <w:tc>
          <w:tcPr>
            <w:tcW w:w="0" w:type="auto"/>
            <w:vAlign w:val="center"/>
            <w:hideMark/>
          </w:tcPr>
          <w:p w14:paraId="318ED971"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Mã lớp học phần.</w:t>
            </w:r>
          </w:p>
        </w:tc>
      </w:tr>
      <w:tr w:rsidR="0054704D" w:rsidRPr="0054704D" w14:paraId="2A584E93" w14:textId="77777777" w:rsidTr="0054704D">
        <w:tc>
          <w:tcPr>
            <w:tcW w:w="0" w:type="auto"/>
            <w:vAlign w:val="center"/>
            <w:hideMark/>
          </w:tcPr>
          <w:p w14:paraId="24FA3D6D"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4</w:t>
            </w:r>
          </w:p>
        </w:tc>
        <w:tc>
          <w:tcPr>
            <w:tcW w:w="0" w:type="auto"/>
            <w:vAlign w:val="center"/>
            <w:hideMark/>
          </w:tcPr>
          <w:p w14:paraId="2F13531E"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subject_id</w:t>
            </w:r>
          </w:p>
        </w:tc>
        <w:tc>
          <w:tcPr>
            <w:tcW w:w="0" w:type="auto"/>
            <w:vAlign w:val="center"/>
            <w:hideMark/>
          </w:tcPr>
          <w:p w14:paraId="13687B8B"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Mã môn học.</w:t>
            </w:r>
          </w:p>
        </w:tc>
      </w:tr>
      <w:tr w:rsidR="0054704D" w:rsidRPr="0054704D" w14:paraId="0C006038" w14:textId="77777777" w:rsidTr="0054704D">
        <w:tc>
          <w:tcPr>
            <w:tcW w:w="0" w:type="auto"/>
            <w:vAlign w:val="center"/>
            <w:hideMark/>
          </w:tcPr>
          <w:p w14:paraId="18CB3765"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5</w:t>
            </w:r>
          </w:p>
        </w:tc>
        <w:tc>
          <w:tcPr>
            <w:tcW w:w="0" w:type="auto"/>
            <w:vAlign w:val="center"/>
            <w:hideMark/>
          </w:tcPr>
          <w:p w14:paraId="4718D6F0"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chapter_id</w:t>
            </w:r>
          </w:p>
        </w:tc>
        <w:tc>
          <w:tcPr>
            <w:tcW w:w="0" w:type="auto"/>
            <w:vAlign w:val="center"/>
            <w:hideMark/>
          </w:tcPr>
          <w:p w14:paraId="1EFA8656"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Mã chương đang học.</w:t>
            </w:r>
          </w:p>
        </w:tc>
      </w:tr>
      <w:tr w:rsidR="0054704D" w:rsidRPr="00303D24" w14:paraId="3BC73157" w14:textId="77777777" w:rsidTr="0054704D">
        <w:tc>
          <w:tcPr>
            <w:tcW w:w="0" w:type="auto"/>
            <w:vAlign w:val="center"/>
            <w:hideMark/>
          </w:tcPr>
          <w:p w14:paraId="0578090F"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6</w:t>
            </w:r>
          </w:p>
        </w:tc>
        <w:tc>
          <w:tcPr>
            <w:tcW w:w="0" w:type="auto"/>
            <w:vAlign w:val="center"/>
            <w:hideMark/>
          </w:tcPr>
          <w:p w14:paraId="69002737"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lo_id</w:t>
            </w:r>
          </w:p>
        </w:tc>
        <w:tc>
          <w:tcPr>
            <w:tcW w:w="0" w:type="auto"/>
            <w:vAlign w:val="center"/>
            <w:hideMark/>
          </w:tcPr>
          <w:p w14:paraId="45ED4D9C"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Mã chuẩn đầu ra liên quan.</w:t>
            </w:r>
          </w:p>
        </w:tc>
      </w:tr>
      <w:tr w:rsidR="0054704D" w:rsidRPr="00303D24" w14:paraId="4D56ABF2" w14:textId="77777777" w:rsidTr="0054704D">
        <w:tc>
          <w:tcPr>
            <w:tcW w:w="0" w:type="auto"/>
            <w:vAlign w:val="center"/>
            <w:hideMark/>
          </w:tcPr>
          <w:p w14:paraId="63BC9E03"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7</w:t>
            </w:r>
          </w:p>
        </w:tc>
        <w:tc>
          <w:tcPr>
            <w:tcW w:w="0" w:type="auto"/>
            <w:vAlign w:val="center"/>
            <w:hideMark/>
          </w:tcPr>
          <w:p w14:paraId="5606B6E6"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session_start</w:t>
            </w:r>
          </w:p>
        </w:tc>
        <w:tc>
          <w:tcPr>
            <w:tcW w:w="0" w:type="auto"/>
            <w:vAlign w:val="center"/>
            <w:hideMark/>
          </w:tcPr>
          <w:p w14:paraId="5AA37F47"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Thời gian bắt đầu phiên học.</w:t>
            </w:r>
          </w:p>
        </w:tc>
      </w:tr>
      <w:tr w:rsidR="0054704D" w:rsidRPr="00303D24" w14:paraId="1CCDA9AD" w14:textId="77777777" w:rsidTr="0054704D">
        <w:tc>
          <w:tcPr>
            <w:tcW w:w="0" w:type="auto"/>
            <w:vAlign w:val="center"/>
            <w:hideMark/>
          </w:tcPr>
          <w:p w14:paraId="110F4500"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8</w:t>
            </w:r>
          </w:p>
        </w:tc>
        <w:tc>
          <w:tcPr>
            <w:tcW w:w="0" w:type="auto"/>
            <w:vAlign w:val="center"/>
            <w:hideMark/>
          </w:tcPr>
          <w:p w14:paraId="11D6BB90"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session_end</w:t>
            </w:r>
          </w:p>
        </w:tc>
        <w:tc>
          <w:tcPr>
            <w:tcW w:w="0" w:type="auto"/>
            <w:vAlign w:val="center"/>
            <w:hideMark/>
          </w:tcPr>
          <w:p w14:paraId="75E63D61"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Thời gian kết thúc phiên học.</w:t>
            </w:r>
          </w:p>
        </w:tc>
      </w:tr>
      <w:tr w:rsidR="0054704D" w:rsidRPr="00303D24" w14:paraId="04C4A630" w14:textId="77777777" w:rsidTr="0054704D">
        <w:tc>
          <w:tcPr>
            <w:tcW w:w="0" w:type="auto"/>
            <w:vAlign w:val="center"/>
            <w:hideMark/>
          </w:tcPr>
          <w:p w14:paraId="18F31A02"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9</w:t>
            </w:r>
          </w:p>
        </w:tc>
        <w:tc>
          <w:tcPr>
            <w:tcW w:w="0" w:type="auto"/>
            <w:vAlign w:val="center"/>
            <w:hideMark/>
          </w:tcPr>
          <w:p w14:paraId="41396F21"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session_duration</w:t>
            </w:r>
          </w:p>
        </w:tc>
        <w:tc>
          <w:tcPr>
            <w:tcW w:w="0" w:type="auto"/>
            <w:vAlign w:val="center"/>
            <w:hideMark/>
          </w:tcPr>
          <w:p w14:paraId="53692BDD"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Thời lượng học (giây/phút).</w:t>
            </w:r>
          </w:p>
        </w:tc>
      </w:tr>
      <w:tr w:rsidR="0054704D" w:rsidRPr="00303D24" w14:paraId="45EAA8FE" w14:textId="77777777" w:rsidTr="0054704D">
        <w:tc>
          <w:tcPr>
            <w:tcW w:w="0" w:type="auto"/>
            <w:vAlign w:val="center"/>
            <w:hideMark/>
          </w:tcPr>
          <w:p w14:paraId="07283E4E"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0</w:t>
            </w:r>
          </w:p>
        </w:tc>
        <w:tc>
          <w:tcPr>
            <w:tcW w:w="0" w:type="auto"/>
            <w:vAlign w:val="center"/>
            <w:hideMark/>
          </w:tcPr>
          <w:p w14:paraId="2DEAF906"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questions_attempted</w:t>
            </w:r>
          </w:p>
        </w:tc>
        <w:tc>
          <w:tcPr>
            <w:tcW w:w="0" w:type="auto"/>
            <w:vAlign w:val="center"/>
            <w:hideMark/>
          </w:tcPr>
          <w:p w14:paraId="2A6027FC"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Số câu hỏi đã làm.</w:t>
            </w:r>
          </w:p>
        </w:tc>
      </w:tr>
      <w:tr w:rsidR="0054704D" w:rsidRPr="0054704D" w14:paraId="58413CE9" w14:textId="77777777" w:rsidTr="0054704D">
        <w:tc>
          <w:tcPr>
            <w:tcW w:w="0" w:type="auto"/>
            <w:vAlign w:val="center"/>
            <w:hideMark/>
          </w:tcPr>
          <w:p w14:paraId="5661E5D3"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1</w:t>
            </w:r>
          </w:p>
        </w:tc>
        <w:tc>
          <w:tcPr>
            <w:tcW w:w="0" w:type="auto"/>
            <w:vAlign w:val="center"/>
            <w:hideMark/>
          </w:tcPr>
          <w:p w14:paraId="04BAA96C"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questions_correct</w:t>
            </w:r>
          </w:p>
        </w:tc>
        <w:tc>
          <w:tcPr>
            <w:tcW w:w="0" w:type="auto"/>
            <w:vAlign w:val="center"/>
            <w:hideMark/>
          </w:tcPr>
          <w:p w14:paraId="08023894"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Số câu đúng.</w:t>
            </w:r>
          </w:p>
        </w:tc>
      </w:tr>
      <w:tr w:rsidR="0054704D" w:rsidRPr="0054704D" w14:paraId="47253565" w14:textId="77777777" w:rsidTr="0054704D">
        <w:tc>
          <w:tcPr>
            <w:tcW w:w="0" w:type="auto"/>
            <w:vAlign w:val="center"/>
            <w:hideMark/>
          </w:tcPr>
          <w:p w14:paraId="59CAAADB"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2</w:t>
            </w:r>
          </w:p>
        </w:tc>
        <w:tc>
          <w:tcPr>
            <w:tcW w:w="0" w:type="auto"/>
            <w:vAlign w:val="center"/>
            <w:hideMark/>
          </w:tcPr>
          <w:p w14:paraId="4F098932"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questions_incorrect</w:t>
            </w:r>
          </w:p>
        </w:tc>
        <w:tc>
          <w:tcPr>
            <w:tcW w:w="0" w:type="auto"/>
            <w:vAlign w:val="center"/>
            <w:hideMark/>
          </w:tcPr>
          <w:p w14:paraId="3BE123BF"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Số câu sai.</w:t>
            </w:r>
          </w:p>
        </w:tc>
      </w:tr>
      <w:tr w:rsidR="0054704D" w:rsidRPr="00303D24" w14:paraId="09B7D054" w14:textId="77777777" w:rsidTr="0054704D">
        <w:tc>
          <w:tcPr>
            <w:tcW w:w="0" w:type="auto"/>
            <w:vAlign w:val="center"/>
            <w:hideMark/>
          </w:tcPr>
          <w:p w14:paraId="797E49D1"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3</w:t>
            </w:r>
          </w:p>
        </w:tc>
        <w:tc>
          <w:tcPr>
            <w:tcW w:w="0" w:type="auto"/>
            <w:vAlign w:val="center"/>
            <w:hideMark/>
          </w:tcPr>
          <w:p w14:paraId="7CE2C6DE"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average_response_time</w:t>
            </w:r>
          </w:p>
        </w:tc>
        <w:tc>
          <w:tcPr>
            <w:tcW w:w="0" w:type="auto"/>
            <w:vAlign w:val="center"/>
            <w:hideMark/>
          </w:tcPr>
          <w:p w14:paraId="22F41AE0"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Thời gian phản hồi trung bình cho mỗi câu hỏi.</w:t>
            </w:r>
          </w:p>
        </w:tc>
      </w:tr>
      <w:tr w:rsidR="0054704D" w:rsidRPr="00303D24" w14:paraId="7FC33600" w14:textId="77777777" w:rsidTr="0054704D">
        <w:tc>
          <w:tcPr>
            <w:tcW w:w="0" w:type="auto"/>
            <w:vAlign w:val="center"/>
            <w:hideMark/>
          </w:tcPr>
          <w:p w14:paraId="6BBFEEE5"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4</w:t>
            </w:r>
          </w:p>
        </w:tc>
        <w:tc>
          <w:tcPr>
            <w:tcW w:w="0" w:type="auto"/>
            <w:vAlign w:val="center"/>
            <w:hideMark/>
          </w:tcPr>
          <w:p w14:paraId="3D3CB2DD"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difficulty_trend</w:t>
            </w:r>
          </w:p>
        </w:tc>
        <w:tc>
          <w:tcPr>
            <w:tcW w:w="0" w:type="auto"/>
            <w:vAlign w:val="center"/>
            <w:hideMark/>
          </w:tcPr>
          <w:p w14:paraId="5CA6A2DF"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Xu hướng độ khó (người học đang gặp khó hay dễ).</w:t>
            </w:r>
          </w:p>
        </w:tc>
      </w:tr>
      <w:tr w:rsidR="0054704D" w:rsidRPr="0054704D" w14:paraId="16B77375" w14:textId="77777777" w:rsidTr="0054704D">
        <w:tc>
          <w:tcPr>
            <w:tcW w:w="0" w:type="auto"/>
            <w:vAlign w:val="center"/>
            <w:hideMark/>
          </w:tcPr>
          <w:p w14:paraId="7EFB9AE7"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5</w:t>
            </w:r>
          </w:p>
        </w:tc>
        <w:tc>
          <w:tcPr>
            <w:tcW w:w="0" w:type="auto"/>
            <w:vAlign w:val="center"/>
            <w:hideMark/>
          </w:tcPr>
          <w:p w14:paraId="15728855"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learning_progress</w:t>
            </w:r>
          </w:p>
        </w:tc>
        <w:tc>
          <w:tcPr>
            <w:tcW w:w="0" w:type="auto"/>
            <w:vAlign w:val="center"/>
            <w:hideMark/>
          </w:tcPr>
          <w:p w14:paraId="65E4D475"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Tiến độ học tập (%).</w:t>
            </w:r>
          </w:p>
        </w:tc>
      </w:tr>
      <w:tr w:rsidR="0054704D" w:rsidRPr="00303D24" w14:paraId="352F7E1E" w14:textId="77777777" w:rsidTr="0054704D">
        <w:tc>
          <w:tcPr>
            <w:tcW w:w="0" w:type="auto"/>
            <w:vAlign w:val="center"/>
            <w:hideMark/>
          </w:tcPr>
          <w:p w14:paraId="16D51903"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6</w:t>
            </w:r>
          </w:p>
        </w:tc>
        <w:tc>
          <w:tcPr>
            <w:tcW w:w="0" w:type="auto"/>
            <w:vAlign w:val="center"/>
            <w:hideMark/>
          </w:tcPr>
          <w:p w14:paraId="082D42D6"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engagement_score</w:t>
            </w:r>
          </w:p>
        </w:tc>
        <w:tc>
          <w:tcPr>
            <w:tcW w:w="0" w:type="auto"/>
            <w:vAlign w:val="center"/>
            <w:hideMark/>
          </w:tcPr>
          <w:p w14:paraId="4B69CECD"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Điểm mức độ tương tác/tập trung.</w:t>
            </w:r>
          </w:p>
        </w:tc>
      </w:tr>
      <w:tr w:rsidR="0054704D" w:rsidRPr="00303D24" w14:paraId="59D57863" w14:textId="77777777" w:rsidTr="0054704D">
        <w:tc>
          <w:tcPr>
            <w:tcW w:w="0" w:type="auto"/>
            <w:vAlign w:val="center"/>
            <w:hideMark/>
          </w:tcPr>
          <w:p w14:paraId="7A061119"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7</w:t>
            </w:r>
          </w:p>
        </w:tc>
        <w:tc>
          <w:tcPr>
            <w:tcW w:w="0" w:type="auto"/>
            <w:vAlign w:val="center"/>
            <w:hideMark/>
          </w:tcPr>
          <w:p w14:paraId="55CAE1DE"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knowledge_state</w:t>
            </w:r>
          </w:p>
        </w:tc>
        <w:tc>
          <w:tcPr>
            <w:tcW w:w="0" w:type="auto"/>
            <w:vAlign w:val="center"/>
            <w:hideMark/>
          </w:tcPr>
          <w:p w14:paraId="6347F02A"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Trạng thái kiến thức hiện tại (Text/JSON).</w:t>
            </w:r>
          </w:p>
        </w:tc>
      </w:tr>
      <w:tr w:rsidR="0054704D" w:rsidRPr="00303D24" w14:paraId="064815E9" w14:textId="77777777" w:rsidTr="0054704D">
        <w:tc>
          <w:tcPr>
            <w:tcW w:w="0" w:type="auto"/>
            <w:vAlign w:val="center"/>
            <w:hideMark/>
          </w:tcPr>
          <w:p w14:paraId="6D7854D7"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8</w:t>
            </w:r>
          </w:p>
        </w:tc>
        <w:tc>
          <w:tcPr>
            <w:tcW w:w="0" w:type="auto"/>
            <w:vAlign w:val="center"/>
            <w:hideMark/>
          </w:tcPr>
          <w:p w14:paraId="3C5BA501"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prediction_confidence</w:t>
            </w:r>
          </w:p>
        </w:tc>
        <w:tc>
          <w:tcPr>
            <w:tcW w:w="0" w:type="auto"/>
            <w:vAlign w:val="center"/>
            <w:hideMark/>
          </w:tcPr>
          <w:p w14:paraId="22D5FC98"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Độ tin cậy của dự đoán AI về kết quả học tập.</w:t>
            </w:r>
          </w:p>
        </w:tc>
      </w:tr>
      <w:tr w:rsidR="0054704D" w:rsidRPr="00303D24" w14:paraId="5C9E2BEC" w14:textId="77777777" w:rsidTr="0054704D">
        <w:tc>
          <w:tcPr>
            <w:tcW w:w="0" w:type="auto"/>
            <w:vAlign w:val="center"/>
            <w:hideMark/>
          </w:tcPr>
          <w:p w14:paraId="167D3216"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19</w:t>
            </w:r>
          </w:p>
        </w:tc>
        <w:tc>
          <w:tcPr>
            <w:tcW w:w="0" w:type="auto"/>
            <w:vAlign w:val="center"/>
            <w:hideMark/>
          </w:tcPr>
          <w:p w14:paraId="5BF7306F"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recommended_actions</w:t>
            </w:r>
          </w:p>
        </w:tc>
        <w:tc>
          <w:tcPr>
            <w:tcW w:w="0" w:type="auto"/>
            <w:vAlign w:val="center"/>
            <w:hideMark/>
          </w:tcPr>
          <w:p w14:paraId="350A063D"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Các hành động hệ thống gợi ý nên làm tiếp theo.</w:t>
            </w:r>
          </w:p>
        </w:tc>
      </w:tr>
      <w:tr w:rsidR="0054704D" w:rsidRPr="0054704D" w14:paraId="5A896354" w14:textId="77777777" w:rsidTr="0054704D">
        <w:tc>
          <w:tcPr>
            <w:tcW w:w="0" w:type="auto"/>
            <w:vAlign w:val="center"/>
            <w:hideMark/>
          </w:tcPr>
          <w:p w14:paraId="3B07EDCD"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20</w:t>
            </w:r>
          </w:p>
        </w:tc>
        <w:tc>
          <w:tcPr>
            <w:tcW w:w="0" w:type="auto"/>
            <w:vAlign w:val="center"/>
            <w:hideMark/>
          </w:tcPr>
          <w:p w14:paraId="3A3AAEFC"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created_at</w:t>
            </w:r>
          </w:p>
        </w:tc>
        <w:tc>
          <w:tcPr>
            <w:tcW w:w="0" w:type="auto"/>
            <w:vAlign w:val="center"/>
            <w:hideMark/>
          </w:tcPr>
          <w:p w14:paraId="7857C765" w14:textId="77777777" w:rsidR="0054704D" w:rsidRPr="0054704D" w:rsidRDefault="0054704D" w:rsidP="0054704D">
            <w:pPr>
              <w:jc w:val="center"/>
              <w:rPr>
                <w:rFonts w:asciiTheme="majorHAnsi" w:hAnsiTheme="majorHAnsi" w:cstheme="majorHAnsi"/>
                <w:sz w:val="26"/>
                <w:szCs w:val="26"/>
                <w:lang w:val="vi-VN" w:eastAsia="x-none"/>
              </w:rPr>
            </w:pPr>
            <w:r w:rsidRPr="0054704D">
              <w:rPr>
                <w:rFonts w:asciiTheme="majorHAnsi" w:hAnsiTheme="majorHAnsi" w:cstheme="majorHAnsi"/>
                <w:sz w:val="26"/>
                <w:szCs w:val="26"/>
                <w:lang w:val="vi-VN" w:eastAsia="x-none"/>
              </w:rPr>
              <w:t>Thời gian tạo bản ghi.</w:t>
            </w:r>
          </w:p>
        </w:tc>
      </w:tr>
    </w:tbl>
    <w:p w14:paraId="63B46E3F" w14:textId="77777777" w:rsidR="0054704D" w:rsidRPr="005624A6" w:rsidRDefault="0054704D" w:rsidP="0054704D">
      <w:pPr>
        <w:pStyle w:val="Noidung"/>
        <w:rPr>
          <w:szCs w:val="26"/>
        </w:rPr>
      </w:pPr>
      <w:r w:rsidRPr="005624A6">
        <w:rPr>
          <w:szCs w:val="26"/>
        </w:rPr>
        <w:t>Bảng: UserLearningPaths (Lộ trình học tập cá nhân hóa)</w:t>
      </w:r>
    </w:p>
    <w:tbl>
      <w:tblPr>
        <w:tblStyle w:val="TableGrid"/>
        <w:tblW w:w="0" w:type="auto"/>
        <w:jc w:val="center"/>
        <w:tblLook w:val="04A0" w:firstRow="1" w:lastRow="0" w:firstColumn="1" w:lastColumn="0" w:noHBand="0" w:noVBand="1"/>
      </w:tblPr>
      <w:tblGrid>
        <w:gridCol w:w="708"/>
        <w:gridCol w:w="3076"/>
        <w:gridCol w:w="5119"/>
      </w:tblGrid>
      <w:tr w:rsidR="0054704D" w:rsidRPr="0054704D" w14:paraId="1EDFB2F1" w14:textId="77777777" w:rsidTr="0054704D">
        <w:trPr>
          <w:jc w:val="center"/>
        </w:trPr>
        <w:tc>
          <w:tcPr>
            <w:tcW w:w="0" w:type="auto"/>
            <w:vAlign w:val="center"/>
            <w:hideMark/>
          </w:tcPr>
          <w:p w14:paraId="1BF653D6"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53FAF043"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5CE02B08"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0EBA220F" w14:textId="77777777" w:rsidTr="0054704D">
        <w:trPr>
          <w:jc w:val="center"/>
        </w:trPr>
        <w:tc>
          <w:tcPr>
            <w:tcW w:w="0" w:type="auto"/>
            <w:vAlign w:val="center"/>
            <w:hideMark/>
          </w:tcPr>
          <w:p w14:paraId="06E083A6"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6E271E57" w14:textId="77777777" w:rsidR="0054704D" w:rsidRPr="0054704D" w:rsidRDefault="0054704D" w:rsidP="0054704D">
            <w:pPr>
              <w:jc w:val="center"/>
              <w:rPr>
                <w:sz w:val="26"/>
                <w:szCs w:val="26"/>
                <w:lang w:val="vi-VN" w:eastAsia="x-none"/>
              </w:rPr>
            </w:pPr>
            <w:r w:rsidRPr="0054704D">
              <w:rPr>
                <w:sz w:val="26"/>
                <w:szCs w:val="26"/>
                <w:lang w:val="vi-VN" w:eastAsia="x-none"/>
              </w:rPr>
              <w:t>path_id</w:t>
            </w:r>
          </w:p>
        </w:tc>
        <w:tc>
          <w:tcPr>
            <w:tcW w:w="0" w:type="auto"/>
            <w:vAlign w:val="center"/>
            <w:hideMark/>
          </w:tcPr>
          <w:p w14:paraId="6DC3E1CB"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0E286C58" w14:textId="77777777" w:rsidTr="0054704D">
        <w:trPr>
          <w:jc w:val="center"/>
        </w:trPr>
        <w:tc>
          <w:tcPr>
            <w:tcW w:w="0" w:type="auto"/>
            <w:vAlign w:val="center"/>
            <w:hideMark/>
          </w:tcPr>
          <w:p w14:paraId="15B94FED"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013BEC9A"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72F07794" w14:textId="77777777" w:rsidR="0054704D" w:rsidRPr="0054704D" w:rsidRDefault="0054704D" w:rsidP="0054704D">
            <w:pPr>
              <w:jc w:val="center"/>
              <w:rPr>
                <w:sz w:val="26"/>
                <w:szCs w:val="26"/>
                <w:lang w:val="vi-VN" w:eastAsia="x-none"/>
              </w:rPr>
            </w:pPr>
            <w:r w:rsidRPr="0054704D">
              <w:rPr>
                <w:sz w:val="26"/>
                <w:szCs w:val="26"/>
                <w:lang w:val="vi-VN" w:eastAsia="x-none"/>
              </w:rPr>
              <w:t>Mã sinh viên.</w:t>
            </w:r>
          </w:p>
        </w:tc>
      </w:tr>
      <w:tr w:rsidR="0054704D" w:rsidRPr="0054704D" w14:paraId="72BBE3FF" w14:textId="77777777" w:rsidTr="0054704D">
        <w:trPr>
          <w:jc w:val="center"/>
        </w:trPr>
        <w:tc>
          <w:tcPr>
            <w:tcW w:w="0" w:type="auto"/>
            <w:vAlign w:val="center"/>
            <w:hideMark/>
          </w:tcPr>
          <w:p w14:paraId="3FD1297C"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563158C1" w14:textId="77777777" w:rsidR="0054704D" w:rsidRPr="0054704D" w:rsidRDefault="0054704D" w:rsidP="0054704D">
            <w:pPr>
              <w:jc w:val="center"/>
              <w:rPr>
                <w:sz w:val="26"/>
                <w:szCs w:val="26"/>
                <w:lang w:val="vi-VN" w:eastAsia="x-none"/>
              </w:rPr>
            </w:pPr>
            <w:r w:rsidRPr="0054704D">
              <w:rPr>
                <w:sz w:val="26"/>
                <w:szCs w:val="26"/>
                <w:lang w:val="vi-VN" w:eastAsia="x-none"/>
              </w:rPr>
              <w:t>subject_id</w:t>
            </w:r>
          </w:p>
        </w:tc>
        <w:tc>
          <w:tcPr>
            <w:tcW w:w="0" w:type="auto"/>
            <w:vAlign w:val="center"/>
            <w:hideMark/>
          </w:tcPr>
          <w:p w14:paraId="3E26D4BB" w14:textId="77777777" w:rsidR="0054704D" w:rsidRPr="0054704D" w:rsidRDefault="0054704D" w:rsidP="0054704D">
            <w:pPr>
              <w:jc w:val="center"/>
              <w:rPr>
                <w:sz w:val="26"/>
                <w:szCs w:val="26"/>
                <w:lang w:val="vi-VN" w:eastAsia="x-none"/>
              </w:rPr>
            </w:pPr>
            <w:r w:rsidRPr="0054704D">
              <w:rPr>
                <w:sz w:val="26"/>
                <w:szCs w:val="26"/>
                <w:lang w:val="vi-VN" w:eastAsia="x-none"/>
              </w:rPr>
              <w:t>Mã môn học.</w:t>
            </w:r>
          </w:p>
        </w:tc>
      </w:tr>
      <w:tr w:rsidR="0054704D" w:rsidRPr="00303D24" w14:paraId="5246DD58" w14:textId="77777777" w:rsidTr="0054704D">
        <w:trPr>
          <w:jc w:val="center"/>
        </w:trPr>
        <w:tc>
          <w:tcPr>
            <w:tcW w:w="0" w:type="auto"/>
            <w:vAlign w:val="center"/>
            <w:hideMark/>
          </w:tcPr>
          <w:p w14:paraId="2D269437"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3C10CF15" w14:textId="77777777" w:rsidR="0054704D" w:rsidRPr="0054704D" w:rsidRDefault="0054704D" w:rsidP="0054704D">
            <w:pPr>
              <w:jc w:val="center"/>
              <w:rPr>
                <w:sz w:val="26"/>
                <w:szCs w:val="26"/>
                <w:lang w:val="vi-VN" w:eastAsia="x-none"/>
              </w:rPr>
            </w:pPr>
            <w:r w:rsidRPr="0054704D">
              <w:rPr>
                <w:sz w:val="26"/>
                <w:szCs w:val="26"/>
                <w:lang w:val="vi-VN" w:eastAsia="x-none"/>
              </w:rPr>
              <w:t>current_chapter_id</w:t>
            </w:r>
          </w:p>
        </w:tc>
        <w:tc>
          <w:tcPr>
            <w:tcW w:w="0" w:type="auto"/>
            <w:vAlign w:val="center"/>
            <w:hideMark/>
          </w:tcPr>
          <w:p w14:paraId="6BE52EF2" w14:textId="77777777" w:rsidR="0054704D" w:rsidRPr="0054704D" w:rsidRDefault="0054704D" w:rsidP="0054704D">
            <w:pPr>
              <w:jc w:val="center"/>
              <w:rPr>
                <w:sz w:val="26"/>
                <w:szCs w:val="26"/>
                <w:lang w:val="vi-VN" w:eastAsia="x-none"/>
              </w:rPr>
            </w:pPr>
            <w:r w:rsidRPr="0054704D">
              <w:rPr>
                <w:sz w:val="26"/>
                <w:szCs w:val="26"/>
                <w:lang w:val="vi-VN" w:eastAsia="x-none"/>
              </w:rPr>
              <w:t>Chương hiện tại đang học.</w:t>
            </w:r>
          </w:p>
        </w:tc>
      </w:tr>
      <w:tr w:rsidR="0054704D" w:rsidRPr="00303D24" w14:paraId="0FB1D5B4" w14:textId="77777777" w:rsidTr="0054704D">
        <w:trPr>
          <w:jc w:val="center"/>
        </w:trPr>
        <w:tc>
          <w:tcPr>
            <w:tcW w:w="0" w:type="auto"/>
            <w:vAlign w:val="center"/>
            <w:hideMark/>
          </w:tcPr>
          <w:p w14:paraId="03A6544F"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1EFD1E49" w14:textId="77777777" w:rsidR="0054704D" w:rsidRPr="0054704D" w:rsidRDefault="0054704D" w:rsidP="0054704D">
            <w:pPr>
              <w:jc w:val="center"/>
              <w:rPr>
                <w:sz w:val="26"/>
                <w:szCs w:val="26"/>
                <w:lang w:val="vi-VN" w:eastAsia="x-none"/>
              </w:rPr>
            </w:pPr>
            <w:r w:rsidRPr="0054704D">
              <w:rPr>
                <w:sz w:val="26"/>
                <w:szCs w:val="26"/>
                <w:lang w:val="vi-VN" w:eastAsia="x-none"/>
              </w:rPr>
              <w:t>current_lo_id</w:t>
            </w:r>
          </w:p>
        </w:tc>
        <w:tc>
          <w:tcPr>
            <w:tcW w:w="0" w:type="auto"/>
            <w:vAlign w:val="center"/>
            <w:hideMark/>
          </w:tcPr>
          <w:p w14:paraId="6F7FAA36" w14:textId="77777777" w:rsidR="0054704D" w:rsidRPr="0054704D" w:rsidRDefault="0054704D" w:rsidP="0054704D">
            <w:pPr>
              <w:jc w:val="center"/>
              <w:rPr>
                <w:sz w:val="26"/>
                <w:szCs w:val="26"/>
                <w:lang w:val="vi-VN" w:eastAsia="x-none"/>
              </w:rPr>
            </w:pPr>
            <w:r w:rsidRPr="0054704D">
              <w:rPr>
                <w:sz w:val="26"/>
                <w:szCs w:val="26"/>
                <w:lang w:val="vi-VN" w:eastAsia="x-none"/>
              </w:rPr>
              <w:t>Chuẩn đầu ra đang cố gắng đạt được.</w:t>
            </w:r>
          </w:p>
        </w:tc>
      </w:tr>
      <w:tr w:rsidR="0054704D" w:rsidRPr="00303D24" w14:paraId="65DC5BD9" w14:textId="77777777" w:rsidTr="0054704D">
        <w:trPr>
          <w:jc w:val="center"/>
        </w:trPr>
        <w:tc>
          <w:tcPr>
            <w:tcW w:w="0" w:type="auto"/>
            <w:vAlign w:val="center"/>
            <w:hideMark/>
          </w:tcPr>
          <w:p w14:paraId="34600613"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62D5DCC5" w14:textId="77777777" w:rsidR="0054704D" w:rsidRPr="0054704D" w:rsidRDefault="0054704D" w:rsidP="0054704D">
            <w:pPr>
              <w:jc w:val="center"/>
              <w:rPr>
                <w:sz w:val="26"/>
                <w:szCs w:val="26"/>
                <w:lang w:val="vi-VN" w:eastAsia="x-none"/>
              </w:rPr>
            </w:pPr>
            <w:r w:rsidRPr="0054704D">
              <w:rPr>
                <w:sz w:val="26"/>
                <w:szCs w:val="26"/>
                <w:lang w:val="vi-VN" w:eastAsia="x-none"/>
              </w:rPr>
              <w:t>progress_percentage</w:t>
            </w:r>
          </w:p>
        </w:tc>
        <w:tc>
          <w:tcPr>
            <w:tcW w:w="0" w:type="auto"/>
            <w:vAlign w:val="center"/>
            <w:hideMark/>
          </w:tcPr>
          <w:p w14:paraId="4183518D" w14:textId="77777777" w:rsidR="0054704D" w:rsidRPr="0054704D" w:rsidRDefault="0054704D" w:rsidP="0054704D">
            <w:pPr>
              <w:jc w:val="center"/>
              <w:rPr>
                <w:sz w:val="26"/>
                <w:szCs w:val="26"/>
                <w:lang w:val="vi-VN" w:eastAsia="x-none"/>
              </w:rPr>
            </w:pPr>
            <w:r w:rsidRPr="0054704D">
              <w:rPr>
                <w:sz w:val="26"/>
                <w:szCs w:val="26"/>
                <w:lang w:val="vi-VN" w:eastAsia="x-none"/>
              </w:rPr>
              <w:t>Phần trăm hoàn thành lộ trình.</w:t>
            </w:r>
          </w:p>
        </w:tc>
      </w:tr>
      <w:tr w:rsidR="0054704D" w:rsidRPr="00303D24" w14:paraId="48BA929D" w14:textId="77777777" w:rsidTr="0054704D">
        <w:trPr>
          <w:jc w:val="center"/>
        </w:trPr>
        <w:tc>
          <w:tcPr>
            <w:tcW w:w="0" w:type="auto"/>
            <w:vAlign w:val="center"/>
            <w:hideMark/>
          </w:tcPr>
          <w:p w14:paraId="51BC7490"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45D0A542" w14:textId="77777777" w:rsidR="0054704D" w:rsidRPr="0054704D" w:rsidRDefault="0054704D" w:rsidP="0054704D">
            <w:pPr>
              <w:jc w:val="center"/>
              <w:rPr>
                <w:sz w:val="26"/>
                <w:szCs w:val="26"/>
                <w:lang w:val="vi-VN" w:eastAsia="x-none"/>
              </w:rPr>
            </w:pPr>
            <w:r w:rsidRPr="0054704D">
              <w:rPr>
                <w:sz w:val="26"/>
                <w:szCs w:val="26"/>
                <w:lang w:val="vi-VN" w:eastAsia="x-none"/>
              </w:rPr>
              <w:t>estimated_completion_date</w:t>
            </w:r>
          </w:p>
        </w:tc>
        <w:tc>
          <w:tcPr>
            <w:tcW w:w="0" w:type="auto"/>
            <w:vAlign w:val="center"/>
            <w:hideMark/>
          </w:tcPr>
          <w:p w14:paraId="7060B2DC" w14:textId="77777777" w:rsidR="0054704D" w:rsidRPr="0054704D" w:rsidRDefault="0054704D" w:rsidP="0054704D">
            <w:pPr>
              <w:jc w:val="center"/>
              <w:rPr>
                <w:sz w:val="26"/>
                <w:szCs w:val="26"/>
                <w:lang w:val="vi-VN" w:eastAsia="x-none"/>
              </w:rPr>
            </w:pPr>
            <w:r w:rsidRPr="0054704D">
              <w:rPr>
                <w:sz w:val="26"/>
                <w:szCs w:val="26"/>
                <w:lang w:val="vi-VN" w:eastAsia="x-none"/>
              </w:rPr>
              <w:t>Ngày dự kiến hoàn thành.</w:t>
            </w:r>
          </w:p>
        </w:tc>
      </w:tr>
      <w:tr w:rsidR="0054704D" w:rsidRPr="00303D24" w14:paraId="0FDF6572" w14:textId="77777777" w:rsidTr="0054704D">
        <w:trPr>
          <w:jc w:val="center"/>
        </w:trPr>
        <w:tc>
          <w:tcPr>
            <w:tcW w:w="0" w:type="auto"/>
            <w:vAlign w:val="center"/>
            <w:hideMark/>
          </w:tcPr>
          <w:p w14:paraId="38977211"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24FFD8A2" w14:textId="77777777" w:rsidR="0054704D" w:rsidRPr="0054704D" w:rsidRDefault="0054704D" w:rsidP="0054704D">
            <w:pPr>
              <w:jc w:val="center"/>
              <w:rPr>
                <w:sz w:val="26"/>
                <w:szCs w:val="26"/>
                <w:lang w:val="vi-VN" w:eastAsia="x-none"/>
              </w:rPr>
            </w:pPr>
            <w:r w:rsidRPr="0054704D">
              <w:rPr>
                <w:sz w:val="26"/>
                <w:szCs w:val="26"/>
                <w:lang w:val="vi-VN" w:eastAsia="x-none"/>
              </w:rPr>
              <w:t>learning_pace</w:t>
            </w:r>
          </w:p>
        </w:tc>
        <w:tc>
          <w:tcPr>
            <w:tcW w:w="0" w:type="auto"/>
            <w:vAlign w:val="center"/>
            <w:hideMark/>
          </w:tcPr>
          <w:p w14:paraId="06268C42" w14:textId="77777777" w:rsidR="0054704D" w:rsidRPr="0054704D" w:rsidRDefault="0054704D" w:rsidP="0054704D">
            <w:pPr>
              <w:jc w:val="center"/>
              <w:rPr>
                <w:sz w:val="26"/>
                <w:szCs w:val="26"/>
                <w:lang w:val="vi-VN" w:eastAsia="x-none"/>
              </w:rPr>
            </w:pPr>
            <w:r w:rsidRPr="0054704D">
              <w:rPr>
                <w:sz w:val="26"/>
                <w:szCs w:val="26"/>
                <w:lang w:val="vi-VN" w:eastAsia="x-none"/>
              </w:rPr>
              <w:t>Tốc độ học (Nhanh/Chậm/Trung bình).</w:t>
            </w:r>
          </w:p>
        </w:tc>
      </w:tr>
      <w:tr w:rsidR="0054704D" w:rsidRPr="00303D24" w14:paraId="2E37EA66" w14:textId="77777777" w:rsidTr="0054704D">
        <w:trPr>
          <w:jc w:val="center"/>
        </w:trPr>
        <w:tc>
          <w:tcPr>
            <w:tcW w:w="0" w:type="auto"/>
            <w:vAlign w:val="center"/>
            <w:hideMark/>
          </w:tcPr>
          <w:p w14:paraId="08437300"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1E9F7D66" w14:textId="77777777" w:rsidR="0054704D" w:rsidRPr="0054704D" w:rsidRDefault="0054704D" w:rsidP="0054704D">
            <w:pPr>
              <w:jc w:val="center"/>
              <w:rPr>
                <w:sz w:val="26"/>
                <w:szCs w:val="26"/>
                <w:lang w:val="vi-VN" w:eastAsia="x-none"/>
              </w:rPr>
            </w:pPr>
            <w:r w:rsidRPr="0054704D">
              <w:rPr>
                <w:sz w:val="26"/>
                <w:szCs w:val="26"/>
                <w:lang w:val="vi-VN" w:eastAsia="x-none"/>
              </w:rPr>
              <w:t>preferred_difficulty</w:t>
            </w:r>
          </w:p>
        </w:tc>
        <w:tc>
          <w:tcPr>
            <w:tcW w:w="0" w:type="auto"/>
            <w:vAlign w:val="center"/>
            <w:hideMark/>
          </w:tcPr>
          <w:p w14:paraId="679A86F2" w14:textId="77777777" w:rsidR="0054704D" w:rsidRPr="0054704D" w:rsidRDefault="0054704D" w:rsidP="0054704D">
            <w:pPr>
              <w:jc w:val="center"/>
              <w:rPr>
                <w:sz w:val="26"/>
                <w:szCs w:val="26"/>
                <w:lang w:val="vi-VN" w:eastAsia="x-none"/>
              </w:rPr>
            </w:pPr>
            <w:r w:rsidRPr="0054704D">
              <w:rPr>
                <w:sz w:val="26"/>
                <w:szCs w:val="26"/>
                <w:lang w:val="vi-VN" w:eastAsia="x-none"/>
              </w:rPr>
              <w:t>Độ khó ưa thích/phù hợp.</w:t>
            </w:r>
          </w:p>
        </w:tc>
      </w:tr>
      <w:tr w:rsidR="0054704D" w:rsidRPr="00303D24" w14:paraId="5674642F" w14:textId="77777777" w:rsidTr="0054704D">
        <w:trPr>
          <w:jc w:val="center"/>
        </w:trPr>
        <w:tc>
          <w:tcPr>
            <w:tcW w:w="0" w:type="auto"/>
            <w:vAlign w:val="center"/>
            <w:hideMark/>
          </w:tcPr>
          <w:p w14:paraId="322827E4"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498F31B1" w14:textId="77777777" w:rsidR="0054704D" w:rsidRPr="0054704D" w:rsidRDefault="0054704D" w:rsidP="0054704D">
            <w:pPr>
              <w:jc w:val="center"/>
              <w:rPr>
                <w:sz w:val="26"/>
                <w:szCs w:val="26"/>
                <w:lang w:val="vi-VN" w:eastAsia="x-none"/>
              </w:rPr>
            </w:pPr>
            <w:r w:rsidRPr="0054704D">
              <w:rPr>
                <w:sz w:val="26"/>
                <w:szCs w:val="26"/>
                <w:lang w:val="vi-VN" w:eastAsia="x-none"/>
              </w:rPr>
              <w:t>path_data</w:t>
            </w:r>
          </w:p>
        </w:tc>
        <w:tc>
          <w:tcPr>
            <w:tcW w:w="0" w:type="auto"/>
            <w:vAlign w:val="center"/>
            <w:hideMark/>
          </w:tcPr>
          <w:p w14:paraId="1572214E" w14:textId="77777777" w:rsidR="0054704D" w:rsidRPr="0054704D" w:rsidRDefault="0054704D" w:rsidP="0054704D">
            <w:pPr>
              <w:jc w:val="center"/>
              <w:rPr>
                <w:sz w:val="26"/>
                <w:szCs w:val="26"/>
                <w:lang w:val="vi-VN" w:eastAsia="x-none"/>
              </w:rPr>
            </w:pPr>
            <w:r w:rsidRPr="0054704D">
              <w:rPr>
                <w:sz w:val="26"/>
                <w:szCs w:val="26"/>
                <w:lang w:val="vi-VN" w:eastAsia="x-none"/>
              </w:rPr>
              <w:t>Dữ liệu chi tiết về lộ trình (các bước tiếp theo).</w:t>
            </w:r>
          </w:p>
        </w:tc>
      </w:tr>
      <w:tr w:rsidR="0054704D" w:rsidRPr="0054704D" w14:paraId="3490E41E" w14:textId="77777777" w:rsidTr="0054704D">
        <w:trPr>
          <w:jc w:val="center"/>
        </w:trPr>
        <w:tc>
          <w:tcPr>
            <w:tcW w:w="0" w:type="auto"/>
            <w:vAlign w:val="center"/>
            <w:hideMark/>
          </w:tcPr>
          <w:p w14:paraId="4A34376A"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503EBD44"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11EFB8CA"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w:t>
            </w:r>
          </w:p>
        </w:tc>
      </w:tr>
      <w:tr w:rsidR="0054704D" w:rsidRPr="0054704D" w14:paraId="1F8F8C24" w14:textId="77777777" w:rsidTr="0054704D">
        <w:trPr>
          <w:jc w:val="center"/>
        </w:trPr>
        <w:tc>
          <w:tcPr>
            <w:tcW w:w="0" w:type="auto"/>
            <w:vAlign w:val="center"/>
            <w:hideMark/>
          </w:tcPr>
          <w:p w14:paraId="358C185C" w14:textId="77777777" w:rsidR="0054704D" w:rsidRPr="0054704D" w:rsidRDefault="0054704D" w:rsidP="0054704D">
            <w:pPr>
              <w:jc w:val="center"/>
              <w:rPr>
                <w:sz w:val="26"/>
                <w:szCs w:val="26"/>
                <w:lang w:val="vi-VN" w:eastAsia="x-none"/>
              </w:rPr>
            </w:pPr>
            <w:r w:rsidRPr="0054704D">
              <w:rPr>
                <w:sz w:val="26"/>
                <w:szCs w:val="26"/>
                <w:lang w:val="vi-VN" w:eastAsia="x-none"/>
              </w:rPr>
              <w:t>12</w:t>
            </w:r>
          </w:p>
        </w:tc>
        <w:tc>
          <w:tcPr>
            <w:tcW w:w="0" w:type="auto"/>
            <w:vAlign w:val="center"/>
            <w:hideMark/>
          </w:tcPr>
          <w:p w14:paraId="5A8F4382" w14:textId="77777777" w:rsidR="0054704D" w:rsidRPr="0054704D" w:rsidRDefault="0054704D" w:rsidP="0054704D">
            <w:pPr>
              <w:jc w:val="center"/>
              <w:rPr>
                <w:sz w:val="26"/>
                <w:szCs w:val="26"/>
                <w:lang w:val="vi-VN" w:eastAsia="x-none"/>
              </w:rPr>
            </w:pPr>
            <w:r w:rsidRPr="0054704D">
              <w:rPr>
                <w:sz w:val="26"/>
                <w:szCs w:val="26"/>
                <w:lang w:val="vi-VN" w:eastAsia="x-none"/>
              </w:rPr>
              <w:t>updated_at</w:t>
            </w:r>
          </w:p>
        </w:tc>
        <w:tc>
          <w:tcPr>
            <w:tcW w:w="0" w:type="auto"/>
            <w:vAlign w:val="center"/>
            <w:hideMark/>
          </w:tcPr>
          <w:p w14:paraId="451DB402" w14:textId="77777777" w:rsidR="0054704D" w:rsidRPr="0054704D" w:rsidRDefault="0054704D" w:rsidP="0054704D">
            <w:pPr>
              <w:jc w:val="center"/>
              <w:rPr>
                <w:sz w:val="26"/>
                <w:szCs w:val="26"/>
                <w:lang w:val="vi-VN" w:eastAsia="x-none"/>
              </w:rPr>
            </w:pPr>
            <w:r w:rsidRPr="0054704D">
              <w:rPr>
                <w:sz w:val="26"/>
                <w:szCs w:val="26"/>
                <w:lang w:val="vi-VN" w:eastAsia="x-none"/>
              </w:rPr>
              <w:t>Thời gian cập nhật.</w:t>
            </w:r>
          </w:p>
        </w:tc>
      </w:tr>
    </w:tbl>
    <w:p w14:paraId="61000BA1" w14:textId="77777777" w:rsidR="0054704D" w:rsidRPr="005624A6" w:rsidRDefault="0054704D" w:rsidP="0054704D">
      <w:pPr>
        <w:pStyle w:val="Noidung"/>
        <w:rPr>
          <w:szCs w:val="26"/>
        </w:rPr>
      </w:pPr>
      <w:r w:rsidRPr="005624A6">
        <w:rPr>
          <w:szCs w:val="26"/>
        </w:rPr>
        <w:lastRenderedPageBreak/>
        <w:t>Bảng: UserPerformanceMetrics (Chỉ số hiệu suất người dùng)</w:t>
      </w:r>
    </w:p>
    <w:tbl>
      <w:tblPr>
        <w:tblStyle w:val="TableGrid"/>
        <w:tblW w:w="0" w:type="auto"/>
        <w:tblLook w:val="04A0" w:firstRow="1" w:lastRow="0" w:firstColumn="1" w:lastColumn="0" w:noHBand="0" w:noVBand="1"/>
      </w:tblPr>
      <w:tblGrid>
        <w:gridCol w:w="708"/>
        <w:gridCol w:w="2397"/>
        <w:gridCol w:w="5798"/>
      </w:tblGrid>
      <w:tr w:rsidR="0054704D" w:rsidRPr="0054704D" w14:paraId="6EF33647" w14:textId="77777777" w:rsidTr="0054704D">
        <w:trPr>
          <w:tblHeader/>
        </w:trPr>
        <w:tc>
          <w:tcPr>
            <w:tcW w:w="0" w:type="auto"/>
            <w:vAlign w:val="center"/>
            <w:hideMark/>
          </w:tcPr>
          <w:p w14:paraId="59CB156D"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5F01CCB0"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631670D3"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490AAF3E" w14:textId="77777777" w:rsidTr="0054704D">
        <w:tc>
          <w:tcPr>
            <w:tcW w:w="0" w:type="auto"/>
            <w:vAlign w:val="center"/>
            <w:hideMark/>
          </w:tcPr>
          <w:p w14:paraId="037623A7"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664279D5" w14:textId="77777777" w:rsidR="0054704D" w:rsidRPr="0054704D" w:rsidRDefault="0054704D" w:rsidP="0054704D">
            <w:pPr>
              <w:jc w:val="center"/>
              <w:rPr>
                <w:sz w:val="26"/>
                <w:szCs w:val="26"/>
                <w:lang w:val="vi-VN" w:eastAsia="x-none"/>
              </w:rPr>
            </w:pPr>
            <w:r w:rsidRPr="0054704D">
              <w:rPr>
                <w:sz w:val="26"/>
                <w:szCs w:val="26"/>
                <w:lang w:val="vi-VN" w:eastAsia="x-none"/>
              </w:rPr>
              <w:t>metric_id</w:t>
            </w:r>
          </w:p>
        </w:tc>
        <w:tc>
          <w:tcPr>
            <w:tcW w:w="0" w:type="auto"/>
            <w:vAlign w:val="center"/>
            <w:hideMark/>
          </w:tcPr>
          <w:p w14:paraId="1F48DB1D"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2DDE36C7" w14:textId="77777777" w:rsidTr="0054704D">
        <w:tc>
          <w:tcPr>
            <w:tcW w:w="0" w:type="auto"/>
            <w:vAlign w:val="center"/>
            <w:hideMark/>
          </w:tcPr>
          <w:p w14:paraId="39F1B0D8"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081A27B6"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6E723167" w14:textId="77777777" w:rsidR="0054704D" w:rsidRPr="0054704D" w:rsidRDefault="0054704D" w:rsidP="0054704D">
            <w:pPr>
              <w:jc w:val="center"/>
              <w:rPr>
                <w:sz w:val="26"/>
                <w:szCs w:val="26"/>
                <w:lang w:val="vi-VN" w:eastAsia="x-none"/>
              </w:rPr>
            </w:pPr>
            <w:r w:rsidRPr="0054704D">
              <w:rPr>
                <w:sz w:val="26"/>
                <w:szCs w:val="26"/>
                <w:lang w:val="vi-VN" w:eastAsia="x-none"/>
              </w:rPr>
              <w:t>Mã người dùng.</w:t>
            </w:r>
          </w:p>
        </w:tc>
      </w:tr>
      <w:tr w:rsidR="0054704D" w:rsidRPr="00303D24" w14:paraId="46D276ED" w14:textId="77777777" w:rsidTr="0054704D">
        <w:tc>
          <w:tcPr>
            <w:tcW w:w="0" w:type="auto"/>
            <w:vAlign w:val="center"/>
            <w:hideMark/>
          </w:tcPr>
          <w:p w14:paraId="40E83B99"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2843251D" w14:textId="77777777" w:rsidR="0054704D" w:rsidRPr="0054704D" w:rsidRDefault="0054704D" w:rsidP="0054704D">
            <w:pPr>
              <w:jc w:val="center"/>
              <w:rPr>
                <w:sz w:val="26"/>
                <w:szCs w:val="26"/>
                <w:lang w:val="vi-VN" w:eastAsia="x-none"/>
              </w:rPr>
            </w:pPr>
            <w:r w:rsidRPr="0054704D">
              <w:rPr>
                <w:sz w:val="26"/>
                <w:szCs w:val="26"/>
                <w:lang w:val="vi-VN" w:eastAsia="x-none"/>
              </w:rPr>
              <w:t>metric_type</w:t>
            </w:r>
          </w:p>
        </w:tc>
        <w:tc>
          <w:tcPr>
            <w:tcW w:w="0" w:type="auto"/>
            <w:vAlign w:val="center"/>
            <w:hideMark/>
          </w:tcPr>
          <w:p w14:paraId="32F39CC8" w14:textId="77777777" w:rsidR="0054704D" w:rsidRPr="0054704D" w:rsidRDefault="0054704D" w:rsidP="0054704D">
            <w:pPr>
              <w:jc w:val="center"/>
              <w:rPr>
                <w:sz w:val="26"/>
                <w:szCs w:val="26"/>
                <w:lang w:val="vi-VN" w:eastAsia="x-none"/>
              </w:rPr>
            </w:pPr>
            <w:r w:rsidRPr="0054704D">
              <w:rPr>
                <w:sz w:val="26"/>
                <w:szCs w:val="26"/>
                <w:lang w:val="vi-VN" w:eastAsia="x-none"/>
              </w:rPr>
              <w:t>Loại chỉ số (VD: Tỉ lệ hoàn thành, Thời gian on-site).</w:t>
            </w:r>
          </w:p>
        </w:tc>
      </w:tr>
      <w:tr w:rsidR="0054704D" w:rsidRPr="00303D24" w14:paraId="7CFDB51C" w14:textId="77777777" w:rsidTr="0054704D">
        <w:tc>
          <w:tcPr>
            <w:tcW w:w="0" w:type="auto"/>
            <w:vAlign w:val="center"/>
            <w:hideMark/>
          </w:tcPr>
          <w:p w14:paraId="13294CE0"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3276DAA2" w14:textId="77777777" w:rsidR="0054704D" w:rsidRPr="0054704D" w:rsidRDefault="0054704D" w:rsidP="0054704D">
            <w:pPr>
              <w:jc w:val="center"/>
              <w:rPr>
                <w:sz w:val="26"/>
                <w:szCs w:val="26"/>
                <w:lang w:val="vi-VN" w:eastAsia="x-none"/>
              </w:rPr>
            </w:pPr>
            <w:r w:rsidRPr="0054704D">
              <w:rPr>
                <w:sz w:val="26"/>
                <w:szCs w:val="26"/>
                <w:lang w:val="vi-VN" w:eastAsia="x-none"/>
              </w:rPr>
              <w:t>metric_value</w:t>
            </w:r>
          </w:p>
        </w:tc>
        <w:tc>
          <w:tcPr>
            <w:tcW w:w="0" w:type="auto"/>
            <w:vAlign w:val="center"/>
            <w:hideMark/>
          </w:tcPr>
          <w:p w14:paraId="14AE479B" w14:textId="77777777" w:rsidR="0054704D" w:rsidRPr="0054704D" w:rsidRDefault="0054704D" w:rsidP="0054704D">
            <w:pPr>
              <w:jc w:val="center"/>
              <w:rPr>
                <w:sz w:val="26"/>
                <w:szCs w:val="26"/>
                <w:lang w:val="vi-VN" w:eastAsia="x-none"/>
              </w:rPr>
            </w:pPr>
            <w:r w:rsidRPr="0054704D">
              <w:rPr>
                <w:sz w:val="26"/>
                <w:szCs w:val="26"/>
                <w:lang w:val="vi-VN" w:eastAsia="x-none"/>
              </w:rPr>
              <w:t>Giá trị của chỉ số.</w:t>
            </w:r>
          </w:p>
        </w:tc>
      </w:tr>
      <w:tr w:rsidR="0054704D" w:rsidRPr="00303D24" w14:paraId="3FEE3A9B" w14:textId="77777777" w:rsidTr="0054704D">
        <w:tc>
          <w:tcPr>
            <w:tcW w:w="0" w:type="auto"/>
            <w:vAlign w:val="center"/>
            <w:hideMark/>
          </w:tcPr>
          <w:p w14:paraId="2C19EF08"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79F3C31F" w14:textId="77777777" w:rsidR="0054704D" w:rsidRPr="0054704D" w:rsidRDefault="0054704D" w:rsidP="0054704D">
            <w:pPr>
              <w:jc w:val="center"/>
              <w:rPr>
                <w:sz w:val="26"/>
                <w:szCs w:val="26"/>
                <w:lang w:val="vi-VN" w:eastAsia="x-none"/>
              </w:rPr>
            </w:pPr>
            <w:r w:rsidRPr="0054704D">
              <w:rPr>
                <w:sz w:val="26"/>
                <w:szCs w:val="26"/>
                <w:lang w:val="vi-VN" w:eastAsia="x-none"/>
              </w:rPr>
              <w:t>measurement_period</w:t>
            </w:r>
          </w:p>
        </w:tc>
        <w:tc>
          <w:tcPr>
            <w:tcW w:w="0" w:type="auto"/>
            <w:vAlign w:val="center"/>
            <w:hideMark/>
          </w:tcPr>
          <w:p w14:paraId="17916577" w14:textId="77777777" w:rsidR="0054704D" w:rsidRPr="0054704D" w:rsidRDefault="0054704D" w:rsidP="0054704D">
            <w:pPr>
              <w:jc w:val="center"/>
              <w:rPr>
                <w:sz w:val="26"/>
                <w:szCs w:val="26"/>
                <w:lang w:val="vi-VN" w:eastAsia="x-none"/>
              </w:rPr>
            </w:pPr>
            <w:r w:rsidRPr="0054704D">
              <w:rPr>
                <w:sz w:val="26"/>
                <w:szCs w:val="26"/>
                <w:lang w:val="vi-VN" w:eastAsia="x-none"/>
              </w:rPr>
              <w:t>Chu kỳ đo lường (VD: Tuần 1, Tháng 10).</w:t>
            </w:r>
          </w:p>
        </w:tc>
      </w:tr>
      <w:tr w:rsidR="0054704D" w:rsidRPr="00303D24" w14:paraId="03B356E6" w14:textId="77777777" w:rsidTr="0054704D">
        <w:tc>
          <w:tcPr>
            <w:tcW w:w="0" w:type="auto"/>
            <w:vAlign w:val="center"/>
            <w:hideMark/>
          </w:tcPr>
          <w:p w14:paraId="314B24E0"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2AD273AD" w14:textId="77777777" w:rsidR="0054704D" w:rsidRPr="0054704D" w:rsidRDefault="0054704D" w:rsidP="0054704D">
            <w:pPr>
              <w:jc w:val="center"/>
              <w:rPr>
                <w:sz w:val="26"/>
                <w:szCs w:val="26"/>
                <w:lang w:val="vi-VN" w:eastAsia="x-none"/>
              </w:rPr>
            </w:pPr>
            <w:r w:rsidRPr="0054704D">
              <w:rPr>
                <w:sz w:val="26"/>
                <w:szCs w:val="26"/>
                <w:lang w:val="vi-VN" w:eastAsia="x-none"/>
              </w:rPr>
              <w:t>subject_id</w:t>
            </w:r>
          </w:p>
        </w:tc>
        <w:tc>
          <w:tcPr>
            <w:tcW w:w="0" w:type="auto"/>
            <w:vAlign w:val="center"/>
            <w:hideMark/>
          </w:tcPr>
          <w:p w14:paraId="66AC8691" w14:textId="77777777" w:rsidR="0054704D" w:rsidRPr="0054704D" w:rsidRDefault="0054704D" w:rsidP="0054704D">
            <w:pPr>
              <w:jc w:val="center"/>
              <w:rPr>
                <w:sz w:val="26"/>
                <w:szCs w:val="26"/>
                <w:lang w:val="vi-VN" w:eastAsia="x-none"/>
              </w:rPr>
            </w:pPr>
            <w:r w:rsidRPr="0054704D">
              <w:rPr>
                <w:sz w:val="26"/>
                <w:szCs w:val="26"/>
                <w:lang w:val="vi-VN" w:eastAsia="x-none"/>
              </w:rPr>
              <w:t>Liên quan đến môn học nào.</w:t>
            </w:r>
          </w:p>
        </w:tc>
      </w:tr>
      <w:tr w:rsidR="0054704D" w:rsidRPr="00303D24" w14:paraId="42D58CD5" w14:textId="77777777" w:rsidTr="0054704D">
        <w:tc>
          <w:tcPr>
            <w:tcW w:w="0" w:type="auto"/>
            <w:vAlign w:val="center"/>
            <w:hideMark/>
          </w:tcPr>
          <w:p w14:paraId="12197074"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74FBBCC6" w14:textId="77777777" w:rsidR="0054704D" w:rsidRPr="0054704D" w:rsidRDefault="0054704D" w:rsidP="0054704D">
            <w:pPr>
              <w:jc w:val="center"/>
              <w:rPr>
                <w:sz w:val="26"/>
                <w:szCs w:val="26"/>
                <w:lang w:val="vi-VN" w:eastAsia="x-none"/>
              </w:rPr>
            </w:pPr>
            <w:r w:rsidRPr="0054704D">
              <w:rPr>
                <w:sz w:val="26"/>
                <w:szCs w:val="26"/>
                <w:lang w:val="vi-VN" w:eastAsia="x-none"/>
              </w:rPr>
              <w:t>lo_id</w:t>
            </w:r>
          </w:p>
        </w:tc>
        <w:tc>
          <w:tcPr>
            <w:tcW w:w="0" w:type="auto"/>
            <w:vAlign w:val="center"/>
            <w:hideMark/>
          </w:tcPr>
          <w:p w14:paraId="7885DF54" w14:textId="77777777" w:rsidR="0054704D" w:rsidRPr="0054704D" w:rsidRDefault="0054704D" w:rsidP="0054704D">
            <w:pPr>
              <w:jc w:val="center"/>
              <w:rPr>
                <w:sz w:val="26"/>
                <w:szCs w:val="26"/>
                <w:lang w:val="vi-VN" w:eastAsia="x-none"/>
              </w:rPr>
            </w:pPr>
            <w:r w:rsidRPr="0054704D">
              <w:rPr>
                <w:sz w:val="26"/>
                <w:szCs w:val="26"/>
                <w:lang w:val="vi-VN" w:eastAsia="x-none"/>
              </w:rPr>
              <w:t>Liên quan đến chuẩn đầu ra nào.</w:t>
            </w:r>
          </w:p>
        </w:tc>
      </w:tr>
      <w:tr w:rsidR="0054704D" w:rsidRPr="0054704D" w14:paraId="03CB72A8" w14:textId="77777777" w:rsidTr="0054704D">
        <w:tc>
          <w:tcPr>
            <w:tcW w:w="0" w:type="auto"/>
            <w:vAlign w:val="center"/>
            <w:hideMark/>
          </w:tcPr>
          <w:p w14:paraId="15888FD6"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3302D105" w14:textId="77777777" w:rsidR="0054704D" w:rsidRPr="0054704D" w:rsidRDefault="0054704D" w:rsidP="0054704D">
            <w:pPr>
              <w:jc w:val="center"/>
              <w:rPr>
                <w:sz w:val="26"/>
                <w:szCs w:val="26"/>
                <w:lang w:val="vi-VN" w:eastAsia="x-none"/>
              </w:rPr>
            </w:pPr>
            <w:r w:rsidRPr="0054704D">
              <w:rPr>
                <w:sz w:val="26"/>
                <w:szCs w:val="26"/>
                <w:lang w:val="vi-VN" w:eastAsia="x-none"/>
              </w:rPr>
              <w:t>recorded_at</w:t>
            </w:r>
          </w:p>
        </w:tc>
        <w:tc>
          <w:tcPr>
            <w:tcW w:w="0" w:type="auto"/>
            <w:vAlign w:val="center"/>
            <w:hideMark/>
          </w:tcPr>
          <w:p w14:paraId="0E198336" w14:textId="77777777" w:rsidR="0054704D" w:rsidRPr="0054704D" w:rsidRDefault="0054704D" w:rsidP="0054704D">
            <w:pPr>
              <w:jc w:val="center"/>
              <w:rPr>
                <w:sz w:val="26"/>
                <w:szCs w:val="26"/>
                <w:lang w:val="vi-VN" w:eastAsia="x-none"/>
              </w:rPr>
            </w:pPr>
            <w:r w:rsidRPr="0054704D">
              <w:rPr>
                <w:sz w:val="26"/>
                <w:szCs w:val="26"/>
                <w:lang w:val="vi-VN" w:eastAsia="x-none"/>
              </w:rPr>
              <w:t>Thời gian ghi nhận.</w:t>
            </w:r>
          </w:p>
        </w:tc>
      </w:tr>
    </w:tbl>
    <w:p w14:paraId="2EFA47D0" w14:textId="77777777" w:rsidR="0054704D" w:rsidRPr="005624A6" w:rsidRDefault="0054704D" w:rsidP="0054704D">
      <w:pPr>
        <w:pStyle w:val="Noidung"/>
        <w:rPr>
          <w:szCs w:val="26"/>
        </w:rPr>
      </w:pPr>
      <w:r w:rsidRPr="005624A6">
        <w:rPr>
          <w:szCs w:val="26"/>
        </w:rPr>
        <w:t>Bảng: UserPerformanceStats (Thống kê hiệu suất tổng hợp)</w:t>
      </w:r>
    </w:p>
    <w:tbl>
      <w:tblPr>
        <w:tblStyle w:val="TableGrid"/>
        <w:tblW w:w="0" w:type="auto"/>
        <w:jc w:val="center"/>
        <w:tblLook w:val="04A0" w:firstRow="1" w:lastRow="0" w:firstColumn="1" w:lastColumn="0" w:noHBand="0" w:noVBand="1"/>
      </w:tblPr>
      <w:tblGrid>
        <w:gridCol w:w="708"/>
        <w:gridCol w:w="2946"/>
        <w:gridCol w:w="3668"/>
      </w:tblGrid>
      <w:tr w:rsidR="0054704D" w:rsidRPr="0054704D" w14:paraId="0147278D" w14:textId="77777777" w:rsidTr="0054704D">
        <w:trPr>
          <w:jc w:val="center"/>
        </w:trPr>
        <w:tc>
          <w:tcPr>
            <w:tcW w:w="0" w:type="auto"/>
            <w:vAlign w:val="center"/>
            <w:hideMark/>
          </w:tcPr>
          <w:p w14:paraId="52A1B38E"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207222E2"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55B0F8D7"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622C3B9B" w14:textId="77777777" w:rsidTr="0054704D">
        <w:trPr>
          <w:jc w:val="center"/>
        </w:trPr>
        <w:tc>
          <w:tcPr>
            <w:tcW w:w="0" w:type="auto"/>
            <w:vAlign w:val="center"/>
            <w:hideMark/>
          </w:tcPr>
          <w:p w14:paraId="21C4FEBA"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1D6CE962" w14:textId="77777777" w:rsidR="0054704D" w:rsidRPr="0054704D" w:rsidRDefault="0054704D" w:rsidP="0054704D">
            <w:pPr>
              <w:jc w:val="center"/>
              <w:rPr>
                <w:sz w:val="26"/>
                <w:szCs w:val="26"/>
                <w:lang w:val="vi-VN" w:eastAsia="x-none"/>
              </w:rPr>
            </w:pPr>
            <w:r w:rsidRPr="0054704D">
              <w:rPr>
                <w:sz w:val="26"/>
                <w:szCs w:val="26"/>
                <w:lang w:val="vi-VN" w:eastAsia="x-none"/>
              </w:rPr>
              <w:t>stats_id</w:t>
            </w:r>
          </w:p>
        </w:tc>
        <w:tc>
          <w:tcPr>
            <w:tcW w:w="0" w:type="auto"/>
            <w:vAlign w:val="center"/>
            <w:hideMark/>
          </w:tcPr>
          <w:p w14:paraId="76422256"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4CF93288" w14:textId="77777777" w:rsidTr="0054704D">
        <w:trPr>
          <w:jc w:val="center"/>
        </w:trPr>
        <w:tc>
          <w:tcPr>
            <w:tcW w:w="0" w:type="auto"/>
            <w:vAlign w:val="center"/>
            <w:hideMark/>
          </w:tcPr>
          <w:p w14:paraId="55F7A35E"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184322DF"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629D70B1" w14:textId="77777777" w:rsidR="0054704D" w:rsidRPr="0054704D" w:rsidRDefault="0054704D" w:rsidP="0054704D">
            <w:pPr>
              <w:jc w:val="center"/>
              <w:rPr>
                <w:sz w:val="26"/>
                <w:szCs w:val="26"/>
                <w:lang w:val="vi-VN" w:eastAsia="x-none"/>
              </w:rPr>
            </w:pPr>
            <w:r w:rsidRPr="0054704D">
              <w:rPr>
                <w:sz w:val="26"/>
                <w:szCs w:val="26"/>
                <w:lang w:val="vi-VN" w:eastAsia="x-none"/>
              </w:rPr>
              <w:t>Mã người dùng.</w:t>
            </w:r>
          </w:p>
        </w:tc>
      </w:tr>
      <w:tr w:rsidR="0054704D" w:rsidRPr="0054704D" w14:paraId="060B1E76" w14:textId="77777777" w:rsidTr="0054704D">
        <w:trPr>
          <w:jc w:val="center"/>
        </w:trPr>
        <w:tc>
          <w:tcPr>
            <w:tcW w:w="0" w:type="auto"/>
            <w:vAlign w:val="center"/>
            <w:hideMark/>
          </w:tcPr>
          <w:p w14:paraId="0F146B65"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1D68A8F5" w14:textId="77777777" w:rsidR="0054704D" w:rsidRPr="0054704D" w:rsidRDefault="0054704D" w:rsidP="0054704D">
            <w:pPr>
              <w:jc w:val="center"/>
              <w:rPr>
                <w:sz w:val="26"/>
                <w:szCs w:val="26"/>
                <w:lang w:val="vi-VN" w:eastAsia="x-none"/>
              </w:rPr>
            </w:pPr>
            <w:r w:rsidRPr="0054704D">
              <w:rPr>
                <w:sz w:val="26"/>
                <w:szCs w:val="26"/>
                <w:lang w:val="vi-VN" w:eastAsia="x-none"/>
              </w:rPr>
              <w:t>period_type</w:t>
            </w:r>
          </w:p>
        </w:tc>
        <w:tc>
          <w:tcPr>
            <w:tcW w:w="0" w:type="auto"/>
            <w:vAlign w:val="center"/>
            <w:hideMark/>
          </w:tcPr>
          <w:p w14:paraId="5326795F" w14:textId="77777777" w:rsidR="0054704D" w:rsidRPr="0054704D" w:rsidRDefault="0054704D" w:rsidP="0054704D">
            <w:pPr>
              <w:jc w:val="center"/>
              <w:rPr>
                <w:sz w:val="26"/>
                <w:szCs w:val="26"/>
                <w:lang w:val="vi-VN" w:eastAsia="x-none"/>
              </w:rPr>
            </w:pPr>
            <w:r w:rsidRPr="0054704D">
              <w:rPr>
                <w:sz w:val="26"/>
                <w:szCs w:val="26"/>
                <w:lang w:val="vi-VN" w:eastAsia="x-none"/>
              </w:rPr>
              <w:t>Loại kỳ (VD: Weekly, Monthly).</w:t>
            </w:r>
          </w:p>
        </w:tc>
      </w:tr>
      <w:tr w:rsidR="0054704D" w:rsidRPr="00303D24" w14:paraId="23605045" w14:textId="77777777" w:rsidTr="0054704D">
        <w:trPr>
          <w:jc w:val="center"/>
        </w:trPr>
        <w:tc>
          <w:tcPr>
            <w:tcW w:w="0" w:type="auto"/>
            <w:vAlign w:val="center"/>
            <w:hideMark/>
          </w:tcPr>
          <w:p w14:paraId="739C4C63"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4E2B62A8" w14:textId="77777777" w:rsidR="0054704D" w:rsidRPr="0054704D" w:rsidRDefault="0054704D" w:rsidP="0054704D">
            <w:pPr>
              <w:jc w:val="center"/>
              <w:rPr>
                <w:sz w:val="26"/>
                <w:szCs w:val="26"/>
                <w:lang w:val="vi-VN" w:eastAsia="x-none"/>
              </w:rPr>
            </w:pPr>
            <w:r w:rsidRPr="0054704D">
              <w:rPr>
                <w:sz w:val="26"/>
                <w:szCs w:val="26"/>
                <w:lang w:val="vi-VN" w:eastAsia="x-none"/>
              </w:rPr>
              <w:t>period_start</w:t>
            </w:r>
          </w:p>
        </w:tc>
        <w:tc>
          <w:tcPr>
            <w:tcW w:w="0" w:type="auto"/>
            <w:vAlign w:val="center"/>
            <w:hideMark/>
          </w:tcPr>
          <w:p w14:paraId="7174A810" w14:textId="77777777" w:rsidR="0054704D" w:rsidRPr="0054704D" w:rsidRDefault="0054704D" w:rsidP="0054704D">
            <w:pPr>
              <w:jc w:val="center"/>
              <w:rPr>
                <w:sz w:val="26"/>
                <w:szCs w:val="26"/>
                <w:lang w:val="vi-VN" w:eastAsia="x-none"/>
              </w:rPr>
            </w:pPr>
            <w:r w:rsidRPr="0054704D">
              <w:rPr>
                <w:sz w:val="26"/>
                <w:szCs w:val="26"/>
                <w:lang w:val="vi-VN" w:eastAsia="x-none"/>
              </w:rPr>
              <w:t>Ngày bắt đầu kỳ thống kê.</w:t>
            </w:r>
          </w:p>
        </w:tc>
      </w:tr>
      <w:tr w:rsidR="0054704D" w:rsidRPr="00303D24" w14:paraId="2FFC5EF4" w14:textId="77777777" w:rsidTr="0054704D">
        <w:trPr>
          <w:jc w:val="center"/>
        </w:trPr>
        <w:tc>
          <w:tcPr>
            <w:tcW w:w="0" w:type="auto"/>
            <w:vAlign w:val="center"/>
            <w:hideMark/>
          </w:tcPr>
          <w:p w14:paraId="40F4349E"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73936B29" w14:textId="77777777" w:rsidR="0054704D" w:rsidRPr="0054704D" w:rsidRDefault="0054704D" w:rsidP="0054704D">
            <w:pPr>
              <w:jc w:val="center"/>
              <w:rPr>
                <w:sz w:val="26"/>
                <w:szCs w:val="26"/>
                <w:lang w:val="vi-VN" w:eastAsia="x-none"/>
              </w:rPr>
            </w:pPr>
            <w:r w:rsidRPr="0054704D">
              <w:rPr>
                <w:sz w:val="26"/>
                <w:szCs w:val="26"/>
                <w:lang w:val="vi-VN" w:eastAsia="x-none"/>
              </w:rPr>
              <w:t>period_end</w:t>
            </w:r>
          </w:p>
        </w:tc>
        <w:tc>
          <w:tcPr>
            <w:tcW w:w="0" w:type="auto"/>
            <w:vAlign w:val="center"/>
            <w:hideMark/>
          </w:tcPr>
          <w:p w14:paraId="7982F4F5" w14:textId="77777777" w:rsidR="0054704D" w:rsidRPr="0054704D" w:rsidRDefault="0054704D" w:rsidP="0054704D">
            <w:pPr>
              <w:jc w:val="center"/>
              <w:rPr>
                <w:sz w:val="26"/>
                <w:szCs w:val="26"/>
                <w:lang w:val="vi-VN" w:eastAsia="x-none"/>
              </w:rPr>
            </w:pPr>
            <w:r w:rsidRPr="0054704D">
              <w:rPr>
                <w:sz w:val="26"/>
                <w:szCs w:val="26"/>
                <w:lang w:val="vi-VN" w:eastAsia="x-none"/>
              </w:rPr>
              <w:t>Ngày kết thúc kỳ thống kê.</w:t>
            </w:r>
          </w:p>
        </w:tc>
      </w:tr>
      <w:tr w:rsidR="0054704D" w:rsidRPr="00303D24" w14:paraId="1DE378B2" w14:textId="77777777" w:rsidTr="0054704D">
        <w:trPr>
          <w:jc w:val="center"/>
        </w:trPr>
        <w:tc>
          <w:tcPr>
            <w:tcW w:w="0" w:type="auto"/>
            <w:vAlign w:val="center"/>
            <w:hideMark/>
          </w:tcPr>
          <w:p w14:paraId="7FD38B88"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719CD8E3" w14:textId="77777777" w:rsidR="0054704D" w:rsidRPr="0054704D" w:rsidRDefault="0054704D" w:rsidP="0054704D">
            <w:pPr>
              <w:jc w:val="center"/>
              <w:rPr>
                <w:sz w:val="26"/>
                <w:szCs w:val="26"/>
                <w:lang w:val="vi-VN" w:eastAsia="x-none"/>
              </w:rPr>
            </w:pPr>
            <w:r w:rsidRPr="0054704D">
              <w:rPr>
                <w:sz w:val="26"/>
                <w:szCs w:val="26"/>
                <w:lang w:val="vi-VN" w:eastAsia="x-none"/>
              </w:rPr>
              <w:t>total_questions_attempted</w:t>
            </w:r>
          </w:p>
        </w:tc>
        <w:tc>
          <w:tcPr>
            <w:tcW w:w="0" w:type="auto"/>
            <w:vAlign w:val="center"/>
            <w:hideMark/>
          </w:tcPr>
          <w:p w14:paraId="29397FAA" w14:textId="77777777" w:rsidR="0054704D" w:rsidRPr="0054704D" w:rsidRDefault="0054704D" w:rsidP="0054704D">
            <w:pPr>
              <w:jc w:val="center"/>
              <w:rPr>
                <w:sz w:val="26"/>
                <w:szCs w:val="26"/>
                <w:lang w:val="vi-VN" w:eastAsia="x-none"/>
              </w:rPr>
            </w:pPr>
            <w:r w:rsidRPr="0054704D">
              <w:rPr>
                <w:sz w:val="26"/>
                <w:szCs w:val="26"/>
                <w:lang w:val="vi-VN" w:eastAsia="x-none"/>
              </w:rPr>
              <w:t>Tổng số câu hỏi đã làm trong kỳ.</w:t>
            </w:r>
          </w:p>
        </w:tc>
      </w:tr>
      <w:tr w:rsidR="0054704D" w:rsidRPr="0054704D" w14:paraId="3CF73EF1" w14:textId="77777777" w:rsidTr="0054704D">
        <w:trPr>
          <w:jc w:val="center"/>
        </w:trPr>
        <w:tc>
          <w:tcPr>
            <w:tcW w:w="0" w:type="auto"/>
            <w:vAlign w:val="center"/>
            <w:hideMark/>
          </w:tcPr>
          <w:p w14:paraId="3A9A19A2"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44D634F1" w14:textId="77777777" w:rsidR="0054704D" w:rsidRPr="0054704D" w:rsidRDefault="0054704D" w:rsidP="0054704D">
            <w:pPr>
              <w:jc w:val="center"/>
              <w:rPr>
                <w:sz w:val="26"/>
                <w:szCs w:val="26"/>
                <w:lang w:val="vi-VN" w:eastAsia="x-none"/>
              </w:rPr>
            </w:pPr>
            <w:r w:rsidRPr="0054704D">
              <w:rPr>
                <w:sz w:val="26"/>
                <w:szCs w:val="26"/>
                <w:lang w:val="vi-VN" w:eastAsia="x-none"/>
              </w:rPr>
              <w:t>total_questions_correct</w:t>
            </w:r>
          </w:p>
        </w:tc>
        <w:tc>
          <w:tcPr>
            <w:tcW w:w="0" w:type="auto"/>
            <w:vAlign w:val="center"/>
            <w:hideMark/>
          </w:tcPr>
          <w:p w14:paraId="68B9DA44" w14:textId="77777777" w:rsidR="0054704D" w:rsidRPr="0054704D" w:rsidRDefault="0054704D" w:rsidP="0054704D">
            <w:pPr>
              <w:jc w:val="center"/>
              <w:rPr>
                <w:sz w:val="26"/>
                <w:szCs w:val="26"/>
                <w:lang w:val="vi-VN" w:eastAsia="x-none"/>
              </w:rPr>
            </w:pPr>
            <w:r w:rsidRPr="0054704D">
              <w:rPr>
                <w:sz w:val="26"/>
                <w:szCs w:val="26"/>
                <w:lang w:val="vi-VN" w:eastAsia="x-none"/>
              </w:rPr>
              <w:t>Tổng số câu đúng.</w:t>
            </w:r>
          </w:p>
        </w:tc>
      </w:tr>
      <w:tr w:rsidR="0054704D" w:rsidRPr="0054704D" w14:paraId="128674DC" w14:textId="77777777" w:rsidTr="0054704D">
        <w:trPr>
          <w:jc w:val="center"/>
        </w:trPr>
        <w:tc>
          <w:tcPr>
            <w:tcW w:w="0" w:type="auto"/>
            <w:vAlign w:val="center"/>
            <w:hideMark/>
          </w:tcPr>
          <w:p w14:paraId="74366E07"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6727F182" w14:textId="77777777" w:rsidR="0054704D" w:rsidRPr="0054704D" w:rsidRDefault="0054704D" w:rsidP="0054704D">
            <w:pPr>
              <w:jc w:val="center"/>
              <w:rPr>
                <w:sz w:val="26"/>
                <w:szCs w:val="26"/>
                <w:lang w:val="vi-VN" w:eastAsia="x-none"/>
              </w:rPr>
            </w:pPr>
            <w:r w:rsidRPr="0054704D">
              <w:rPr>
                <w:sz w:val="26"/>
                <w:szCs w:val="26"/>
                <w:lang w:val="vi-VN" w:eastAsia="x-none"/>
              </w:rPr>
              <w:t>accuracy_rate</w:t>
            </w:r>
          </w:p>
        </w:tc>
        <w:tc>
          <w:tcPr>
            <w:tcW w:w="0" w:type="auto"/>
            <w:vAlign w:val="center"/>
            <w:hideMark/>
          </w:tcPr>
          <w:p w14:paraId="026908E2" w14:textId="77777777" w:rsidR="0054704D" w:rsidRPr="0054704D" w:rsidRDefault="0054704D" w:rsidP="0054704D">
            <w:pPr>
              <w:jc w:val="center"/>
              <w:rPr>
                <w:sz w:val="26"/>
                <w:szCs w:val="26"/>
                <w:lang w:val="vi-VN" w:eastAsia="x-none"/>
              </w:rPr>
            </w:pPr>
            <w:r w:rsidRPr="0054704D">
              <w:rPr>
                <w:sz w:val="26"/>
                <w:szCs w:val="26"/>
                <w:lang w:val="vi-VN" w:eastAsia="x-none"/>
              </w:rPr>
              <w:t>Tỷ lệ chính xác.</w:t>
            </w:r>
          </w:p>
        </w:tc>
      </w:tr>
      <w:tr w:rsidR="0054704D" w:rsidRPr="0054704D" w14:paraId="546418B6" w14:textId="77777777" w:rsidTr="0054704D">
        <w:trPr>
          <w:jc w:val="center"/>
        </w:trPr>
        <w:tc>
          <w:tcPr>
            <w:tcW w:w="0" w:type="auto"/>
            <w:vAlign w:val="center"/>
            <w:hideMark/>
          </w:tcPr>
          <w:p w14:paraId="4B3DDC96"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1F444DF8" w14:textId="77777777" w:rsidR="0054704D" w:rsidRPr="0054704D" w:rsidRDefault="0054704D" w:rsidP="0054704D">
            <w:pPr>
              <w:jc w:val="center"/>
              <w:rPr>
                <w:sz w:val="26"/>
                <w:szCs w:val="26"/>
                <w:lang w:val="vi-VN" w:eastAsia="x-none"/>
              </w:rPr>
            </w:pPr>
            <w:r w:rsidRPr="0054704D">
              <w:rPr>
                <w:sz w:val="26"/>
                <w:szCs w:val="26"/>
                <w:lang w:val="vi-VN" w:eastAsia="x-none"/>
              </w:rPr>
              <w:t>average_response_time</w:t>
            </w:r>
          </w:p>
        </w:tc>
        <w:tc>
          <w:tcPr>
            <w:tcW w:w="0" w:type="auto"/>
            <w:vAlign w:val="center"/>
            <w:hideMark/>
          </w:tcPr>
          <w:p w14:paraId="1A6FF704" w14:textId="77777777" w:rsidR="0054704D" w:rsidRPr="0054704D" w:rsidRDefault="0054704D" w:rsidP="0054704D">
            <w:pPr>
              <w:jc w:val="center"/>
              <w:rPr>
                <w:sz w:val="26"/>
                <w:szCs w:val="26"/>
                <w:lang w:val="vi-VN" w:eastAsia="x-none"/>
              </w:rPr>
            </w:pPr>
            <w:r w:rsidRPr="0054704D">
              <w:rPr>
                <w:sz w:val="26"/>
                <w:szCs w:val="26"/>
                <w:lang w:val="vi-VN" w:eastAsia="x-none"/>
              </w:rPr>
              <w:t>Thời gian phản hồi trung bình.</w:t>
            </w:r>
          </w:p>
        </w:tc>
      </w:tr>
      <w:tr w:rsidR="0054704D" w:rsidRPr="0054704D" w14:paraId="56ABFCA8" w14:textId="77777777" w:rsidTr="0054704D">
        <w:trPr>
          <w:jc w:val="center"/>
        </w:trPr>
        <w:tc>
          <w:tcPr>
            <w:tcW w:w="0" w:type="auto"/>
            <w:vAlign w:val="center"/>
            <w:hideMark/>
          </w:tcPr>
          <w:p w14:paraId="1F14EA2B"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00682441" w14:textId="77777777" w:rsidR="0054704D" w:rsidRPr="0054704D" w:rsidRDefault="0054704D" w:rsidP="0054704D">
            <w:pPr>
              <w:jc w:val="center"/>
              <w:rPr>
                <w:sz w:val="26"/>
                <w:szCs w:val="26"/>
                <w:lang w:val="vi-VN" w:eastAsia="x-none"/>
              </w:rPr>
            </w:pPr>
            <w:r w:rsidRPr="0054704D">
              <w:rPr>
                <w:sz w:val="26"/>
                <w:szCs w:val="26"/>
                <w:lang w:val="vi-VN" w:eastAsia="x-none"/>
              </w:rPr>
              <w:t>study_time_minutes</w:t>
            </w:r>
          </w:p>
        </w:tc>
        <w:tc>
          <w:tcPr>
            <w:tcW w:w="0" w:type="auto"/>
            <w:vAlign w:val="center"/>
            <w:hideMark/>
          </w:tcPr>
          <w:p w14:paraId="364380AB" w14:textId="77777777" w:rsidR="0054704D" w:rsidRPr="0054704D" w:rsidRDefault="0054704D" w:rsidP="0054704D">
            <w:pPr>
              <w:jc w:val="center"/>
              <w:rPr>
                <w:sz w:val="26"/>
                <w:szCs w:val="26"/>
                <w:lang w:val="vi-VN" w:eastAsia="x-none"/>
              </w:rPr>
            </w:pPr>
            <w:r w:rsidRPr="0054704D">
              <w:rPr>
                <w:sz w:val="26"/>
                <w:szCs w:val="26"/>
                <w:lang w:val="vi-VN" w:eastAsia="x-none"/>
              </w:rPr>
              <w:t>Tổng thời gian học (phút).</w:t>
            </w:r>
          </w:p>
        </w:tc>
      </w:tr>
      <w:tr w:rsidR="0054704D" w:rsidRPr="0054704D" w14:paraId="45E7CAC0" w14:textId="77777777" w:rsidTr="0054704D">
        <w:trPr>
          <w:jc w:val="center"/>
        </w:trPr>
        <w:tc>
          <w:tcPr>
            <w:tcW w:w="0" w:type="auto"/>
            <w:vAlign w:val="center"/>
            <w:hideMark/>
          </w:tcPr>
          <w:p w14:paraId="1F08ADC6"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2AFF3842" w14:textId="77777777" w:rsidR="0054704D" w:rsidRPr="0054704D" w:rsidRDefault="0054704D" w:rsidP="0054704D">
            <w:pPr>
              <w:jc w:val="center"/>
              <w:rPr>
                <w:sz w:val="26"/>
                <w:szCs w:val="26"/>
                <w:lang w:val="vi-VN" w:eastAsia="x-none"/>
              </w:rPr>
            </w:pPr>
            <w:r w:rsidRPr="0054704D">
              <w:rPr>
                <w:sz w:val="26"/>
                <w:szCs w:val="26"/>
                <w:lang w:val="vi-VN" w:eastAsia="x-none"/>
              </w:rPr>
              <w:t>subjects_studied</w:t>
            </w:r>
          </w:p>
        </w:tc>
        <w:tc>
          <w:tcPr>
            <w:tcW w:w="0" w:type="auto"/>
            <w:vAlign w:val="center"/>
            <w:hideMark/>
          </w:tcPr>
          <w:p w14:paraId="1C1DFFB7" w14:textId="77777777" w:rsidR="0054704D" w:rsidRPr="0054704D" w:rsidRDefault="0054704D" w:rsidP="0054704D">
            <w:pPr>
              <w:jc w:val="center"/>
              <w:rPr>
                <w:sz w:val="26"/>
                <w:szCs w:val="26"/>
                <w:lang w:val="vi-VN" w:eastAsia="x-none"/>
              </w:rPr>
            </w:pPr>
            <w:r w:rsidRPr="0054704D">
              <w:rPr>
                <w:sz w:val="26"/>
                <w:szCs w:val="26"/>
                <w:lang w:val="vi-VN" w:eastAsia="x-none"/>
              </w:rPr>
              <w:t>Số môn đã học.</w:t>
            </w:r>
          </w:p>
        </w:tc>
      </w:tr>
      <w:tr w:rsidR="0054704D" w:rsidRPr="0054704D" w14:paraId="74728A17" w14:textId="77777777" w:rsidTr="0054704D">
        <w:trPr>
          <w:jc w:val="center"/>
        </w:trPr>
        <w:tc>
          <w:tcPr>
            <w:tcW w:w="0" w:type="auto"/>
            <w:vAlign w:val="center"/>
            <w:hideMark/>
          </w:tcPr>
          <w:p w14:paraId="6859F539" w14:textId="77777777" w:rsidR="0054704D" w:rsidRPr="0054704D" w:rsidRDefault="0054704D" w:rsidP="0054704D">
            <w:pPr>
              <w:jc w:val="center"/>
              <w:rPr>
                <w:sz w:val="26"/>
                <w:szCs w:val="26"/>
                <w:lang w:val="vi-VN" w:eastAsia="x-none"/>
              </w:rPr>
            </w:pPr>
            <w:r w:rsidRPr="0054704D">
              <w:rPr>
                <w:sz w:val="26"/>
                <w:szCs w:val="26"/>
                <w:lang w:val="vi-VN" w:eastAsia="x-none"/>
              </w:rPr>
              <w:t>12</w:t>
            </w:r>
          </w:p>
        </w:tc>
        <w:tc>
          <w:tcPr>
            <w:tcW w:w="0" w:type="auto"/>
            <w:vAlign w:val="center"/>
            <w:hideMark/>
          </w:tcPr>
          <w:p w14:paraId="5E2184DD" w14:textId="77777777" w:rsidR="0054704D" w:rsidRPr="0054704D" w:rsidRDefault="0054704D" w:rsidP="0054704D">
            <w:pPr>
              <w:jc w:val="center"/>
              <w:rPr>
                <w:sz w:val="26"/>
                <w:szCs w:val="26"/>
                <w:lang w:val="vi-VN" w:eastAsia="x-none"/>
              </w:rPr>
            </w:pPr>
            <w:r w:rsidRPr="0054704D">
              <w:rPr>
                <w:sz w:val="26"/>
                <w:szCs w:val="26"/>
                <w:lang w:val="vi-VN" w:eastAsia="x-none"/>
              </w:rPr>
              <w:t>chapters_completed</w:t>
            </w:r>
          </w:p>
        </w:tc>
        <w:tc>
          <w:tcPr>
            <w:tcW w:w="0" w:type="auto"/>
            <w:vAlign w:val="center"/>
            <w:hideMark/>
          </w:tcPr>
          <w:p w14:paraId="46F30779" w14:textId="77777777" w:rsidR="0054704D" w:rsidRPr="0054704D" w:rsidRDefault="0054704D" w:rsidP="0054704D">
            <w:pPr>
              <w:jc w:val="center"/>
              <w:rPr>
                <w:sz w:val="26"/>
                <w:szCs w:val="26"/>
                <w:lang w:val="vi-VN" w:eastAsia="x-none"/>
              </w:rPr>
            </w:pPr>
            <w:r w:rsidRPr="0054704D">
              <w:rPr>
                <w:sz w:val="26"/>
                <w:szCs w:val="26"/>
                <w:lang w:val="vi-VN" w:eastAsia="x-none"/>
              </w:rPr>
              <w:t>Số chương hoàn thành.</w:t>
            </w:r>
          </w:p>
        </w:tc>
      </w:tr>
      <w:tr w:rsidR="0054704D" w:rsidRPr="00303D24" w14:paraId="25C24744" w14:textId="77777777" w:rsidTr="0054704D">
        <w:trPr>
          <w:jc w:val="center"/>
        </w:trPr>
        <w:tc>
          <w:tcPr>
            <w:tcW w:w="0" w:type="auto"/>
            <w:vAlign w:val="center"/>
            <w:hideMark/>
          </w:tcPr>
          <w:p w14:paraId="69288C17" w14:textId="77777777" w:rsidR="0054704D" w:rsidRPr="0054704D" w:rsidRDefault="0054704D" w:rsidP="0054704D">
            <w:pPr>
              <w:jc w:val="center"/>
              <w:rPr>
                <w:sz w:val="26"/>
                <w:szCs w:val="26"/>
                <w:lang w:val="vi-VN" w:eastAsia="x-none"/>
              </w:rPr>
            </w:pPr>
            <w:r w:rsidRPr="0054704D">
              <w:rPr>
                <w:sz w:val="26"/>
                <w:szCs w:val="26"/>
                <w:lang w:val="vi-VN" w:eastAsia="x-none"/>
              </w:rPr>
              <w:t>13</w:t>
            </w:r>
          </w:p>
        </w:tc>
        <w:tc>
          <w:tcPr>
            <w:tcW w:w="0" w:type="auto"/>
            <w:vAlign w:val="center"/>
            <w:hideMark/>
          </w:tcPr>
          <w:p w14:paraId="53933262" w14:textId="77777777" w:rsidR="0054704D" w:rsidRPr="0054704D" w:rsidRDefault="0054704D" w:rsidP="0054704D">
            <w:pPr>
              <w:jc w:val="center"/>
              <w:rPr>
                <w:sz w:val="26"/>
                <w:szCs w:val="26"/>
                <w:lang w:val="vi-VN" w:eastAsia="x-none"/>
              </w:rPr>
            </w:pPr>
            <w:r w:rsidRPr="0054704D">
              <w:rPr>
                <w:sz w:val="26"/>
                <w:szCs w:val="26"/>
                <w:lang w:val="vi-VN" w:eastAsia="x-none"/>
              </w:rPr>
              <w:t>los_mastered</w:t>
            </w:r>
          </w:p>
        </w:tc>
        <w:tc>
          <w:tcPr>
            <w:tcW w:w="0" w:type="auto"/>
            <w:vAlign w:val="center"/>
            <w:hideMark/>
          </w:tcPr>
          <w:p w14:paraId="5100C63F" w14:textId="77777777" w:rsidR="0054704D" w:rsidRPr="0054704D" w:rsidRDefault="0054704D" w:rsidP="0054704D">
            <w:pPr>
              <w:jc w:val="center"/>
              <w:rPr>
                <w:sz w:val="26"/>
                <w:szCs w:val="26"/>
                <w:lang w:val="vi-VN" w:eastAsia="x-none"/>
              </w:rPr>
            </w:pPr>
            <w:r w:rsidRPr="0054704D">
              <w:rPr>
                <w:sz w:val="26"/>
                <w:szCs w:val="26"/>
                <w:lang w:val="vi-VN" w:eastAsia="x-none"/>
              </w:rPr>
              <w:t>Số chuẩn đầu ra đã thành thạo.</w:t>
            </w:r>
          </w:p>
        </w:tc>
      </w:tr>
      <w:tr w:rsidR="0054704D" w:rsidRPr="00303D24" w14:paraId="02DAAA23" w14:textId="77777777" w:rsidTr="0054704D">
        <w:trPr>
          <w:jc w:val="center"/>
        </w:trPr>
        <w:tc>
          <w:tcPr>
            <w:tcW w:w="0" w:type="auto"/>
            <w:vAlign w:val="center"/>
            <w:hideMark/>
          </w:tcPr>
          <w:p w14:paraId="2934B028" w14:textId="77777777" w:rsidR="0054704D" w:rsidRPr="0054704D" w:rsidRDefault="0054704D" w:rsidP="0054704D">
            <w:pPr>
              <w:jc w:val="center"/>
              <w:rPr>
                <w:sz w:val="26"/>
                <w:szCs w:val="26"/>
                <w:lang w:val="vi-VN" w:eastAsia="x-none"/>
              </w:rPr>
            </w:pPr>
            <w:r w:rsidRPr="0054704D">
              <w:rPr>
                <w:sz w:val="26"/>
                <w:szCs w:val="26"/>
                <w:lang w:val="vi-VN" w:eastAsia="x-none"/>
              </w:rPr>
              <w:t>14</w:t>
            </w:r>
          </w:p>
        </w:tc>
        <w:tc>
          <w:tcPr>
            <w:tcW w:w="0" w:type="auto"/>
            <w:vAlign w:val="center"/>
            <w:hideMark/>
          </w:tcPr>
          <w:p w14:paraId="6556A7B3" w14:textId="77777777" w:rsidR="0054704D" w:rsidRPr="0054704D" w:rsidRDefault="0054704D" w:rsidP="0054704D">
            <w:pPr>
              <w:jc w:val="center"/>
              <w:rPr>
                <w:sz w:val="26"/>
                <w:szCs w:val="26"/>
                <w:lang w:val="vi-VN" w:eastAsia="x-none"/>
              </w:rPr>
            </w:pPr>
            <w:r w:rsidRPr="0054704D">
              <w:rPr>
                <w:sz w:val="26"/>
                <w:szCs w:val="26"/>
                <w:lang w:val="vi-VN" w:eastAsia="x-none"/>
              </w:rPr>
              <w:t>improvement_rate</w:t>
            </w:r>
          </w:p>
        </w:tc>
        <w:tc>
          <w:tcPr>
            <w:tcW w:w="0" w:type="auto"/>
            <w:vAlign w:val="center"/>
            <w:hideMark/>
          </w:tcPr>
          <w:p w14:paraId="486C6E92" w14:textId="77777777" w:rsidR="0054704D" w:rsidRPr="0054704D" w:rsidRDefault="0054704D" w:rsidP="0054704D">
            <w:pPr>
              <w:jc w:val="center"/>
              <w:rPr>
                <w:sz w:val="26"/>
                <w:szCs w:val="26"/>
                <w:lang w:val="vi-VN" w:eastAsia="x-none"/>
              </w:rPr>
            </w:pPr>
            <w:r w:rsidRPr="0054704D">
              <w:rPr>
                <w:sz w:val="26"/>
                <w:szCs w:val="26"/>
                <w:lang w:val="vi-VN" w:eastAsia="x-none"/>
              </w:rPr>
              <w:t>Tỷ lệ cải thiện so với kỳ trước.</w:t>
            </w:r>
          </w:p>
        </w:tc>
      </w:tr>
      <w:tr w:rsidR="0054704D" w:rsidRPr="0054704D" w14:paraId="458FFE7A" w14:textId="77777777" w:rsidTr="0054704D">
        <w:trPr>
          <w:jc w:val="center"/>
        </w:trPr>
        <w:tc>
          <w:tcPr>
            <w:tcW w:w="0" w:type="auto"/>
            <w:vAlign w:val="center"/>
            <w:hideMark/>
          </w:tcPr>
          <w:p w14:paraId="19BDC50D" w14:textId="77777777" w:rsidR="0054704D" w:rsidRPr="0054704D" w:rsidRDefault="0054704D" w:rsidP="0054704D">
            <w:pPr>
              <w:jc w:val="center"/>
              <w:rPr>
                <w:sz w:val="26"/>
                <w:szCs w:val="26"/>
                <w:lang w:val="vi-VN" w:eastAsia="x-none"/>
              </w:rPr>
            </w:pPr>
            <w:r w:rsidRPr="0054704D">
              <w:rPr>
                <w:sz w:val="26"/>
                <w:szCs w:val="26"/>
                <w:lang w:val="vi-VN" w:eastAsia="x-none"/>
              </w:rPr>
              <w:t>15</w:t>
            </w:r>
          </w:p>
        </w:tc>
        <w:tc>
          <w:tcPr>
            <w:tcW w:w="0" w:type="auto"/>
            <w:vAlign w:val="center"/>
            <w:hideMark/>
          </w:tcPr>
          <w:p w14:paraId="203D5061"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6B415CBF"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w:t>
            </w:r>
          </w:p>
        </w:tc>
      </w:tr>
    </w:tbl>
    <w:p w14:paraId="3E044C67" w14:textId="77777777" w:rsidR="0054704D" w:rsidRPr="005624A6" w:rsidRDefault="0054704D" w:rsidP="0054704D">
      <w:pPr>
        <w:pStyle w:val="Noidung"/>
        <w:rPr>
          <w:szCs w:val="26"/>
        </w:rPr>
      </w:pPr>
      <w:r w:rsidRPr="005624A6">
        <w:rPr>
          <w:szCs w:val="26"/>
        </w:rPr>
        <w:t>Bảng: ProgramOutcomeTracking (Theo dõi chuẩn đầu ra chương trình - PO)</w:t>
      </w:r>
    </w:p>
    <w:tbl>
      <w:tblPr>
        <w:tblStyle w:val="TableGrid"/>
        <w:tblW w:w="0" w:type="auto"/>
        <w:jc w:val="center"/>
        <w:tblLook w:val="04A0" w:firstRow="1" w:lastRow="0" w:firstColumn="1" w:lastColumn="0" w:noHBand="0" w:noVBand="1"/>
      </w:tblPr>
      <w:tblGrid>
        <w:gridCol w:w="708"/>
        <w:gridCol w:w="2426"/>
        <w:gridCol w:w="5463"/>
      </w:tblGrid>
      <w:tr w:rsidR="0054704D" w:rsidRPr="0054704D" w14:paraId="54EB8E04" w14:textId="77777777" w:rsidTr="0054704D">
        <w:trPr>
          <w:jc w:val="center"/>
        </w:trPr>
        <w:tc>
          <w:tcPr>
            <w:tcW w:w="0" w:type="auto"/>
            <w:vAlign w:val="center"/>
            <w:hideMark/>
          </w:tcPr>
          <w:p w14:paraId="45F3EE2C"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3A04F742"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6B8E80AE"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754CCBAF" w14:textId="77777777" w:rsidTr="0054704D">
        <w:trPr>
          <w:jc w:val="center"/>
        </w:trPr>
        <w:tc>
          <w:tcPr>
            <w:tcW w:w="0" w:type="auto"/>
            <w:vAlign w:val="center"/>
            <w:hideMark/>
          </w:tcPr>
          <w:p w14:paraId="6BB42490"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78EBA4D7" w14:textId="77777777" w:rsidR="0054704D" w:rsidRPr="0054704D" w:rsidRDefault="0054704D" w:rsidP="0054704D">
            <w:pPr>
              <w:jc w:val="center"/>
              <w:rPr>
                <w:sz w:val="26"/>
                <w:szCs w:val="26"/>
                <w:lang w:val="vi-VN" w:eastAsia="x-none"/>
              </w:rPr>
            </w:pPr>
            <w:r w:rsidRPr="0054704D">
              <w:rPr>
                <w:sz w:val="26"/>
                <w:szCs w:val="26"/>
                <w:lang w:val="vi-VN" w:eastAsia="x-none"/>
              </w:rPr>
              <w:t>tracking_id</w:t>
            </w:r>
          </w:p>
        </w:tc>
        <w:tc>
          <w:tcPr>
            <w:tcW w:w="0" w:type="auto"/>
            <w:vAlign w:val="center"/>
            <w:hideMark/>
          </w:tcPr>
          <w:p w14:paraId="031FC81E"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6581B912" w14:textId="77777777" w:rsidTr="0054704D">
        <w:trPr>
          <w:jc w:val="center"/>
        </w:trPr>
        <w:tc>
          <w:tcPr>
            <w:tcW w:w="0" w:type="auto"/>
            <w:vAlign w:val="center"/>
            <w:hideMark/>
          </w:tcPr>
          <w:p w14:paraId="1E2EFFE6"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0C1BE6C3"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25706FE7" w14:textId="77777777" w:rsidR="0054704D" w:rsidRPr="0054704D" w:rsidRDefault="0054704D" w:rsidP="0054704D">
            <w:pPr>
              <w:jc w:val="center"/>
              <w:rPr>
                <w:sz w:val="26"/>
                <w:szCs w:val="26"/>
                <w:lang w:val="vi-VN" w:eastAsia="x-none"/>
              </w:rPr>
            </w:pPr>
            <w:r w:rsidRPr="0054704D">
              <w:rPr>
                <w:sz w:val="26"/>
                <w:szCs w:val="26"/>
                <w:lang w:val="vi-VN" w:eastAsia="x-none"/>
              </w:rPr>
              <w:t>Mã sinh viên.</w:t>
            </w:r>
          </w:p>
        </w:tc>
      </w:tr>
      <w:tr w:rsidR="0054704D" w:rsidRPr="00303D24" w14:paraId="04D85A00" w14:textId="77777777" w:rsidTr="0054704D">
        <w:trPr>
          <w:jc w:val="center"/>
        </w:trPr>
        <w:tc>
          <w:tcPr>
            <w:tcW w:w="0" w:type="auto"/>
            <w:vAlign w:val="center"/>
            <w:hideMark/>
          </w:tcPr>
          <w:p w14:paraId="3CA5E4AB"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43425AFF" w14:textId="77777777" w:rsidR="0054704D" w:rsidRPr="0054704D" w:rsidRDefault="0054704D" w:rsidP="0054704D">
            <w:pPr>
              <w:jc w:val="center"/>
              <w:rPr>
                <w:sz w:val="26"/>
                <w:szCs w:val="26"/>
                <w:lang w:val="vi-VN" w:eastAsia="x-none"/>
              </w:rPr>
            </w:pPr>
            <w:r w:rsidRPr="0054704D">
              <w:rPr>
                <w:sz w:val="26"/>
                <w:szCs w:val="26"/>
                <w:lang w:val="vi-VN" w:eastAsia="x-none"/>
              </w:rPr>
              <w:t>program_id</w:t>
            </w:r>
          </w:p>
        </w:tc>
        <w:tc>
          <w:tcPr>
            <w:tcW w:w="0" w:type="auto"/>
            <w:vAlign w:val="center"/>
            <w:hideMark/>
          </w:tcPr>
          <w:p w14:paraId="63A9D189" w14:textId="77777777" w:rsidR="0054704D" w:rsidRPr="0054704D" w:rsidRDefault="0054704D" w:rsidP="0054704D">
            <w:pPr>
              <w:jc w:val="center"/>
              <w:rPr>
                <w:sz w:val="26"/>
                <w:szCs w:val="26"/>
                <w:lang w:val="vi-VN" w:eastAsia="x-none"/>
              </w:rPr>
            </w:pPr>
            <w:r w:rsidRPr="0054704D">
              <w:rPr>
                <w:sz w:val="26"/>
                <w:szCs w:val="26"/>
                <w:lang w:val="vi-VN" w:eastAsia="x-none"/>
              </w:rPr>
              <w:t>Mã chương trình đào tạo.</w:t>
            </w:r>
          </w:p>
        </w:tc>
      </w:tr>
      <w:tr w:rsidR="0054704D" w:rsidRPr="00303D24" w14:paraId="4D900004" w14:textId="77777777" w:rsidTr="0054704D">
        <w:trPr>
          <w:jc w:val="center"/>
        </w:trPr>
        <w:tc>
          <w:tcPr>
            <w:tcW w:w="0" w:type="auto"/>
            <w:vAlign w:val="center"/>
            <w:hideMark/>
          </w:tcPr>
          <w:p w14:paraId="7B0174AF"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01E650BE" w14:textId="77777777" w:rsidR="0054704D" w:rsidRPr="0054704D" w:rsidRDefault="0054704D" w:rsidP="0054704D">
            <w:pPr>
              <w:jc w:val="center"/>
              <w:rPr>
                <w:sz w:val="26"/>
                <w:szCs w:val="26"/>
                <w:lang w:val="vi-VN" w:eastAsia="x-none"/>
              </w:rPr>
            </w:pPr>
            <w:r w:rsidRPr="0054704D">
              <w:rPr>
                <w:sz w:val="26"/>
                <w:szCs w:val="26"/>
                <w:lang w:val="vi-VN" w:eastAsia="x-none"/>
              </w:rPr>
              <w:t>po_id</w:t>
            </w:r>
          </w:p>
        </w:tc>
        <w:tc>
          <w:tcPr>
            <w:tcW w:w="0" w:type="auto"/>
            <w:vAlign w:val="center"/>
            <w:hideMark/>
          </w:tcPr>
          <w:p w14:paraId="7BB4438A" w14:textId="77777777" w:rsidR="0054704D" w:rsidRPr="0054704D" w:rsidRDefault="0054704D" w:rsidP="0054704D">
            <w:pPr>
              <w:jc w:val="center"/>
              <w:rPr>
                <w:sz w:val="26"/>
                <w:szCs w:val="26"/>
                <w:lang w:val="vi-VN" w:eastAsia="x-none"/>
              </w:rPr>
            </w:pPr>
            <w:r w:rsidRPr="0054704D">
              <w:rPr>
                <w:sz w:val="26"/>
                <w:szCs w:val="26"/>
                <w:lang w:val="vi-VN" w:eastAsia="x-none"/>
              </w:rPr>
              <w:t>Mã mục tiêu chương trình (PO).</w:t>
            </w:r>
          </w:p>
        </w:tc>
      </w:tr>
      <w:tr w:rsidR="0054704D" w:rsidRPr="00303D24" w14:paraId="6C030729" w14:textId="77777777" w:rsidTr="0054704D">
        <w:trPr>
          <w:jc w:val="center"/>
        </w:trPr>
        <w:tc>
          <w:tcPr>
            <w:tcW w:w="0" w:type="auto"/>
            <w:vAlign w:val="center"/>
            <w:hideMark/>
          </w:tcPr>
          <w:p w14:paraId="285D862D"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26F13554" w14:textId="77777777" w:rsidR="0054704D" w:rsidRPr="0054704D" w:rsidRDefault="0054704D" w:rsidP="0054704D">
            <w:pPr>
              <w:jc w:val="center"/>
              <w:rPr>
                <w:sz w:val="26"/>
                <w:szCs w:val="26"/>
                <w:lang w:val="vi-VN" w:eastAsia="x-none"/>
              </w:rPr>
            </w:pPr>
            <w:r w:rsidRPr="0054704D">
              <w:rPr>
                <w:sz w:val="26"/>
                <w:szCs w:val="26"/>
                <w:lang w:val="vi-VN" w:eastAsia="x-none"/>
              </w:rPr>
              <w:t>achievement_level</w:t>
            </w:r>
          </w:p>
        </w:tc>
        <w:tc>
          <w:tcPr>
            <w:tcW w:w="0" w:type="auto"/>
            <w:vAlign w:val="center"/>
            <w:hideMark/>
          </w:tcPr>
          <w:p w14:paraId="0E97AE36" w14:textId="77777777" w:rsidR="0054704D" w:rsidRPr="0054704D" w:rsidRDefault="0054704D" w:rsidP="0054704D">
            <w:pPr>
              <w:jc w:val="center"/>
              <w:rPr>
                <w:sz w:val="26"/>
                <w:szCs w:val="26"/>
                <w:lang w:val="vi-VN" w:eastAsia="x-none"/>
              </w:rPr>
            </w:pPr>
            <w:r w:rsidRPr="0054704D">
              <w:rPr>
                <w:sz w:val="26"/>
                <w:szCs w:val="26"/>
                <w:lang w:val="vi-VN" w:eastAsia="x-none"/>
              </w:rPr>
              <w:t>Mức độ đạt được (VD: Đạt, Xuất sắc).</w:t>
            </w:r>
          </w:p>
        </w:tc>
      </w:tr>
      <w:tr w:rsidR="0054704D" w:rsidRPr="00303D24" w14:paraId="7A636A11" w14:textId="77777777" w:rsidTr="0054704D">
        <w:trPr>
          <w:jc w:val="center"/>
        </w:trPr>
        <w:tc>
          <w:tcPr>
            <w:tcW w:w="0" w:type="auto"/>
            <w:vAlign w:val="center"/>
            <w:hideMark/>
          </w:tcPr>
          <w:p w14:paraId="4B369CEA"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092EA1F1" w14:textId="77777777" w:rsidR="0054704D" w:rsidRPr="0054704D" w:rsidRDefault="0054704D" w:rsidP="0054704D">
            <w:pPr>
              <w:jc w:val="center"/>
              <w:rPr>
                <w:sz w:val="26"/>
                <w:szCs w:val="26"/>
                <w:lang w:val="vi-VN" w:eastAsia="x-none"/>
              </w:rPr>
            </w:pPr>
            <w:r w:rsidRPr="0054704D">
              <w:rPr>
                <w:sz w:val="26"/>
                <w:szCs w:val="26"/>
                <w:lang w:val="vi-VN" w:eastAsia="x-none"/>
              </w:rPr>
              <w:t>evidence_count</w:t>
            </w:r>
          </w:p>
        </w:tc>
        <w:tc>
          <w:tcPr>
            <w:tcW w:w="0" w:type="auto"/>
            <w:vAlign w:val="center"/>
            <w:hideMark/>
          </w:tcPr>
          <w:p w14:paraId="5D07415D" w14:textId="77777777" w:rsidR="0054704D" w:rsidRPr="0054704D" w:rsidRDefault="0054704D" w:rsidP="0054704D">
            <w:pPr>
              <w:jc w:val="center"/>
              <w:rPr>
                <w:sz w:val="26"/>
                <w:szCs w:val="26"/>
                <w:lang w:val="vi-VN" w:eastAsia="x-none"/>
              </w:rPr>
            </w:pPr>
            <w:r w:rsidRPr="0054704D">
              <w:rPr>
                <w:sz w:val="26"/>
                <w:szCs w:val="26"/>
                <w:lang w:val="vi-VN" w:eastAsia="x-none"/>
              </w:rPr>
              <w:t>Số lượng bằng chứng chứng minh (bài tập, đồ án).</w:t>
            </w:r>
          </w:p>
        </w:tc>
      </w:tr>
      <w:tr w:rsidR="0054704D" w:rsidRPr="00303D24" w14:paraId="5EAC2A4C" w14:textId="77777777" w:rsidTr="0054704D">
        <w:trPr>
          <w:jc w:val="center"/>
        </w:trPr>
        <w:tc>
          <w:tcPr>
            <w:tcW w:w="0" w:type="auto"/>
            <w:vAlign w:val="center"/>
            <w:hideMark/>
          </w:tcPr>
          <w:p w14:paraId="52E913D9"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52AB4778" w14:textId="77777777" w:rsidR="0054704D" w:rsidRPr="0054704D" w:rsidRDefault="0054704D" w:rsidP="0054704D">
            <w:pPr>
              <w:jc w:val="center"/>
              <w:rPr>
                <w:sz w:val="26"/>
                <w:szCs w:val="26"/>
                <w:lang w:val="vi-VN" w:eastAsia="x-none"/>
              </w:rPr>
            </w:pPr>
            <w:r w:rsidRPr="0054704D">
              <w:rPr>
                <w:sz w:val="26"/>
                <w:szCs w:val="26"/>
                <w:lang w:val="vi-VN" w:eastAsia="x-none"/>
              </w:rPr>
              <w:t>last_assessment_date</w:t>
            </w:r>
          </w:p>
        </w:tc>
        <w:tc>
          <w:tcPr>
            <w:tcW w:w="0" w:type="auto"/>
            <w:vAlign w:val="center"/>
            <w:hideMark/>
          </w:tcPr>
          <w:p w14:paraId="0FE1A60E" w14:textId="77777777" w:rsidR="0054704D" w:rsidRPr="0054704D" w:rsidRDefault="0054704D" w:rsidP="0054704D">
            <w:pPr>
              <w:jc w:val="center"/>
              <w:rPr>
                <w:sz w:val="26"/>
                <w:szCs w:val="26"/>
                <w:lang w:val="vi-VN" w:eastAsia="x-none"/>
              </w:rPr>
            </w:pPr>
            <w:r w:rsidRPr="0054704D">
              <w:rPr>
                <w:sz w:val="26"/>
                <w:szCs w:val="26"/>
                <w:lang w:val="vi-VN" w:eastAsia="x-none"/>
              </w:rPr>
              <w:t>Ngày đánh giá gần nhất.</w:t>
            </w:r>
          </w:p>
        </w:tc>
      </w:tr>
      <w:tr w:rsidR="0054704D" w:rsidRPr="00303D24" w14:paraId="337699C0" w14:textId="77777777" w:rsidTr="0054704D">
        <w:trPr>
          <w:jc w:val="center"/>
        </w:trPr>
        <w:tc>
          <w:tcPr>
            <w:tcW w:w="0" w:type="auto"/>
            <w:vAlign w:val="center"/>
            <w:hideMark/>
          </w:tcPr>
          <w:p w14:paraId="0DDF7CD4"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51C494FA" w14:textId="77777777" w:rsidR="0054704D" w:rsidRPr="0054704D" w:rsidRDefault="0054704D" w:rsidP="0054704D">
            <w:pPr>
              <w:jc w:val="center"/>
              <w:rPr>
                <w:sz w:val="26"/>
                <w:szCs w:val="26"/>
                <w:lang w:val="vi-VN" w:eastAsia="x-none"/>
              </w:rPr>
            </w:pPr>
            <w:r w:rsidRPr="0054704D">
              <w:rPr>
                <w:sz w:val="26"/>
                <w:szCs w:val="26"/>
                <w:lang w:val="vi-VN" w:eastAsia="x-none"/>
              </w:rPr>
              <w:t>improvement_plan</w:t>
            </w:r>
          </w:p>
        </w:tc>
        <w:tc>
          <w:tcPr>
            <w:tcW w:w="0" w:type="auto"/>
            <w:vAlign w:val="center"/>
            <w:hideMark/>
          </w:tcPr>
          <w:p w14:paraId="7D940AFD" w14:textId="77777777" w:rsidR="0054704D" w:rsidRPr="0054704D" w:rsidRDefault="0054704D" w:rsidP="0054704D">
            <w:pPr>
              <w:jc w:val="center"/>
              <w:rPr>
                <w:sz w:val="26"/>
                <w:szCs w:val="26"/>
                <w:lang w:val="vi-VN" w:eastAsia="x-none"/>
              </w:rPr>
            </w:pPr>
            <w:r w:rsidRPr="0054704D">
              <w:rPr>
                <w:sz w:val="26"/>
                <w:szCs w:val="26"/>
                <w:lang w:val="vi-VN" w:eastAsia="x-none"/>
              </w:rPr>
              <w:t>Kế hoạch cải thiện (nếu chưa đạt).</w:t>
            </w:r>
          </w:p>
        </w:tc>
      </w:tr>
      <w:tr w:rsidR="0054704D" w:rsidRPr="0054704D" w14:paraId="5A41CABB" w14:textId="77777777" w:rsidTr="0054704D">
        <w:trPr>
          <w:jc w:val="center"/>
        </w:trPr>
        <w:tc>
          <w:tcPr>
            <w:tcW w:w="0" w:type="auto"/>
            <w:vAlign w:val="center"/>
            <w:hideMark/>
          </w:tcPr>
          <w:p w14:paraId="67F52EBE"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440F209D"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13630EF7"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w:t>
            </w:r>
          </w:p>
        </w:tc>
      </w:tr>
      <w:tr w:rsidR="0054704D" w:rsidRPr="0054704D" w14:paraId="280166CB" w14:textId="77777777" w:rsidTr="0054704D">
        <w:trPr>
          <w:jc w:val="center"/>
        </w:trPr>
        <w:tc>
          <w:tcPr>
            <w:tcW w:w="0" w:type="auto"/>
            <w:vAlign w:val="center"/>
            <w:hideMark/>
          </w:tcPr>
          <w:p w14:paraId="290B6032"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34762619" w14:textId="77777777" w:rsidR="0054704D" w:rsidRPr="0054704D" w:rsidRDefault="0054704D" w:rsidP="0054704D">
            <w:pPr>
              <w:jc w:val="center"/>
              <w:rPr>
                <w:sz w:val="26"/>
                <w:szCs w:val="26"/>
                <w:lang w:val="vi-VN" w:eastAsia="x-none"/>
              </w:rPr>
            </w:pPr>
            <w:r w:rsidRPr="0054704D">
              <w:rPr>
                <w:sz w:val="26"/>
                <w:szCs w:val="26"/>
                <w:lang w:val="vi-VN" w:eastAsia="x-none"/>
              </w:rPr>
              <w:t>updated_at</w:t>
            </w:r>
          </w:p>
        </w:tc>
        <w:tc>
          <w:tcPr>
            <w:tcW w:w="0" w:type="auto"/>
            <w:vAlign w:val="center"/>
            <w:hideMark/>
          </w:tcPr>
          <w:p w14:paraId="33A04EF2" w14:textId="77777777" w:rsidR="0054704D" w:rsidRPr="0054704D" w:rsidRDefault="0054704D" w:rsidP="0054704D">
            <w:pPr>
              <w:jc w:val="center"/>
              <w:rPr>
                <w:sz w:val="26"/>
                <w:szCs w:val="26"/>
                <w:lang w:val="vi-VN" w:eastAsia="x-none"/>
              </w:rPr>
            </w:pPr>
            <w:r w:rsidRPr="0054704D">
              <w:rPr>
                <w:sz w:val="26"/>
                <w:szCs w:val="26"/>
                <w:lang w:val="vi-VN" w:eastAsia="x-none"/>
              </w:rPr>
              <w:t>Thời gian cập nhật.</w:t>
            </w:r>
          </w:p>
        </w:tc>
      </w:tr>
    </w:tbl>
    <w:p w14:paraId="58D13B28" w14:textId="77777777" w:rsidR="0054704D" w:rsidRPr="005624A6" w:rsidRDefault="0054704D" w:rsidP="0054704D">
      <w:pPr>
        <w:pStyle w:val="Noidung"/>
        <w:rPr>
          <w:szCs w:val="26"/>
        </w:rPr>
      </w:pPr>
      <w:r w:rsidRPr="005624A6">
        <w:rPr>
          <w:szCs w:val="26"/>
        </w:rPr>
        <w:t>Bảng: UserLOTrackings (Theo dõi chuẩn đầu ra môn học - LO)</w:t>
      </w:r>
    </w:p>
    <w:tbl>
      <w:tblPr>
        <w:tblStyle w:val="TableGrid"/>
        <w:tblW w:w="0" w:type="auto"/>
        <w:jc w:val="center"/>
        <w:tblLook w:val="04A0" w:firstRow="1" w:lastRow="0" w:firstColumn="1" w:lastColumn="0" w:noHBand="0" w:noVBand="1"/>
      </w:tblPr>
      <w:tblGrid>
        <w:gridCol w:w="708"/>
        <w:gridCol w:w="2411"/>
        <w:gridCol w:w="4971"/>
      </w:tblGrid>
      <w:tr w:rsidR="0054704D" w:rsidRPr="0054704D" w14:paraId="38CB83D0" w14:textId="77777777" w:rsidTr="0054704D">
        <w:trPr>
          <w:tblHeader/>
          <w:jc w:val="center"/>
        </w:trPr>
        <w:tc>
          <w:tcPr>
            <w:tcW w:w="0" w:type="auto"/>
            <w:vAlign w:val="center"/>
            <w:hideMark/>
          </w:tcPr>
          <w:p w14:paraId="6DD75D52"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7A24134A"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5504EB80"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6A1A3DD0" w14:textId="77777777" w:rsidTr="0054704D">
        <w:trPr>
          <w:jc w:val="center"/>
        </w:trPr>
        <w:tc>
          <w:tcPr>
            <w:tcW w:w="0" w:type="auto"/>
            <w:vAlign w:val="center"/>
            <w:hideMark/>
          </w:tcPr>
          <w:p w14:paraId="728C9521"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164219A3" w14:textId="77777777" w:rsidR="0054704D" w:rsidRPr="0054704D" w:rsidRDefault="0054704D" w:rsidP="0054704D">
            <w:pPr>
              <w:jc w:val="center"/>
              <w:rPr>
                <w:sz w:val="26"/>
                <w:szCs w:val="26"/>
                <w:lang w:val="vi-VN" w:eastAsia="x-none"/>
              </w:rPr>
            </w:pPr>
            <w:r w:rsidRPr="0054704D">
              <w:rPr>
                <w:sz w:val="26"/>
                <w:szCs w:val="26"/>
                <w:lang w:val="vi-VN" w:eastAsia="x-none"/>
              </w:rPr>
              <w:t>tracking_id</w:t>
            </w:r>
          </w:p>
        </w:tc>
        <w:tc>
          <w:tcPr>
            <w:tcW w:w="0" w:type="auto"/>
            <w:vAlign w:val="center"/>
            <w:hideMark/>
          </w:tcPr>
          <w:p w14:paraId="00DE456E"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15C7D17F" w14:textId="77777777" w:rsidTr="0054704D">
        <w:trPr>
          <w:jc w:val="center"/>
        </w:trPr>
        <w:tc>
          <w:tcPr>
            <w:tcW w:w="0" w:type="auto"/>
            <w:vAlign w:val="center"/>
            <w:hideMark/>
          </w:tcPr>
          <w:p w14:paraId="0BC23EE4" w14:textId="77777777" w:rsidR="0054704D" w:rsidRPr="0054704D" w:rsidRDefault="0054704D" w:rsidP="0054704D">
            <w:pPr>
              <w:jc w:val="center"/>
              <w:rPr>
                <w:sz w:val="26"/>
                <w:szCs w:val="26"/>
                <w:lang w:val="vi-VN" w:eastAsia="x-none"/>
              </w:rPr>
            </w:pPr>
            <w:r w:rsidRPr="0054704D">
              <w:rPr>
                <w:sz w:val="26"/>
                <w:szCs w:val="26"/>
                <w:lang w:val="vi-VN" w:eastAsia="x-none"/>
              </w:rPr>
              <w:lastRenderedPageBreak/>
              <w:t>2</w:t>
            </w:r>
          </w:p>
        </w:tc>
        <w:tc>
          <w:tcPr>
            <w:tcW w:w="0" w:type="auto"/>
            <w:vAlign w:val="center"/>
            <w:hideMark/>
          </w:tcPr>
          <w:p w14:paraId="35F3661A"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55A0D2E7" w14:textId="77777777" w:rsidR="0054704D" w:rsidRPr="0054704D" w:rsidRDefault="0054704D" w:rsidP="0054704D">
            <w:pPr>
              <w:jc w:val="center"/>
              <w:rPr>
                <w:sz w:val="26"/>
                <w:szCs w:val="26"/>
                <w:lang w:val="vi-VN" w:eastAsia="x-none"/>
              </w:rPr>
            </w:pPr>
            <w:r w:rsidRPr="0054704D">
              <w:rPr>
                <w:sz w:val="26"/>
                <w:szCs w:val="26"/>
                <w:lang w:val="vi-VN" w:eastAsia="x-none"/>
              </w:rPr>
              <w:t>Mã sinh viên.</w:t>
            </w:r>
          </w:p>
        </w:tc>
      </w:tr>
      <w:tr w:rsidR="0054704D" w:rsidRPr="00303D24" w14:paraId="008F3793" w14:textId="77777777" w:rsidTr="0054704D">
        <w:trPr>
          <w:jc w:val="center"/>
        </w:trPr>
        <w:tc>
          <w:tcPr>
            <w:tcW w:w="0" w:type="auto"/>
            <w:vAlign w:val="center"/>
            <w:hideMark/>
          </w:tcPr>
          <w:p w14:paraId="2DBCA5FE"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3938C53C" w14:textId="77777777" w:rsidR="0054704D" w:rsidRPr="0054704D" w:rsidRDefault="0054704D" w:rsidP="0054704D">
            <w:pPr>
              <w:jc w:val="center"/>
              <w:rPr>
                <w:sz w:val="26"/>
                <w:szCs w:val="26"/>
                <w:lang w:val="vi-VN" w:eastAsia="x-none"/>
              </w:rPr>
            </w:pPr>
            <w:r w:rsidRPr="0054704D">
              <w:rPr>
                <w:sz w:val="26"/>
                <w:szCs w:val="26"/>
                <w:lang w:val="vi-VN" w:eastAsia="x-none"/>
              </w:rPr>
              <w:t>lo_id</w:t>
            </w:r>
          </w:p>
        </w:tc>
        <w:tc>
          <w:tcPr>
            <w:tcW w:w="0" w:type="auto"/>
            <w:vAlign w:val="center"/>
            <w:hideMark/>
          </w:tcPr>
          <w:p w14:paraId="51F35EF8" w14:textId="77777777" w:rsidR="0054704D" w:rsidRPr="0054704D" w:rsidRDefault="0054704D" w:rsidP="0054704D">
            <w:pPr>
              <w:jc w:val="center"/>
              <w:rPr>
                <w:sz w:val="26"/>
                <w:szCs w:val="26"/>
                <w:lang w:val="vi-VN" w:eastAsia="x-none"/>
              </w:rPr>
            </w:pPr>
            <w:r w:rsidRPr="0054704D">
              <w:rPr>
                <w:sz w:val="26"/>
                <w:szCs w:val="26"/>
                <w:lang w:val="vi-VN" w:eastAsia="x-none"/>
              </w:rPr>
              <w:t>Mã chuẩn đầu ra môn học (LO).</w:t>
            </w:r>
          </w:p>
        </w:tc>
      </w:tr>
      <w:tr w:rsidR="0054704D" w:rsidRPr="00303D24" w14:paraId="04870D17" w14:textId="77777777" w:rsidTr="0054704D">
        <w:trPr>
          <w:jc w:val="center"/>
        </w:trPr>
        <w:tc>
          <w:tcPr>
            <w:tcW w:w="0" w:type="auto"/>
            <w:vAlign w:val="center"/>
            <w:hideMark/>
          </w:tcPr>
          <w:p w14:paraId="1153AFF6"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529234A1" w14:textId="77777777" w:rsidR="0054704D" w:rsidRPr="0054704D" w:rsidRDefault="0054704D" w:rsidP="0054704D">
            <w:pPr>
              <w:jc w:val="center"/>
              <w:rPr>
                <w:sz w:val="26"/>
                <w:szCs w:val="26"/>
                <w:lang w:val="vi-VN" w:eastAsia="x-none"/>
              </w:rPr>
            </w:pPr>
            <w:r w:rsidRPr="0054704D">
              <w:rPr>
                <w:sz w:val="26"/>
                <w:szCs w:val="26"/>
                <w:lang w:val="vi-VN" w:eastAsia="x-none"/>
              </w:rPr>
              <w:t>mastery_level</w:t>
            </w:r>
          </w:p>
        </w:tc>
        <w:tc>
          <w:tcPr>
            <w:tcW w:w="0" w:type="auto"/>
            <w:vAlign w:val="center"/>
            <w:hideMark/>
          </w:tcPr>
          <w:p w14:paraId="4DF9D5AC" w14:textId="77777777" w:rsidR="0054704D" w:rsidRPr="0054704D" w:rsidRDefault="0054704D" w:rsidP="0054704D">
            <w:pPr>
              <w:jc w:val="center"/>
              <w:rPr>
                <w:sz w:val="26"/>
                <w:szCs w:val="26"/>
                <w:lang w:val="vi-VN" w:eastAsia="x-none"/>
              </w:rPr>
            </w:pPr>
            <w:r w:rsidRPr="0054704D">
              <w:rPr>
                <w:sz w:val="26"/>
                <w:szCs w:val="26"/>
                <w:lang w:val="vi-VN" w:eastAsia="x-none"/>
              </w:rPr>
              <w:t>Mức độ thành thạo (điểm số hoặc phần trăm).</w:t>
            </w:r>
          </w:p>
        </w:tc>
      </w:tr>
      <w:tr w:rsidR="0054704D" w:rsidRPr="00303D24" w14:paraId="5098DD64" w14:textId="77777777" w:rsidTr="0054704D">
        <w:trPr>
          <w:jc w:val="center"/>
        </w:trPr>
        <w:tc>
          <w:tcPr>
            <w:tcW w:w="0" w:type="auto"/>
            <w:vAlign w:val="center"/>
            <w:hideMark/>
          </w:tcPr>
          <w:p w14:paraId="4C0DEA85"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4CEACEE0" w14:textId="77777777" w:rsidR="0054704D" w:rsidRPr="0054704D" w:rsidRDefault="0054704D" w:rsidP="0054704D">
            <w:pPr>
              <w:jc w:val="center"/>
              <w:rPr>
                <w:sz w:val="26"/>
                <w:szCs w:val="26"/>
                <w:lang w:val="vi-VN" w:eastAsia="x-none"/>
              </w:rPr>
            </w:pPr>
            <w:r w:rsidRPr="0054704D">
              <w:rPr>
                <w:sz w:val="26"/>
                <w:szCs w:val="26"/>
                <w:lang w:val="vi-VN" w:eastAsia="x-none"/>
              </w:rPr>
              <w:t>practice_count</w:t>
            </w:r>
          </w:p>
        </w:tc>
        <w:tc>
          <w:tcPr>
            <w:tcW w:w="0" w:type="auto"/>
            <w:vAlign w:val="center"/>
            <w:hideMark/>
          </w:tcPr>
          <w:p w14:paraId="670F4A0E" w14:textId="77777777" w:rsidR="0054704D" w:rsidRPr="0054704D" w:rsidRDefault="0054704D" w:rsidP="0054704D">
            <w:pPr>
              <w:jc w:val="center"/>
              <w:rPr>
                <w:sz w:val="26"/>
                <w:szCs w:val="26"/>
                <w:lang w:val="vi-VN" w:eastAsia="x-none"/>
              </w:rPr>
            </w:pPr>
            <w:r w:rsidRPr="0054704D">
              <w:rPr>
                <w:sz w:val="26"/>
                <w:szCs w:val="26"/>
                <w:lang w:val="vi-VN" w:eastAsia="x-none"/>
              </w:rPr>
              <w:t>Số lần luyện tập liên quan đến LO này.</w:t>
            </w:r>
          </w:p>
        </w:tc>
      </w:tr>
      <w:tr w:rsidR="0054704D" w:rsidRPr="00303D24" w14:paraId="23E48FE2" w14:textId="77777777" w:rsidTr="0054704D">
        <w:trPr>
          <w:jc w:val="center"/>
        </w:trPr>
        <w:tc>
          <w:tcPr>
            <w:tcW w:w="0" w:type="auto"/>
            <w:vAlign w:val="center"/>
            <w:hideMark/>
          </w:tcPr>
          <w:p w14:paraId="13722B29"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1DEE719A" w14:textId="77777777" w:rsidR="0054704D" w:rsidRPr="0054704D" w:rsidRDefault="0054704D" w:rsidP="0054704D">
            <w:pPr>
              <w:jc w:val="center"/>
              <w:rPr>
                <w:sz w:val="26"/>
                <w:szCs w:val="26"/>
                <w:lang w:val="vi-VN" w:eastAsia="x-none"/>
              </w:rPr>
            </w:pPr>
            <w:r w:rsidRPr="0054704D">
              <w:rPr>
                <w:sz w:val="26"/>
                <w:szCs w:val="26"/>
                <w:lang w:val="vi-VN" w:eastAsia="x-none"/>
              </w:rPr>
              <w:t>correct_count</w:t>
            </w:r>
          </w:p>
        </w:tc>
        <w:tc>
          <w:tcPr>
            <w:tcW w:w="0" w:type="auto"/>
            <w:vAlign w:val="center"/>
            <w:hideMark/>
          </w:tcPr>
          <w:p w14:paraId="5F88F324" w14:textId="77777777" w:rsidR="0054704D" w:rsidRPr="0054704D" w:rsidRDefault="0054704D" w:rsidP="0054704D">
            <w:pPr>
              <w:jc w:val="center"/>
              <w:rPr>
                <w:sz w:val="26"/>
                <w:szCs w:val="26"/>
                <w:lang w:val="vi-VN" w:eastAsia="x-none"/>
              </w:rPr>
            </w:pPr>
            <w:r w:rsidRPr="0054704D">
              <w:rPr>
                <w:sz w:val="26"/>
                <w:szCs w:val="26"/>
                <w:lang w:val="vi-VN" w:eastAsia="x-none"/>
              </w:rPr>
              <w:t>Số lần trả lời đúng liên quan đến LO này.</w:t>
            </w:r>
          </w:p>
        </w:tc>
      </w:tr>
      <w:tr w:rsidR="0054704D" w:rsidRPr="00303D24" w14:paraId="0C3714A2" w14:textId="77777777" w:rsidTr="0054704D">
        <w:trPr>
          <w:jc w:val="center"/>
        </w:trPr>
        <w:tc>
          <w:tcPr>
            <w:tcW w:w="0" w:type="auto"/>
            <w:vAlign w:val="center"/>
            <w:hideMark/>
          </w:tcPr>
          <w:p w14:paraId="1270A8D8"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070A34D9" w14:textId="77777777" w:rsidR="0054704D" w:rsidRPr="0054704D" w:rsidRDefault="0054704D" w:rsidP="0054704D">
            <w:pPr>
              <w:jc w:val="center"/>
              <w:rPr>
                <w:sz w:val="26"/>
                <w:szCs w:val="26"/>
                <w:lang w:val="vi-VN" w:eastAsia="x-none"/>
              </w:rPr>
            </w:pPr>
            <w:r w:rsidRPr="0054704D">
              <w:rPr>
                <w:sz w:val="26"/>
                <w:szCs w:val="26"/>
                <w:lang w:val="vi-VN" w:eastAsia="x-none"/>
              </w:rPr>
              <w:t>last_practiced</w:t>
            </w:r>
          </w:p>
        </w:tc>
        <w:tc>
          <w:tcPr>
            <w:tcW w:w="0" w:type="auto"/>
            <w:vAlign w:val="center"/>
            <w:hideMark/>
          </w:tcPr>
          <w:p w14:paraId="2D9A1C29" w14:textId="77777777" w:rsidR="0054704D" w:rsidRPr="0054704D" w:rsidRDefault="0054704D" w:rsidP="0054704D">
            <w:pPr>
              <w:jc w:val="center"/>
              <w:rPr>
                <w:sz w:val="26"/>
                <w:szCs w:val="26"/>
                <w:lang w:val="vi-VN" w:eastAsia="x-none"/>
              </w:rPr>
            </w:pPr>
            <w:r w:rsidRPr="0054704D">
              <w:rPr>
                <w:sz w:val="26"/>
                <w:szCs w:val="26"/>
                <w:lang w:val="vi-VN" w:eastAsia="x-none"/>
              </w:rPr>
              <w:t>Lần luyện tập gần nhất.</w:t>
            </w:r>
          </w:p>
        </w:tc>
      </w:tr>
      <w:tr w:rsidR="0054704D" w:rsidRPr="0054704D" w14:paraId="7DB7A853" w14:textId="77777777" w:rsidTr="0054704D">
        <w:trPr>
          <w:jc w:val="center"/>
        </w:trPr>
        <w:tc>
          <w:tcPr>
            <w:tcW w:w="0" w:type="auto"/>
            <w:vAlign w:val="center"/>
            <w:hideMark/>
          </w:tcPr>
          <w:p w14:paraId="381F461F"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22D1E0BD" w14:textId="77777777" w:rsidR="0054704D" w:rsidRPr="0054704D" w:rsidRDefault="0054704D" w:rsidP="0054704D">
            <w:pPr>
              <w:jc w:val="center"/>
              <w:rPr>
                <w:sz w:val="26"/>
                <w:szCs w:val="26"/>
                <w:lang w:val="vi-VN" w:eastAsia="x-none"/>
              </w:rPr>
            </w:pPr>
            <w:r w:rsidRPr="0054704D">
              <w:rPr>
                <w:sz w:val="26"/>
                <w:szCs w:val="26"/>
                <w:lang w:val="vi-VN" w:eastAsia="x-none"/>
              </w:rPr>
              <w:t>first_attempt</w:t>
            </w:r>
          </w:p>
        </w:tc>
        <w:tc>
          <w:tcPr>
            <w:tcW w:w="0" w:type="auto"/>
            <w:vAlign w:val="center"/>
            <w:hideMark/>
          </w:tcPr>
          <w:p w14:paraId="68A78574" w14:textId="77777777" w:rsidR="0054704D" w:rsidRPr="0054704D" w:rsidRDefault="0054704D" w:rsidP="0054704D">
            <w:pPr>
              <w:jc w:val="center"/>
              <w:rPr>
                <w:sz w:val="26"/>
                <w:szCs w:val="26"/>
                <w:lang w:val="vi-VN" w:eastAsia="x-none"/>
              </w:rPr>
            </w:pPr>
            <w:r w:rsidRPr="0054704D">
              <w:rPr>
                <w:sz w:val="26"/>
                <w:szCs w:val="26"/>
                <w:lang w:val="vi-VN" w:eastAsia="x-none"/>
              </w:rPr>
              <w:t>Lần thử đầu tiên.</w:t>
            </w:r>
          </w:p>
        </w:tc>
      </w:tr>
      <w:tr w:rsidR="0054704D" w:rsidRPr="0054704D" w14:paraId="2360E031" w14:textId="77777777" w:rsidTr="0054704D">
        <w:trPr>
          <w:jc w:val="center"/>
        </w:trPr>
        <w:tc>
          <w:tcPr>
            <w:tcW w:w="0" w:type="auto"/>
            <w:vAlign w:val="center"/>
            <w:hideMark/>
          </w:tcPr>
          <w:p w14:paraId="09C17BA8"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5EB1871D" w14:textId="77777777" w:rsidR="0054704D" w:rsidRPr="0054704D" w:rsidRDefault="0054704D" w:rsidP="0054704D">
            <w:pPr>
              <w:jc w:val="center"/>
              <w:rPr>
                <w:sz w:val="26"/>
                <w:szCs w:val="26"/>
                <w:lang w:val="vi-VN" w:eastAsia="x-none"/>
              </w:rPr>
            </w:pPr>
            <w:r w:rsidRPr="0054704D">
              <w:rPr>
                <w:sz w:val="26"/>
                <w:szCs w:val="26"/>
                <w:lang w:val="vi-VN" w:eastAsia="x-none"/>
              </w:rPr>
              <w:t>improvement_rate</w:t>
            </w:r>
          </w:p>
        </w:tc>
        <w:tc>
          <w:tcPr>
            <w:tcW w:w="0" w:type="auto"/>
            <w:vAlign w:val="center"/>
            <w:hideMark/>
          </w:tcPr>
          <w:p w14:paraId="5B994E62" w14:textId="77777777" w:rsidR="0054704D" w:rsidRPr="0054704D" w:rsidRDefault="0054704D" w:rsidP="0054704D">
            <w:pPr>
              <w:jc w:val="center"/>
              <w:rPr>
                <w:sz w:val="26"/>
                <w:szCs w:val="26"/>
                <w:lang w:val="vi-VN" w:eastAsia="x-none"/>
              </w:rPr>
            </w:pPr>
            <w:r w:rsidRPr="0054704D">
              <w:rPr>
                <w:sz w:val="26"/>
                <w:szCs w:val="26"/>
                <w:lang w:val="vi-VN" w:eastAsia="x-none"/>
              </w:rPr>
              <w:t>Tỷ lệ cải thiện.</w:t>
            </w:r>
          </w:p>
        </w:tc>
      </w:tr>
      <w:tr w:rsidR="0054704D" w:rsidRPr="00303D24" w14:paraId="7D399AA3" w14:textId="77777777" w:rsidTr="0054704D">
        <w:trPr>
          <w:jc w:val="center"/>
        </w:trPr>
        <w:tc>
          <w:tcPr>
            <w:tcW w:w="0" w:type="auto"/>
            <w:vAlign w:val="center"/>
            <w:hideMark/>
          </w:tcPr>
          <w:p w14:paraId="5685826E"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5AE98C80" w14:textId="77777777" w:rsidR="0054704D" w:rsidRPr="0054704D" w:rsidRDefault="0054704D" w:rsidP="0054704D">
            <w:pPr>
              <w:jc w:val="center"/>
              <w:rPr>
                <w:sz w:val="26"/>
                <w:szCs w:val="26"/>
                <w:lang w:val="vi-VN" w:eastAsia="x-none"/>
              </w:rPr>
            </w:pPr>
            <w:r w:rsidRPr="0054704D">
              <w:rPr>
                <w:sz w:val="26"/>
                <w:szCs w:val="26"/>
                <w:lang w:val="vi-VN" w:eastAsia="x-none"/>
              </w:rPr>
              <w:t>difficulty_preference</w:t>
            </w:r>
          </w:p>
        </w:tc>
        <w:tc>
          <w:tcPr>
            <w:tcW w:w="0" w:type="auto"/>
            <w:vAlign w:val="center"/>
            <w:hideMark/>
          </w:tcPr>
          <w:p w14:paraId="4CC002D6" w14:textId="77777777" w:rsidR="0054704D" w:rsidRPr="0054704D" w:rsidRDefault="0054704D" w:rsidP="0054704D">
            <w:pPr>
              <w:jc w:val="center"/>
              <w:rPr>
                <w:sz w:val="26"/>
                <w:szCs w:val="26"/>
                <w:lang w:val="vi-VN" w:eastAsia="x-none"/>
              </w:rPr>
            </w:pPr>
            <w:r w:rsidRPr="0054704D">
              <w:rPr>
                <w:sz w:val="26"/>
                <w:szCs w:val="26"/>
                <w:lang w:val="vi-VN" w:eastAsia="x-none"/>
              </w:rPr>
              <w:t>Mức độ khó ưa thích cho LO này.</w:t>
            </w:r>
          </w:p>
        </w:tc>
      </w:tr>
      <w:tr w:rsidR="0054704D" w:rsidRPr="0054704D" w14:paraId="3B689C78" w14:textId="77777777" w:rsidTr="0054704D">
        <w:trPr>
          <w:jc w:val="center"/>
        </w:trPr>
        <w:tc>
          <w:tcPr>
            <w:tcW w:w="0" w:type="auto"/>
            <w:vAlign w:val="center"/>
            <w:hideMark/>
          </w:tcPr>
          <w:p w14:paraId="25EE69AF"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46592BD3"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65F321E8"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w:t>
            </w:r>
          </w:p>
        </w:tc>
      </w:tr>
      <w:tr w:rsidR="0054704D" w:rsidRPr="0054704D" w14:paraId="09D390A7" w14:textId="77777777" w:rsidTr="0054704D">
        <w:trPr>
          <w:jc w:val="center"/>
        </w:trPr>
        <w:tc>
          <w:tcPr>
            <w:tcW w:w="0" w:type="auto"/>
            <w:vAlign w:val="center"/>
            <w:hideMark/>
          </w:tcPr>
          <w:p w14:paraId="3747839B" w14:textId="77777777" w:rsidR="0054704D" w:rsidRPr="0054704D" w:rsidRDefault="0054704D" w:rsidP="0054704D">
            <w:pPr>
              <w:jc w:val="center"/>
              <w:rPr>
                <w:sz w:val="26"/>
                <w:szCs w:val="26"/>
                <w:lang w:val="vi-VN" w:eastAsia="x-none"/>
              </w:rPr>
            </w:pPr>
            <w:r w:rsidRPr="0054704D">
              <w:rPr>
                <w:sz w:val="26"/>
                <w:szCs w:val="26"/>
                <w:lang w:val="vi-VN" w:eastAsia="x-none"/>
              </w:rPr>
              <w:t>12</w:t>
            </w:r>
          </w:p>
        </w:tc>
        <w:tc>
          <w:tcPr>
            <w:tcW w:w="0" w:type="auto"/>
            <w:vAlign w:val="center"/>
            <w:hideMark/>
          </w:tcPr>
          <w:p w14:paraId="4D90AD3F" w14:textId="77777777" w:rsidR="0054704D" w:rsidRPr="0054704D" w:rsidRDefault="0054704D" w:rsidP="0054704D">
            <w:pPr>
              <w:jc w:val="center"/>
              <w:rPr>
                <w:sz w:val="26"/>
                <w:szCs w:val="26"/>
                <w:lang w:val="vi-VN" w:eastAsia="x-none"/>
              </w:rPr>
            </w:pPr>
            <w:r w:rsidRPr="0054704D">
              <w:rPr>
                <w:sz w:val="26"/>
                <w:szCs w:val="26"/>
                <w:lang w:val="vi-VN" w:eastAsia="x-none"/>
              </w:rPr>
              <w:t>updated_at</w:t>
            </w:r>
          </w:p>
        </w:tc>
        <w:tc>
          <w:tcPr>
            <w:tcW w:w="0" w:type="auto"/>
            <w:vAlign w:val="center"/>
            <w:hideMark/>
          </w:tcPr>
          <w:p w14:paraId="42531EDB" w14:textId="77777777" w:rsidR="0054704D" w:rsidRPr="0054704D" w:rsidRDefault="0054704D" w:rsidP="0054704D">
            <w:pPr>
              <w:jc w:val="center"/>
              <w:rPr>
                <w:sz w:val="26"/>
                <w:szCs w:val="26"/>
                <w:lang w:val="vi-VN" w:eastAsia="x-none"/>
              </w:rPr>
            </w:pPr>
            <w:r w:rsidRPr="0054704D">
              <w:rPr>
                <w:sz w:val="26"/>
                <w:szCs w:val="26"/>
                <w:lang w:val="vi-VN" w:eastAsia="x-none"/>
              </w:rPr>
              <w:t>Thời gian cập nhật.</w:t>
            </w:r>
          </w:p>
        </w:tc>
      </w:tr>
    </w:tbl>
    <w:p w14:paraId="14610906" w14:textId="77777777" w:rsidR="0054704D" w:rsidRPr="005624A6" w:rsidRDefault="0054704D" w:rsidP="0054704D">
      <w:pPr>
        <w:pStyle w:val="Noidung"/>
        <w:rPr>
          <w:szCs w:val="26"/>
        </w:rPr>
      </w:pPr>
      <w:r w:rsidRPr="005624A6">
        <w:rPr>
          <w:szCs w:val="26"/>
        </w:rPr>
        <w:t>Bảng: StudentProgramProgress (Tiến độ chương trình học)</w:t>
      </w:r>
    </w:p>
    <w:tbl>
      <w:tblPr>
        <w:tblStyle w:val="TableGrid"/>
        <w:tblW w:w="0" w:type="auto"/>
        <w:jc w:val="center"/>
        <w:tblLook w:val="04A0" w:firstRow="1" w:lastRow="0" w:firstColumn="1" w:lastColumn="0" w:noHBand="0" w:noVBand="1"/>
      </w:tblPr>
      <w:tblGrid>
        <w:gridCol w:w="708"/>
        <w:gridCol w:w="3018"/>
        <w:gridCol w:w="4617"/>
      </w:tblGrid>
      <w:tr w:rsidR="0054704D" w:rsidRPr="0054704D" w14:paraId="3A55DB5F" w14:textId="77777777" w:rsidTr="0054704D">
        <w:trPr>
          <w:jc w:val="center"/>
        </w:trPr>
        <w:tc>
          <w:tcPr>
            <w:tcW w:w="0" w:type="auto"/>
            <w:vAlign w:val="center"/>
            <w:hideMark/>
          </w:tcPr>
          <w:p w14:paraId="69A3E10D"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4EFDA090"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7305A347"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340CE6BA" w14:textId="77777777" w:rsidTr="0054704D">
        <w:trPr>
          <w:jc w:val="center"/>
        </w:trPr>
        <w:tc>
          <w:tcPr>
            <w:tcW w:w="0" w:type="auto"/>
            <w:vAlign w:val="center"/>
            <w:hideMark/>
          </w:tcPr>
          <w:p w14:paraId="0ACD99AA"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0C8CD38C" w14:textId="77777777" w:rsidR="0054704D" w:rsidRPr="0054704D" w:rsidRDefault="0054704D" w:rsidP="0054704D">
            <w:pPr>
              <w:jc w:val="center"/>
              <w:rPr>
                <w:sz w:val="26"/>
                <w:szCs w:val="26"/>
                <w:lang w:val="vi-VN" w:eastAsia="x-none"/>
              </w:rPr>
            </w:pPr>
            <w:r w:rsidRPr="0054704D">
              <w:rPr>
                <w:sz w:val="26"/>
                <w:szCs w:val="26"/>
                <w:lang w:val="vi-VN" w:eastAsia="x-none"/>
              </w:rPr>
              <w:t>progress_id</w:t>
            </w:r>
          </w:p>
        </w:tc>
        <w:tc>
          <w:tcPr>
            <w:tcW w:w="0" w:type="auto"/>
            <w:vAlign w:val="center"/>
            <w:hideMark/>
          </w:tcPr>
          <w:p w14:paraId="119C4B99"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0C4DE388" w14:textId="77777777" w:rsidTr="0054704D">
        <w:trPr>
          <w:jc w:val="center"/>
        </w:trPr>
        <w:tc>
          <w:tcPr>
            <w:tcW w:w="0" w:type="auto"/>
            <w:vAlign w:val="center"/>
            <w:hideMark/>
          </w:tcPr>
          <w:p w14:paraId="6DFC459C"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02075BED"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6F5E3616" w14:textId="77777777" w:rsidR="0054704D" w:rsidRPr="0054704D" w:rsidRDefault="0054704D" w:rsidP="0054704D">
            <w:pPr>
              <w:jc w:val="center"/>
              <w:rPr>
                <w:sz w:val="26"/>
                <w:szCs w:val="26"/>
                <w:lang w:val="vi-VN" w:eastAsia="x-none"/>
              </w:rPr>
            </w:pPr>
            <w:r w:rsidRPr="0054704D">
              <w:rPr>
                <w:sz w:val="26"/>
                <w:szCs w:val="26"/>
                <w:lang w:val="vi-VN" w:eastAsia="x-none"/>
              </w:rPr>
              <w:t>Mã sinh viên.</w:t>
            </w:r>
          </w:p>
        </w:tc>
      </w:tr>
      <w:tr w:rsidR="0054704D" w:rsidRPr="0054704D" w14:paraId="3E503E21" w14:textId="77777777" w:rsidTr="0054704D">
        <w:trPr>
          <w:jc w:val="center"/>
        </w:trPr>
        <w:tc>
          <w:tcPr>
            <w:tcW w:w="0" w:type="auto"/>
            <w:vAlign w:val="center"/>
            <w:hideMark/>
          </w:tcPr>
          <w:p w14:paraId="231E946D"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6730E007" w14:textId="77777777" w:rsidR="0054704D" w:rsidRPr="0054704D" w:rsidRDefault="0054704D" w:rsidP="0054704D">
            <w:pPr>
              <w:jc w:val="center"/>
              <w:rPr>
                <w:sz w:val="26"/>
                <w:szCs w:val="26"/>
                <w:lang w:val="vi-VN" w:eastAsia="x-none"/>
              </w:rPr>
            </w:pPr>
            <w:r w:rsidRPr="0054704D">
              <w:rPr>
                <w:sz w:val="26"/>
                <w:szCs w:val="26"/>
                <w:lang w:val="vi-VN" w:eastAsia="x-none"/>
              </w:rPr>
              <w:t>program_id</w:t>
            </w:r>
          </w:p>
        </w:tc>
        <w:tc>
          <w:tcPr>
            <w:tcW w:w="0" w:type="auto"/>
            <w:vAlign w:val="center"/>
            <w:hideMark/>
          </w:tcPr>
          <w:p w14:paraId="590F62DB" w14:textId="77777777" w:rsidR="0054704D" w:rsidRPr="0054704D" w:rsidRDefault="0054704D" w:rsidP="0054704D">
            <w:pPr>
              <w:jc w:val="center"/>
              <w:rPr>
                <w:sz w:val="26"/>
                <w:szCs w:val="26"/>
                <w:lang w:val="vi-VN" w:eastAsia="x-none"/>
              </w:rPr>
            </w:pPr>
            <w:r w:rsidRPr="0054704D">
              <w:rPr>
                <w:sz w:val="26"/>
                <w:szCs w:val="26"/>
                <w:lang w:val="vi-VN" w:eastAsia="x-none"/>
              </w:rPr>
              <w:t>Mã chương trình.</w:t>
            </w:r>
          </w:p>
        </w:tc>
      </w:tr>
      <w:tr w:rsidR="0054704D" w:rsidRPr="00303D24" w14:paraId="3897662F" w14:textId="77777777" w:rsidTr="0054704D">
        <w:trPr>
          <w:jc w:val="center"/>
        </w:trPr>
        <w:tc>
          <w:tcPr>
            <w:tcW w:w="0" w:type="auto"/>
            <w:vAlign w:val="center"/>
            <w:hideMark/>
          </w:tcPr>
          <w:p w14:paraId="276C5846"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02833892" w14:textId="77777777" w:rsidR="0054704D" w:rsidRPr="0054704D" w:rsidRDefault="0054704D" w:rsidP="0054704D">
            <w:pPr>
              <w:jc w:val="center"/>
              <w:rPr>
                <w:sz w:val="26"/>
                <w:szCs w:val="26"/>
                <w:lang w:val="vi-VN" w:eastAsia="x-none"/>
              </w:rPr>
            </w:pPr>
            <w:r w:rsidRPr="0054704D">
              <w:rPr>
                <w:sz w:val="26"/>
                <w:szCs w:val="26"/>
                <w:lang w:val="vi-VN" w:eastAsia="x-none"/>
              </w:rPr>
              <w:t>total_subjects</w:t>
            </w:r>
          </w:p>
        </w:tc>
        <w:tc>
          <w:tcPr>
            <w:tcW w:w="0" w:type="auto"/>
            <w:vAlign w:val="center"/>
            <w:hideMark/>
          </w:tcPr>
          <w:p w14:paraId="7F1DE2EC" w14:textId="77777777" w:rsidR="0054704D" w:rsidRPr="0054704D" w:rsidRDefault="0054704D" w:rsidP="0054704D">
            <w:pPr>
              <w:jc w:val="center"/>
              <w:rPr>
                <w:sz w:val="26"/>
                <w:szCs w:val="26"/>
                <w:lang w:val="vi-VN" w:eastAsia="x-none"/>
              </w:rPr>
            </w:pPr>
            <w:r w:rsidRPr="0054704D">
              <w:rPr>
                <w:sz w:val="26"/>
                <w:szCs w:val="26"/>
                <w:lang w:val="vi-VN" w:eastAsia="x-none"/>
              </w:rPr>
              <w:t>Tổng số môn phải học.</w:t>
            </w:r>
          </w:p>
        </w:tc>
      </w:tr>
      <w:tr w:rsidR="0054704D" w:rsidRPr="00303D24" w14:paraId="1027E5A3" w14:textId="77777777" w:rsidTr="0054704D">
        <w:trPr>
          <w:jc w:val="center"/>
        </w:trPr>
        <w:tc>
          <w:tcPr>
            <w:tcW w:w="0" w:type="auto"/>
            <w:vAlign w:val="center"/>
            <w:hideMark/>
          </w:tcPr>
          <w:p w14:paraId="2337D997"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30A33865" w14:textId="77777777" w:rsidR="0054704D" w:rsidRPr="0054704D" w:rsidRDefault="0054704D" w:rsidP="0054704D">
            <w:pPr>
              <w:jc w:val="center"/>
              <w:rPr>
                <w:sz w:val="26"/>
                <w:szCs w:val="26"/>
                <w:lang w:val="vi-VN" w:eastAsia="x-none"/>
              </w:rPr>
            </w:pPr>
            <w:r w:rsidRPr="0054704D">
              <w:rPr>
                <w:sz w:val="26"/>
                <w:szCs w:val="26"/>
                <w:lang w:val="vi-VN" w:eastAsia="x-none"/>
              </w:rPr>
              <w:t>completed_subjects</w:t>
            </w:r>
          </w:p>
        </w:tc>
        <w:tc>
          <w:tcPr>
            <w:tcW w:w="0" w:type="auto"/>
            <w:vAlign w:val="center"/>
            <w:hideMark/>
          </w:tcPr>
          <w:p w14:paraId="00B7398F" w14:textId="77777777" w:rsidR="0054704D" w:rsidRPr="0054704D" w:rsidRDefault="0054704D" w:rsidP="0054704D">
            <w:pPr>
              <w:jc w:val="center"/>
              <w:rPr>
                <w:sz w:val="26"/>
                <w:szCs w:val="26"/>
                <w:lang w:val="vi-VN" w:eastAsia="x-none"/>
              </w:rPr>
            </w:pPr>
            <w:r w:rsidRPr="0054704D">
              <w:rPr>
                <w:sz w:val="26"/>
                <w:szCs w:val="26"/>
                <w:lang w:val="vi-VN" w:eastAsia="x-none"/>
              </w:rPr>
              <w:t>Số môn đã hoàn thành.</w:t>
            </w:r>
          </w:p>
        </w:tc>
      </w:tr>
      <w:tr w:rsidR="0054704D" w:rsidRPr="0054704D" w14:paraId="75020F05" w14:textId="77777777" w:rsidTr="0054704D">
        <w:trPr>
          <w:jc w:val="center"/>
        </w:trPr>
        <w:tc>
          <w:tcPr>
            <w:tcW w:w="0" w:type="auto"/>
            <w:vAlign w:val="center"/>
            <w:hideMark/>
          </w:tcPr>
          <w:p w14:paraId="65A16B04"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7C9364C2" w14:textId="77777777" w:rsidR="0054704D" w:rsidRPr="0054704D" w:rsidRDefault="0054704D" w:rsidP="0054704D">
            <w:pPr>
              <w:jc w:val="center"/>
              <w:rPr>
                <w:sz w:val="26"/>
                <w:szCs w:val="26"/>
                <w:lang w:val="vi-VN" w:eastAsia="x-none"/>
              </w:rPr>
            </w:pPr>
            <w:r w:rsidRPr="0054704D">
              <w:rPr>
                <w:sz w:val="26"/>
                <w:szCs w:val="26"/>
                <w:lang w:val="vi-VN" w:eastAsia="x-none"/>
              </w:rPr>
              <w:t>in_progress_subjects</w:t>
            </w:r>
          </w:p>
        </w:tc>
        <w:tc>
          <w:tcPr>
            <w:tcW w:w="0" w:type="auto"/>
            <w:vAlign w:val="center"/>
            <w:hideMark/>
          </w:tcPr>
          <w:p w14:paraId="3D8D6901" w14:textId="77777777" w:rsidR="0054704D" w:rsidRPr="0054704D" w:rsidRDefault="0054704D" w:rsidP="0054704D">
            <w:pPr>
              <w:jc w:val="center"/>
              <w:rPr>
                <w:sz w:val="26"/>
                <w:szCs w:val="26"/>
                <w:lang w:val="vi-VN" w:eastAsia="x-none"/>
              </w:rPr>
            </w:pPr>
            <w:r w:rsidRPr="0054704D">
              <w:rPr>
                <w:sz w:val="26"/>
                <w:szCs w:val="26"/>
                <w:lang w:val="vi-VN" w:eastAsia="x-none"/>
              </w:rPr>
              <w:t>Số môn đang học.</w:t>
            </w:r>
          </w:p>
        </w:tc>
      </w:tr>
      <w:tr w:rsidR="0054704D" w:rsidRPr="00303D24" w14:paraId="57234894" w14:textId="77777777" w:rsidTr="0054704D">
        <w:trPr>
          <w:jc w:val="center"/>
        </w:trPr>
        <w:tc>
          <w:tcPr>
            <w:tcW w:w="0" w:type="auto"/>
            <w:vAlign w:val="center"/>
            <w:hideMark/>
          </w:tcPr>
          <w:p w14:paraId="6B0733D7"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0E5CB738" w14:textId="77777777" w:rsidR="0054704D" w:rsidRPr="0054704D" w:rsidRDefault="0054704D" w:rsidP="0054704D">
            <w:pPr>
              <w:jc w:val="center"/>
              <w:rPr>
                <w:sz w:val="26"/>
                <w:szCs w:val="26"/>
                <w:lang w:val="vi-VN" w:eastAsia="x-none"/>
              </w:rPr>
            </w:pPr>
            <w:r w:rsidRPr="0054704D">
              <w:rPr>
                <w:sz w:val="26"/>
                <w:szCs w:val="26"/>
                <w:lang w:val="vi-VN" w:eastAsia="x-none"/>
              </w:rPr>
              <w:t>total_credits</w:t>
            </w:r>
          </w:p>
        </w:tc>
        <w:tc>
          <w:tcPr>
            <w:tcW w:w="0" w:type="auto"/>
            <w:vAlign w:val="center"/>
            <w:hideMark/>
          </w:tcPr>
          <w:p w14:paraId="15ED996B" w14:textId="77777777" w:rsidR="0054704D" w:rsidRPr="0054704D" w:rsidRDefault="0054704D" w:rsidP="0054704D">
            <w:pPr>
              <w:jc w:val="center"/>
              <w:rPr>
                <w:sz w:val="26"/>
                <w:szCs w:val="26"/>
                <w:lang w:val="vi-VN" w:eastAsia="x-none"/>
              </w:rPr>
            </w:pPr>
            <w:r w:rsidRPr="0054704D">
              <w:rPr>
                <w:sz w:val="26"/>
                <w:szCs w:val="26"/>
                <w:lang w:val="vi-VN" w:eastAsia="x-none"/>
              </w:rPr>
              <w:t>Tổng số tín chỉ chương trình.</w:t>
            </w:r>
          </w:p>
        </w:tc>
      </w:tr>
      <w:tr w:rsidR="0054704D" w:rsidRPr="00303D24" w14:paraId="22021930" w14:textId="77777777" w:rsidTr="0054704D">
        <w:trPr>
          <w:jc w:val="center"/>
        </w:trPr>
        <w:tc>
          <w:tcPr>
            <w:tcW w:w="0" w:type="auto"/>
            <w:vAlign w:val="center"/>
            <w:hideMark/>
          </w:tcPr>
          <w:p w14:paraId="7FA44422"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5BD6BB8B" w14:textId="77777777" w:rsidR="0054704D" w:rsidRPr="0054704D" w:rsidRDefault="0054704D" w:rsidP="0054704D">
            <w:pPr>
              <w:jc w:val="center"/>
              <w:rPr>
                <w:sz w:val="26"/>
                <w:szCs w:val="26"/>
                <w:lang w:val="vi-VN" w:eastAsia="x-none"/>
              </w:rPr>
            </w:pPr>
            <w:r w:rsidRPr="0054704D">
              <w:rPr>
                <w:sz w:val="26"/>
                <w:szCs w:val="26"/>
                <w:lang w:val="vi-VN" w:eastAsia="x-none"/>
              </w:rPr>
              <w:t>earned_credits</w:t>
            </w:r>
          </w:p>
        </w:tc>
        <w:tc>
          <w:tcPr>
            <w:tcW w:w="0" w:type="auto"/>
            <w:vAlign w:val="center"/>
            <w:hideMark/>
          </w:tcPr>
          <w:p w14:paraId="57E5B29D" w14:textId="77777777" w:rsidR="0054704D" w:rsidRPr="0054704D" w:rsidRDefault="0054704D" w:rsidP="0054704D">
            <w:pPr>
              <w:jc w:val="center"/>
              <w:rPr>
                <w:sz w:val="26"/>
                <w:szCs w:val="26"/>
                <w:lang w:val="vi-VN" w:eastAsia="x-none"/>
              </w:rPr>
            </w:pPr>
            <w:r w:rsidRPr="0054704D">
              <w:rPr>
                <w:sz w:val="26"/>
                <w:szCs w:val="26"/>
                <w:lang w:val="vi-VN" w:eastAsia="x-none"/>
              </w:rPr>
              <w:t>Số tín chỉ đã tích lũy.</w:t>
            </w:r>
          </w:p>
        </w:tc>
      </w:tr>
      <w:tr w:rsidR="0054704D" w:rsidRPr="00303D24" w14:paraId="745FFF0C" w14:textId="77777777" w:rsidTr="0054704D">
        <w:trPr>
          <w:jc w:val="center"/>
        </w:trPr>
        <w:tc>
          <w:tcPr>
            <w:tcW w:w="0" w:type="auto"/>
            <w:vAlign w:val="center"/>
            <w:hideMark/>
          </w:tcPr>
          <w:p w14:paraId="458D0C58"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4F1F77DD" w14:textId="77777777" w:rsidR="0054704D" w:rsidRPr="0054704D" w:rsidRDefault="0054704D" w:rsidP="0054704D">
            <w:pPr>
              <w:jc w:val="center"/>
              <w:rPr>
                <w:sz w:val="26"/>
                <w:szCs w:val="26"/>
                <w:lang w:val="vi-VN" w:eastAsia="x-none"/>
              </w:rPr>
            </w:pPr>
            <w:r w:rsidRPr="0054704D">
              <w:rPr>
                <w:sz w:val="26"/>
                <w:szCs w:val="26"/>
                <w:lang w:val="vi-VN" w:eastAsia="x-none"/>
              </w:rPr>
              <w:t>overall_gpa</w:t>
            </w:r>
          </w:p>
        </w:tc>
        <w:tc>
          <w:tcPr>
            <w:tcW w:w="0" w:type="auto"/>
            <w:vAlign w:val="center"/>
            <w:hideMark/>
          </w:tcPr>
          <w:p w14:paraId="054648B5" w14:textId="77777777" w:rsidR="0054704D" w:rsidRPr="0054704D" w:rsidRDefault="0054704D" w:rsidP="0054704D">
            <w:pPr>
              <w:jc w:val="center"/>
              <w:rPr>
                <w:sz w:val="26"/>
                <w:szCs w:val="26"/>
                <w:lang w:val="vi-VN" w:eastAsia="x-none"/>
              </w:rPr>
            </w:pPr>
            <w:r w:rsidRPr="0054704D">
              <w:rPr>
                <w:sz w:val="26"/>
                <w:szCs w:val="26"/>
                <w:lang w:val="vi-VN" w:eastAsia="x-none"/>
              </w:rPr>
              <w:t>Điểm trung bình tích lũy (GPA).</w:t>
            </w:r>
          </w:p>
        </w:tc>
      </w:tr>
      <w:tr w:rsidR="0054704D" w:rsidRPr="00303D24" w14:paraId="0DF67894" w14:textId="77777777" w:rsidTr="0054704D">
        <w:trPr>
          <w:jc w:val="center"/>
        </w:trPr>
        <w:tc>
          <w:tcPr>
            <w:tcW w:w="0" w:type="auto"/>
            <w:vAlign w:val="center"/>
            <w:hideMark/>
          </w:tcPr>
          <w:p w14:paraId="21C87183"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21B775B3" w14:textId="77777777" w:rsidR="0054704D" w:rsidRPr="0054704D" w:rsidRDefault="0054704D" w:rsidP="0054704D">
            <w:pPr>
              <w:jc w:val="center"/>
              <w:rPr>
                <w:sz w:val="26"/>
                <w:szCs w:val="26"/>
                <w:lang w:val="vi-VN" w:eastAsia="x-none"/>
              </w:rPr>
            </w:pPr>
            <w:r w:rsidRPr="0054704D">
              <w:rPr>
                <w:sz w:val="26"/>
                <w:szCs w:val="26"/>
                <w:lang w:val="vi-VN" w:eastAsia="x-none"/>
              </w:rPr>
              <w:t>completion_percentage</w:t>
            </w:r>
          </w:p>
        </w:tc>
        <w:tc>
          <w:tcPr>
            <w:tcW w:w="0" w:type="auto"/>
            <w:vAlign w:val="center"/>
            <w:hideMark/>
          </w:tcPr>
          <w:p w14:paraId="162B15F8" w14:textId="77777777" w:rsidR="0054704D" w:rsidRPr="0054704D" w:rsidRDefault="0054704D" w:rsidP="0054704D">
            <w:pPr>
              <w:jc w:val="center"/>
              <w:rPr>
                <w:sz w:val="26"/>
                <w:szCs w:val="26"/>
                <w:lang w:val="vi-VN" w:eastAsia="x-none"/>
              </w:rPr>
            </w:pPr>
            <w:r w:rsidRPr="0054704D">
              <w:rPr>
                <w:sz w:val="26"/>
                <w:szCs w:val="26"/>
                <w:lang w:val="vi-VN" w:eastAsia="x-none"/>
              </w:rPr>
              <w:t>Phần trăm hoàn thành chương trình.</w:t>
            </w:r>
          </w:p>
        </w:tc>
      </w:tr>
      <w:tr w:rsidR="0054704D" w:rsidRPr="00303D24" w14:paraId="6C7B145F" w14:textId="77777777" w:rsidTr="0054704D">
        <w:trPr>
          <w:jc w:val="center"/>
        </w:trPr>
        <w:tc>
          <w:tcPr>
            <w:tcW w:w="0" w:type="auto"/>
            <w:vAlign w:val="center"/>
            <w:hideMark/>
          </w:tcPr>
          <w:p w14:paraId="437C830F"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1ABCA042" w14:textId="77777777" w:rsidR="0054704D" w:rsidRPr="0054704D" w:rsidRDefault="0054704D" w:rsidP="0054704D">
            <w:pPr>
              <w:jc w:val="center"/>
              <w:rPr>
                <w:sz w:val="26"/>
                <w:szCs w:val="26"/>
                <w:lang w:val="vi-VN" w:eastAsia="x-none"/>
              </w:rPr>
            </w:pPr>
            <w:r w:rsidRPr="0054704D">
              <w:rPr>
                <w:sz w:val="26"/>
                <w:szCs w:val="26"/>
                <w:lang w:val="vi-VN" w:eastAsia="x-none"/>
              </w:rPr>
              <w:t>estimated_graduation_date</w:t>
            </w:r>
          </w:p>
        </w:tc>
        <w:tc>
          <w:tcPr>
            <w:tcW w:w="0" w:type="auto"/>
            <w:vAlign w:val="center"/>
            <w:hideMark/>
          </w:tcPr>
          <w:p w14:paraId="515CB43B" w14:textId="77777777" w:rsidR="0054704D" w:rsidRPr="0054704D" w:rsidRDefault="0054704D" w:rsidP="0054704D">
            <w:pPr>
              <w:jc w:val="center"/>
              <w:rPr>
                <w:sz w:val="26"/>
                <w:szCs w:val="26"/>
                <w:lang w:val="vi-VN" w:eastAsia="x-none"/>
              </w:rPr>
            </w:pPr>
            <w:r w:rsidRPr="0054704D">
              <w:rPr>
                <w:sz w:val="26"/>
                <w:szCs w:val="26"/>
                <w:lang w:val="vi-VN" w:eastAsia="x-none"/>
              </w:rPr>
              <w:t>Dự kiến ngày tốt nghiệp.</w:t>
            </w:r>
          </w:p>
        </w:tc>
      </w:tr>
      <w:tr w:rsidR="0054704D" w:rsidRPr="00303D24" w14:paraId="1F22925A" w14:textId="77777777" w:rsidTr="0054704D">
        <w:trPr>
          <w:jc w:val="center"/>
        </w:trPr>
        <w:tc>
          <w:tcPr>
            <w:tcW w:w="0" w:type="auto"/>
            <w:vAlign w:val="center"/>
            <w:hideMark/>
          </w:tcPr>
          <w:p w14:paraId="48C971A7" w14:textId="77777777" w:rsidR="0054704D" w:rsidRPr="0054704D" w:rsidRDefault="0054704D" w:rsidP="0054704D">
            <w:pPr>
              <w:jc w:val="center"/>
              <w:rPr>
                <w:sz w:val="26"/>
                <w:szCs w:val="26"/>
                <w:lang w:val="vi-VN" w:eastAsia="x-none"/>
              </w:rPr>
            </w:pPr>
            <w:r w:rsidRPr="0054704D">
              <w:rPr>
                <w:sz w:val="26"/>
                <w:szCs w:val="26"/>
                <w:lang w:val="vi-VN" w:eastAsia="x-none"/>
              </w:rPr>
              <w:t>12</w:t>
            </w:r>
          </w:p>
        </w:tc>
        <w:tc>
          <w:tcPr>
            <w:tcW w:w="0" w:type="auto"/>
            <w:vAlign w:val="center"/>
            <w:hideMark/>
          </w:tcPr>
          <w:p w14:paraId="7319F84B" w14:textId="77777777" w:rsidR="0054704D" w:rsidRPr="0054704D" w:rsidRDefault="0054704D" w:rsidP="0054704D">
            <w:pPr>
              <w:jc w:val="center"/>
              <w:rPr>
                <w:sz w:val="26"/>
                <w:szCs w:val="26"/>
                <w:lang w:val="vi-VN" w:eastAsia="x-none"/>
              </w:rPr>
            </w:pPr>
            <w:r w:rsidRPr="0054704D">
              <w:rPr>
                <w:sz w:val="26"/>
                <w:szCs w:val="26"/>
                <w:lang w:val="vi-VN" w:eastAsia="x-none"/>
              </w:rPr>
              <w:t>academic_standing</w:t>
            </w:r>
          </w:p>
        </w:tc>
        <w:tc>
          <w:tcPr>
            <w:tcW w:w="0" w:type="auto"/>
            <w:vAlign w:val="center"/>
            <w:hideMark/>
          </w:tcPr>
          <w:p w14:paraId="46575347" w14:textId="77777777" w:rsidR="0054704D" w:rsidRPr="0054704D" w:rsidRDefault="0054704D" w:rsidP="0054704D">
            <w:pPr>
              <w:jc w:val="center"/>
              <w:rPr>
                <w:sz w:val="26"/>
                <w:szCs w:val="26"/>
                <w:lang w:val="vi-VN" w:eastAsia="x-none"/>
              </w:rPr>
            </w:pPr>
            <w:r w:rsidRPr="0054704D">
              <w:rPr>
                <w:sz w:val="26"/>
                <w:szCs w:val="26"/>
                <w:lang w:val="vi-VN" w:eastAsia="x-none"/>
              </w:rPr>
              <w:t>Xếp loại học lực hiện tại (VD: Giỏi, Khá).</w:t>
            </w:r>
          </w:p>
        </w:tc>
      </w:tr>
      <w:tr w:rsidR="0054704D" w:rsidRPr="00303D24" w14:paraId="3FCC9EEC" w14:textId="77777777" w:rsidTr="0054704D">
        <w:trPr>
          <w:jc w:val="center"/>
        </w:trPr>
        <w:tc>
          <w:tcPr>
            <w:tcW w:w="0" w:type="auto"/>
            <w:vAlign w:val="center"/>
            <w:hideMark/>
          </w:tcPr>
          <w:p w14:paraId="0C554C15" w14:textId="77777777" w:rsidR="0054704D" w:rsidRPr="0054704D" w:rsidRDefault="0054704D" w:rsidP="0054704D">
            <w:pPr>
              <w:jc w:val="center"/>
              <w:rPr>
                <w:sz w:val="26"/>
                <w:szCs w:val="26"/>
                <w:lang w:val="vi-VN" w:eastAsia="x-none"/>
              </w:rPr>
            </w:pPr>
            <w:r w:rsidRPr="0054704D">
              <w:rPr>
                <w:sz w:val="26"/>
                <w:szCs w:val="26"/>
                <w:lang w:val="vi-VN" w:eastAsia="x-none"/>
              </w:rPr>
              <w:t>13</w:t>
            </w:r>
          </w:p>
        </w:tc>
        <w:tc>
          <w:tcPr>
            <w:tcW w:w="0" w:type="auto"/>
            <w:vAlign w:val="center"/>
            <w:hideMark/>
          </w:tcPr>
          <w:p w14:paraId="3F547CBF" w14:textId="77777777" w:rsidR="0054704D" w:rsidRPr="0054704D" w:rsidRDefault="0054704D" w:rsidP="0054704D">
            <w:pPr>
              <w:jc w:val="center"/>
              <w:rPr>
                <w:sz w:val="26"/>
                <w:szCs w:val="26"/>
                <w:lang w:val="vi-VN" w:eastAsia="x-none"/>
              </w:rPr>
            </w:pPr>
            <w:r w:rsidRPr="0054704D">
              <w:rPr>
                <w:sz w:val="26"/>
                <w:szCs w:val="26"/>
                <w:lang w:val="vi-VN" w:eastAsia="x-none"/>
              </w:rPr>
              <w:t>last_updated</w:t>
            </w:r>
          </w:p>
        </w:tc>
        <w:tc>
          <w:tcPr>
            <w:tcW w:w="0" w:type="auto"/>
            <w:vAlign w:val="center"/>
            <w:hideMark/>
          </w:tcPr>
          <w:p w14:paraId="2742914B" w14:textId="77777777" w:rsidR="0054704D" w:rsidRPr="0054704D" w:rsidRDefault="0054704D" w:rsidP="0054704D">
            <w:pPr>
              <w:jc w:val="center"/>
              <w:rPr>
                <w:sz w:val="26"/>
                <w:szCs w:val="26"/>
                <w:lang w:val="vi-VN" w:eastAsia="x-none"/>
              </w:rPr>
            </w:pPr>
            <w:r w:rsidRPr="0054704D">
              <w:rPr>
                <w:sz w:val="26"/>
                <w:szCs w:val="26"/>
                <w:lang w:val="vi-VN" w:eastAsia="x-none"/>
              </w:rPr>
              <w:t>Thời gian cập nhật gần nhất.</w:t>
            </w:r>
          </w:p>
        </w:tc>
      </w:tr>
    </w:tbl>
    <w:p w14:paraId="27F991D0" w14:textId="77777777" w:rsidR="0054704D" w:rsidRPr="005624A6" w:rsidRDefault="0054704D" w:rsidP="0054704D">
      <w:pPr>
        <w:pStyle w:val="Noidung"/>
        <w:rPr>
          <w:szCs w:val="26"/>
        </w:rPr>
      </w:pPr>
      <w:r w:rsidRPr="005624A6">
        <w:rPr>
          <w:szCs w:val="26"/>
        </w:rPr>
        <w:t>Bảng: SubjectOutcomeAnalysis (Phân tích kết quả môn học)</w:t>
      </w:r>
    </w:p>
    <w:tbl>
      <w:tblPr>
        <w:tblStyle w:val="TableGrid"/>
        <w:tblW w:w="0" w:type="auto"/>
        <w:jc w:val="center"/>
        <w:tblLook w:val="04A0" w:firstRow="1" w:lastRow="0" w:firstColumn="1" w:lastColumn="0" w:noHBand="0" w:noVBand="1"/>
      </w:tblPr>
      <w:tblGrid>
        <w:gridCol w:w="708"/>
        <w:gridCol w:w="2946"/>
        <w:gridCol w:w="5408"/>
      </w:tblGrid>
      <w:tr w:rsidR="0054704D" w:rsidRPr="0054704D" w14:paraId="64C003C6" w14:textId="77777777" w:rsidTr="0054704D">
        <w:trPr>
          <w:jc w:val="center"/>
        </w:trPr>
        <w:tc>
          <w:tcPr>
            <w:tcW w:w="0" w:type="auto"/>
            <w:vAlign w:val="center"/>
            <w:hideMark/>
          </w:tcPr>
          <w:p w14:paraId="2C5B9661"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50A4DB75"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5F83F7A3"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531CF79D" w14:textId="77777777" w:rsidTr="0054704D">
        <w:trPr>
          <w:jc w:val="center"/>
        </w:trPr>
        <w:tc>
          <w:tcPr>
            <w:tcW w:w="0" w:type="auto"/>
            <w:vAlign w:val="center"/>
            <w:hideMark/>
          </w:tcPr>
          <w:p w14:paraId="355DC1C9"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68E00359" w14:textId="77777777" w:rsidR="0054704D" w:rsidRPr="0054704D" w:rsidRDefault="0054704D" w:rsidP="0054704D">
            <w:pPr>
              <w:jc w:val="center"/>
              <w:rPr>
                <w:sz w:val="26"/>
                <w:szCs w:val="26"/>
                <w:lang w:val="vi-VN" w:eastAsia="x-none"/>
              </w:rPr>
            </w:pPr>
            <w:r w:rsidRPr="0054704D">
              <w:rPr>
                <w:sz w:val="26"/>
                <w:szCs w:val="26"/>
                <w:lang w:val="vi-VN" w:eastAsia="x-none"/>
              </w:rPr>
              <w:t>analysis_id</w:t>
            </w:r>
          </w:p>
        </w:tc>
        <w:tc>
          <w:tcPr>
            <w:tcW w:w="0" w:type="auto"/>
            <w:vAlign w:val="center"/>
            <w:hideMark/>
          </w:tcPr>
          <w:p w14:paraId="74ED6A89"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6C5724FB" w14:textId="77777777" w:rsidTr="0054704D">
        <w:trPr>
          <w:jc w:val="center"/>
        </w:trPr>
        <w:tc>
          <w:tcPr>
            <w:tcW w:w="0" w:type="auto"/>
            <w:vAlign w:val="center"/>
            <w:hideMark/>
          </w:tcPr>
          <w:p w14:paraId="195426F7"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4C679EE8" w14:textId="77777777" w:rsidR="0054704D" w:rsidRPr="0054704D" w:rsidRDefault="0054704D" w:rsidP="0054704D">
            <w:pPr>
              <w:jc w:val="center"/>
              <w:rPr>
                <w:sz w:val="26"/>
                <w:szCs w:val="26"/>
                <w:lang w:val="vi-VN" w:eastAsia="x-none"/>
              </w:rPr>
            </w:pPr>
            <w:r w:rsidRPr="0054704D">
              <w:rPr>
                <w:sz w:val="26"/>
                <w:szCs w:val="26"/>
                <w:lang w:val="vi-VN" w:eastAsia="x-none"/>
              </w:rPr>
              <w:t>subject_id</w:t>
            </w:r>
          </w:p>
        </w:tc>
        <w:tc>
          <w:tcPr>
            <w:tcW w:w="0" w:type="auto"/>
            <w:vAlign w:val="center"/>
            <w:hideMark/>
          </w:tcPr>
          <w:p w14:paraId="3E480791" w14:textId="77777777" w:rsidR="0054704D" w:rsidRPr="0054704D" w:rsidRDefault="0054704D" w:rsidP="0054704D">
            <w:pPr>
              <w:jc w:val="center"/>
              <w:rPr>
                <w:sz w:val="26"/>
                <w:szCs w:val="26"/>
                <w:lang w:val="vi-VN" w:eastAsia="x-none"/>
              </w:rPr>
            </w:pPr>
            <w:r w:rsidRPr="0054704D">
              <w:rPr>
                <w:sz w:val="26"/>
                <w:szCs w:val="26"/>
                <w:lang w:val="vi-VN" w:eastAsia="x-none"/>
              </w:rPr>
              <w:t>Mã môn học.</w:t>
            </w:r>
          </w:p>
        </w:tc>
      </w:tr>
      <w:tr w:rsidR="0054704D" w:rsidRPr="0054704D" w14:paraId="05C6F94B" w14:textId="77777777" w:rsidTr="0054704D">
        <w:trPr>
          <w:jc w:val="center"/>
        </w:trPr>
        <w:tc>
          <w:tcPr>
            <w:tcW w:w="0" w:type="auto"/>
            <w:vAlign w:val="center"/>
            <w:hideMark/>
          </w:tcPr>
          <w:p w14:paraId="6632B32F"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4210F19C" w14:textId="77777777" w:rsidR="0054704D" w:rsidRPr="0054704D" w:rsidRDefault="0054704D" w:rsidP="0054704D">
            <w:pPr>
              <w:jc w:val="center"/>
              <w:rPr>
                <w:sz w:val="26"/>
                <w:szCs w:val="26"/>
                <w:lang w:val="vi-VN" w:eastAsia="x-none"/>
              </w:rPr>
            </w:pPr>
            <w:r w:rsidRPr="0054704D">
              <w:rPr>
                <w:sz w:val="26"/>
                <w:szCs w:val="26"/>
                <w:lang w:val="vi-VN" w:eastAsia="x-none"/>
              </w:rPr>
              <w:t>semester_id</w:t>
            </w:r>
          </w:p>
        </w:tc>
        <w:tc>
          <w:tcPr>
            <w:tcW w:w="0" w:type="auto"/>
            <w:vAlign w:val="center"/>
            <w:hideMark/>
          </w:tcPr>
          <w:p w14:paraId="1F11B7DA" w14:textId="77777777" w:rsidR="0054704D" w:rsidRPr="0054704D" w:rsidRDefault="0054704D" w:rsidP="0054704D">
            <w:pPr>
              <w:jc w:val="center"/>
              <w:rPr>
                <w:sz w:val="26"/>
                <w:szCs w:val="26"/>
                <w:lang w:val="vi-VN" w:eastAsia="x-none"/>
              </w:rPr>
            </w:pPr>
            <w:r w:rsidRPr="0054704D">
              <w:rPr>
                <w:sz w:val="26"/>
                <w:szCs w:val="26"/>
                <w:lang w:val="vi-VN" w:eastAsia="x-none"/>
              </w:rPr>
              <w:t>Mã học kỳ.</w:t>
            </w:r>
          </w:p>
        </w:tc>
      </w:tr>
      <w:tr w:rsidR="0054704D" w:rsidRPr="0054704D" w14:paraId="71E33DD5" w14:textId="77777777" w:rsidTr="0054704D">
        <w:trPr>
          <w:jc w:val="center"/>
        </w:trPr>
        <w:tc>
          <w:tcPr>
            <w:tcW w:w="0" w:type="auto"/>
            <w:vAlign w:val="center"/>
            <w:hideMark/>
          </w:tcPr>
          <w:p w14:paraId="3D567695"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390FFEC8" w14:textId="77777777" w:rsidR="0054704D" w:rsidRPr="0054704D" w:rsidRDefault="0054704D" w:rsidP="0054704D">
            <w:pPr>
              <w:jc w:val="center"/>
              <w:rPr>
                <w:sz w:val="26"/>
                <w:szCs w:val="26"/>
                <w:lang w:val="vi-VN" w:eastAsia="x-none"/>
              </w:rPr>
            </w:pPr>
            <w:r w:rsidRPr="0054704D">
              <w:rPr>
                <w:sz w:val="26"/>
                <w:szCs w:val="26"/>
                <w:lang w:val="vi-VN" w:eastAsia="x-none"/>
              </w:rPr>
              <w:t>total_students</w:t>
            </w:r>
          </w:p>
        </w:tc>
        <w:tc>
          <w:tcPr>
            <w:tcW w:w="0" w:type="auto"/>
            <w:vAlign w:val="center"/>
            <w:hideMark/>
          </w:tcPr>
          <w:p w14:paraId="35AE1187" w14:textId="77777777" w:rsidR="0054704D" w:rsidRPr="0054704D" w:rsidRDefault="0054704D" w:rsidP="0054704D">
            <w:pPr>
              <w:jc w:val="center"/>
              <w:rPr>
                <w:sz w:val="26"/>
                <w:szCs w:val="26"/>
                <w:lang w:val="vi-VN" w:eastAsia="x-none"/>
              </w:rPr>
            </w:pPr>
            <w:r w:rsidRPr="0054704D">
              <w:rPr>
                <w:sz w:val="26"/>
                <w:szCs w:val="26"/>
                <w:lang w:val="vi-VN" w:eastAsia="x-none"/>
              </w:rPr>
              <w:t>Tổng số sinh viên.</w:t>
            </w:r>
          </w:p>
        </w:tc>
      </w:tr>
      <w:tr w:rsidR="0054704D" w:rsidRPr="00303D24" w14:paraId="01B19849" w14:textId="77777777" w:rsidTr="0054704D">
        <w:trPr>
          <w:jc w:val="center"/>
        </w:trPr>
        <w:tc>
          <w:tcPr>
            <w:tcW w:w="0" w:type="auto"/>
            <w:vAlign w:val="center"/>
            <w:hideMark/>
          </w:tcPr>
          <w:p w14:paraId="35C813C2"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57AACB39" w14:textId="77777777" w:rsidR="0054704D" w:rsidRPr="0054704D" w:rsidRDefault="0054704D" w:rsidP="0054704D">
            <w:pPr>
              <w:jc w:val="center"/>
              <w:rPr>
                <w:sz w:val="26"/>
                <w:szCs w:val="26"/>
                <w:lang w:val="vi-VN" w:eastAsia="x-none"/>
              </w:rPr>
            </w:pPr>
            <w:r w:rsidRPr="0054704D">
              <w:rPr>
                <w:sz w:val="26"/>
                <w:szCs w:val="26"/>
                <w:lang w:val="vi-VN" w:eastAsia="x-none"/>
              </w:rPr>
              <w:t>lo_achievement_rates</w:t>
            </w:r>
          </w:p>
        </w:tc>
        <w:tc>
          <w:tcPr>
            <w:tcW w:w="0" w:type="auto"/>
            <w:vAlign w:val="center"/>
            <w:hideMark/>
          </w:tcPr>
          <w:p w14:paraId="4E432A10" w14:textId="77777777" w:rsidR="0054704D" w:rsidRPr="0054704D" w:rsidRDefault="0054704D" w:rsidP="0054704D">
            <w:pPr>
              <w:jc w:val="center"/>
              <w:rPr>
                <w:sz w:val="26"/>
                <w:szCs w:val="26"/>
                <w:lang w:val="vi-VN" w:eastAsia="x-none"/>
              </w:rPr>
            </w:pPr>
            <w:r w:rsidRPr="0054704D">
              <w:rPr>
                <w:sz w:val="26"/>
                <w:szCs w:val="26"/>
                <w:lang w:val="vi-VN" w:eastAsia="x-none"/>
              </w:rPr>
              <w:t>Tỷ lệ đạt chuẩn đầu ra (Text/JSON).</w:t>
            </w:r>
          </w:p>
        </w:tc>
      </w:tr>
      <w:tr w:rsidR="0054704D" w:rsidRPr="00303D24" w14:paraId="72F9E2C5" w14:textId="77777777" w:rsidTr="0054704D">
        <w:trPr>
          <w:jc w:val="center"/>
        </w:trPr>
        <w:tc>
          <w:tcPr>
            <w:tcW w:w="0" w:type="auto"/>
            <w:vAlign w:val="center"/>
            <w:hideMark/>
          </w:tcPr>
          <w:p w14:paraId="152BCE49"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4C958EFA" w14:textId="77777777" w:rsidR="0054704D" w:rsidRPr="0054704D" w:rsidRDefault="0054704D" w:rsidP="0054704D">
            <w:pPr>
              <w:jc w:val="center"/>
              <w:rPr>
                <w:sz w:val="26"/>
                <w:szCs w:val="26"/>
                <w:lang w:val="vi-VN" w:eastAsia="x-none"/>
              </w:rPr>
            </w:pPr>
            <w:r w:rsidRPr="0054704D">
              <w:rPr>
                <w:sz w:val="26"/>
                <w:szCs w:val="26"/>
                <w:lang w:val="vi-VN" w:eastAsia="x-none"/>
              </w:rPr>
              <w:t>plo_achievement_rates</w:t>
            </w:r>
          </w:p>
        </w:tc>
        <w:tc>
          <w:tcPr>
            <w:tcW w:w="0" w:type="auto"/>
            <w:vAlign w:val="center"/>
            <w:hideMark/>
          </w:tcPr>
          <w:p w14:paraId="209AF01A" w14:textId="77777777" w:rsidR="0054704D" w:rsidRPr="0054704D" w:rsidRDefault="0054704D" w:rsidP="0054704D">
            <w:pPr>
              <w:jc w:val="center"/>
              <w:rPr>
                <w:sz w:val="26"/>
                <w:szCs w:val="26"/>
                <w:lang w:val="vi-VN" w:eastAsia="x-none"/>
              </w:rPr>
            </w:pPr>
            <w:r w:rsidRPr="0054704D">
              <w:rPr>
                <w:sz w:val="26"/>
                <w:szCs w:val="26"/>
                <w:lang w:val="vi-VN" w:eastAsia="x-none"/>
              </w:rPr>
              <w:t>Tỷ lệ đóng góp vào chuẩn chương trình (Text/JSON).</w:t>
            </w:r>
          </w:p>
        </w:tc>
      </w:tr>
      <w:tr w:rsidR="0054704D" w:rsidRPr="00303D24" w14:paraId="0EA3D370" w14:textId="77777777" w:rsidTr="0054704D">
        <w:trPr>
          <w:jc w:val="center"/>
        </w:trPr>
        <w:tc>
          <w:tcPr>
            <w:tcW w:w="0" w:type="auto"/>
            <w:vAlign w:val="center"/>
            <w:hideMark/>
          </w:tcPr>
          <w:p w14:paraId="777D8AC9"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26423E87" w14:textId="77777777" w:rsidR="0054704D" w:rsidRPr="0054704D" w:rsidRDefault="0054704D" w:rsidP="0054704D">
            <w:pPr>
              <w:jc w:val="center"/>
              <w:rPr>
                <w:sz w:val="26"/>
                <w:szCs w:val="26"/>
                <w:lang w:val="vi-VN" w:eastAsia="x-none"/>
              </w:rPr>
            </w:pPr>
            <w:r w:rsidRPr="0054704D">
              <w:rPr>
                <w:sz w:val="26"/>
                <w:szCs w:val="26"/>
                <w:lang w:val="vi-VN" w:eastAsia="x-none"/>
              </w:rPr>
              <w:t>improvement_suggestions</w:t>
            </w:r>
          </w:p>
        </w:tc>
        <w:tc>
          <w:tcPr>
            <w:tcW w:w="0" w:type="auto"/>
            <w:vAlign w:val="center"/>
            <w:hideMark/>
          </w:tcPr>
          <w:p w14:paraId="56657E1C" w14:textId="77777777" w:rsidR="0054704D" w:rsidRPr="0054704D" w:rsidRDefault="0054704D" w:rsidP="0054704D">
            <w:pPr>
              <w:jc w:val="center"/>
              <w:rPr>
                <w:sz w:val="26"/>
                <w:szCs w:val="26"/>
                <w:lang w:val="vi-VN" w:eastAsia="x-none"/>
              </w:rPr>
            </w:pPr>
            <w:r w:rsidRPr="0054704D">
              <w:rPr>
                <w:sz w:val="26"/>
                <w:szCs w:val="26"/>
                <w:lang w:val="vi-VN" w:eastAsia="x-none"/>
              </w:rPr>
              <w:t>Các đề xuất cải tiến môn học.</w:t>
            </w:r>
          </w:p>
        </w:tc>
      </w:tr>
      <w:tr w:rsidR="0054704D" w:rsidRPr="00303D24" w14:paraId="0561F429" w14:textId="77777777" w:rsidTr="0054704D">
        <w:trPr>
          <w:jc w:val="center"/>
        </w:trPr>
        <w:tc>
          <w:tcPr>
            <w:tcW w:w="0" w:type="auto"/>
            <w:vAlign w:val="center"/>
            <w:hideMark/>
          </w:tcPr>
          <w:p w14:paraId="3DF32C4E"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34F78427" w14:textId="77777777" w:rsidR="0054704D" w:rsidRPr="0054704D" w:rsidRDefault="0054704D" w:rsidP="0054704D">
            <w:pPr>
              <w:jc w:val="center"/>
              <w:rPr>
                <w:sz w:val="26"/>
                <w:szCs w:val="26"/>
                <w:lang w:val="vi-VN" w:eastAsia="x-none"/>
              </w:rPr>
            </w:pPr>
            <w:r w:rsidRPr="0054704D">
              <w:rPr>
                <w:sz w:val="26"/>
                <w:szCs w:val="26"/>
                <w:lang w:val="vi-VN" w:eastAsia="x-none"/>
              </w:rPr>
              <w:t>average_grade</w:t>
            </w:r>
          </w:p>
        </w:tc>
        <w:tc>
          <w:tcPr>
            <w:tcW w:w="0" w:type="auto"/>
            <w:vAlign w:val="center"/>
            <w:hideMark/>
          </w:tcPr>
          <w:p w14:paraId="1695A184" w14:textId="77777777" w:rsidR="0054704D" w:rsidRPr="0054704D" w:rsidRDefault="0054704D" w:rsidP="0054704D">
            <w:pPr>
              <w:jc w:val="center"/>
              <w:rPr>
                <w:sz w:val="26"/>
                <w:szCs w:val="26"/>
                <w:lang w:val="vi-VN" w:eastAsia="x-none"/>
              </w:rPr>
            </w:pPr>
            <w:r w:rsidRPr="0054704D">
              <w:rPr>
                <w:sz w:val="26"/>
                <w:szCs w:val="26"/>
                <w:lang w:val="vi-VN" w:eastAsia="x-none"/>
              </w:rPr>
              <w:t>Điểm trung bình của lớp.</w:t>
            </w:r>
          </w:p>
        </w:tc>
      </w:tr>
      <w:tr w:rsidR="0054704D" w:rsidRPr="0054704D" w14:paraId="0B346E79" w14:textId="77777777" w:rsidTr="0054704D">
        <w:trPr>
          <w:jc w:val="center"/>
        </w:trPr>
        <w:tc>
          <w:tcPr>
            <w:tcW w:w="0" w:type="auto"/>
            <w:vAlign w:val="center"/>
            <w:hideMark/>
          </w:tcPr>
          <w:p w14:paraId="19E08D02"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568E3D79" w14:textId="77777777" w:rsidR="0054704D" w:rsidRPr="0054704D" w:rsidRDefault="0054704D" w:rsidP="0054704D">
            <w:pPr>
              <w:jc w:val="center"/>
              <w:rPr>
                <w:sz w:val="26"/>
                <w:szCs w:val="26"/>
                <w:lang w:val="vi-VN" w:eastAsia="x-none"/>
              </w:rPr>
            </w:pPr>
            <w:r w:rsidRPr="0054704D">
              <w:rPr>
                <w:sz w:val="26"/>
                <w:szCs w:val="26"/>
                <w:lang w:val="vi-VN" w:eastAsia="x-none"/>
              </w:rPr>
              <w:t>pass_rate</w:t>
            </w:r>
          </w:p>
        </w:tc>
        <w:tc>
          <w:tcPr>
            <w:tcW w:w="0" w:type="auto"/>
            <w:vAlign w:val="center"/>
            <w:hideMark/>
          </w:tcPr>
          <w:p w14:paraId="29D92A31" w14:textId="77777777" w:rsidR="0054704D" w:rsidRPr="0054704D" w:rsidRDefault="0054704D" w:rsidP="0054704D">
            <w:pPr>
              <w:jc w:val="center"/>
              <w:rPr>
                <w:sz w:val="26"/>
                <w:szCs w:val="26"/>
                <w:lang w:val="vi-VN" w:eastAsia="x-none"/>
              </w:rPr>
            </w:pPr>
            <w:r w:rsidRPr="0054704D">
              <w:rPr>
                <w:sz w:val="26"/>
                <w:szCs w:val="26"/>
                <w:lang w:val="vi-VN" w:eastAsia="x-none"/>
              </w:rPr>
              <w:t>Tỷ lệ qua môn.</w:t>
            </w:r>
          </w:p>
        </w:tc>
      </w:tr>
      <w:tr w:rsidR="0054704D" w:rsidRPr="00303D24" w14:paraId="3DD3A721" w14:textId="77777777" w:rsidTr="0054704D">
        <w:trPr>
          <w:jc w:val="center"/>
        </w:trPr>
        <w:tc>
          <w:tcPr>
            <w:tcW w:w="0" w:type="auto"/>
            <w:vAlign w:val="center"/>
            <w:hideMark/>
          </w:tcPr>
          <w:p w14:paraId="757ED52C"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1DC4E230" w14:textId="77777777" w:rsidR="0054704D" w:rsidRPr="0054704D" w:rsidRDefault="0054704D" w:rsidP="0054704D">
            <w:pPr>
              <w:jc w:val="center"/>
              <w:rPr>
                <w:sz w:val="26"/>
                <w:szCs w:val="26"/>
                <w:lang w:val="vi-VN" w:eastAsia="x-none"/>
              </w:rPr>
            </w:pPr>
            <w:r w:rsidRPr="0054704D">
              <w:rPr>
                <w:sz w:val="26"/>
                <w:szCs w:val="26"/>
                <w:lang w:val="vi-VN" w:eastAsia="x-none"/>
              </w:rPr>
              <w:t>excellence_rate</w:t>
            </w:r>
          </w:p>
        </w:tc>
        <w:tc>
          <w:tcPr>
            <w:tcW w:w="0" w:type="auto"/>
            <w:vAlign w:val="center"/>
            <w:hideMark/>
          </w:tcPr>
          <w:p w14:paraId="2525FFD0" w14:textId="77777777" w:rsidR="0054704D" w:rsidRPr="0054704D" w:rsidRDefault="0054704D" w:rsidP="0054704D">
            <w:pPr>
              <w:jc w:val="center"/>
              <w:rPr>
                <w:sz w:val="26"/>
                <w:szCs w:val="26"/>
                <w:lang w:val="vi-VN" w:eastAsia="x-none"/>
              </w:rPr>
            </w:pPr>
            <w:r w:rsidRPr="0054704D">
              <w:rPr>
                <w:sz w:val="26"/>
                <w:szCs w:val="26"/>
                <w:lang w:val="vi-VN" w:eastAsia="x-none"/>
              </w:rPr>
              <w:t>Tỷ lệ đạt loại giỏi/xuất sắc.</w:t>
            </w:r>
          </w:p>
        </w:tc>
      </w:tr>
      <w:tr w:rsidR="0054704D" w:rsidRPr="00303D24" w14:paraId="3A93EE97" w14:textId="77777777" w:rsidTr="0054704D">
        <w:trPr>
          <w:jc w:val="center"/>
        </w:trPr>
        <w:tc>
          <w:tcPr>
            <w:tcW w:w="0" w:type="auto"/>
            <w:vAlign w:val="center"/>
            <w:hideMark/>
          </w:tcPr>
          <w:p w14:paraId="7BBF6B49"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7983C89A" w14:textId="77777777" w:rsidR="0054704D" w:rsidRPr="0054704D" w:rsidRDefault="0054704D" w:rsidP="0054704D">
            <w:pPr>
              <w:jc w:val="center"/>
              <w:rPr>
                <w:sz w:val="26"/>
                <w:szCs w:val="26"/>
                <w:lang w:val="vi-VN" w:eastAsia="x-none"/>
              </w:rPr>
            </w:pPr>
            <w:r w:rsidRPr="0054704D">
              <w:rPr>
                <w:sz w:val="26"/>
                <w:szCs w:val="26"/>
                <w:lang w:val="vi-VN" w:eastAsia="x-none"/>
              </w:rPr>
              <w:t>weak_areas</w:t>
            </w:r>
          </w:p>
        </w:tc>
        <w:tc>
          <w:tcPr>
            <w:tcW w:w="0" w:type="auto"/>
            <w:vAlign w:val="center"/>
            <w:hideMark/>
          </w:tcPr>
          <w:p w14:paraId="4FB3AA2A" w14:textId="77777777" w:rsidR="0054704D" w:rsidRPr="0054704D" w:rsidRDefault="0054704D" w:rsidP="0054704D">
            <w:pPr>
              <w:jc w:val="center"/>
              <w:rPr>
                <w:sz w:val="26"/>
                <w:szCs w:val="26"/>
                <w:lang w:val="vi-VN" w:eastAsia="x-none"/>
              </w:rPr>
            </w:pPr>
            <w:r w:rsidRPr="0054704D">
              <w:rPr>
                <w:sz w:val="26"/>
                <w:szCs w:val="26"/>
                <w:lang w:val="vi-VN" w:eastAsia="x-none"/>
              </w:rPr>
              <w:t>Các vùng kiến thức sinh viên hay yếu.</w:t>
            </w:r>
          </w:p>
        </w:tc>
      </w:tr>
      <w:tr w:rsidR="0054704D" w:rsidRPr="00303D24" w14:paraId="53832A02" w14:textId="77777777" w:rsidTr="0054704D">
        <w:trPr>
          <w:jc w:val="center"/>
        </w:trPr>
        <w:tc>
          <w:tcPr>
            <w:tcW w:w="0" w:type="auto"/>
            <w:vAlign w:val="center"/>
            <w:hideMark/>
          </w:tcPr>
          <w:p w14:paraId="5834EED2" w14:textId="77777777" w:rsidR="0054704D" w:rsidRPr="0054704D" w:rsidRDefault="0054704D" w:rsidP="0054704D">
            <w:pPr>
              <w:jc w:val="center"/>
              <w:rPr>
                <w:sz w:val="26"/>
                <w:szCs w:val="26"/>
                <w:lang w:val="vi-VN" w:eastAsia="x-none"/>
              </w:rPr>
            </w:pPr>
            <w:r w:rsidRPr="0054704D">
              <w:rPr>
                <w:sz w:val="26"/>
                <w:szCs w:val="26"/>
                <w:lang w:val="vi-VN" w:eastAsia="x-none"/>
              </w:rPr>
              <w:t>12</w:t>
            </w:r>
          </w:p>
        </w:tc>
        <w:tc>
          <w:tcPr>
            <w:tcW w:w="0" w:type="auto"/>
            <w:vAlign w:val="center"/>
            <w:hideMark/>
          </w:tcPr>
          <w:p w14:paraId="01BAD193" w14:textId="77777777" w:rsidR="0054704D" w:rsidRPr="0054704D" w:rsidRDefault="0054704D" w:rsidP="0054704D">
            <w:pPr>
              <w:jc w:val="center"/>
              <w:rPr>
                <w:sz w:val="26"/>
                <w:szCs w:val="26"/>
                <w:lang w:val="vi-VN" w:eastAsia="x-none"/>
              </w:rPr>
            </w:pPr>
            <w:r w:rsidRPr="0054704D">
              <w:rPr>
                <w:sz w:val="26"/>
                <w:szCs w:val="26"/>
                <w:lang w:val="vi-VN" w:eastAsia="x-none"/>
              </w:rPr>
              <w:t>strong_areas</w:t>
            </w:r>
          </w:p>
        </w:tc>
        <w:tc>
          <w:tcPr>
            <w:tcW w:w="0" w:type="auto"/>
            <w:vAlign w:val="center"/>
            <w:hideMark/>
          </w:tcPr>
          <w:p w14:paraId="77069B5D" w14:textId="77777777" w:rsidR="0054704D" w:rsidRPr="0054704D" w:rsidRDefault="0054704D" w:rsidP="0054704D">
            <w:pPr>
              <w:jc w:val="center"/>
              <w:rPr>
                <w:sz w:val="26"/>
                <w:szCs w:val="26"/>
                <w:lang w:val="vi-VN" w:eastAsia="x-none"/>
              </w:rPr>
            </w:pPr>
            <w:r w:rsidRPr="0054704D">
              <w:rPr>
                <w:sz w:val="26"/>
                <w:szCs w:val="26"/>
                <w:lang w:val="vi-VN" w:eastAsia="x-none"/>
              </w:rPr>
              <w:t>Các vùng kiến thức sinh viên làm tốt.</w:t>
            </w:r>
          </w:p>
        </w:tc>
      </w:tr>
      <w:tr w:rsidR="0054704D" w:rsidRPr="00303D24" w14:paraId="678B252D" w14:textId="77777777" w:rsidTr="0054704D">
        <w:trPr>
          <w:jc w:val="center"/>
        </w:trPr>
        <w:tc>
          <w:tcPr>
            <w:tcW w:w="0" w:type="auto"/>
            <w:vAlign w:val="center"/>
            <w:hideMark/>
          </w:tcPr>
          <w:p w14:paraId="69EF7CCB" w14:textId="77777777" w:rsidR="0054704D" w:rsidRPr="0054704D" w:rsidRDefault="0054704D" w:rsidP="0054704D">
            <w:pPr>
              <w:jc w:val="center"/>
              <w:rPr>
                <w:sz w:val="26"/>
                <w:szCs w:val="26"/>
                <w:lang w:val="vi-VN" w:eastAsia="x-none"/>
              </w:rPr>
            </w:pPr>
            <w:r w:rsidRPr="0054704D">
              <w:rPr>
                <w:sz w:val="26"/>
                <w:szCs w:val="26"/>
                <w:lang w:val="vi-VN" w:eastAsia="x-none"/>
              </w:rPr>
              <w:t>13</w:t>
            </w:r>
          </w:p>
        </w:tc>
        <w:tc>
          <w:tcPr>
            <w:tcW w:w="0" w:type="auto"/>
            <w:vAlign w:val="center"/>
            <w:hideMark/>
          </w:tcPr>
          <w:p w14:paraId="2393716F" w14:textId="77777777" w:rsidR="0054704D" w:rsidRPr="0054704D" w:rsidRDefault="0054704D" w:rsidP="0054704D">
            <w:pPr>
              <w:jc w:val="center"/>
              <w:rPr>
                <w:sz w:val="26"/>
                <w:szCs w:val="26"/>
                <w:lang w:val="vi-VN" w:eastAsia="x-none"/>
              </w:rPr>
            </w:pPr>
            <w:r w:rsidRPr="0054704D">
              <w:rPr>
                <w:sz w:val="26"/>
                <w:szCs w:val="26"/>
                <w:lang w:val="vi-VN" w:eastAsia="x-none"/>
              </w:rPr>
              <w:t>analysis_date</w:t>
            </w:r>
          </w:p>
        </w:tc>
        <w:tc>
          <w:tcPr>
            <w:tcW w:w="0" w:type="auto"/>
            <w:vAlign w:val="center"/>
            <w:hideMark/>
          </w:tcPr>
          <w:p w14:paraId="6A736233" w14:textId="77777777" w:rsidR="0054704D" w:rsidRPr="0054704D" w:rsidRDefault="0054704D" w:rsidP="0054704D">
            <w:pPr>
              <w:jc w:val="center"/>
              <w:rPr>
                <w:sz w:val="26"/>
                <w:szCs w:val="26"/>
                <w:lang w:val="vi-VN" w:eastAsia="x-none"/>
              </w:rPr>
            </w:pPr>
            <w:r w:rsidRPr="0054704D">
              <w:rPr>
                <w:sz w:val="26"/>
                <w:szCs w:val="26"/>
                <w:lang w:val="vi-VN" w:eastAsia="x-none"/>
              </w:rPr>
              <w:t>Ngày thực hiện phân tích.</w:t>
            </w:r>
          </w:p>
        </w:tc>
      </w:tr>
    </w:tbl>
    <w:p w14:paraId="17E0E18B" w14:textId="77777777" w:rsidR="0054704D" w:rsidRPr="005624A6" w:rsidRDefault="0054704D" w:rsidP="0054704D">
      <w:pPr>
        <w:pStyle w:val="Noidung"/>
        <w:rPr>
          <w:szCs w:val="26"/>
        </w:rPr>
      </w:pPr>
      <w:r w:rsidRPr="005624A6">
        <w:rPr>
          <w:szCs w:val="26"/>
        </w:rPr>
        <w:lastRenderedPageBreak/>
        <w:t>Bảng: UserQuizTrackings (Lịch sử làm bài Quiz)</w:t>
      </w:r>
    </w:p>
    <w:tbl>
      <w:tblPr>
        <w:tblStyle w:val="TableGrid"/>
        <w:tblW w:w="0" w:type="auto"/>
        <w:jc w:val="center"/>
        <w:tblLook w:val="04A0" w:firstRow="1" w:lastRow="0" w:firstColumn="1" w:lastColumn="0" w:noHBand="0" w:noVBand="1"/>
      </w:tblPr>
      <w:tblGrid>
        <w:gridCol w:w="708"/>
        <w:gridCol w:w="1950"/>
        <w:gridCol w:w="4094"/>
      </w:tblGrid>
      <w:tr w:rsidR="0054704D" w:rsidRPr="0054704D" w14:paraId="030C0DE8" w14:textId="77777777" w:rsidTr="0054704D">
        <w:trPr>
          <w:tblHeader/>
          <w:jc w:val="center"/>
        </w:trPr>
        <w:tc>
          <w:tcPr>
            <w:tcW w:w="0" w:type="auto"/>
            <w:vAlign w:val="center"/>
            <w:hideMark/>
          </w:tcPr>
          <w:p w14:paraId="29394B6B"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160F0B02"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5A261BF9"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00220309" w14:textId="77777777" w:rsidTr="0054704D">
        <w:trPr>
          <w:jc w:val="center"/>
        </w:trPr>
        <w:tc>
          <w:tcPr>
            <w:tcW w:w="0" w:type="auto"/>
            <w:vAlign w:val="center"/>
            <w:hideMark/>
          </w:tcPr>
          <w:p w14:paraId="007E26B9"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02A0257C" w14:textId="77777777" w:rsidR="0054704D" w:rsidRPr="0054704D" w:rsidRDefault="0054704D" w:rsidP="0054704D">
            <w:pPr>
              <w:jc w:val="center"/>
              <w:rPr>
                <w:sz w:val="26"/>
                <w:szCs w:val="26"/>
                <w:lang w:val="vi-VN" w:eastAsia="x-none"/>
              </w:rPr>
            </w:pPr>
            <w:r w:rsidRPr="0054704D">
              <w:rPr>
                <w:sz w:val="26"/>
                <w:szCs w:val="26"/>
                <w:lang w:val="vi-VN" w:eastAsia="x-none"/>
              </w:rPr>
              <w:t>tracking_id</w:t>
            </w:r>
          </w:p>
        </w:tc>
        <w:tc>
          <w:tcPr>
            <w:tcW w:w="0" w:type="auto"/>
            <w:vAlign w:val="center"/>
            <w:hideMark/>
          </w:tcPr>
          <w:p w14:paraId="54CAB8D7"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4AB57395" w14:textId="77777777" w:rsidTr="0054704D">
        <w:trPr>
          <w:jc w:val="center"/>
        </w:trPr>
        <w:tc>
          <w:tcPr>
            <w:tcW w:w="0" w:type="auto"/>
            <w:vAlign w:val="center"/>
            <w:hideMark/>
          </w:tcPr>
          <w:p w14:paraId="33DB0E51"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75C10D0B"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0A1E6280" w14:textId="77777777" w:rsidR="0054704D" w:rsidRPr="0054704D" w:rsidRDefault="0054704D" w:rsidP="0054704D">
            <w:pPr>
              <w:jc w:val="center"/>
              <w:rPr>
                <w:sz w:val="26"/>
                <w:szCs w:val="26"/>
                <w:lang w:val="vi-VN" w:eastAsia="x-none"/>
              </w:rPr>
            </w:pPr>
            <w:r w:rsidRPr="0054704D">
              <w:rPr>
                <w:sz w:val="26"/>
                <w:szCs w:val="26"/>
                <w:lang w:val="vi-VN" w:eastAsia="x-none"/>
              </w:rPr>
              <w:t>Mã sinh viên.</w:t>
            </w:r>
          </w:p>
        </w:tc>
      </w:tr>
      <w:tr w:rsidR="0054704D" w:rsidRPr="0054704D" w14:paraId="2941E279" w14:textId="77777777" w:rsidTr="0054704D">
        <w:trPr>
          <w:jc w:val="center"/>
        </w:trPr>
        <w:tc>
          <w:tcPr>
            <w:tcW w:w="0" w:type="auto"/>
            <w:vAlign w:val="center"/>
            <w:hideMark/>
          </w:tcPr>
          <w:p w14:paraId="2E2005FA"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1D922269" w14:textId="77777777" w:rsidR="0054704D" w:rsidRPr="0054704D" w:rsidRDefault="0054704D" w:rsidP="0054704D">
            <w:pPr>
              <w:jc w:val="center"/>
              <w:rPr>
                <w:sz w:val="26"/>
                <w:szCs w:val="26"/>
                <w:lang w:val="vi-VN" w:eastAsia="x-none"/>
              </w:rPr>
            </w:pPr>
            <w:r w:rsidRPr="0054704D">
              <w:rPr>
                <w:sz w:val="26"/>
                <w:szCs w:val="26"/>
                <w:lang w:val="vi-VN" w:eastAsia="x-none"/>
              </w:rPr>
              <w:t>quiz_id</w:t>
            </w:r>
          </w:p>
        </w:tc>
        <w:tc>
          <w:tcPr>
            <w:tcW w:w="0" w:type="auto"/>
            <w:vAlign w:val="center"/>
            <w:hideMark/>
          </w:tcPr>
          <w:p w14:paraId="0A3EE0C7" w14:textId="77777777" w:rsidR="0054704D" w:rsidRPr="0054704D" w:rsidRDefault="0054704D" w:rsidP="0054704D">
            <w:pPr>
              <w:jc w:val="center"/>
              <w:rPr>
                <w:sz w:val="26"/>
                <w:szCs w:val="26"/>
                <w:lang w:val="vi-VN" w:eastAsia="x-none"/>
              </w:rPr>
            </w:pPr>
            <w:r w:rsidRPr="0054704D">
              <w:rPr>
                <w:sz w:val="26"/>
                <w:szCs w:val="26"/>
                <w:lang w:val="vi-VN" w:eastAsia="x-none"/>
              </w:rPr>
              <w:t>Mã bài kiểm tra.</w:t>
            </w:r>
          </w:p>
        </w:tc>
      </w:tr>
      <w:tr w:rsidR="0054704D" w:rsidRPr="00303D24" w14:paraId="420E234B" w14:textId="77777777" w:rsidTr="0054704D">
        <w:trPr>
          <w:jc w:val="center"/>
        </w:trPr>
        <w:tc>
          <w:tcPr>
            <w:tcW w:w="0" w:type="auto"/>
            <w:vAlign w:val="center"/>
            <w:hideMark/>
          </w:tcPr>
          <w:p w14:paraId="5F9A0DED"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3415325D" w14:textId="77777777" w:rsidR="0054704D" w:rsidRPr="0054704D" w:rsidRDefault="0054704D" w:rsidP="0054704D">
            <w:pPr>
              <w:jc w:val="center"/>
              <w:rPr>
                <w:sz w:val="26"/>
                <w:szCs w:val="26"/>
                <w:lang w:val="vi-VN" w:eastAsia="x-none"/>
              </w:rPr>
            </w:pPr>
            <w:r w:rsidRPr="0054704D">
              <w:rPr>
                <w:sz w:val="26"/>
                <w:szCs w:val="26"/>
                <w:lang w:val="vi-VN" w:eastAsia="x-none"/>
              </w:rPr>
              <w:t>total_attempts</w:t>
            </w:r>
          </w:p>
        </w:tc>
        <w:tc>
          <w:tcPr>
            <w:tcW w:w="0" w:type="auto"/>
            <w:vAlign w:val="center"/>
            <w:hideMark/>
          </w:tcPr>
          <w:p w14:paraId="2C39D787" w14:textId="77777777" w:rsidR="0054704D" w:rsidRPr="0054704D" w:rsidRDefault="0054704D" w:rsidP="0054704D">
            <w:pPr>
              <w:jc w:val="center"/>
              <w:rPr>
                <w:sz w:val="26"/>
                <w:szCs w:val="26"/>
                <w:lang w:val="vi-VN" w:eastAsia="x-none"/>
              </w:rPr>
            </w:pPr>
            <w:r w:rsidRPr="0054704D">
              <w:rPr>
                <w:sz w:val="26"/>
                <w:szCs w:val="26"/>
                <w:lang w:val="vi-VN" w:eastAsia="x-none"/>
              </w:rPr>
              <w:t>Tổng số lần đã thử làm bài này.</w:t>
            </w:r>
          </w:p>
        </w:tc>
      </w:tr>
      <w:tr w:rsidR="0054704D" w:rsidRPr="00303D24" w14:paraId="06DFFE38" w14:textId="77777777" w:rsidTr="0054704D">
        <w:trPr>
          <w:jc w:val="center"/>
        </w:trPr>
        <w:tc>
          <w:tcPr>
            <w:tcW w:w="0" w:type="auto"/>
            <w:vAlign w:val="center"/>
            <w:hideMark/>
          </w:tcPr>
          <w:p w14:paraId="336CD880"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71BA81AF" w14:textId="77777777" w:rsidR="0054704D" w:rsidRPr="0054704D" w:rsidRDefault="0054704D" w:rsidP="0054704D">
            <w:pPr>
              <w:jc w:val="center"/>
              <w:rPr>
                <w:sz w:val="26"/>
                <w:szCs w:val="26"/>
                <w:lang w:val="vi-VN" w:eastAsia="x-none"/>
              </w:rPr>
            </w:pPr>
            <w:r w:rsidRPr="0054704D">
              <w:rPr>
                <w:sz w:val="26"/>
                <w:szCs w:val="26"/>
                <w:lang w:val="vi-VN" w:eastAsia="x-none"/>
              </w:rPr>
              <w:t>best_score</w:t>
            </w:r>
          </w:p>
        </w:tc>
        <w:tc>
          <w:tcPr>
            <w:tcW w:w="0" w:type="auto"/>
            <w:vAlign w:val="center"/>
            <w:hideMark/>
          </w:tcPr>
          <w:p w14:paraId="1B0E18F4" w14:textId="77777777" w:rsidR="0054704D" w:rsidRPr="0054704D" w:rsidRDefault="0054704D" w:rsidP="0054704D">
            <w:pPr>
              <w:jc w:val="center"/>
              <w:rPr>
                <w:sz w:val="26"/>
                <w:szCs w:val="26"/>
                <w:lang w:val="vi-VN" w:eastAsia="x-none"/>
              </w:rPr>
            </w:pPr>
            <w:r w:rsidRPr="0054704D">
              <w:rPr>
                <w:sz w:val="26"/>
                <w:szCs w:val="26"/>
                <w:lang w:val="vi-VN" w:eastAsia="x-none"/>
              </w:rPr>
              <w:t>Điểm cao nhất đạt được.</w:t>
            </w:r>
          </w:p>
        </w:tc>
      </w:tr>
      <w:tr w:rsidR="0054704D" w:rsidRPr="00303D24" w14:paraId="77F8C385" w14:textId="77777777" w:rsidTr="0054704D">
        <w:trPr>
          <w:jc w:val="center"/>
        </w:trPr>
        <w:tc>
          <w:tcPr>
            <w:tcW w:w="0" w:type="auto"/>
            <w:vAlign w:val="center"/>
            <w:hideMark/>
          </w:tcPr>
          <w:p w14:paraId="5A2858F3"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58E93B5E" w14:textId="77777777" w:rsidR="0054704D" w:rsidRPr="0054704D" w:rsidRDefault="0054704D" w:rsidP="0054704D">
            <w:pPr>
              <w:jc w:val="center"/>
              <w:rPr>
                <w:sz w:val="26"/>
                <w:szCs w:val="26"/>
                <w:lang w:val="vi-VN" w:eastAsia="x-none"/>
              </w:rPr>
            </w:pPr>
            <w:r w:rsidRPr="0054704D">
              <w:rPr>
                <w:sz w:val="26"/>
                <w:szCs w:val="26"/>
                <w:lang w:val="vi-VN" w:eastAsia="x-none"/>
              </w:rPr>
              <w:t>latest_score</w:t>
            </w:r>
          </w:p>
        </w:tc>
        <w:tc>
          <w:tcPr>
            <w:tcW w:w="0" w:type="auto"/>
            <w:vAlign w:val="center"/>
            <w:hideMark/>
          </w:tcPr>
          <w:p w14:paraId="06975DDE" w14:textId="77777777" w:rsidR="0054704D" w:rsidRPr="0054704D" w:rsidRDefault="0054704D" w:rsidP="0054704D">
            <w:pPr>
              <w:jc w:val="center"/>
              <w:rPr>
                <w:sz w:val="26"/>
                <w:szCs w:val="26"/>
                <w:lang w:val="vi-VN" w:eastAsia="x-none"/>
              </w:rPr>
            </w:pPr>
            <w:r w:rsidRPr="0054704D">
              <w:rPr>
                <w:sz w:val="26"/>
                <w:szCs w:val="26"/>
                <w:lang w:val="vi-VN" w:eastAsia="x-none"/>
              </w:rPr>
              <w:t>Điểm lần làm gần nhất.</w:t>
            </w:r>
          </w:p>
        </w:tc>
      </w:tr>
      <w:tr w:rsidR="0054704D" w:rsidRPr="00303D24" w14:paraId="0CC5996A" w14:textId="77777777" w:rsidTr="0054704D">
        <w:trPr>
          <w:jc w:val="center"/>
        </w:trPr>
        <w:tc>
          <w:tcPr>
            <w:tcW w:w="0" w:type="auto"/>
            <w:vAlign w:val="center"/>
            <w:hideMark/>
          </w:tcPr>
          <w:p w14:paraId="1D71B629"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2E660BA7" w14:textId="77777777" w:rsidR="0054704D" w:rsidRPr="0054704D" w:rsidRDefault="0054704D" w:rsidP="0054704D">
            <w:pPr>
              <w:jc w:val="center"/>
              <w:rPr>
                <w:sz w:val="26"/>
                <w:szCs w:val="26"/>
                <w:lang w:val="vi-VN" w:eastAsia="x-none"/>
              </w:rPr>
            </w:pPr>
            <w:r w:rsidRPr="0054704D">
              <w:rPr>
                <w:sz w:val="26"/>
                <w:szCs w:val="26"/>
                <w:lang w:val="vi-VN" w:eastAsia="x-none"/>
              </w:rPr>
              <w:t>average_score</w:t>
            </w:r>
          </w:p>
        </w:tc>
        <w:tc>
          <w:tcPr>
            <w:tcW w:w="0" w:type="auto"/>
            <w:vAlign w:val="center"/>
            <w:hideMark/>
          </w:tcPr>
          <w:p w14:paraId="1BD9C775" w14:textId="77777777" w:rsidR="0054704D" w:rsidRPr="0054704D" w:rsidRDefault="0054704D" w:rsidP="0054704D">
            <w:pPr>
              <w:jc w:val="center"/>
              <w:rPr>
                <w:sz w:val="26"/>
                <w:szCs w:val="26"/>
                <w:lang w:val="vi-VN" w:eastAsia="x-none"/>
              </w:rPr>
            </w:pPr>
            <w:r w:rsidRPr="0054704D">
              <w:rPr>
                <w:sz w:val="26"/>
                <w:szCs w:val="26"/>
                <w:lang w:val="vi-VN" w:eastAsia="x-none"/>
              </w:rPr>
              <w:t>Điểm trung bình các lần làm.</w:t>
            </w:r>
          </w:p>
        </w:tc>
      </w:tr>
      <w:tr w:rsidR="0054704D" w:rsidRPr="00303D24" w14:paraId="4A557363" w14:textId="77777777" w:rsidTr="0054704D">
        <w:trPr>
          <w:jc w:val="center"/>
        </w:trPr>
        <w:tc>
          <w:tcPr>
            <w:tcW w:w="0" w:type="auto"/>
            <w:vAlign w:val="center"/>
            <w:hideMark/>
          </w:tcPr>
          <w:p w14:paraId="139B3D0B"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4581980D" w14:textId="77777777" w:rsidR="0054704D" w:rsidRPr="0054704D" w:rsidRDefault="0054704D" w:rsidP="0054704D">
            <w:pPr>
              <w:jc w:val="center"/>
              <w:rPr>
                <w:sz w:val="26"/>
                <w:szCs w:val="26"/>
                <w:lang w:val="vi-VN" w:eastAsia="x-none"/>
              </w:rPr>
            </w:pPr>
            <w:r w:rsidRPr="0054704D">
              <w:rPr>
                <w:sz w:val="26"/>
                <w:szCs w:val="26"/>
                <w:lang w:val="vi-VN" w:eastAsia="x-none"/>
              </w:rPr>
              <w:t>total_time_spent</w:t>
            </w:r>
          </w:p>
        </w:tc>
        <w:tc>
          <w:tcPr>
            <w:tcW w:w="0" w:type="auto"/>
            <w:vAlign w:val="center"/>
            <w:hideMark/>
          </w:tcPr>
          <w:p w14:paraId="17B30863" w14:textId="77777777" w:rsidR="0054704D" w:rsidRPr="0054704D" w:rsidRDefault="0054704D" w:rsidP="0054704D">
            <w:pPr>
              <w:jc w:val="center"/>
              <w:rPr>
                <w:sz w:val="26"/>
                <w:szCs w:val="26"/>
                <w:lang w:val="vi-VN" w:eastAsia="x-none"/>
              </w:rPr>
            </w:pPr>
            <w:r w:rsidRPr="0054704D">
              <w:rPr>
                <w:sz w:val="26"/>
                <w:szCs w:val="26"/>
                <w:lang w:val="vi-VN" w:eastAsia="x-none"/>
              </w:rPr>
              <w:t>Tổng thời gian đã dành cho quiz này.</w:t>
            </w:r>
          </w:p>
        </w:tc>
      </w:tr>
      <w:tr w:rsidR="0054704D" w:rsidRPr="0054704D" w14:paraId="5BB0428B" w14:textId="77777777" w:rsidTr="0054704D">
        <w:trPr>
          <w:jc w:val="center"/>
        </w:trPr>
        <w:tc>
          <w:tcPr>
            <w:tcW w:w="0" w:type="auto"/>
            <w:vAlign w:val="center"/>
            <w:hideMark/>
          </w:tcPr>
          <w:p w14:paraId="4B388A5C"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5320CCC1" w14:textId="77777777" w:rsidR="0054704D" w:rsidRPr="0054704D" w:rsidRDefault="0054704D" w:rsidP="0054704D">
            <w:pPr>
              <w:jc w:val="center"/>
              <w:rPr>
                <w:sz w:val="26"/>
                <w:szCs w:val="26"/>
                <w:lang w:val="vi-VN" w:eastAsia="x-none"/>
              </w:rPr>
            </w:pPr>
            <w:r w:rsidRPr="0054704D">
              <w:rPr>
                <w:sz w:val="26"/>
                <w:szCs w:val="26"/>
                <w:lang w:val="vi-VN" w:eastAsia="x-none"/>
              </w:rPr>
              <w:t>last_attempt</w:t>
            </w:r>
          </w:p>
        </w:tc>
        <w:tc>
          <w:tcPr>
            <w:tcW w:w="0" w:type="auto"/>
            <w:vAlign w:val="center"/>
            <w:hideMark/>
          </w:tcPr>
          <w:p w14:paraId="2C5BE015" w14:textId="77777777" w:rsidR="0054704D" w:rsidRPr="0054704D" w:rsidRDefault="0054704D" w:rsidP="0054704D">
            <w:pPr>
              <w:jc w:val="center"/>
              <w:rPr>
                <w:sz w:val="26"/>
                <w:szCs w:val="26"/>
                <w:lang w:val="vi-VN" w:eastAsia="x-none"/>
              </w:rPr>
            </w:pPr>
            <w:r w:rsidRPr="0054704D">
              <w:rPr>
                <w:sz w:val="26"/>
                <w:szCs w:val="26"/>
                <w:lang w:val="vi-VN" w:eastAsia="x-none"/>
              </w:rPr>
              <w:t>Thời gian lần làm cuối.</w:t>
            </w:r>
          </w:p>
        </w:tc>
      </w:tr>
      <w:tr w:rsidR="0054704D" w:rsidRPr="0054704D" w14:paraId="5E36CB3C" w14:textId="77777777" w:rsidTr="0054704D">
        <w:trPr>
          <w:jc w:val="center"/>
        </w:trPr>
        <w:tc>
          <w:tcPr>
            <w:tcW w:w="0" w:type="auto"/>
            <w:vAlign w:val="center"/>
            <w:hideMark/>
          </w:tcPr>
          <w:p w14:paraId="13F5C230"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5627704C" w14:textId="77777777" w:rsidR="0054704D" w:rsidRPr="0054704D" w:rsidRDefault="0054704D" w:rsidP="0054704D">
            <w:pPr>
              <w:jc w:val="center"/>
              <w:rPr>
                <w:sz w:val="26"/>
                <w:szCs w:val="26"/>
                <w:lang w:val="vi-VN" w:eastAsia="x-none"/>
              </w:rPr>
            </w:pPr>
            <w:r w:rsidRPr="0054704D">
              <w:rPr>
                <w:sz w:val="26"/>
                <w:szCs w:val="26"/>
                <w:lang w:val="vi-VN" w:eastAsia="x-none"/>
              </w:rPr>
              <w:t>first_attempt</w:t>
            </w:r>
          </w:p>
        </w:tc>
        <w:tc>
          <w:tcPr>
            <w:tcW w:w="0" w:type="auto"/>
            <w:vAlign w:val="center"/>
            <w:hideMark/>
          </w:tcPr>
          <w:p w14:paraId="420BEAAD" w14:textId="77777777" w:rsidR="0054704D" w:rsidRPr="0054704D" w:rsidRDefault="0054704D" w:rsidP="0054704D">
            <w:pPr>
              <w:jc w:val="center"/>
              <w:rPr>
                <w:sz w:val="26"/>
                <w:szCs w:val="26"/>
                <w:lang w:val="vi-VN" w:eastAsia="x-none"/>
              </w:rPr>
            </w:pPr>
            <w:r w:rsidRPr="0054704D">
              <w:rPr>
                <w:sz w:val="26"/>
                <w:szCs w:val="26"/>
                <w:lang w:val="vi-VN" w:eastAsia="x-none"/>
              </w:rPr>
              <w:t>Thời gian lần làm đầu.</w:t>
            </w:r>
          </w:p>
        </w:tc>
      </w:tr>
      <w:tr w:rsidR="0054704D" w:rsidRPr="0054704D" w14:paraId="652C70CD" w14:textId="77777777" w:rsidTr="0054704D">
        <w:trPr>
          <w:jc w:val="center"/>
        </w:trPr>
        <w:tc>
          <w:tcPr>
            <w:tcW w:w="0" w:type="auto"/>
            <w:vAlign w:val="center"/>
            <w:hideMark/>
          </w:tcPr>
          <w:p w14:paraId="771F9536"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11AC1F59"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133B4E02"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 bản ghi.</w:t>
            </w:r>
          </w:p>
        </w:tc>
      </w:tr>
    </w:tbl>
    <w:p w14:paraId="74F04CA6" w14:textId="77777777" w:rsidR="0054704D" w:rsidRPr="005624A6" w:rsidRDefault="0054704D" w:rsidP="0054704D">
      <w:pPr>
        <w:pStyle w:val="Noidung"/>
        <w:rPr>
          <w:szCs w:val="26"/>
        </w:rPr>
      </w:pPr>
      <w:r w:rsidRPr="005624A6">
        <w:rPr>
          <w:szCs w:val="26"/>
        </w:rPr>
        <w:t>Bảng: UserQuestionHistories (Lịch sử trả lời từng câu hỏi)</w:t>
      </w:r>
    </w:p>
    <w:tbl>
      <w:tblPr>
        <w:tblStyle w:val="TableGrid"/>
        <w:tblW w:w="0" w:type="auto"/>
        <w:jc w:val="center"/>
        <w:tblLook w:val="04A0" w:firstRow="1" w:lastRow="0" w:firstColumn="1" w:lastColumn="0" w:noHBand="0" w:noVBand="1"/>
      </w:tblPr>
      <w:tblGrid>
        <w:gridCol w:w="708"/>
        <w:gridCol w:w="2238"/>
        <w:gridCol w:w="6116"/>
      </w:tblGrid>
      <w:tr w:rsidR="0054704D" w:rsidRPr="0054704D" w14:paraId="47DCBAEF" w14:textId="77777777" w:rsidTr="0054704D">
        <w:trPr>
          <w:tblHeader/>
          <w:jc w:val="center"/>
        </w:trPr>
        <w:tc>
          <w:tcPr>
            <w:tcW w:w="0" w:type="auto"/>
            <w:vAlign w:val="center"/>
            <w:hideMark/>
          </w:tcPr>
          <w:p w14:paraId="41B976E3"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0312C29A"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01C04326"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089E0E39" w14:textId="77777777" w:rsidTr="0054704D">
        <w:trPr>
          <w:tblHeader/>
          <w:jc w:val="center"/>
        </w:trPr>
        <w:tc>
          <w:tcPr>
            <w:tcW w:w="0" w:type="auto"/>
            <w:vAlign w:val="center"/>
            <w:hideMark/>
          </w:tcPr>
          <w:p w14:paraId="79FC4127"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5D5C61AA" w14:textId="77777777" w:rsidR="0054704D" w:rsidRPr="0054704D" w:rsidRDefault="0054704D" w:rsidP="0054704D">
            <w:pPr>
              <w:jc w:val="center"/>
              <w:rPr>
                <w:sz w:val="26"/>
                <w:szCs w:val="26"/>
                <w:lang w:val="vi-VN" w:eastAsia="x-none"/>
              </w:rPr>
            </w:pPr>
            <w:r w:rsidRPr="0054704D">
              <w:rPr>
                <w:sz w:val="26"/>
                <w:szCs w:val="26"/>
                <w:lang w:val="vi-VN" w:eastAsia="x-none"/>
              </w:rPr>
              <w:t>history_id</w:t>
            </w:r>
          </w:p>
        </w:tc>
        <w:tc>
          <w:tcPr>
            <w:tcW w:w="0" w:type="auto"/>
            <w:vAlign w:val="center"/>
            <w:hideMark/>
          </w:tcPr>
          <w:p w14:paraId="3C1B9132"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254145E7" w14:textId="77777777" w:rsidTr="0054704D">
        <w:trPr>
          <w:tblHeader/>
          <w:jc w:val="center"/>
        </w:trPr>
        <w:tc>
          <w:tcPr>
            <w:tcW w:w="0" w:type="auto"/>
            <w:vAlign w:val="center"/>
            <w:hideMark/>
          </w:tcPr>
          <w:p w14:paraId="32945921"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002C1837"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36A9A590" w14:textId="77777777" w:rsidR="0054704D" w:rsidRPr="0054704D" w:rsidRDefault="0054704D" w:rsidP="0054704D">
            <w:pPr>
              <w:jc w:val="center"/>
              <w:rPr>
                <w:sz w:val="26"/>
                <w:szCs w:val="26"/>
                <w:lang w:val="vi-VN" w:eastAsia="x-none"/>
              </w:rPr>
            </w:pPr>
            <w:r w:rsidRPr="0054704D">
              <w:rPr>
                <w:sz w:val="26"/>
                <w:szCs w:val="26"/>
                <w:lang w:val="vi-VN" w:eastAsia="x-none"/>
              </w:rPr>
              <w:t>Mã sinh viên.</w:t>
            </w:r>
          </w:p>
        </w:tc>
      </w:tr>
      <w:tr w:rsidR="0054704D" w:rsidRPr="0054704D" w14:paraId="37DC5231" w14:textId="77777777" w:rsidTr="0054704D">
        <w:trPr>
          <w:tblHeader/>
          <w:jc w:val="center"/>
        </w:trPr>
        <w:tc>
          <w:tcPr>
            <w:tcW w:w="0" w:type="auto"/>
            <w:vAlign w:val="center"/>
            <w:hideMark/>
          </w:tcPr>
          <w:p w14:paraId="542386CF"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71F78F82" w14:textId="77777777" w:rsidR="0054704D" w:rsidRPr="0054704D" w:rsidRDefault="0054704D" w:rsidP="0054704D">
            <w:pPr>
              <w:jc w:val="center"/>
              <w:rPr>
                <w:sz w:val="26"/>
                <w:szCs w:val="26"/>
                <w:lang w:val="vi-VN" w:eastAsia="x-none"/>
              </w:rPr>
            </w:pPr>
            <w:r w:rsidRPr="0054704D">
              <w:rPr>
                <w:sz w:val="26"/>
                <w:szCs w:val="26"/>
                <w:lang w:val="vi-VN" w:eastAsia="x-none"/>
              </w:rPr>
              <w:t>question_id</w:t>
            </w:r>
          </w:p>
        </w:tc>
        <w:tc>
          <w:tcPr>
            <w:tcW w:w="0" w:type="auto"/>
            <w:vAlign w:val="center"/>
            <w:hideMark/>
          </w:tcPr>
          <w:p w14:paraId="4149660A" w14:textId="77777777" w:rsidR="0054704D" w:rsidRPr="0054704D" w:rsidRDefault="0054704D" w:rsidP="0054704D">
            <w:pPr>
              <w:jc w:val="center"/>
              <w:rPr>
                <w:sz w:val="26"/>
                <w:szCs w:val="26"/>
                <w:lang w:val="vi-VN" w:eastAsia="x-none"/>
              </w:rPr>
            </w:pPr>
            <w:r w:rsidRPr="0054704D">
              <w:rPr>
                <w:sz w:val="26"/>
                <w:szCs w:val="26"/>
                <w:lang w:val="vi-VN" w:eastAsia="x-none"/>
              </w:rPr>
              <w:t>Mã câu hỏi.</w:t>
            </w:r>
          </w:p>
        </w:tc>
      </w:tr>
      <w:tr w:rsidR="0054704D" w:rsidRPr="00303D24" w14:paraId="12178AB1" w14:textId="77777777" w:rsidTr="0054704D">
        <w:trPr>
          <w:tblHeader/>
          <w:jc w:val="center"/>
        </w:trPr>
        <w:tc>
          <w:tcPr>
            <w:tcW w:w="0" w:type="auto"/>
            <w:vAlign w:val="center"/>
            <w:hideMark/>
          </w:tcPr>
          <w:p w14:paraId="1A4A035C"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246FA6EE" w14:textId="77777777" w:rsidR="0054704D" w:rsidRPr="0054704D" w:rsidRDefault="0054704D" w:rsidP="0054704D">
            <w:pPr>
              <w:jc w:val="center"/>
              <w:rPr>
                <w:sz w:val="26"/>
                <w:szCs w:val="26"/>
                <w:lang w:val="vi-VN" w:eastAsia="x-none"/>
              </w:rPr>
            </w:pPr>
            <w:r w:rsidRPr="0054704D">
              <w:rPr>
                <w:sz w:val="26"/>
                <w:szCs w:val="26"/>
                <w:lang w:val="vi-VN" w:eastAsia="x-none"/>
              </w:rPr>
              <w:t>quiz_id</w:t>
            </w:r>
          </w:p>
        </w:tc>
        <w:tc>
          <w:tcPr>
            <w:tcW w:w="0" w:type="auto"/>
            <w:vAlign w:val="center"/>
            <w:hideMark/>
          </w:tcPr>
          <w:p w14:paraId="6A63CF60" w14:textId="77777777" w:rsidR="0054704D" w:rsidRPr="0054704D" w:rsidRDefault="0054704D" w:rsidP="0054704D">
            <w:pPr>
              <w:jc w:val="center"/>
              <w:rPr>
                <w:sz w:val="26"/>
                <w:szCs w:val="26"/>
                <w:lang w:val="vi-VN" w:eastAsia="x-none"/>
              </w:rPr>
            </w:pPr>
            <w:r w:rsidRPr="0054704D">
              <w:rPr>
                <w:sz w:val="26"/>
                <w:szCs w:val="26"/>
                <w:lang w:val="vi-VN" w:eastAsia="x-none"/>
              </w:rPr>
              <w:t>Mã bài kiểm tra chứa câu hỏi này.</w:t>
            </w:r>
          </w:p>
        </w:tc>
      </w:tr>
      <w:tr w:rsidR="0054704D" w:rsidRPr="00303D24" w14:paraId="1FF800F1" w14:textId="77777777" w:rsidTr="0054704D">
        <w:trPr>
          <w:tblHeader/>
          <w:jc w:val="center"/>
        </w:trPr>
        <w:tc>
          <w:tcPr>
            <w:tcW w:w="0" w:type="auto"/>
            <w:vAlign w:val="center"/>
            <w:hideMark/>
          </w:tcPr>
          <w:p w14:paraId="2C306299"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57434732" w14:textId="77777777" w:rsidR="0054704D" w:rsidRPr="0054704D" w:rsidRDefault="0054704D" w:rsidP="0054704D">
            <w:pPr>
              <w:jc w:val="center"/>
              <w:rPr>
                <w:sz w:val="26"/>
                <w:szCs w:val="26"/>
                <w:lang w:val="vi-VN" w:eastAsia="x-none"/>
              </w:rPr>
            </w:pPr>
            <w:r w:rsidRPr="0054704D">
              <w:rPr>
                <w:sz w:val="26"/>
                <w:szCs w:val="26"/>
                <w:lang w:val="vi-VN" w:eastAsia="x-none"/>
              </w:rPr>
              <w:t>lo_id</w:t>
            </w:r>
          </w:p>
        </w:tc>
        <w:tc>
          <w:tcPr>
            <w:tcW w:w="0" w:type="auto"/>
            <w:vAlign w:val="center"/>
            <w:hideMark/>
          </w:tcPr>
          <w:p w14:paraId="4B0F2B2B" w14:textId="77777777" w:rsidR="0054704D" w:rsidRPr="0054704D" w:rsidRDefault="0054704D" w:rsidP="0054704D">
            <w:pPr>
              <w:jc w:val="center"/>
              <w:rPr>
                <w:sz w:val="26"/>
                <w:szCs w:val="26"/>
                <w:lang w:val="vi-VN" w:eastAsia="x-none"/>
              </w:rPr>
            </w:pPr>
            <w:r w:rsidRPr="0054704D">
              <w:rPr>
                <w:sz w:val="26"/>
                <w:szCs w:val="26"/>
                <w:lang w:val="vi-VN" w:eastAsia="x-none"/>
              </w:rPr>
              <w:t>Mã chuẩn đầu ra của câu hỏi.</w:t>
            </w:r>
          </w:p>
        </w:tc>
      </w:tr>
      <w:tr w:rsidR="0054704D" w:rsidRPr="00303D24" w14:paraId="574C95BB" w14:textId="77777777" w:rsidTr="0054704D">
        <w:trPr>
          <w:tblHeader/>
          <w:jc w:val="center"/>
        </w:trPr>
        <w:tc>
          <w:tcPr>
            <w:tcW w:w="0" w:type="auto"/>
            <w:vAlign w:val="center"/>
            <w:hideMark/>
          </w:tcPr>
          <w:p w14:paraId="0848DBBF"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6E22D8B8" w14:textId="77777777" w:rsidR="0054704D" w:rsidRPr="0054704D" w:rsidRDefault="0054704D" w:rsidP="0054704D">
            <w:pPr>
              <w:jc w:val="center"/>
              <w:rPr>
                <w:sz w:val="26"/>
                <w:szCs w:val="26"/>
                <w:lang w:val="vi-VN" w:eastAsia="x-none"/>
              </w:rPr>
            </w:pPr>
            <w:r w:rsidRPr="0054704D">
              <w:rPr>
                <w:sz w:val="26"/>
                <w:szCs w:val="26"/>
                <w:lang w:val="vi-VN" w:eastAsia="x-none"/>
              </w:rPr>
              <w:t>user_answer</w:t>
            </w:r>
          </w:p>
        </w:tc>
        <w:tc>
          <w:tcPr>
            <w:tcW w:w="0" w:type="auto"/>
            <w:vAlign w:val="center"/>
            <w:hideMark/>
          </w:tcPr>
          <w:p w14:paraId="49E0FCBC" w14:textId="77777777" w:rsidR="0054704D" w:rsidRPr="0054704D" w:rsidRDefault="0054704D" w:rsidP="0054704D">
            <w:pPr>
              <w:jc w:val="center"/>
              <w:rPr>
                <w:sz w:val="26"/>
                <w:szCs w:val="26"/>
                <w:lang w:val="vi-VN" w:eastAsia="x-none"/>
              </w:rPr>
            </w:pPr>
            <w:r w:rsidRPr="0054704D">
              <w:rPr>
                <w:sz w:val="26"/>
                <w:szCs w:val="26"/>
                <w:lang w:val="vi-VN" w:eastAsia="x-none"/>
              </w:rPr>
              <w:t>Câu trả lời của người dùng.</w:t>
            </w:r>
          </w:p>
        </w:tc>
      </w:tr>
      <w:tr w:rsidR="0054704D" w:rsidRPr="0054704D" w14:paraId="10AC13FD" w14:textId="77777777" w:rsidTr="0054704D">
        <w:trPr>
          <w:tblHeader/>
          <w:jc w:val="center"/>
        </w:trPr>
        <w:tc>
          <w:tcPr>
            <w:tcW w:w="0" w:type="auto"/>
            <w:vAlign w:val="center"/>
            <w:hideMark/>
          </w:tcPr>
          <w:p w14:paraId="3019142E"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4D27FC1B" w14:textId="77777777" w:rsidR="0054704D" w:rsidRPr="0054704D" w:rsidRDefault="0054704D" w:rsidP="0054704D">
            <w:pPr>
              <w:jc w:val="center"/>
              <w:rPr>
                <w:sz w:val="26"/>
                <w:szCs w:val="26"/>
                <w:lang w:val="vi-VN" w:eastAsia="x-none"/>
              </w:rPr>
            </w:pPr>
            <w:r w:rsidRPr="0054704D">
              <w:rPr>
                <w:sz w:val="26"/>
                <w:szCs w:val="26"/>
                <w:lang w:val="vi-VN" w:eastAsia="x-none"/>
              </w:rPr>
              <w:t>is_correct</w:t>
            </w:r>
          </w:p>
        </w:tc>
        <w:tc>
          <w:tcPr>
            <w:tcW w:w="0" w:type="auto"/>
            <w:vAlign w:val="center"/>
            <w:hideMark/>
          </w:tcPr>
          <w:p w14:paraId="11FF7805" w14:textId="77777777" w:rsidR="0054704D" w:rsidRPr="0054704D" w:rsidRDefault="0054704D" w:rsidP="0054704D">
            <w:pPr>
              <w:jc w:val="center"/>
              <w:rPr>
                <w:sz w:val="26"/>
                <w:szCs w:val="26"/>
                <w:lang w:val="vi-VN" w:eastAsia="x-none"/>
              </w:rPr>
            </w:pPr>
            <w:r w:rsidRPr="0054704D">
              <w:rPr>
                <w:sz w:val="26"/>
                <w:szCs w:val="26"/>
                <w:lang w:val="vi-VN" w:eastAsia="x-none"/>
              </w:rPr>
              <w:t>Đúng hay sai.</w:t>
            </w:r>
          </w:p>
        </w:tc>
      </w:tr>
      <w:tr w:rsidR="0054704D" w:rsidRPr="00303D24" w14:paraId="0D164ABC" w14:textId="77777777" w:rsidTr="0054704D">
        <w:trPr>
          <w:tblHeader/>
          <w:jc w:val="center"/>
        </w:trPr>
        <w:tc>
          <w:tcPr>
            <w:tcW w:w="0" w:type="auto"/>
            <w:vAlign w:val="center"/>
            <w:hideMark/>
          </w:tcPr>
          <w:p w14:paraId="34877EEB"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4D1CC514" w14:textId="77777777" w:rsidR="0054704D" w:rsidRPr="0054704D" w:rsidRDefault="0054704D" w:rsidP="0054704D">
            <w:pPr>
              <w:jc w:val="center"/>
              <w:rPr>
                <w:sz w:val="26"/>
                <w:szCs w:val="26"/>
                <w:lang w:val="vi-VN" w:eastAsia="x-none"/>
              </w:rPr>
            </w:pPr>
            <w:r w:rsidRPr="0054704D">
              <w:rPr>
                <w:sz w:val="26"/>
                <w:szCs w:val="26"/>
                <w:lang w:val="vi-VN" w:eastAsia="x-none"/>
              </w:rPr>
              <w:t>response_time</w:t>
            </w:r>
          </w:p>
        </w:tc>
        <w:tc>
          <w:tcPr>
            <w:tcW w:w="0" w:type="auto"/>
            <w:vAlign w:val="center"/>
            <w:hideMark/>
          </w:tcPr>
          <w:p w14:paraId="63C16396" w14:textId="77777777" w:rsidR="0054704D" w:rsidRPr="0054704D" w:rsidRDefault="0054704D" w:rsidP="0054704D">
            <w:pPr>
              <w:jc w:val="center"/>
              <w:rPr>
                <w:sz w:val="26"/>
                <w:szCs w:val="26"/>
                <w:lang w:val="vi-VN" w:eastAsia="x-none"/>
              </w:rPr>
            </w:pPr>
            <w:r w:rsidRPr="0054704D">
              <w:rPr>
                <w:sz w:val="26"/>
                <w:szCs w:val="26"/>
                <w:lang w:val="vi-VN" w:eastAsia="x-none"/>
              </w:rPr>
              <w:t>Thời gian suy nghĩ để trả lời câu này (giây).</w:t>
            </w:r>
          </w:p>
        </w:tc>
      </w:tr>
      <w:tr w:rsidR="0054704D" w:rsidRPr="0054704D" w14:paraId="1FF04725" w14:textId="77777777" w:rsidTr="0054704D">
        <w:trPr>
          <w:tblHeader/>
          <w:jc w:val="center"/>
        </w:trPr>
        <w:tc>
          <w:tcPr>
            <w:tcW w:w="0" w:type="auto"/>
            <w:vAlign w:val="center"/>
            <w:hideMark/>
          </w:tcPr>
          <w:p w14:paraId="2B3DCE96"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7D2B247C" w14:textId="77777777" w:rsidR="0054704D" w:rsidRPr="0054704D" w:rsidRDefault="0054704D" w:rsidP="0054704D">
            <w:pPr>
              <w:jc w:val="center"/>
              <w:rPr>
                <w:sz w:val="26"/>
                <w:szCs w:val="26"/>
                <w:lang w:val="vi-VN" w:eastAsia="x-none"/>
              </w:rPr>
            </w:pPr>
            <w:r w:rsidRPr="0054704D">
              <w:rPr>
                <w:sz w:val="26"/>
                <w:szCs w:val="26"/>
                <w:lang w:val="vi-VN" w:eastAsia="x-none"/>
              </w:rPr>
              <w:t>attempt_number</w:t>
            </w:r>
          </w:p>
        </w:tc>
        <w:tc>
          <w:tcPr>
            <w:tcW w:w="0" w:type="auto"/>
            <w:vAlign w:val="center"/>
            <w:hideMark/>
          </w:tcPr>
          <w:p w14:paraId="7B239AA3" w14:textId="77777777" w:rsidR="0054704D" w:rsidRPr="0054704D" w:rsidRDefault="0054704D" w:rsidP="0054704D">
            <w:pPr>
              <w:jc w:val="center"/>
              <w:rPr>
                <w:sz w:val="26"/>
                <w:szCs w:val="26"/>
                <w:lang w:val="vi-VN" w:eastAsia="x-none"/>
              </w:rPr>
            </w:pPr>
            <w:r w:rsidRPr="0054704D">
              <w:rPr>
                <w:sz w:val="26"/>
                <w:szCs w:val="26"/>
                <w:lang w:val="vi-VN" w:eastAsia="x-none"/>
              </w:rPr>
              <w:t>Lần thử thứ mấy.</w:t>
            </w:r>
          </w:p>
        </w:tc>
      </w:tr>
      <w:tr w:rsidR="0054704D" w:rsidRPr="00303D24" w14:paraId="3491FEB4" w14:textId="77777777" w:rsidTr="0054704D">
        <w:trPr>
          <w:tblHeader/>
          <w:jc w:val="center"/>
        </w:trPr>
        <w:tc>
          <w:tcPr>
            <w:tcW w:w="0" w:type="auto"/>
            <w:vAlign w:val="center"/>
            <w:hideMark/>
          </w:tcPr>
          <w:p w14:paraId="5FE60785"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16BB522F" w14:textId="77777777" w:rsidR="0054704D" w:rsidRPr="0054704D" w:rsidRDefault="0054704D" w:rsidP="0054704D">
            <w:pPr>
              <w:jc w:val="center"/>
              <w:rPr>
                <w:sz w:val="26"/>
                <w:szCs w:val="26"/>
                <w:lang w:val="vi-VN" w:eastAsia="x-none"/>
              </w:rPr>
            </w:pPr>
            <w:r w:rsidRPr="0054704D">
              <w:rPr>
                <w:sz w:val="26"/>
                <w:szCs w:val="26"/>
                <w:lang w:val="vi-VN" w:eastAsia="x-none"/>
              </w:rPr>
              <w:t>difficulty_at_time</w:t>
            </w:r>
          </w:p>
        </w:tc>
        <w:tc>
          <w:tcPr>
            <w:tcW w:w="0" w:type="auto"/>
            <w:vAlign w:val="center"/>
            <w:hideMark/>
          </w:tcPr>
          <w:p w14:paraId="2B4C98E3" w14:textId="77777777" w:rsidR="0054704D" w:rsidRPr="0054704D" w:rsidRDefault="0054704D" w:rsidP="0054704D">
            <w:pPr>
              <w:jc w:val="center"/>
              <w:rPr>
                <w:sz w:val="26"/>
                <w:szCs w:val="26"/>
                <w:lang w:val="vi-VN" w:eastAsia="x-none"/>
              </w:rPr>
            </w:pPr>
            <w:r w:rsidRPr="0054704D">
              <w:rPr>
                <w:sz w:val="26"/>
                <w:szCs w:val="26"/>
                <w:lang w:val="vi-VN" w:eastAsia="x-none"/>
              </w:rPr>
              <w:t>Độ khó của câu hỏi tại thời điểm trả lời.</w:t>
            </w:r>
          </w:p>
        </w:tc>
      </w:tr>
      <w:tr w:rsidR="0054704D" w:rsidRPr="00303D24" w14:paraId="6B68E537" w14:textId="77777777" w:rsidTr="0054704D">
        <w:trPr>
          <w:tblHeader/>
          <w:jc w:val="center"/>
        </w:trPr>
        <w:tc>
          <w:tcPr>
            <w:tcW w:w="0" w:type="auto"/>
            <w:vAlign w:val="center"/>
            <w:hideMark/>
          </w:tcPr>
          <w:p w14:paraId="5FE508BE"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708D5A8E" w14:textId="77777777" w:rsidR="0054704D" w:rsidRPr="0054704D" w:rsidRDefault="0054704D" w:rsidP="0054704D">
            <w:pPr>
              <w:jc w:val="center"/>
              <w:rPr>
                <w:sz w:val="26"/>
                <w:szCs w:val="26"/>
                <w:lang w:val="vi-VN" w:eastAsia="x-none"/>
              </w:rPr>
            </w:pPr>
            <w:r w:rsidRPr="0054704D">
              <w:rPr>
                <w:sz w:val="26"/>
                <w:szCs w:val="26"/>
                <w:lang w:val="vi-VN" w:eastAsia="x-none"/>
              </w:rPr>
              <w:t>hint_used</w:t>
            </w:r>
          </w:p>
        </w:tc>
        <w:tc>
          <w:tcPr>
            <w:tcW w:w="0" w:type="auto"/>
            <w:vAlign w:val="center"/>
            <w:hideMark/>
          </w:tcPr>
          <w:p w14:paraId="79D7EB40" w14:textId="77777777" w:rsidR="0054704D" w:rsidRPr="0054704D" w:rsidRDefault="0054704D" w:rsidP="0054704D">
            <w:pPr>
              <w:jc w:val="center"/>
              <w:rPr>
                <w:sz w:val="26"/>
                <w:szCs w:val="26"/>
                <w:lang w:val="vi-VN" w:eastAsia="x-none"/>
              </w:rPr>
            </w:pPr>
            <w:r w:rsidRPr="0054704D">
              <w:rPr>
                <w:sz w:val="26"/>
                <w:szCs w:val="26"/>
                <w:lang w:val="vi-VN" w:eastAsia="x-none"/>
              </w:rPr>
              <w:t>Có sử dụng gợi ý không.</w:t>
            </w:r>
          </w:p>
        </w:tc>
      </w:tr>
      <w:tr w:rsidR="0054704D" w:rsidRPr="00303D24" w14:paraId="71BF6A9F" w14:textId="77777777" w:rsidTr="0054704D">
        <w:trPr>
          <w:tblHeader/>
          <w:jc w:val="center"/>
        </w:trPr>
        <w:tc>
          <w:tcPr>
            <w:tcW w:w="0" w:type="auto"/>
            <w:vAlign w:val="center"/>
            <w:hideMark/>
          </w:tcPr>
          <w:p w14:paraId="322E6FA2" w14:textId="77777777" w:rsidR="0054704D" w:rsidRPr="0054704D" w:rsidRDefault="0054704D" w:rsidP="0054704D">
            <w:pPr>
              <w:jc w:val="center"/>
              <w:rPr>
                <w:sz w:val="26"/>
                <w:szCs w:val="26"/>
                <w:lang w:val="vi-VN" w:eastAsia="x-none"/>
              </w:rPr>
            </w:pPr>
            <w:r w:rsidRPr="0054704D">
              <w:rPr>
                <w:sz w:val="26"/>
                <w:szCs w:val="26"/>
                <w:lang w:val="vi-VN" w:eastAsia="x-none"/>
              </w:rPr>
              <w:t>12</w:t>
            </w:r>
          </w:p>
        </w:tc>
        <w:tc>
          <w:tcPr>
            <w:tcW w:w="0" w:type="auto"/>
            <w:vAlign w:val="center"/>
            <w:hideMark/>
          </w:tcPr>
          <w:p w14:paraId="3A7D6F0C" w14:textId="77777777" w:rsidR="0054704D" w:rsidRPr="0054704D" w:rsidRDefault="0054704D" w:rsidP="0054704D">
            <w:pPr>
              <w:jc w:val="center"/>
              <w:rPr>
                <w:sz w:val="26"/>
                <w:szCs w:val="26"/>
                <w:lang w:val="vi-VN" w:eastAsia="x-none"/>
              </w:rPr>
            </w:pPr>
            <w:r w:rsidRPr="0054704D">
              <w:rPr>
                <w:sz w:val="26"/>
                <w:szCs w:val="26"/>
                <w:lang w:val="vi-VN" w:eastAsia="x-none"/>
              </w:rPr>
              <w:t>skill_effects_active</w:t>
            </w:r>
          </w:p>
        </w:tc>
        <w:tc>
          <w:tcPr>
            <w:tcW w:w="0" w:type="auto"/>
            <w:vAlign w:val="center"/>
            <w:hideMark/>
          </w:tcPr>
          <w:p w14:paraId="7919E6FD" w14:textId="77777777" w:rsidR="0054704D" w:rsidRPr="0054704D" w:rsidRDefault="0054704D" w:rsidP="0054704D">
            <w:pPr>
              <w:jc w:val="center"/>
              <w:rPr>
                <w:sz w:val="26"/>
                <w:szCs w:val="26"/>
                <w:lang w:val="vi-VN" w:eastAsia="x-none"/>
              </w:rPr>
            </w:pPr>
            <w:r w:rsidRPr="0054704D">
              <w:rPr>
                <w:sz w:val="26"/>
                <w:szCs w:val="26"/>
                <w:lang w:val="vi-VN" w:eastAsia="x-none"/>
              </w:rPr>
              <w:t>Các kỹ năng/bùa chú đang kích hoạt (nếu có gamification).</w:t>
            </w:r>
          </w:p>
        </w:tc>
      </w:tr>
      <w:tr w:rsidR="0054704D" w:rsidRPr="0054704D" w14:paraId="1994550D" w14:textId="77777777" w:rsidTr="0054704D">
        <w:trPr>
          <w:tblHeader/>
          <w:jc w:val="center"/>
        </w:trPr>
        <w:tc>
          <w:tcPr>
            <w:tcW w:w="0" w:type="auto"/>
            <w:vAlign w:val="center"/>
            <w:hideMark/>
          </w:tcPr>
          <w:p w14:paraId="576A598F" w14:textId="77777777" w:rsidR="0054704D" w:rsidRPr="0054704D" w:rsidRDefault="0054704D" w:rsidP="0054704D">
            <w:pPr>
              <w:jc w:val="center"/>
              <w:rPr>
                <w:sz w:val="26"/>
                <w:szCs w:val="26"/>
                <w:lang w:val="vi-VN" w:eastAsia="x-none"/>
              </w:rPr>
            </w:pPr>
            <w:r w:rsidRPr="0054704D">
              <w:rPr>
                <w:sz w:val="26"/>
                <w:szCs w:val="26"/>
                <w:lang w:val="vi-VN" w:eastAsia="x-none"/>
              </w:rPr>
              <w:t>13</w:t>
            </w:r>
          </w:p>
        </w:tc>
        <w:tc>
          <w:tcPr>
            <w:tcW w:w="0" w:type="auto"/>
            <w:vAlign w:val="center"/>
            <w:hideMark/>
          </w:tcPr>
          <w:p w14:paraId="25FAB046" w14:textId="77777777" w:rsidR="0054704D" w:rsidRPr="0054704D" w:rsidRDefault="0054704D" w:rsidP="0054704D">
            <w:pPr>
              <w:jc w:val="center"/>
              <w:rPr>
                <w:sz w:val="26"/>
                <w:szCs w:val="26"/>
                <w:lang w:val="vi-VN" w:eastAsia="x-none"/>
              </w:rPr>
            </w:pPr>
            <w:r w:rsidRPr="0054704D">
              <w:rPr>
                <w:sz w:val="26"/>
                <w:szCs w:val="26"/>
                <w:lang w:val="vi-VN" w:eastAsia="x-none"/>
              </w:rPr>
              <w:t>answered_at</w:t>
            </w:r>
          </w:p>
        </w:tc>
        <w:tc>
          <w:tcPr>
            <w:tcW w:w="0" w:type="auto"/>
            <w:vAlign w:val="center"/>
            <w:hideMark/>
          </w:tcPr>
          <w:p w14:paraId="1D49216F" w14:textId="77777777" w:rsidR="0054704D" w:rsidRPr="0054704D" w:rsidRDefault="0054704D" w:rsidP="0054704D">
            <w:pPr>
              <w:jc w:val="center"/>
              <w:rPr>
                <w:sz w:val="26"/>
                <w:szCs w:val="26"/>
                <w:lang w:val="vi-VN" w:eastAsia="x-none"/>
              </w:rPr>
            </w:pPr>
            <w:r w:rsidRPr="0054704D">
              <w:rPr>
                <w:sz w:val="26"/>
                <w:szCs w:val="26"/>
                <w:lang w:val="vi-VN" w:eastAsia="x-none"/>
              </w:rPr>
              <w:t>Thời gian trả lời.</w:t>
            </w:r>
          </w:p>
        </w:tc>
      </w:tr>
    </w:tbl>
    <w:p w14:paraId="6A8F9043" w14:textId="77777777" w:rsidR="0054704D" w:rsidRPr="005624A6" w:rsidRDefault="0054704D" w:rsidP="0054704D">
      <w:pPr>
        <w:pStyle w:val="Noidung"/>
        <w:rPr>
          <w:szCs w:val="26"/>
        </w:rPr>
      </w:pPr>
      <w:r w:rsidRPr="005624A6">
        <w:rPr>
          <w:szCs w:val="26"/>
        </w:rPr>
        <w:t>Bảng: QuizAnalytics (Phân tích bài kiểm tra)</w:t>
      </w:r>
    </w:p>
    <w:tbl>
      <w:tblPr>
        <w:tblStyle w:val="TableGrid"/>
        <w:tblW w:w="0" w:type="auto"/>
        <w:jc w:val="center"/>
        <w:tblLook w:val="04A0" w:firstRow="1" w:lastRow="0" w:firstColumn="1" w:lastColumn="0" w:noHBand="0" w:noVBand="1"/>
      </w:tblPr>
      <w:tblGrid>
        <w:gridCol w:w="708"/>
        <w:gridCol w:w="2917"/>
        <w:gridCol w:w="4423"/>
      </w:tblGrid>
      <w:tr w:rsidR="0054704D" w:rsidRPr="0054704D" w14:paraId="48CD000F" w14:textId="77777777" w:rsidTr="0054704D">
        <w:trPr>
          <w:jc w:val="center"/>
        </w:trPr>
        <w:tc>
          <w:tcPr>
            <w:tcW w:w="0" w:type="auto"/>
            <w:vAlign w:val="center"/>
            <w:hideMark/>
          </w:tcPr>
          <w:p w14:paraId="209E518E"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74AB67AF"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6EB5A021"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47F2989B" w14:textId="77777777" w:rsidTr="0054704D">
        <w:trPr>
          <w:jc w:val="center"/>
        </w:trPr>
        <w:tc>
          <w:tcPr>
            <w:tcW w:w="0" w:type="auto"/>
            <w:vAlign w:val="center"/>
            <w:hideMark/>
          </w:tcPr>
          <w:p w14:paraId="7B8812D7"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2E47C8AE" w14:textId="77777777" w:rsidR="0054704D" w:rsidRPr="0054704D" w:rsidRDefault="0054704D" w:rsidP="0054704D">
            <w:pPr>
              <w:jc w:val="center"/>
              <w:rPr>
                <w:sz w:val="26"/>
                <w:szCs w:val="26"/>
                <w:lang w:val="vi-VN" w:eastAsia="x-none"/>
              </w:rPr>
            </w:pPr>
            <w:r w:rsidRPr="0054704D">
              <w:rPr>
                <w:sz w:val="26"/>
                <w:szCs w:val="26"/>
                <w:lang w:val="vi-VN" w:eastAsia="x-none"/>
              </w:rPr>
              <w:t>analytics_id</w:t>
            </w:r>
          </w:p>
        </w:tc>
        <w:tc>
          <w:tcPr>
            <w:tcW w:w="0" w:type="auto"/>
            <w:vAlign w:val="center"/>
            <w:hideMark/>
          </w:tcPr>
          <w:p w14:paraId="12EA7762"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43A3FF17" w14:textId="77777777" w:rsidTr="0054704D">
        <w:trPr>
          <w:jc w:val="center"/>
        </w:trPr>
        <w:tc>
          <w:tcPr>
            <w:tcW w:w="0" w:type="auto"/>
            <w:vAlign w:val="center"/>
            <w:hideMark/>
          </w:tcPr>
          <w:p w14:paraId="40D56061"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54DF3C8F" w14:textId="77777777" w:rsidR="0054704D" w:rsidRPr="0054704D" w:rsidRDefault="0054704D" w:rsidP="0054704D">
            <w:pPr>
              <w:jc w:val="center"/>
              <w:rPr>
                <w:sz w:val="26"/>
                <w:szCs w:val="26"/>
                <w:lang w:val="vi-VN" w:eastAsia="x-none"/>
              </w:rPr>
            </w:pPr>
            <w:r w:rsidRPr="0054704D">
              <w:rPr>
                <w:sz w:val="26"/>
                <w:szCs w:val="26"/>
                <w:lang w:val="vi-VN" w:eastAsia="x-none"/>
              </w:rPr>
              <w:t>quiz_id</w:t>
            </w:r>
          </w:p>
        </w:tc>
        <w:tc>
          <w:tcPr>
            <w:tcW w:w="0" w:type="auto"/>
            <w:vAlign w:val="center"/>
            <w:hideMark/>
          </w:tcPr>
          <w:p w14:paraId="13231331" w14:textId="77777777" w:rsidR="0054704D" w:rsidRPr="0054704D" w:rsidRDefault="0054704D" w:rsidP="0054704D">
            <w:pPr>
              <w:jc w:val="center"/>
              <w:rPr>
                <w:sz w:val="26"/>
                <w:szCs w:val="26"/>
                <w:lang w:val="vi-VN" w:eastAsia="x-none"/>
              </w:rPr>
            </w:pPr>
            <w:r w:rsidRPr="0054704D">
              <w:rPr>
                <w:sz w:val="26"/>
                <w:szCs w:val="26"/>
                <w:lang w:val="vi-VN" w:eastAsia="x-none"/>
              </w:rPr>
              <w:t>Mã bài kiểm tra.</w:t>
            </w:r>
          </w:p>
        </w:tc>
      </w:tr>
      <w:tr w:rsidR="0054704D" w:rsidRPr="0054704D" w14:paraId="517787C3" w14:textId="77777777" w:rsidTr="0054704D">
        <w:trPr>
          <w:jc w:val="center"/>
        </w:trPr>
        <w:tc>
          <w:tcPr>
            <w:tcW w:w="0" w:type="auto"/>
            <w:vAlign w:val="center"/>
            <w:hideMark/>
          </w:tcPr>
          <w:p w14:paraId="057DE95B"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4A6DECEC" w14:textId="77777777" w:rsidR="0054704D" w:rsidRPr="0054704D" w:rsidRDefault="0054704D" w:rsidP="0054704D">
            <w:pPr>
              <w:jc w:val="center"/>
              <w:rPr>
                <w:sz w:val="26"/>
                <w:szCs w:val="26"/>
                <w:lang w:val="vi-VN" w:eastAsia="x-none"/>
              </w:rPr>
            </w:pPr>
            <w:r w:rsidRPr="0054704D">
              <w:rPr>
                <w:sz w:val="26"/>
                <w:szCs w:val="26"/>
                <w:lang w:val="vi-VN" w:eastAsia="x-none"/>
              </w:rPr>
              <w:t>total_participants</w:t>
            </w:r>
          </w:p>
        </w:tc>
        <w:tc>
          <w:tcPr>
            <w:tcW w:w="0" w:type="auto"/>
            <w:vAlign w:val="center"/>
            <w:hideMark/>
          </w:tcPr>
          <w:p w14:paraId="762701A8" w14:textId="77777777" w:rsidR="0054704D" w:rsidRPr="0054704D" w:rsidRDefault="0054704D" w:rsidP="0054704D">
            <w:pPr>
              <w:jc w:val="center"/>
              <w:rPr>
                <w:sz w:val="26"/>
                <w:szCs w:val="26"/>
                <w:lang w:val="vi-VN" w:eastAsia="x-none"/>
              </w:rPr>
            </w:pPr>
            <w:r w:rsidRPr="0054704D">
              <w:rPr>
                <w:sz w:val="26"/>
                <w:szCs w:val="26"/>
                <w:lang w:val="vi-VN" w:eastAsia="x-none"/>
              </w:rPr>
              <w:t>Tổng số người tham gia.</w:t>
            </w:r>
          </w:p>
        </w:tc>
      </w:tr>
      <w:tr w:rsidR="0054704D" w:rsidRPr="0054704D" w14:paraId="6CECEAA6" w14:textId="77777777" w:rsidTr="0054704D">
        <w:trPr>
          <w:jc w:val="center"/>
        </w:trPr>
        <w:tc>
          <w:tcPr>
            <w:tcW w:w="0" w:type="auto"/>
            <w:vAlign w:val="center"/>
            <w:hideMark/>
          </w:tcPr>
          <w:p w14:paraId="71A015E2"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25747B56" w14:textId="77777777" w:rsidR="0054704D" w:rsidRPr="0054704D" w:rsidRDefault="0054704D" w:rsidP="0054704D">
            <w:pPr>
              <w:jc w:val="center"/>
              <w:rPr>
                <w:sz w:val="26"/>
                <w:szCs w:val="26"/>
                <w:lang w:val="vi-VN" w:eastAsia="x-none"/>
              </w:rPr>
            </w:pPr>
            <w:r w:rsidRPr="0054704D">
              <w:rPr>
                <w:sz w:val="26"/>
                <w:szCs w:val="26"/>
                <w:lang w:val="vi-VN" w:eastAsia="x-none"/>
              </w:rPr>
              <w:t>average_score</w:t>
            </w:r>
          </w:p>
        </w:tc>
        <w:tc>
          <w:tcPr>
            <w:tcW w:w="0" w:type="auto"/>
            <w:vAlign w:val="center"/>
            <w:hideMark/>
          </w:tcPr>
          <w:p w14:paraId="00AC4C04" w14:textId="77777777" w:rsidR="0054704D" w:rsidRPr="0054704D" w:rsidRDefault="0054704D" w:rsidP="0054704D">
            <w:pPr>
              <w:jc w:val="center"/>
              <w:rPr>
                <w:sz w:val="26"/>
                <w:szCs w:val="26"/>
                <w:lang w:val="vi-VN" w:eastAsia="x-none"/>
              </w:rPr>
            </w:pPr>
            <w:r w:rsidRPr="0054704D">
              <w:rPr>
                <w:sz w:val="26"/>
                <w:szCs w:val="26"/>
                <w:lang w:val="vi-VN" w:eastAsia="x-none"/>
              </w:rPr>
              <w:t>Điểm trung bình chung.</w:t>
            </w:r>
          </w:p>
        </w:tc>
      </w:tr>
      <w:tr w:rsidR="0054704D" w:rsidRPr="0054704D" w14:paraId="214BB18B" w14:textId="77777777" w:rsidTr="0054704D">
        <w:trPr>
          <w:jc w:val="center"/>
        </w:trPr>
        <w:tc>
          <w:tcPr>
            <w:tcW w:w="0" w:type="auto"/>
            <w:vAlign w:val="center"/>
            <w:hideMark/>
          </w:tcPr>
          <w:p w14:paraId="57F2E129"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1BB4B4D8" w14:textId="77777777" w:rsidR="0054704D" w:rsidRPr="0054704D" w:rsidRDefault="0054704D" w:rsidP="0054704D">
            <w:pPr>
              <w:jc w:val="center"/>
              <w:rPr>
                <w:sz w:val="26"/>
                <w:szCs w:val="26"/>
                <w:lang w:val="vi-VN" w:eastAsia="x-none"/>
              </w:rPr>
            </w:pPr>
            <w:r w:rsidRPr="0054704D">
              <w:rPr>
                <w:sz w:val="26"/>
                <w:szCs w:val="26"/>
                <w:lang w:val="vi-VN" w:eastAsia="x-none"/>
              </w:rPr>
              <w:t>highest_score</w:t>
            </w:r>
          </w:p>
        </w:tc>
        <w:tc>
          <w:tcPr>
            <w:tcW w:w="0" w:type="auto"/>
            <w:vAlign w:val="center"/>
            <w:hideMark/>
          </w:tcPr>
          <w:p w14:paraId="7E8A78DD" w14:textId="77777777" w:rsidR="0054704D" w:rsidRPr="0054704D" w:rsidRDefault="0054704D" w:rsidP="0054704D">
            <w:pPr>
              <w:jc w:val="center"/>
              <w:rPr>
                <w:sz w:val="26"/>
                <w:szCs w:val="26"/>
                <w:lang w:val="vi-VN" w:eastAsia="x-none"/>
              </w:rPr>
            </w:pPr>
            <w:r w:rsidRPr="0054704D">
              <w:rPr>
                <w:sz w:val="26"/>
                <w:szCs w:val="26"/>
                <w:lang w:val="vi-VN" w:eastAsia="x-none"/>
              </w:rPr>
              <w:t>Điểm cao nhất.</w:t>
            </w:r>
          </w:p>
        </w:tc>
      </w:tr>
      <w:tr w:rsidR="0054704D" w:rsidRPr="0054704D" w14:paraId="59855F99" w14:textId="77777777" w:rsidTr="0054704D">
        <w:trPr>
          <w:jc w:val="center"/>
        </w:trPr>
        <w:tc>
          <w:tcPr>
            <w:tcW w:w="0" w:type="auto"/>
            <w:vAlign w:val="center"/>
            <w:hideMark/>
          </w:tcPr>
          <w:p w14:paraId="6FE6F3B1"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0A1FB11C" w14:textId="77777777" w:rsidR="0054704D" w:rsidRPr="0054704D" w:rsidRDefault="0054704D" w:rsidP="0054704D">
            <w:pPr>
              <w:jc w:val="center"/>
              <w:rPr>
                <w:sz w:val="26"/>
                <w:szCs w:val="26"/>
                <w:lang w:val="vi-VN" w:eastAsia="x-none"/>
              </w:rPr>
            </w:pPr>
            <w:r w:rsidRPr="0054704D">
              <w:rPr>
                <w:sz w:val="26"/>
                <w:szCs w:val="26"/>
                <w:lang w:val="vi-VN" w:eastAsia="x-none"/>
              </w:rPr>
              <w:t>lowest_score</w:t>
            </w:r>
          </w:p>
        </w:tc>
        <w:tc>
          <w:tcPr>
            <w:tcW w:w="0" w:type="auto"/>
            <w:vAlign w:val="center"/>
            <w:hideMark/>
          </w:tcPr>
          <w:p w14:paraId="7CDA308C" w14:textId="77777777" w:rsidR="0054704D" w:rsidRPr="0054704D" w:rsidRDefault="0054704D" w:rsidP="0054704D">
            <w:pPr>
              <w:jc w:val="center"/>
              <w:rPr>
                <w:sz w:val="26"/>
                <w:szCs w:val="26"/>
                <w:lang w:val="vi-VN" w:eastAsia="x-none"/>
              </w:rPr>
            </w:pPr>
            <w:r w:rsidRPr="0054704D">
              <w:rPr>
                <w:sz w:val="26"/>
                <w:szCs w:val="26"/>
                <w:lang w:val="vi-VN" w:eastAsia="x-none"/>
              </w:rPr>
              <w:t>Điểm thấp nhất.</w:t>
            </w:r>
          </w:p>
        </w:tc>
      </w:tr>
      <w:tr w:rsidR="0054704D" w:rsidRPr="0054704D" w14:paraId="5ED1CF73" w14:textId="77777777" w:rsidTr="0054704D">
        <w:trPr>
          <w:jc w:val="center"/>
        </w:trPr>
        <w:tc>
          <w:tcPr>
            <w:tcW w:w="0" w:type="auto"/>
            <w:vAlign w:val="center"/>
            <w:hideMark/>
          </w:tcPr>
          <w:p w14:paraId="6CB14A6B"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6880E2E7" w14:textId="77777777" w:rsidR="0054704D" w:rsidRPr="0054704D" w:rsidRDefault="0054704D" w:rsidP="0054704D">
            <w:pPr>
              <w:jc w:val="center"/>
              <w:rPr>
                <w:sz w:val="26"/>
                <w:szCs w:val="26"/>
                <w:lang w:val="vi-VN" w:eastAsia="x-none"/>
              </w:rPr>
            </w:pPr>
            <w:r w:rsidRPr="0054704D">
              <w:rPr>
                <w:sz w:val="26"/>
                <w:szCs w:val="26"/>
                <w:lang w:val="vi-VN" w:eastAsia="x-none"/>
              </w:rPr>
              <w:t>average_completion_time</w:t>
            </w:r>
          </w:p>
        </w:tc>
        <w:tc>
          <w:tcPr>
            <w:tcW w:w="0" w:type="auto"/>
            <w:vAlign w:val="center"/>
            <w:hideMark/>
          </w:tcPr>
          <w:p w14:paraId="338DB7D2" w14:textId="77777777" w:rsidR="0054704D" w:rsidRPr="0054704D" w:rsidRDefault="0054704D" w:rsidP="0054704D">
            <w:pPr>
              <w:jc w:val="center"/>
              <w:rPr>
                <w:sz w:val="26"/>
                <w:szCs w:val="26"/>
                <w:lang w:val="vi-VN" w:eastAsia="x-none"/>
              </w:rPr>
            </w:pPr>
            <w:r w:rsidRPr="0054704D">
              <w:rPr>
                <w:sz w:val="26"/>
                <w:szCs w:val="26"/>
                <w:lang w:val="vi-VN" w:eastAsia="x-none"/>
              </w:rPr>
              <w:t>Thời gian hoàn thành trung bình.</w:t>
            </w:r>
          </w:p>
        </w:tc>
      </w:tr>
      <w:tr w:rsidR="0054704D" w:rsidRPr="00303D24" w14:paraId="0D3F2215" w14:textId="77777777" w:rsidTr="0054704D">
        <w:trPr>
          <w:jc w:val="center"/>
        </w:trPr>
        <w:tc>
          <w:tcPr>
            <w:tcW w:w="0" w:type="auto"/>
            <w:vAlign w:val="center"/>
            <w:hideMark/>
          </w:tcPr>
          <w:p w14:paraId="321058A7"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3825CB65" w14:textId="77777777" w:rsidR="0054704D" w:rsidRPr="0054704D" w:rsidRDefault="0054704D" w:rsidP="0054704D">
            <w:pPr>
              <w:jc w:val="center"/>
              <w:rPr>
                <w:sz w:val="26"/>
                <w:szCs w:val="26"/>
                <w:lang w:val="vi-VN" w:eastAsia="x-none"/>
              </w:rPr>
            </w:pPr>
            <w:r w:rsidRPr="0054704D">
              <w:rPr>
                <w:sz w:val="26"/>
                <w:szCs w:val="26"/>
                <w:lang w:val="vi-VN" w:eastAsia="x-none"/>
              </w:rPr>
              <w:t>question_statistics</w:t>
            </w:r>
          </w:p>
        </w:tc>
        <w:tc>
          <w:tcPr>
            <w:tcW w:w="0" w:type="auto"/>
            <w:vAlign w:val="center"/>
            <w:hideMark/>
          </w:tcPr>
          <w:p w14:paraId="1CF8BB88" w14:textId="77777777" w:rsidR="0054704D" w:rsidRPr="0054704D" w:rsidRDefault="0054704D" w:rsidP="0054704D">
            <w:pPr>
              <w:jc w:val="center"/>
              <w:rPr>
                <w:sz w:val="26"/>
                <w:szCs w:val="26"/>
                <w:lang w:val="vi-VN" w:eastAsia="x-none"/>
              </w:rPr>
            </w:pPr>
            <w:r w:rsidRPr="0054704D">
              <w:rPr>
                <w:sz w:val="26"/>
                <w:szCs w:val="26"/>
                <w:lang w:val="vi-VN" w:eastAsia="x-none"/>
              </w:rPr>
              <w:t>Thống kê chi tiết từng câu (Text/JSON).</w:t>
            </w:r>
          </w:p>
        </w:tc>
      </w:tr>
      <w:tr w:rsidR="0054704D" w:rsidRPr="00303D24" w14:paraId="57C971E9" w14:textId="77777777" w:rsidTr="0054704D">
        <w:trPr>
          <w:jc w:val="center"/>
        </w:trPr>
        <w:tc>
          <w:tcPr>
            <w:tcW w:w="0" w:type="auto"/>
            <w:vAlign w:val="center"/>
            <w:hideMark/>
          </w:tcPr>
          <w:p w14:paraId="4A0B32A8"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2AA32542" w14:textId="77777777" w:rsidR="0054704D" w:rsidRPr="0054704D" w:rsidRDefault="0054704D" w:rsidP="0054704D">
            <w:pPr>
              <w:jc w:val="center"/>
              <w:rPr>
                <w:sz w:val="26"/>
                <w:szCs w:val="26"/>
                <w:lang w:val="vi-VN" w:eastAsia="x-none"/>
              </w:rPr>
            </w:pPr>
            <w:r w:rsidRPr="0054704D">
              <w:rPr>
                <w:sz w:val="26"/>
                <w:szCs w:val="26"/>
                <w:lang w:val="vi-VN" w:eastAsia="x-none"/>
              </w:rPr>
              <w:t>performance_distribution</w:t>
            </w:r>
          </w:p>
        </w:tc>
        <w:tc>
          <w:tcPr>
            <w:tcW w:w="0" w:type="auto"/>
            <w:vAlign w:val="center"/>
            <w:hideMark/>
          </w:tcPr>
          <w:p w14:paraId="4FD920BA" w14:textId="77777777" w:rsidR="0054704D" w:rsidRPr="0054704D" w:rsidRDefault="0054704D" w:rsidP="0054704D">
            <w:pPr>
              <w:jc w:val="center"/>
              <w:rPr>
                <w:sz w:val="26"/>
                <w:szCs w:val="26"/>
                <w:lang w:val="vi-VN" w:eastAsia="x-none"/>
              </w:rPr>
            </w:pPr>
            <w:r w:rsidRPr="0054704D">
              <w:rPr>
                <w:sz w:val="26"/>
                <w:szCs w:val="26"/>
                <w:lang w:val="vi-VN" w:eastAsia="x-none"/>
              </w:rPr>
              <w:t>Phân phối điểm số (biểu đồ phổ điểm).</w:t>
            </w:r>
          </w:p>
        </w:tc>
      </w:tr>
      <w:tr w:rsidR="0054704D" w:rsidRPr="0054704D" w14:paraId="7FC2A614" w14:textId="77777777" w:rsidTr="0054704D">
        <w:trPr>
          <w:jc w:val="center"/>
        </w:trPr>
        <w:tc>
          <w:tcPr>
            <w:tcW w:w="0" w:type="auto"/>
            <w:vAlign w:val="center"/>
            <w:hideMark/>
          </w:tcPr>
          <w:p w14:paraId="6623D886"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08368791"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2EFB74F5"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w:t>
            </w:r>
          </w:p>
        </w:tc>
      </w:tr>
      <w:tr w:rsidR="0054704D" w:rsidRPr="0054704D" w14:paraId="608D893D" w14:textId="77777777" w:rsidTr="0054704D">
        <w:trPr>
          <w:jc w:val="center"/>
        </w:trPr>
        <w:tc>
          <w:tcPr>
            <w:tcW w:w="0" w:type="auto"/>
            <w:vAlign w:val="center"/>
            <w:hideMark/>
          </w:tcPr>
          <w:p w14:paraId="696A4D9E"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2E308615" w14:textId="77777777" w:rsidR="0054704D" w:rsidRPr="0054704D" w:rsidRDefault="0054704D" w:rsidP="0054704D">
            <w:pPr>
              <w:jc w:val="center"/>
              <w:rPr>
                <w:sz w:val="26"/>
                <w:szCs w:val="26"/>
                <w:lang w:val="vi-VN" w:eastAsia="x-none"/>
              </w:rPr>
            </w:pPr>
            <w:r w:rsidRPr="0054704D">
              <w:rPr>
                <w:sz w:val="26"/>
                <w:szCs w:val="26"/>
                <w:lang w:val="vi-VN" w:eastAsia="x-none"/>
              </w:rPr>
              <w:t>updated_at</w:t>
            </w:r>
          </w:p>
        </w:tc>
        <w:tc>
          <w:tcPr>
            <w:tcW w:w="0" w:type="auto"/>
            <w:vAlign w:val="center"/>
            <w:hideMark/>
          </w:tcPr>
          <w:p w14:paraId="1694ABBF" w14:textId="77777777" w:rsidR="0054704D" w:rsidRPr="0054704D" w:rsidRDefault="0054704D" w:rsidP="0054704D">
            <w:pPr>
              <w:jc w:val="center"/>
              <w:rPr>
                <w:sz w:val="26"/>
                <w:szCs w:val="26"/>
                <w:lang w:val="vi-VN" w:eastAsia="x-none"/>
              </w:rPr>
            </w:pPr>
            <w:r w:rsidRPr="0054704D">
              <w:rPr>
                <w:sz w:val="26"/>
                <w:szCs w:val="26"/>
                <w:lang w:val="vi-VN" w:eastAsia="x-none"/>
              </w:rPr>
              <w:t>Thời gian cập nhật.</w:t>
            </w:r>
          </w:p>
        </w:tc>
      </w:tr>
    </w:tbl>
    <w:p w14:paraId="30D6D49C" w14:textId="77777777" w:rsidR="0054704D" w:rsidRPr="005624A6" w:rsidRDefault="0054704D" w:rsidP="0054704D">
      <w:pPr>
        <w:pStyle w:val="Noidung"/>
        <w:rPr>
          <w:szCs w:val="26"/>
        </w:rPr>
      </w:pPr>
      <w:r w:rsidRPr="005624A6">
        <w:rPr>
          <w:szCs w:val="26"/>
        </w:rPr>
        <w:t>Bảng: QuizScoringStats (Thống kê độ khó/phân loại câu hỏi)</w:t>
      </w:r>
    </w:p>
    <w:tbl>
      <w:tblPr>
        <w:tblStyle w:val="TableGrid"/>
        <w:tblW w:w="0" w:type="auto"/>
        <w:jc w:val="center"/>
        <w:tblLook w:val="04A0" w:firstRow="1" w:lastRow="0" w:firstColumn="1" w:lastColumn="0" w:noHBand="0" w:noVBand="1"/>
      </w:tblPr>
      <w:tblGrid>
        <w:gridCol w:w="708"/>
        <w:gridCol w:w="2657"/>
        <w:gridCol w:w="5358"/>
      </w:tblGrid>
      <w:tr w:rsidR="0054704D" w:rsidRPr="0054704D" w14:paraId="5DC4357C" w14:textId="77777777" w:rsidTr="0054704D">
        <w:trPr>
          <w:jc w:val="center"/>
        </w:trPr>
        <w:tc>
          <w:tcPr>
            <w:tcW w:w="0" w:type="auto"/>
            <w:vAlign w:val="center"/>
            <w:hideMark/>
          </w:tcPr>
          <w:p w14:paraId="3CA72A48" w14:textId="77777777" w:rsidR="0054704D" w:rsidRPr="0054704D" w:rsidRDefault="0054704D" w:rsidP="0054704D">
            <w:pPr>
              <w:jc w:val="center"/>
              <w:rPr>
                <w:b/>
                <w:bCs/>
                <w:sz w:val="26"/>
                <w:szCs w:val="26"/>
                <w:lang w:val="vi-VN" w:eastAsia="x-none"/>
              </w:rPr>
            </w:pPr>
            <w:r w:rsidRPr="0054704D">
              <w:rPr>
                <w:b/>
                <w:bCs/>
                <w:sz w:val="26"/>
                <w:szCs w:val="26"/>
                <w:lang w:val="vi-VN" w:eastAsia="x-none"/>
              </w:rPr>
              <w:lastRenderedPageBreak/>
              <w:t>STT</w:t>
            </w:r>
          </w:p>
        </w:tc>
        <w:tc>
          <w:tcPr>
            <w:tcW w:w="0" w:type="auto"/>
            <w:vAlign w:val="center"/>
            <w:hideMark/>
          </w:tcPr>
          <w:p w14:paraId="740DDC2D"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52C4AA40"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088B3149" w14:textId="77777777" w:rsidTr="0054704D">
        <w:trPr>
          <w:jc w:val="center"/>
        </w:trPr>
        <w:tc>
          <w:tcPr>
            <w:tcW w:w="0" w:type="auto"/>
            <w:vAlign w:val="center"/>
            <w:hideMark/>
          </w:tcPr>
          <w:p w14:paraId="4B44C6E3"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288EE16F" w14:textId="77777777" w:rsidR="0054704D" w:rsidRPr="0054704D" w:rsidRDefault="0054704D" w:rsidP="0054704D">
            <w:pPr>
              <w:jc w:val="center"/>
              <w:rPr>
                <w:sz w:val="26"/>
                <w:szCs w:val="26"/>
                <w:lang w:val="vi-VN" w:eastAsia="x-none"/>
              </w:rPr>
            </w:pPr>
            <w:r w:rsidRPr="0054704D">
              <w:rPr>
                <w:sz w:val="26"/>
                <w:szCs w:val="26"/>
                <w:lang w:val="vi-VN" w:eastAsia="x-none"/>
              </w:rPr>
              <w:t>stats_id</w:t>
            </w:r>
          </w:p>
        </w:tc>
        <w:tc>
          <w:tcPr>
            <w:tcW w:w="0" w:type="auto"/>
            <w:vAlign w:val="center"/>
            <w:hideMark/>
          </w:tcPr>
          <w:p w14:paraId="0C6B398B"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0926076C" w14:textId="77777777" w:rsidTr="0054704D">
        <w:trPr>
          <w:jc w:val="center"/>
        </w:trPr>
        <w:tc>
          <w:tcPr>
            <w:tcW w:w="0" w:type="auto"/>
            <w:vAlign w:val="center"/>
            <w:hideMark/>
          </w:tcPr>
          <w:p w14:paraId="5EEE824D"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7F09BA6E" w14:textId="77777777" w:rsidR="0054704D" w:rsidRPr="0054704D" w:rsidRDefault="0054704D" w:rsidP="0054704D">
            <w:pPr>
              <w:jc w:val="center"/>
              <w:rPr>
                <w:sz w:val="26"/>
                <w:szCs w:val="26"/>
                <w:lang w:val="vi-VN" w:eastAsia="x-none"/>
              </w:rPr>
            </w:pPr>
            <w:r w:rsidRPr="0054704D">
              <w:rPr>
                <w:sz w:val="26"/>
                <w:szCs w:val="26"/>
                <w:lang w:val="vi-VN" w:eastAsia="x-none"/>
              </w:rPr>
              <w:t>quiz_id</w:t>
            </w:r>
          </w:p>
        </w:tc>
        <w:tc>
          <w:tcPr>
            <w:tcW w:w="0" w:type="auto"/>
            <w:vAlign w:val="center"/>
            <w:hideMark/>
          </w:tcPr>
          <w:p w14:paraId="334214D5" w14:textId="77777777" w:rsidR="0054704D" w:rsidRPr="0054704D" w:rsidRDefault="0054704D" w:rsidP="0054704D">
            <w:pPr>
              <w:jc w:val="center"/>
              <w:rPr>
                <w:sz w:val="26"/>
                <w:szCs w:val="26"/>
                <w:lang w:val="vi-VN" w:eastAsia="x-none"/>
              </w:rPr>
            </w:pPr>
            <w:r w:rsidRPr="0054704D">
              <w:rPr>
                <w:sz w:val="26"/>
                <w:szCs w:val="26"/>
                <w:lang w:val="vi-VN" w:eastAsia="x-none"/>
              </w:rPr>
              <w:t>Mã bài kiểm tra.</w:t>
            </w:r>
          </w:p>
        </w:tc>
      </w:tr>
      <w:tr w:rsidR="0054704D" w:rsidRPr="0054704D" w14:paraId="4A032C8F" w14:textId="77777777" w:rsidTr="0054704D">
        <w:trPr>
          <w:jc w:val="center"/>
        </w:trPr>
        <w:tc>
          <w:tcPr>
            <w:tcW w:w="0" w:type="auto"/>
            <w:vAlign w:val="center"/>
            <w:hideMark/>
          </w:tcPr>
          <w:p w14:paraId="12F77E1F"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3BAE3478" w14:textId="77777777" w:rsidR="0054704D" w:rsidRPr="0054704D" w:rsidRDefault="0054704D" w:rsidP="0054704D">
            <w:pPr>
              <w:jc w:val="center"/>
              <w:rPr>
                <w:sz w:val="26"/>
                <w:szCs w:val="26"/>
                <w:lang w:val="vi-VN" w:eastAsia="x-none"/>
              </w:rPr>
            </w:pPr>
            <w:r w:rsidRPr="0054704D">
              <w:rPr>
                <w:sz w:val="26"/>
                <w:szCs w:val="26"/>
                <w:lang w:val="vi-VN" w:eastAsia="x-none"/>
              </w:rPr>
              <w:t>question_id</w:t>
            </w:r>
          </w:p>
        </w:tc>
        <w:tc>
          <w:tcPr>
            <w:tcW w:w="0" w:type="auto"/>
            <w:vAlign w:val="center"/>
            <w:hideMark/>
          </w:tcPr>
          <w:p w14:paraId="251FA4D4" w14:textId="77777777" w:rsidR="0054704D" w:rsidRPr="0054704D" w:rsidRDefault="0054704D" w:rsidP="0054704D">
            <w:pPr>
              <w:jc w:val="center"/>
              <w:rPr>
                <w:sz w:val="26"/>
                <w:szCs w:val="26"/>
                <w:lang w:val="vi-VN" w:eastAsia="x-none"/>
              </w:rPr>
            </w:pPr>
            <w:r w:rsidRPr="0054704D">
              <w:rPr>
                <w:sz w:val="26"/>
                <w:szCs w:val="26"/>
                <w:lang w:val="vi-VN" w:eastAsia="x-none"/>
              </w:rPr>
              <w:t>Mã câu hỏi.</w:t>
            </w:r>
          </w:p>
        </w:tc>
      </w:tr>
      <w:tr w:rsidR="0054704D" w:rsidRPr="00303D24" w14:paraId="7A83255D" w14:textId="77777777" w:rsidTr="0054704D">
        <w:trPr>
          <w:jc w:val="center"/>
        </w:trPr>
        <w:tc>
          <w:tcPr>
            <w:tcW w:w="0" w:type="auto"/>
            <w:vAlign w:val="center"/>
            <w:hideMark/>
          </w:tcPr>
          <w:p w14:paraId="76D15817"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582D6B02" w14:textId="77777777" w:rsidR="0054704D" w:rsidRPr="0054704D" w:rsidRDefault="0054704D" w:rsidP="0054704D">
            <w:pPr>
              <w:jc w:val="center"/>
              <w:rPr>
                <w:sz w:val="26"/>
                <w:szCs w:val="26"/>
                <w:lang w:val="vi-VN" w:eastAsia="x-none"/>
              </w:rPr>
            </w:pPr>
            <w:r w:rsidRPr="0054704D">
              <w:rPr>
                <w:sz w:val="26"/>
                <w:szCs w:val="26"/>
                <w:lang w:val="vi-VN" w:eastAsia="x-none"/>
              </w:rPr>
              <w:t>total_attempts</w:t>
            </w:r>
          </w:p>
        </w:tc>
        <w:tc>
          <w:tcPr>
            <w:tcW w:w="0" w:type="auto"/>
            <w:vAlign w:val="center"/>
            <w:hideMark/>
          </w:tcPr>
          <w:p w14:paraId="616F00EB" w14:textId="77777777" w:rsidR="0054704D" w:rsidRPr="0054704D" w:rsidRDefault="0054704D" w:rsidP="0054704D">
            <w:pPr>
              <w:jc w:val="center"/>
              <w:rPr>
                <w:sz w:val="26"/>
                <w:szCs w:val="26"/>
                <w:lang w:val="vi-VN" w:eastAsia="x-none"/>
              </w:rPr>
            </w:pPr>
            <w:r w:rsidRPr="0054704D">
              <w:rPr>
                <w:sz w:val="26"/>
                <w:szCs w:val="26"/>
                <w:lang w:val="vi-VN" w:eastAsia="x-none"/>
              </w:rPr>
              <w:t>Số lần câu hỏi này được trả lời.</w:t>
            </w:r>
          </w:p>
        </w:tc>
      </w:tr>
      <w:tr w:rsidR="0054704D" w:rsidRPr="00303D24" w14:paraId="184ACDF0" w14:textId="77777777" w:rsidTr="0054704D">
        <w:trPr>
          <w:jc w:val="center"/>
        </w:trPr>
        <w:tc>
          <w:tcPr>
            <w:tcW w:w="0" w:type="auto"/>
            <w:vAlign w:val="center"/>
            <w:hideMark/>
          </w:tcPr>
          <w:p w14:paraId="143D5381"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0FB932F0" w14:textId="77777777" w:rsidR="0054704D" w:rsidRPr="0054704D" w:rsidRDefault="0054704D" w:rsidP="0054704D">
            <w:pPr>
              <w:jc w:val="center"/>
              <w:rPr>
                <w:sz w:val="26"/>
                <w:szCs w:val="26"/>
                <w:lang w:val="vi-VN" w:eastAsia="x-none"/>
              </w:rPr>
            </w:pPr>
            <w:r w:rsidRPr="0054704D">
              <w:rPr>
                <w:sz w:val="26"/>
                <w:szCs w:val="26"/>
                <w:lang w:val="vi-VN" w:eastAsia="x-none"/>
              </w:rPr>
              <w:t>correct_attempts</w:t>
            </w:r>
          </w:p>
        </w:tc>
        <w:tc>
          <w:tcPr>
            <w:tcW w:w="0" w:type="auto"/>
            <w:vAlign w:val="center"/>
            <w:hideMark/>
          </w:tcPr>
          <w:p w14:paraId="4EE3E812" w14:textId="77777777" w:rsidR="0054704D" w:rsidRPr="0054704D" w:rsidRDefault="0054704D" w:rsidP="0054704D">
            <w:pPr>
              <w:jc w:val="center"/>
              <w:rPr>
                <w:sz w:val="26"/>
                <w:szCs w:val="26"/>
                <w:lang w:val="vi-VN" w:eastAsia="x-none"/>
              </w:rPr>
            </w:pPr>
            <w:r w:rsidRPr="0054704D">
              <w:rPr>
                <w:sz w:val="26"/>
                <w:szCs w:val="26"/>
                <w:lang w:val="vi-VN" w:eastAsia="x-none"/>
              </w:rPr>
              <w:t>Số lần trả lời đúng.</w:t>
            </w:r>
          </w:p>
        </w:tc>
      </w:tr>
      <w:tr w:rsidR="0054704D" w:rsidRPr="00303D24" w14:paraId="2B765F4F" w14:textId="77777777" w:rsidTr="0054704D">
        <w:trPr>
          <w:jc w:val="center"/>
        </w:trPr>
        <w:tc>
          <w:tcPr>
            <w:tcW w:w="0" w:type="auto"/>
            <w:vAlign w:val="center"/>
            <w:hideMark/>
          </w:tcPr>
          <w:p w14:paraId="08CB2A09"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7518576F" w14:textId="77777777" w:rsidR="0054704D" w:rsidRPr="0054704D" w:rsidRDefault="0054704D" w:rsidP="0054704D">
            <w:pPr>
              <w:jc w:val="center"/>
              <w:rPr>
                <w:sz w:val="26"/>
                <w:szCs w:val="26"/>
                <w:lang w:val="vi-VN" w:eastAsia="x-none"/>
              </w:rPr>
            </w:pPr>
            <w:r w:rsidRPr="0054704D">
              <w:rPr>
                <w:sz w:val="26"/>
                <w:szCs w:val="26"/>
                <w:lang w:val="vi-VN" w:eastAsia="x-none"/>
              </w:rPr>
              <w:t>incorrect_attempts</w:t>
            </w:r>
          </w:p>
        </w:tc>
        <w:tc>
          <w:tcPr>
            <w:tcW w:w="0" w:type="auto"/>
            <w:vAlign w:val="center"/>
            <w:hideMark/>
          </w:tcPr>
          <w:p w14:paraId="41DF380F" w14:textId="77777777" w:rsidR="0054704D" w:rsidRPr="0054704D" w:rsidRDefault="0054704D" w:rsidP="0054704D">
            <w:pPr>
              <w:jc w:val="center"/>
              <w:rPr>
                <w:sz w:val="26"/>
                <w:szCs w:val="26"/>
                <w:lang w:val="vi-VN" w:eastAsia="x-none"/>
              </w:rPr>
            </w:pPr>
            <w:r w:rsidRPr="0054704D">
              <w:rPr>
                <w:sz w:val="26"/>
                <w:szCs w:val="26"/>
                <w:lang w:val="vi-VN" w:eastAsia="x-none"/>
              </w:rPr>
              <w:t>Số lần trả lời sai.</w:t>
            </w:r>
          </w:p>
        </w:tc>
      </w:tr>
      <w:tr w:rsidR="0054704D" w:rsidRPr="00303D24" w14:paraId="4B148980" w14:textId="77777777" w:rsidTr="0054704D">
        <w:trPr>
          <w:jc w:val="center"/>
        </w:trPr>
        <w:tc>
          <w:tcPr>
            <w:tcW w:w="0" w:type="auto"/>
            <w:vAlign w:val="center"/>
            <w:hideMark/>
          </w:tcPr>
          <w:p w14:paraId="77331497"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7DA9DC36" w14:textId="77777777" w:rsidR="0054704D" w:rsidRPr="0054704D" w:rsidRDefault="0054704D" w:rsidP="0054704D">
            <w:pPr>
              <w:jc w:val="center"/>
              <w:rPr>
                <w:sz w:val="26"/>
                <w:szCs w:val="26"/>
                <w:lang w:val="vi-VN" w:eastAsia="x-none"/>
              </w:rPr>
            </w:pPr>
            <w:r w:rsidRPr="0054704D">
              <w:rPr>
                <w:sz w:val="26"/>
                <w:szCs w:val="26"/>
                <w:lang w:val="vi-VN" w:eastAsia="x-none"/>
              </w:rPr>
              <w:t>accuracy_rate</w:t>
            </w:r>
          </w:p>
        </w:tc>
        <w:tc>
          <w:tcPr>
            <w:tcW w:w="0" w:type="auto"/>
            <w:vAlign w:val="center"/>
            <w:hideMark/>
          </w:tcPr>
          <w:p w14:paraId="78721174" w14:textId="77777777" w:rsidR="0054704D" w:rsidRPr="0054704D" w:rsidRDefault="0054704D" w:rsidP="0054704D">
            <w:pPr>
              <w:jc w:val="center"/>
              <w:rPr>
                <w:sz w:val="26"/>
                <w:szCs w:val="26"/>
                <w:lang w:val="vi-VN" w:eastAsia="x-none"/>
              </w:rPr>
            </w:pPr>
            <w:r w:rsidRPr="0054704D">
              <w:rPr>
                <w:sz w:val="26"/>
                <w:szCs w:val="26"/>
                <w:lang w:val="vi-VN" w:eastAsia="x-none"/>
              </w:rPr>
              <w:t>Tỷ lệ trả lời đúng.</w:t>
            </w:r>
          </w:p>
        </w:tc>
      </w:tr>
      <w:tr w:rsidR="0054704D" w:rsidRPr="0054704D" w14:paraId="07146EF7" w14:textId="77777777" w:rsidTr="0054704D">
        <w:trPr>
          <w:jc w:val="center"/>
        </w:trPr>
        <w:tc>
          <w:tcPr>
            <w:tcW w:w="0" w:type="auto"/>
            <w:vAlign w:val="center"/>
            <w:hideMark/>
          </w:tcPr>
          <w:p w14:paraId="6DEBBECD"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0803AD5F" w14:textId="77777777" w:rsidR="0054704D" w:rsidRPr="0054704D" w:rsidRDefault="0054704D" w:rsidP="0054704D">
            <w:pPr>
              <w:jc w:val="center"/>
              <w:rPr>
                <w:sz w:val="26"/>
                <w:szCs w:val="26"/>
                <w:lang w:val="vi-VN" w:eastAsia="x-none"/>
              </w:rPr>
            </w:pPr>
            <w:r w:rsidRPr="0054704D">
              <w:rPr>
                <w:sz w:val="26"/>
                <w:szCs w:val="26"/>
                <w:lang w:val="vi-VN" w:eastAsia="x-none"/>
              </w:rPr>
              <w:t>average_response_time</w:t>
            </w:r>
          </w:p>
        </w:tc>
        <w:tc>
          <w:tcPr>
            <w:tcW w:w="0" w:type="auto"/>
            <w:vAlign w:val="center"/>
            <w:hideMark/>
          </w:tcPr>
          <w:p w14:paraId="101EC266" w14:textId="77777777" w:rsidR="0054704D" w:rsidRPr="0054704D" w:rsidRDefault="0054704D" w:rsidP="0054704D">
            <w:pPr>
              <w:jc w:val="center"/>
              <w:rPr>
                <w:sz w:val="26"/>
                <w:szCs w:val="26"/>
                <w:lang w:val="vi-VN" w:eastAsia="x-none"/>
              </w:rPr>
            </w:pPr>
            <w:r w:rsidRPr="0054704D">
              <w:rPr>
                <w:sz w:val="26"/>
                <w:szCs w:val="26"/>
                <w:lang w:val="vi-VN" w:eastAsia="x-none"/>
              </w:rPr>
              <w:t>Thời gian phản hồi trung bình.</w:t>
            </w:r>
          </w:p>
        </w:tc>
      </w:tr>
      <w:tr w:rsidR="0054704D" w:rsidRPr="00303D24" w14:paraId="5B44D376" w14:textId="77777777" w:rsidTr="0054704D">
        <w:trPr>
          <w:jc w:val="center"/>
        </w:trPr>
        <w:tc>
          <w:tcPr>
            <w:tcW w:w="0" w:type="auto"/>
            <w:vAlign w:val="center"/>
            <w:hideMark/>
          </w:tcPr>
          <w:p w14:paraId="35F1BE24"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16183EB3" w14:textId="77777777" w:rsidR="0054704D" w:rsidRPr="0054704D" w:rsidRDefault="0054704D" w:rsidP="0054704D">
            <w:pPr>
              <w:jc w:val="center"/>
              <w:rPr>
                <w:sz w:val="26"/>
                <w:szCs w:val="26"/>
                <w:lang w:val="vi-VN" w:eastAsia="x-none"/>
              </w:rPr>
            </w:pPr>
            <w:r w:rsidRPr="0054704D">
              <w:rPr>
                <w:sz w:val="26"/>
                <w:szCs w:val="26"/>
                <w:lang w:val="vi-VN" w:eastAsia="x-none"/>
              </w:rPr>
              <w:t>difficulty_rating</w:t>
            </w:r>
          </w:p>
        </w:tc>
        <w:tc>
          <w:tcPr>
            <w:tcW w:w="0" w:type="auto"/>
            <w:vAlign w:val="center"/>
            <w:hideMark/>
          </w:tcPr>
          <w:p w14:paraId="3B2A27C7" w14:textId="77777777" w:rsidR="0054704D" w:rsidRPr="0054704D" w:rsidRDefault="0054704D" w:rsidP="0054704D">
            <w:pPr>
              <w:jc w:val="center"/>
              <w:rPr>
                <w:sz w:val="26"/>
                <w:szCs w:val="26"/>
                <w:lang w:val="vi-VN" w:eastAsia="x-none"/>
              </w:rPr>
            </w:pPr>
            <w:r w:rsidRPr="0054704D">
              <w:rPr>
                <w:sz w:val="26"/>
                <w:szCs w:val="26"/>
                <w:lang w:val="vi-VN" w:eastAsia="x-none"/>
              </w:rPr>
              <w:t>Đánh giá độ khó (tự động tính).</w:t>
            </w:r>
          </w:p>
        </w:tc>
      </w:tr>
      <w:tr w:rsidR="0054704D" w:rsidRPr="00303D24" w14:paraId="368D6660" w14:textId="77777777" w:rsidTr="0054704D">
        <w:trPr>
          <w:jc w:val="center"/>
        </w:trPr>
        <w:tc>
          <w:tcPr>
            <w:tcW w:w="0" w:type="auto"/>
            <w:vAlign w:val="center"/>
            <w:hideMark/>
          </w:tcPr>
          <w:p w14:paraId="7A712B5B"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62994BED" w14:textId="77777777" w:rsidR="0054704D" w:rsidRPr="0054704D" w:rsidRDefault="0054704D" w:rsidP="0054704D">
            <w:pPr>
              <w:jc w:val="center"/>
              <w:rPr>
                <w:sz w:val="26"/>
                <w:szCs w:val="26"/>
                <w:lang w:val="vi-VN" w:eastAsia="x-none"/>
              </w:rPr>
            </w:pPr>
            <w:r w:rsidRPr="0054704D">
              <w:rPr>
                <w:sz w:val="26"/>
                <w:szCs w:val="26"/>
                <w:lang w:val="vi-VN" w:eastAsia="x-none"/>
              </w:rPr>
              <w:t>discrimination_index</w:t>
            </w:r>
          </w:p>
        </w:tc>
        <w:tc>
          <w:tcPr>
            <w:tcW w:w="0" w:type="auto"/>
            <w:vAlign w:val="center"/>
            <w:hideMark/>
          </w:tcPr>
          <w:p w14:paraId="2E02A554" w14:textId="77777777" w:rsidR="0054704D" w:rsidRPr="0054704D" w:rsidRDefault="0054704D" w:rsidP="0054704D">
            <w:pPr>
              <w:jc w:val="center"/>
              <w:rPr>
                <w:sz w:val="26"/>
                <w:szCs w:val="26"/>
                <w:lang w:val="vi-VN" w:eastAsia="x-none"/>
              </w:rPr>
            </w:pPr>
            <w:r w:rsidRPr="0054704D">
              <w:rPr>
                <w:sz w:val="26"/>
                <w:szCs w:val="26"/>
                <w:lang w:val="vi-VN" w:eastAsia="x-none"/>
              </w:rPr>
              <w:t>Chỉ số phân loại (độ phân biệt học sinh giỏi/yếu).</w:t>
            </w:r>
          </w:p>
        </w:tc>
      </w:tr>
      <w:tr w:rsidR="0054704D" w:rsidRPr="0054704D" w14:paraId="28E4C4B7" w14:textId="77777777" w:rsidTr="0054704D">
        <w:trPr>
          <w:jc w:val="center"/>
        </w:trPr>
        <w:tc>
          <w:tcPr>
            <w:tcW w:w="0" w:type="auto"/>
            <w:vAlign w:val="center"/>
            <w:hideMark/>
          </w:tcPr>
          <w:p w14:paraId="699D4910"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5208E2FF"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39F937F7"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w:t>
            </w:r>
          </w:p>
        </w:tc>
      </w:tr>
    </w:tbl>
    <w:p w14:paraId="6B5B6CFB" w14:textId="77777777" w:rsidR="0054704D" w:rsidRPr="005624A6" w:rsidRDefault="0054704D" w:rsidP="0054704D">
      <w:pPr>
        <w:pStyle w:val="Noidung"/>
        <w:rPr>
          <w:szCs w:val="26"/>
        </w:rPr>
      </w:pPr>
      <w:r w:rsidRPr="005624A6">
        <w:rPr>
          <w:szCs w:val="26"/>
        </w:rPr>
        <w:t>Bảng: PracticeRecommendations (Gợi ý luyện tập)</w:t>
      </w:r>
    </w:p>
    <w:tbl>
      <w:tblPr>
        <w:tblStyle w:val="TableGrid"/>
        <w:tblW w:w="0" w:type="auto"/>
        <w:jc w:val="center"/>
        <w:tblLook w:val="04A0" w:firstRow="1" w:lastRow="0" w:firstColumn="1" w:lastColumn="0" w:noHBand="0" w:noVBand="1"/>
      </w:tblPr>
      <w:tblGrid>
        <w:gridCol w:w="708"/>
        <w:gridCol w:w="2859"/>
        <w:gridCol w:w="5495"/>
      </w:tblGrid>
      <w:tr w:rsidR="0054704D" w:rsidRPr="0054704D" w14:paraId="1BA469F7" w14:textId="77777777" w:rsidTr="0054704D">
        <w:trPr>
          <w:jc w:val="center"/>
        </w:trPr>
        <w:tc>
          <w:tcPr>
            <w:tcW w:w="0" w:type="auto"/>
            <w:vAlign w:val="center"/>
            <w:hideMark/>
          </w:tcPr>
          <w:p w14:paraId="2D70C47B"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5A2E80B8"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450CEB1C"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25B219FC" w14:textId="77777777" w:rsidTr="0054704D">
        <w:trPr>
          <w:jc w:val="center"/>
        </w:trPr>
        <w:tc>
          <w:tcPr>
            <w:tcW w:w="0" w:type="auto"/>
            <w:vAlign w:val="center"/>
            <w:hideMark/>
          </w:tcPr>
          <w:p w14:paraId="0D81E593"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4B50FEC2" w14:textId="77777777" w:rsidR="0054704D" w:rsidRPr="0054704D" w:rsidRDefault="0054704D" w:rsidP="0054704D">
            <w:pPr>
              <w:jc w:val="center"/>
              <w:rPr>
                <w:sz w:val="26"/>
                <w:szCs w:val="26"/>
                <w:lang w:val="vi-VN" w:eastAsia="x-none"/>
              </w:rPr>
            </w:pPr>
            <w:r w:rsidRPr="0054704D">
              <w:rPr>
                <w:sz w:val="26"/>
                <w:szCs w:val="26"/>
                <w:lang w:val="vi-VN" w:eastAsia="x-none"/>
              </w:rPr>
              <w:t>recommendation_id</w:t>
            </w:r>
          </w:p>
        </w:tc>
        <w:tc>
          <w:tcPr>
            <w:tcW w:w="0" w:type="auto"/>
            <w:vAlign w:val="center"/>
            <w:hideMark/>
          </w:tcPr>
          <w:p w14:paraId="7D4A47D1"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49FF5858" w14:textId="77777777" w:rsidTr="0054704D">
        <w:trPr>
          <w:jc w:val="center"/>
        </w:trPr>
        <w:tc>
          <w:tcPr>
            <w:tcW w:w="0" w:type="auto"/>
            <w:vAlign w:val="center"/>
            <w:hideMark/>
          </w:tcPr>
          <w:p w14:paraId="3C9B922B"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3743493F"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2B5DD69F" w14:textId="77777777" w:rsidR="0054704D" w:rsidRPr="0054704D" w:rsidRDefault="0054704D" w:rsidP="0054704D">
            <w:pPr>
              <w:jc w:val="center"/>
              <w:rPr>
                <w:sz w:val="26"/>
                <w:szCs w:val="26"/>
                <w:lang w:val="vi-VN" w:eastAsia="x-none"/>
              </w:rPr>
            </w:pPr>
            <w:r w:rsidRPr="0054704D">
              <w:rPr>
                <w:sz w:val="26"/>
                <w:szCs w:val="26"/>
                <w:lang w:val="vi-VN" w:eastAsia="x-none"/>
              </w:rPr>
              <w:t>Mã sinh viên.</w:t>
            </w:r>
          </w:p>
        </w:tc>
      </w:tr>
      <w:tr w:rsidR="0054704D" w:rsidRPr="00303D24" w14:paraId="56EDE797" w14:textId="77777777" w:rsidTr="0054704D">
        <w:trPr>
          <w:jc w:val="center"/>
        </w:trPr>
        <w:tc>
          <w:tcPr>
            <w:tcW w:w="0" w:type="auto"/>
            <w:vAlign w:val="center"/>
            <w:hideMark/>
          </w:tcPr>
          <w:p w14:paraId="63ED05DA"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17066CE4" w14:textId="77777777" w:rsidR="0054704D" w:rsidRPr="0054704D" w:rsidRDefault="0054704D" w:rsidP="0054704D">
            <w:pPr>
              <w:jc w:val="center"/>
              <w:rPr>
                <w:sz w:val="26"/>
                <w:szCs w:val="26"/>
                <w:lang w:val="vi-VN" w:eastAsia="x-none"/>
              </w:rPr>
            </w:pPr>
            <w:r w:rsidRPr="0054704D">
              <w:rPr>
                <w:sz w:val="26"/>
                <w:szCs w:val="26"/>
                <w:lang w:val="vi-VN" w:eastAsia="x-none"/>
              </w:rPr>
              <w:t>recommendation_type</w:t>
            </w:r>
          </w:p>
        </w:tc>
        <w:tc>
          <w:tcPr>
            <w:tcW w:w="0" w:type="auto"/>
            <w:vAlign w:val="center"/>
            <w:hideMark/>
          </w:tcPr>
          <w:p w14:paraId="6C8C217F" w14:textId="77777777" w:rsidR="0054704D" w:rsidRPr="0054704D" w:rsidRDefault="0054704D" w:rsidP="0054704D">
            <w:pPr>
              <w:jc w:val="center"/>
              <w:rPr>
                <w:sz w:val="26"/>
                <w:szCs w:val="26"/>
                <w:lang w:val="vi-VN" w:eastAsia="x-none"/>
              </w:rPr>
            </w:pPr>
            <w:r w:rsidRPr="0054704D">
              <w:rPr>
                <w:sz w:val="26"/>
                <w:szCs w:val="26"/>
                <w:lang w:val="vi-VN" w:eastAsia="x-none"/>
              </w:rPr>
              <w:t>Loại gợi ý (VD: Ôn tập, Nâng cao).</w:t>
            </w:r>
          </w:p>
        </w:tc>
      </w:tr>
      <w:tr w:rsidR="0054704D" w:rsidRPr="00303D24" w14:paraId="1A5D0E75" w14:textId="77777777" w:rsidTr="0054704D">
        <w:trPr>
          <w:jc w:val="center"/>
        </w:trPr>
        <w:tc>
          <w:tcPr>
            <w:tcW w:w="0" w:type="auto"/>
            <w:vAlign w:val="center"/>
            <w:hideMark/>
          </w:tcPr>
          <w:p w14:paraId="7FDA7FC4"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7C648254" w14:textId="77777777" w:rsidR="0054704D" w:rsidRPr="0054704D" w:rsidRDefault="0054704D" w:rsidP="0054704D">
            <w:pPr>
              <w:jc w:val="center"/>
              <w:rPr>
                <w:sz w:val="26"/>
                <w:szCs w:val="26"/>
                <w:lang w:val="vi-VN" w:eastAsia="x-none"/>
              </w:rPr>
            </w:pPr>
            <w:r w:rsidRPr="0054704D">
              <w:rPr>
                <w:sz w:val="26"/>
                <w:szCs w:val="26"/>
                <w:lang w:val="vi-VN" w:eastAsia="x-none"/>
              </w:rPr>
              <w:t>target_lo_id</w:t>
            </w:r>
          </w:p>
        </w:tc>
        <w:tc>
          <w:tcPr>
            <w:tcW w:w="0" w:type="auto"/>
            <w:vAlign w:val="center"/>
            <w:hideMark/>
          </w:tcPr>
          <w:p w14:paraId="36E8C1BC" w14:textId="77777777" w:rsidR="0054704D" w:rsidRPr="0054704D" w:rsidRDefault="0054704D" w:rsidP="0054704D">
            <w:pPr>
              <w:jc w:val="center"/>
              <w:rPr>
                <w:sz w:val="26"/>
                <w:szCs w:val="26"/>
                <w:lang w:val="vi-VN" w:eastAsia="x-none"/>
              </w:rPr>
            </w:pPr>
            <w:r w:rsidRPr="0054704D">
              <w:rPr>
                <w:sz w:val="26"/>
                <w:szCs w:val="26"/>
                <w:lang w:val="vi-VN" w:eastAsia="x-none"/>
              </w:rPr>
              <w:t>Mục tiêu vào chuẩn đầu ra nào.</w:t>
            </w:r>
          </w:p>
        </w:tc>
      </w:tr>
      <w:tr w:rsidR="0054704D" w:rsidRPr="00303D24" w14:paraId="37FBC14D" w14:textId="77777777" w:rsidTr="0054704D">
        <w:trPr>
          <w:jc w:val="center"/>
        </w:trPr>
        <w:tc>
          <w:tcPr>
            <w:tcW w:w="0" w:type="auto"/>
            <w:vAlign w:val="center"/>
            <w:hideMark/>
          </w:tcPr>
          <w:p w14:paraId="7F006B14"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4E18D088" w14:textId="77777777" w:rsidR="0054704D" w:rsidRPr="0054704D" w:rsidRDefault="0054704D" w:rsidP="0054704D">
            <w:pPr>
              <w:jc w:val="center"/>
              <w:rPr>
                <w:sz w:val="26"/>
                <w:szCs w:val="26"/>
                <w:lang w:val="vi-VN" w:eastAsia="x-none"/>
              </w:rPr>
            </w:pPr>
            <w:r w:rsidRPr="0054704D">
              <w:rPr>
                <w:sz w:val="26"/>
                <w:szCs w:val="26"/>
                <w:lang w:val="vi-VN" w:eastAsia="x-none"/>
              </w:rPr>
              <w:t>target_subject_id</w:t>
            </w:r>
          </w:p>
        </w:tc>
        <w:tc>
          <w:tcPr>
            <w:tcW w:w="0" w:type="auto"/>
            <w:vAlign w:val="center"/>
            <w:hideMark/>
          </w:tcPr>
          <w:p w14:paraId="2904CB66" w14:textId="77777777" w:rsidR="0054704D" w:rsidRPr="0054704D" w:rsidRDefault="0054704D" w:rsidP="0054704D">
            <w:pPr>
              <w:jc w:val="center"/>
              <w:rPr>
                <w:sz w:val="26"/>
                <w:szCs w:val="26"/>
                <w:lang w:val="vi-VN" w:eastAsia="x-none"/>
              </w:rPr>
            </w:pPr>
            <w:r w:rsidRPr="0054704D">
              <w:rPr>
                <w:sz w:val="26"/>
                <w:szCs w:val="26"/>
                <w:lang w:val="vi-VN" w:eastAsia="x-none"/>
              </w:rPr>
              <w:t>Mục tiêu vào môn nào.</w:t>
            </w:r>
          </w:p>
        </w:tc>
      </w:tr>
      <w:tr w:rsidR="0054704D" w:rsidRPr="00303D24" w14:paraId="10ACE825" w14:textId="77777777" w:rsidTr="0054704D">
        <w:trPr>
          <w:jc w:val="center"/>
        </w:trPr>
        <w:tc>
          <w:tcPr>
            <w:tcW w:w="0" w:type="auto"/>
            <w:vAlign w:val="center"/>
            <w:hideMark/>
          </w:tcPr>
          <w:p w14:paraId="5033781F"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61940C3C" w14:textId="77777777" w:rsidR="0054704D" w:rsidRPr="0054704D" w:rsidRDefault="0054704D" w:rsidP="0054704D">
            <w:pPr>
              <w:jc w:val="center"/>
              <w:rPr>
                <w:sz w:val="26"/>
                <w:szCs w:val="26"/>
                <w:lang w:val="vi-VN" w:eastAsia="x-none"/>
              </w:rPr>
            </w:pPr>
            <w:r w:rsidRPr="0054704D">
              <w:rPr>
                <w:sz w:val="26"/>
                <w:szCs w:val="26"/>
                <w:lang w:val="vi-VN" w:eastAsia="x-none"/>
              </w:rPr>
              <w:t>target_chapter_id</w:t>
            </w:r>
          </w:p>
        </w:tc>
        <w:tc>
          <w:tcPr>
            <w:tcW w:w="0" w:type="auto"/>
            <w:vAlign w:val="center"/>
            <w:hideMark/>
          </w:tcPr>
          <w:p w14:paraId="07A644E0" w14:textId="77777777" w:rsidR="0054704D" w:rsidRPr="0054704D" w:rsidRDefault="0054704D" w:rsidP="0054704D">
            <w:pPr>
              <w:jc w:val="center"/>
              <w:rPr>
                <w:sz w:val="26"/>
                <w:szCs w:val="26"/>
                <w:lang w:val="vi-VN" w:eastAsia="x-none"/>
              </w:rPr>
            </w:pPr>
            <w:r w:rsidRPr="0054704D">
              <w:rPr>
                <w:sz w:val="26"/>
                <w:szCs w:val="26"/>
                <w:lang w:val="vi-VN" w:eastAsia="x-none"/>
              </w:rPr>
              <w:t>Mục tiêu vào chương nào.</w:t>
            </w:r>
          </w:p>
        </w:tc>
      </w:tr>
      <w:tr w:rsidR="0054704D" w:rsidRPr="0054704D" w14:paraId="07CF9378" w14:textId="77777777" w:rsidTr="0054704D">
        <w:trPr>
          <w:jc w:val="center"/>
        </w:trPr>
        <w:tc>
          <w:tcPr>
            <w:tcW w:w="0" w:type="auto"/>
            <w:vAlign w:val="center"/>
            <w:hideMark/>
          </w:tcPr>
          <w:p w14:paraId="545291B5"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7EACA46B" w14:textId="77777777" w:rsidR="0054704D" w:rsidRPr="0054704D" w:rsidRDefault="0054704D" w:rsidP="0054704D">
            <w:pPr>
              <w:jc w:val="center"/>
              <w:rPr>
                <w:sz w:val="26"/>
                <w:szCs w:val="26"/>
                <w:lang w:val="vi-VN" w:eastAsia="x-none"/>
              </w:rPr>
            </w:pPr>
            <w:r w:rsidRPr="0054704D">
              <w:rPr>
                <w:sz w:val="26"/>
                <w:szCs w:val="26"/>
                <w:lang w:val="vi-VN" w:eastAsia="x-none"/>
              </w:rPr>
              <w:t>priority_level</w:t>
            </w:r>
          </w:p>
        </w:tc>
        <w:tc>
          <w:tcPr>
            <w:tcW w:w="0" w:type="auto"/>
            <w:vAlign w:val="center"/>
            <w:hideMark/>
          </w:tcPr>
          <w:p w14:paraId="402C8AA4" w14:textId="77777777" w:rsidR="0054704D" w:rsidRPr="0054704D" w:rsidRDefault="0054704D" w:rsidP="0054704D">
            <w:pPr>
              <w:jc w:val="center"/>
              <w:rPr>
                <w:sz w:val="26"/>
                <w:szCs w:val="26"/>
                <w:lang w:val="vi-VN" w:eastAsia="x-none"/>
              </w:rPr>
            </w:pPr>
            <w:r w:rsidRPr="0054704D">
              <w:rPr>
                <w:sz w:val="26"/>
                <w:szCs w:val="26"/>
                <w:lang w:val="vi-VN" w:eastAsia="x-none"/>
              </w:rPr>
              <w:t>Mức độ ưu tiên.</w:t>
            </w:r>
          </w:p>
        </w:tc>
      </w:tr>
      <w:tr w:rsidR="0054704D" w:rsidRPr="00303D24" w14:paraId="1449DFFB" w14:textId="77777777" w:rsidTr="0054704D">
        <w:trPr>
          <w:jc w:val="center"/>
        </w:trPr>
        <w:tc>
          <w:tcPr>
            <w:tcW w:w="0" w:type="auto"/>
            <w:vAlign w:val="center"/>
            <w:hideMark/>
          </w:tcPr>
          <w:p w14:paraId="4159068F"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0F5D7CFC" w14:textId="77777777" w:rsidR="0054704D" w:rsidRPr="0054704D" w:rsidRDefault="0054704D" w:rsidP="0054704D">
            <w:pPr>
              <w:jc w:val="center"/>
              <w:rPr>
                <w:sz w:val="26"/>
                <w:szCs w:val="26"/>
                <w:lang w:val="vi-VN" w:eastAsia="x-none"/>
              </w:rPr>
            </w:pPr>
            <w:r w:rsidRPr="0054704D">
              <w:rPr>
                <w:sz w:val="26"/>
                <w:szCs w:val="26"/>
                <w:lang w:val="vi-VN" w:eastAsia="x-none"/>
              </w:rPr>
              <w:t>recommendation_content</w:t>
            </w:r>
          </w:p>
        </w:tc>
        <w:tc>
          <w:tcPr>
            <w:tcW w:w="0" w:type="auto"/>
            <w:vAlign w:val="center"/>
            <w:hideMark/>
          </w:tcPr>
          <w:p w14:paraId="10908BA5" w14:textId="77777777" w:rsidR="0054704D" w:rsidRPr="0054704D" w:rsidRDefault="0054704D" w:rsidP="0054704D">
            <w:pPr>
              <w:jc w:val="center"/>
              <w:rPr>
                <w:sz w:val="26"/>
                <w:szCs w:val="26"/>
                <w:lang w:val="vi-VN" w:eastAsia="x-none"/>
              </w:rPr>
            </w:pPr>
            <w:r w:rsidRPr="0054704D">
              <w:rPr>
                <w:sz w:val="26"/>
                <w:szCs w:val="26"/>
                <w:lang w:val="vi-VN" w:eastAsia="x-none"/>
              </w:rPr>
              <w:t>Nội dung gợi ý (VD: "Làm bài quiz chương 3").</w:t>
            </w:r>
          </w:p>
        </w:tc>
      </w:tr>
      <w:tr w:rsidR="0054704D" w:rsidRPr="00303D24" w14:paraId="6D6497AB" w14:textId="77777777" w:rsidTr="0054704D">
        <w:trPr>
          <w:jc w:val="center"/>
        </w:trPr>
        <w:tc>
          <w:tcPr>
            <w:tcW w:w="0" w:type="auto"/>
            <w:vAlign w:val="center"/>
            <w:hideMark/>
          </w:tcPr>
          <w:p w14:paraId="71226C02"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50968209" w14:textId="77777777" w:rsidR="0054704D" w:rsidRPr="0054704D" w:rsidRDefault="0054704D" w:rsidP="0054704D">
            <w:pPr>
              <w:jc w:val="center"/>
              <w:rPr>
                <w:sz w:val="26"/>
                <w:szCs w:val="26"/>
                <w:lang w:val="vi-VN" w:eastAsia="x-none"/>
              </w:rPr>
            </w:pPr>
            <w:r w:rsidRPr="0054704D">
              <w:rPr>
                <w:sz w:val="26"/>
                <w:szCs w:val="26"/>
                <w:lang w:val="vi-VN" w:eastAsia="x-none"/>
              </w:rPr>
              <w:t>reasoning</w:t>
            </w:r>
          </w:p>
        </w:tc>
        <w:tc>
          <w:tcPr>
            <w:tcW w:w="0" w:type="auto"/>
            <w:vAlign w:val="center"/>
            <w:hideMark/>
          </w:tcPr>
          <w:p w14:paraId="3907701B" w14:textId="77777777" w:rsidR="0054704D" w:rsidRPr="0054704D" w:rsidRDefault="0054704D" w:rsidP="0054704D">
            <w:pPr>
              <w:jc w:val="center"/>
              <w:rPr>
                <w:sz w:val="26"/>
                <w:szCs w:val="26"/>
                <w:lang w:val="vi-VN" w:eastAsia="x-none"/>
              </w:rPr>
            </w:pPr>
            <w:r w:rsidRPr="0054704D">
              <w:rPr>
                <w:sz w:val="26"/>
                <w:szCs w:val="26"/>
                <w:lang w:val="vi-VN" w:eastAsia="x-none"/>
              </w:rPr>
              <w:t>Lý do gợi ý (VD: "Bạn làm sai câu này nhiều lần").</w:t>
            </w:r>
          </w:p>
        </w:tc>
      </w:tr>
      <w:tr w:rsidR="0054704D" w:rsidRPr="00303D24" w14:paraId="20A56614" w14:textId="77777777" w:rsidTr="0054704D">
        <w:trPr>
          <w:jc w:val="center"/>
        </w:trPr>
        <w:tc>
          <w:tcPr>
            <w:tcW w:w="0" w:type="auto"/>
            <w:vAlign w:val="center"/>
            <w:hideMark/>
          </w:tcPr>
          <w:p w14:paraId="471B6F7C"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0290C556" w14:textId="77777777" w:rsidR="0054704D" w:rsidRPr="0054704D" w:rsidRDefault="0054704D" w:rsidP="0054704D">
            <w:pPr>
              <w:jc w:val="center"/>
              <w:rPr>
                <w:sz w:val="26"/>
                <w:szCs w:val="26"/>
                <w:lang w:val="vi-VN" w:eastAsia="x-none"/>
              </w:rPr>
            </w:pPr>
            <w:r w:rsidRPr="0054704D">
              <w:rPr>
                <w:sz w:val="26"/>
                <w:szCs w:val="26"/>
                <w:lang w:val="vi-VN" w:eastAsia="x-none"/>
              </w:rPr>
              <w:t>estimated_impact</w:t>
            </w:r>
          </w:p>
        </w:tc>
        <w:tc>
          <w:tcPr>
            <w:tcW w:w="0" w:type="auto"/>
            <w:vAlign w:val="center"/>
            <w:hideMark/>
          </w:tcPr>
          <w:p w14:paraId="06EF2D31" w14:textId="77777777" w:rsidR="0054704D" w:rsidRPr="0054704D" w:rsidRDefault="0054704D" w:rsidP="0054704D">
            <w:pPr>
              <w:jc w:val="center"/>
              <w:rPr>
                <w:sz w:val="26"/>
                <w:szCs w:val="26"/>
                <w:lang w:val="vi-VN" w:eastAsia="x-none"/>
              </w:rPr>
            </w:pPr>
            <w:r w:rsidRPr="0054704D">
              <w:rPr>
                <w:sz w:val="26"/>
                <w:szCs w:val="26"/>
                <w:lang w:val="vi-VN" w:eastAsia="x-none"/>
              </w:rPr>
              <w:t>Dự đoán tác động đến điểm số.</w:t>
            </w:r>
          </w:p>
        </w:tc>
      </w:tr>
      <w:tr w:rsidR="0054704D" w:rsidRPr="00303D24" w14:paraId="780B5FFA" w14:textId="77777777" w:rsidTr="0054704D">
        <w:trPr>
          <w:jc w:val="center"/>
        </w:trPr>
        <w:tc>
          <w:tcPr>
            <w:tcW w:w="0" w:type="auto"/>
            <w:vAlign w:val="center"/>
            <w:hideMark/>
          </w:tcPr>
          <w:p w14:paraId="0449DD5C"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20BDBD52" w14:textId="77777777" w:rsidR="0054704D" w:rsidRPr="0054704D" w:rsidRDefault="0054704D" w:rsidP="0054704D">
            <w:pPr>
              <w:jc w:val="center"/>
              <w:rPr>
                <w:sz w:val="26"/>
                <w:szCs w:val="26"/>
                <w:lang w:val="vi-VN" w:eastAsia="x-none"/>
              </w:rPr>
            </w:pPr>
            <w:r w:rsidRPr="0054704D">
              <w:rPr>
                <w:sz w:val="26"/>
                <w:szCs w:val="26"/>
                <w:lang w:val="vi-VN" w:eastAsia="x-none"/>
              </w:rPr>
              <w:t>estimated_time_minutes</w:t>
            </w:r>
          </w:p>
        </w:tc>
        <w:tc>
          <w:tcPr>
            <w:tcW w:w="0" w:type="auto"/>
            <w:vAlign w:val="center"/>
            <w:hideMark/>
          </w:tcPr>
          <w:p w14:paraId="2A14B909" w14:textId="77777777" w:rsidR="0054704D" w:rsidRPr="0054704D" w:rsidRDefault="0054704D" w:rsidP="0054704D">
            <w:pPr>
              <w:jc w:val="center"/>
              <w:rPr>
                <w:sz w:val="26"/>
                <w:szCs w:val="26"/>
                <w:lang w:val="vi-VN" w:eastAsia="x-none"/>
              </w:rPr>
            </w:pPr>
            <w:r w:rsidRPr="0054704D">
              <w:rPr>
                <w:sz w:val="26"/>
                <w:szCs w:val="26"/>
                <w:lang w:val="vi-VN" w:eastAsia="x-none"/>
              </w:rPr>
              <w:t>Thời gian dự kiến để hoàn thành.</w:t>
            </w:r>
          </w:p>
        </w:tc>
      </w:tr>
      <w:tr w:rsidR="0054704D" w:rsidRPr="00303D24" w14:paraId="51FF7EF7" w14:textId="77777777" w:rsidTr="0054704D">
        <w:trPr>
          <w:jc w:val="center"/>
        </w:trPr>
        <w:tc>
          <w:tcPr>
            <w:tcW w:w="0" w:type="auto"/>
            <w:vAlign w:val="center"/>
            <w:hideMark/>
          </w:tcPr>
          <w:p w14:paraId="676DE9E0" w14:textId="77777777" w:rsidR="0054704D" w:rsidRPr="0054704D" w:rsidRDefault="0054704D" w:rsidP="0054704D">
            <w:pPr>
              <w:jc w:val="center"/>
              <w:rPr>
                <w:sz w:val="26"/>
                <w:szCs w:val="26"/>
                <w:lang w:val="vi-VN" w:eastAsia="x-none"/>
              </w:rPr>
            </w:pPr>
            <w:r w:rsidRPr="0054704D">
              <w:rPr>
                <w:sz w:val="26"/>
                <w:szCs w:val="26"/>
                <w:lang w:val="vi-VN" w:eastAsia="x-none"/>
              </w:rPr>
              <w:t>12</w:t>
            </w:r>
          </w:p>
        </w:tc>
        <w:tc>
          <w:tcPr>
            <w:tcW w:w="0" w:type="auto"/>
            <w:vAlign w:val="center"/>
            <w:hideMark/>
          </w:tcPr>
          <w:p w14:paraId="7EB215C1" w14:textId="77777777" w:rsidR="0054704D" w:rsidRPr="0054704D" w:rsidRDefault="0054704D" w:rsidP="0054704D">
            <w:pPr>
              <w:jc w:val="center"/>
              <w:rPr>
                <w:sz w:val="26"/>
                <w:szCs w:val="26"/>
                <w:lang w:val="vi-VN" w:eastAsia="x-none"/>
              </w:rPr>
            </w:pPr>
            <w:r w:rsidRPr="0054704D">
              <w:rPr>
                <w:sz w:val="26"/>
                <w:szCs w:val="26"/>
                <w:lang w:val="vi-VN" w:eastAsia="x-none"/>
              </w:rPr>
              <w:t>status</w:t>
            </w:r>
          </w:p>
        </w:tc>
        <w:tc>
          <w:tcPr>
            <w:tcW w:w="0" w:type="auto"/>
            <w:vAlign w:val="center"/>
            <w:hideMark/>
          </w:tcPr>
          <w:p w14:paraId="10F99616" w14:textId="77777777" w:rsidR="0054704D" w:rsidRPr="0054704D" w:rsidRDefault="0054704D" w:rsidP="0054704D">
            <w:pPr>
              <w:jc w:val="center"/>
              <w:rPr>
                <w:sz w:val="26"/>
                <w:szCs w:val="26"/>
                <w:lang w:val="vi-VN" w:eastAsia="x-none"/>
              </w:rPr>
            </w:pPr>
            <w:r w:rsidRPr="0054704D">
              <w:rPr>
                <w:sz w:val="26"/>
                <w:szCs w:val="26"/>
                <w:lang w:val="vi-VN" w:eastAsia="x-none"/>
              </w:rPr>
              <w:t>Trạng thái (Chưa làm, Đã làm).</w:t>
            </w:r>
          </w:p>
        </w:tc>
      </w:tr>
      <w:tr w:rsidR="0054704D" w:rsidRPr="00303D24" w14:paraId="0CF5D90D" w14:textId="77777777" w:rsidTr="0054704D">
        <w:trPr>
          <w:jc w:val="center"/>
        </w:trPr>
        <w:tc>
          <w:tcPr>
            <w:tcW w:w="0" w:type="auto"/>
            <w:vAlign w:val="center"/>
            <w:hideMark/>
          </w:tcPr>
          <w:p w14:paraId="51B6B3AE" w14:textId="77777777" w:rsidR="0054704D" w:rsidRPr="0054704D" w:rsidRDefault="0054704D" w:rsidP="0054704D">
            <w:pPr>
              <w:jc w:val="center"/>
              <w:rPr>
                <w:sz w:val="26"/>
                <w:szCs w:val="26"/>
                <w:lang w:val="vi-VN" w:eastAsia="x-none"/>
              </w:rPr>
            </w:pPr>
            <w:r w:rsidRPr="0054704D">
              <w:rPr>
                <w:sz w:val="26"/>
                <w:szCs w:val="26"/>
                <w:lang w:val="vi-VN" w:eastAsia="x-none"/>
              </w:rPr>
              <w:t>13</w:t>
            </w:r>
          </w:p>
        </w:tc>
        <w:tc>
          <w:tcPr>
            <w:tcW w:w="0" w:type="auto"/>
            <w:vAlign w:val="center"/>
            <w:hideMark/>
          </w:tcPr>
          <w:p w14:paraId="6917EDE7" w14:textId="77777777" w:rsidR="0054704D" w:rsidRPr="0054704D" w:rsidRDefault="0054704D" w:rsidP="0054704D">
            <w:pPr>
              <w:jc w:val="center"/>
              <w:rPr>
                <w:sz w:val="26"/>
                <w:szCs w:val="26"/>
                <w:lang w:val="vi-VN" w:eastAsia="x-none"/>
              </w:rPr>
            </w:pPr>
            <w:r w:rsidRPr="0054704D">
              <w:rPr>
                <w:sz w:val="26"/>
                <w:szCs w:val="26"/>
                <w:lang w:val="vi-VN" w:eastAsia="x-none"/>
              </w:rPr>
              <w:t>effectiveness_score</w:t>
            </w:r>
          </w:p>
        </w:tc>
        <w:tc>
          <w:tcPr>
            <w:tcW w:w="0" w:type="auto"/>
            <w:vAlign w:val="center"/>
            <w:hideMark/>
          </w:tcPr>
          <w:p w14:paraId="560EB300" w14:textId="77777777" w:rsidR="0054704D" w:rsidRPr="0054704D" w:rsidRDefault="0054704D" w:rsidP="0054704D">
            <w:pPr>
              <w:jc w:val="center"/>
              <w:rPr>
                <w:sz w:val="26"/>
                <w:szCs w:val="26"/>
                <w:lang w:val="vi-VN" w:eastAsia="x-none"/>
              </w:rPr>
            </w:pPr>
            <w:r w:rsidRPr="0054704D">
              <w:rPr>
                <w:sz w:val="26"/>
                <w:szCs w:val="26"/>
                <w:lang w:val="vi-VN" w:eastAsia="x-none"/>
              </w:rPr>
              <w:t>Điểm hiệu quả của gợi ý sau khi thực hiện.</w:t>
            </w:r>
          </w:p>
        </w:tc>
      </w:tr>
      <w:tr w:rsidR="0054704D" w:rsidRPr="0054704D" w14:paraId="1F8FE0DA" w14:textId="77777777" w:rsidTr="0054704D">
        <w:trPr>
          <w:jc w:val="center"/>
        </w:trPr>
        <w:tc>
          <w:tcPr>
            <w:tcW w:w="0" w:type="auto"/>
            <w:vAlign w:val="center"/>
            <w:hideMark/>
          </w:tcPr>
          <w:p w14:paraId="4E94773A" w14:textId="77777777" w:rsidR="0054704D" w:rsidRPr="0054704D" w:rsidRDefault="0054704D" w:rsidP="0054704D">
            <w:pPr>
              <w:jc w:val="center"/>
              <w:rPr>
                <w:sz w:val="26"/>
                <w:szCs w:val="26"/>
                <w:lang w:val="vi-VN" w:eastAsia="x-none"/>
              </w:rPr>
            </w:pPr>
            <w:r w:rsidRPr="0054704D">
              <w:rPr>
                <w:sz w:val="26"/>
                <w:szCs w:val="26"/>
                <w:lang w:val="vi-VN" w:eastAsia="x-none"/>
              </w:rPr>
              <w:t>14</w:t>
            </w:r>
          </w:p>
        </w:tc>
        <w:tc>
          <w:tcPr>
            <w:tcW w:w="0" w:type="auto"/>
            <w:vAlign w:val="center"/>
            <w:hideMark/>
          </w:tcPr>
          <w:p w14:paraId="30AECC0E"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3CD702B6"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w:t>
            </w:r>
          </w:p>
        </w:tc>
      </w:tr>
      <w:tr w:rsidR="0054704D" w:rsidRPr="0054704D" w14:paraId="58671889" w14:textId="77777777" w:rsidTr="0054704D">
        <w:trPr>
          <w:jc w:val="center"/>
        </w:trPr>
        <w:tc>
          <w:tcPr>
            <w:tcW w:w="0" w:type="auto"/>
            <w:vAlign w:val="center"/>
            <w:hideMark/>
          </w:tcPr>
          <w:p w14:paraId="6DB1D1C6" w14:textId="77777777" w:rsidR="0054704D" w:rsidRPr="0054704D" w:rsidRDefault="0054704D" w:rsidP="0054704D">
            <w:pPr>
              <w:jc w:val="center"/>
              <w:rPr>
                <w:sz w:val="26"/>
                <w:szCs w:val="26"/>
                <w:lang w:val="vi-VN" w:eastAsia="x-none"/>
              </w:rPr>
            </w:pPr>
            <w:r w:rsidRPr="0054704D">
              <w:rPr>
                <w:sz w:val="26"/>
                <w:szCs w:val="26"/>
                <w:lang w:val="vi-VN" w:eastAsia="x-none"/>
              </w:rPr>
              <w:t>15</w:t>
            </w:r>
          </w:p>
        </w:tc>
        <w:tc>
          <w:tcPr>
            <w:tcW w:w="0" w:type="auto"/>
            <w:vAlign w:val="center"/>
            <w:hideMark/>
          </w:tcPr>
          <w:p w14:paraId="59C99D2D" w14:textId="77777777" w:rsidR="0054704D" w:rsidRPr="0054704D" w:rsidRDefault="0054704D" w:rsidP="0054704D">
            <w:pPr>
              <w:jc w:val="center"/>
              <w:rPr>
                <w:sz w:val="26"/>
                <w:szCs w:val="26"/>
                <w:lang w:val="vi-VN" w:eastAsia="x-none"/>
              </w:rPr>
            </w:pPr>
            <w:r w:rsidRPr="0054704D">
              <w:rPr>
                <w:sz w:val="26"/>
                <w:szCs w:val="26"/>
                <w:lang w:val="vi-VN" w:eastAsia="x-none"/>
              </w:rPr>
              <w:t>expires_at</w:t>
            </w:r>
          </w:p>
        </w:tc>
        <w:tc>
          <w:tcPr>
            <w:tcW w:w="0" w:type="auto"/>
            <w:vAlign w:val="center"/>
            <w:hideMark/>
          </w:tcPr>
          <w:p w14:paraId="269FB81E" w14:textId="77777777" w:rsidR="0054704D" w:rsidRPr="0054704D" w:rsidRDefault="0054704D" w:rsidP="0054704D">
            <w:pPr>
              <w:jc w:val="center"/>
              <w:rPr>
                <w:sz w:val="26"/>
                <w:szCs w:val="26"/>
                <w:lang w:val="vi-VN" w:eastAsia="x-none"/>
              </w:rPr>
            </w:pPr>
            <w:r w:rsidRPr="0054704D">
              <w:rPr>
                <w:sz w:val="26"/>
                <w:szCs w:val="26"/>
                <w:lang w:val="vi-VN" w:eastAsia="x-none"/>
              </w:rPr>
              <w:t>Thời gian hết hạn gợi ý.</w:t>
            </w:r>
          </w:p>
        </w:tc>
      </w:tr>
    </w:tbl>
    <w:p w14:paraId="225F67D1" w14:textId="77777777" w:rsidR="0054704D" w:rsidRPr="005624A6" w:rsidRDefault="0054704D" w:rsidP="0054704D">
      <w:pPr>
        <w:pStyle w:val="Noidung"/>
        <w:rPr>
          <w:szCs w:val="26"/>
        </w:rPr>
      </w:pPr>
      <w:r w:rsidRPr="005624A6">
        <w:rPr>
          <w:szCs w:val="26"/>
        </w:rPr>
        <w:t>Bảng: SkillUsageHistory (Lịch sử sử dụng kỹ năng)</w:t>
      </w:r>
    </w:p>
    <w:tbl>
      <w:tblPr>
        <w:tblStyle w:val="TableGrid"/>
        <w:tblW w:w="0" w:type="auto"/>
        <w:jc w:val="center"/>
        <w:tblLook w:val="04A0" w:firstRow="1" w:lastRow="0" w:firstColumn="1" w:lastColumn="0" w:noHBand="0" w:noVBand="1"/>
      </w:tblPr>
      <w:tblGrid>
        <w:gridCol w:w="708"/>
        <w:gridCol w:w="1703"/>
        <w:gridCol w:w="5311"/>
      </w:tblGrid>
      <w:tr w:rsidR="0054704D" w:rsidRPr="0054704D" w14:paraId="2F8EF297" w14:textId="77777777" w:rsidTr="0054704D">
        <w:trPr>
          <w:jc w:val="center"/>
        </w:trPr>
        <w:tc>
          <w:tcPr>
            <w:tcW w:w="0" w:type="auto"/>
            <w:vAlign w:val="center"/>
            <w:hideMark/>
          </w:tcPr>
          <w:p w14:paraId="411E7532"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4882E8D0"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612A51BF"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0C8A69F0" w14:textId="77777777" w:rsidTr="0054704D">
        <w:trPr>
          <w:jc w:val="center"/>
        </w:trPr>
        <w:tc>
          <w:tcPr>
            <w:tcW w:w="0" w:type="auto"/>
            <w:vAlign w:val="center"/>
            <w:hideMark/>
          </w:tcPr>
          <w:p w14:paraId="19FD5B68"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27A86260" w14:textId="77777777" w:rsidR="0054704D" w:rsidRPr="0054704D" w:rsidRDefault="0054704D" w:rsidP="0054704D">
            <w:pPr>
              <w:jc w:val="center"/>
              <w:rPr>
                <w:sz w:val="26"/>
                <w:szCs w:val="26"/>
                <w:lang w:val="vi-VN" w:eastAsia="x-none"/>
              </w:rPr>
            </w:pPr>
            <w:r w:rsidRPr="0054704D">
              <w:rPr>
                <w:sz w:val="26"/>
                <w:szCs w:val="26"/>
                <w:lang w:val="vi-VN" w:eastAsia="x-none"/>
              </w:rPr>
              <w:t>usage_id</w:t>
            </w:r>
          </w:p>
        </w:tc>
        <w:tc>
          <w:tcPr>
            <w:tcW w:w="0" w:type="auto"/>
            <w:vAlign w:val="center"/>
            <w:hideMark/>
          </w:tcPr>
          <w:p w14:paraId="01D2BC32"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5DDD26B9" w14:textId="77777777" w:rsidTr="0054704D">
        <w:trPr>
          <w:jc w:val="center"/>
        </w:trPr>
        <w:tc>
          <w:tcPr>
            <w:tcW w:w="0" w:type="auto"/>
            <w:vAlign w:val="center"/>
            <w:hideMark/>
          </w:tcPr>
          <w:p w14:paraId="350ED044"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14589464"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254186CD" w14:textId="77777777" w:rsidR="0054704D" w:rsidRPr="0054704D" w:rsidRDefault="0054704D" w:rsidP="0054704D">
            <w:pPr>
              <w:jc w:val="center"/>
              <w:rPr>
                <w:sz w:val="26"/>
                <w:szCs w:val="26"/>
                <w:lang w:val="vi-VN" w:eastAsia="x-none"/>
              </w:rPr>
            </w:pPr>
            <w:r w:rsidRPr="0054704D">
              <w:rPr>
                <w:sz w:val="26"/>
                <w:szCs w:val="26"/>
                <w:lang w:val="vi-VN" w:eastAsia="x-none"/>
              </w:rPr>
              <w:t>Mã người dùng.</w:t>
            </w:r>
          </w:p>
        </w:tc>
      </w:tr>
      <w:tr w:rsidR="0054704D" w:rsidRPr="0054704D" w14:paraId="5869E871" w14:textId="77777777" w:rsidTr="0054704D">
        <w:trPr>
          <w:jc w:val="center"/>
        </w:trPr>
        <w:tc>
          <w:tcPr>
            <w:tcW w:w="0" w:type="auto"/>
            <w:vAlign w:val="center"/>
            <w:hideMark/>
          </w:tcPr>
          <w:p w14:paraId="08236AE7"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51C8DA10" w14:textId="77777777" w:rsidR="0054704D" w:rsidRPr="0054704D" w:rsidRDefault="0054704D" w:rsidP="0054704D">
            <w:pPr>
              <w:jc w:val="center"/>
              <w:rPr>
                <w:sz w:val="26"/>
                <w:szCs w:val="26"/>
                <w:lang w:val="vi-VN" w:eastAsia="x-none"/>
              </w:rPr>
            </w:pPr>
            <w:r w:rsidRPr="0054704D">
              <w:rPr>
                <w:sz w:val="26"/>
                <w:szCs w:val="26"/>
                <w:lang w:val="vi-VN" w:eastAsia="x-none"/>
              </w:rPr>
              <w:t>skill_id</w:t>
            </w:r>
          </w:p>
        </w:tc>
        <w:tc>
          <w:tcPr>
            <w:tcW w:w="0" w:type="auto"/>
            <w:vAlign w:val="center"/>
            <w:hideMark/>
          </w:tcPr>
          <w:p w14:paraId="21626FDB" w14:textId="77777777" w:rsidR="0054704D" w:rsidRPr="0054704D" w:rsidRDefault="0054704D" w:rsidP="0054704D">
            <w:pPr>
              <w:jc w:val="center"/>
              <w:rPr>
                <w:sz w:val="26"/>
                <w:szCs w:val="26"/>
                <w:lang w:val="vi-VN" w:eastAsia="x-none"/>
              </w:rPr>
            </w:pPr>
            <w:r w:rsidRPr="0054704D">
              <w:rPr>
                <w:sz w:val="26"/>
                <w:szCs w:val="26"/>
                <w:lang w:val="vi-VN" w:eastAsia="x-none"/>
              </w:rPr>
              <w:t>Mã kỹ năng (từ bảng Skills_REF).</w:t>
            </w:r>
          </w:p>
        </w:tc>
      </w:tr>
      <w:tr w:rsidR="0054704D" w:rsidRPr="0054704D" w14:paraId="6DE18ADA" w14:textId="77777777" w:rsidTr="0054704D">
        <w:trPr>
          <w:jc w:val="center"/>
        </w:trPr>
        <w:tc>
          <w:tcPr>
            <w:tcW w:w="0" w:type="auto"/>
            <w:vAlign w:val="center"/>
            <w:hideMark/>
          </w:tcPr>
          <w:p w14:paraId="7207269E"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17616700" w14:textId="77777777" w:rsidR="0054704D" w:rsidRPr="0054704D" w:rsidRDefault="0054704D" w:rsidP="0054704D">
            <w:pPr>
              <w:jc w:val="center"/>
              <w:rPr>
                <w:sz w:val="26"/>
                <w:szCs w:val="26"/>
                <w:lang w:val="vi-VN" w:eastAsia="x-none"/>
              </w:rPr>
            </w:pPr>
            <w:r w:rsidRPr="0054704D">
              <w:rPr>
                <w:sz w:val="26"/>
                <w:szCs w:val="26"/>
                <w:lang w:val="vi-VN" w:eastAsia="x-none"/>
              </w:rPr>
              <w:t>quiz_id</w:t>
            </w:r>
          </w:p>
        </w:tc>
        <w:tc>
          <w:tcPr>
            <w:tcW w:w="0" w:type="auto"/>
            <w:vAlign w:val="center"/>
            <w:hideMark/>
          </w:tcPr>
          <w:p w14:paraId="0EB9182F" w14:textId="77777777" w:rsidR="0054704D" w:rsidRPr="0054704D" w:rsidRDefault="0054704D" w:rsidP="0054704D">
            <w:pPr>
              <w:jc w:val="center"/>
              <w:rPr>
                <w:sz w:val="26"/>
                <w:szCs w:val="26"/>
                <w:lang w:val="vi-VN" w:eastAsia="x-none"/>
              </w:rPr>
            </w:pPr>
            <w:r w:rsidRPr="0054704D">
              <w:rPr>
                <w:sz w:val="26"/>
                <w:szCs w:val="26"/>
                <w:lang w:val="vi-VN" w:eastAsia="x-none"/>
              </w:rPr>
              <w:t>Sử dụng trong quiz nào.</w:t>
            </w:r>
          </w:p>
        </w:tc>
      </w:tr>
      <w:tr w:rsidR="0054704D" w:rsidRPr="00303D24" w14:paraId="4EC34533" w14:textId="77777777" w:rsidTr="0054704D">
        <w:trPr>
          <w:jc w:val="center"/>
        </w:trPr>
        <w:tc>
          <w:tcPr>
            <w:tcW w:w="0" w:type="auto"/>
            <w:vAlign w:val="center"/>
            <w:hideMark/>
          </w:tcPr>
          <w:p w14:paraId="0098CDDA"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011DD308" w14:textId="77777777" w:rsidR="0054704D" w:rsidRPr="0054704D" w:rsidRDefault="0054704D" w:rsidP="0054704D">
            <w:pPr>
              <w:jc w:val="center"/>
              <w:rPr>
                <w:sz w:val="26"/>
                <w:szCs w:val="26"/>
                <w:lang w:val="vi-VN" w:eastAsia="x-none"/>
              </w:rPr>
            </w:pPr>
            <w:r w:rsidRPr="0054704D">
              <w:rPr>
                <w:sz w:val="26"/>
                <w:szCs w:val="26"/>
                <w:lang w:val="vi-VN" w:eastAsia="x-none"/>
              </w:rPr>
              <w:t>question_id</w:t>
            </w:r>
          </w:p>
        </w:tc>
        <w:tc>
          <w:tcPr>
            <w:tcW w:w="0" w:type="auto"/>
            <w:vAlign w:val="center"/>
            <w:hideMark/>
          </w:tcPr>
          <w:p w14:paraId="70357B2C" w14:textId="77777777" w:rsidR="0054704D" w:rsidRPr="0054704D" w:rsidRDefault="0054704D" w:rsidP="0054704D">
            <w:pPr>
              <w:jc w:val="center"/>
              <w:rPr>
                <w:sz w:val="26"/>
                <w:szCs w:val="26"/>
                <w:lang w:val="vi-VN" w:eastAsia="x-none"/>
              </w:rPr>
            </w:pPr>
            <w:r w:rsidRPr="0054704D">
              <w:rPr>
                <w:sz w:val="26"/>
                <w:szCs w:val="26"/>
                <w:lang w:val="vi-VN" w:eastAsia="x-none"/>
              </w:rPr>
              <w:t>Sử dụng tại câu hỏi nào.</w:t>
            </w:r>
          </w:p>
        </w:tc>
      </w:tr>
      <w:tr w:rsidR="0054704D" w:rsidRPr="00303D24" w14:paraId="1AE16B89" w14:textId="77777777" w:rsidTr="0054704D">
        <w:trPr>
          <w:jc w:val="center"/>
        </w:trPr>
        <w:tc>
          <w:tcPr>
            <w:tcW w:w="0" w:type="auto"/>
            <w:vAlign w:val="center"/>
            <w:hideMark/>
          </w:tcPr>
          <w:p w14:paraId="34428A92"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77CAE318" w14:textId="77777777" w:rsidR="0054704D" w:rsidRPr="0054704D" w:rsidRDefault="0054704D" w:rsidP="0054704D">
            <w:pPr>
              <w:jc w:val="center"/>
              <w:rPr>
                <w:sz w:val="26"/>
                <w:szCs w:val="26"/>
                <w:lang w:val="vi-VN" w:eastAsia="x-none"/>
              </w:rPr>
            </w:pPr>
            <w:r w:rsidRPr="0054704D">
              <w:rPr>
                <w:sz w:val="26"/>
                <w:szCs w:val="26"/>
                <w:lang w:val="vi-VN" w:eastAsia="x-none"/>
              </w:rPr>
              <w:t>effect_applied</w:t>
            </w:r>
          </w:p>
        </w:tc>
        <w:tc>
          <w:tcPr>
            <w:tcW w:w="0" w:type="auto"/>
            <w:vAlign w:val="center"/>
            <w:hideMark/>
          </w:tcPr>
          <w:p w14:paraId="3D770AAD" w14:textId="77777777" w:rsidR="0054704D" w:rsidRPr="0054704D" w:rsidRDefault="0054704D" w:rsidP="0054704D">
            <w:pPr>
              <w:jc w:val="center"/>
              <w:rPr>
                <w:sz w:val="26"/>
                <w:szCs w:val="26"/>
                <w:lang w:val="vi-VN" w:eastAsia="x-none"/>
              </w:rPr>
            </w:pPr>
            <w:r w:rsidRPr="0054704D">
              <w:rPr>
                <w:sz w:val="26"/>
                <w:szCs w:val="26"/>
                <w:lang w:val="vi-VN" w:eastAsia="x-none"/>
              </w:rPr>
              <w:t>Hiệu ứng đã áp dụng (VD: Loại bỏ 1 đáp án sai).</w:t>
            </w:r>
          </w:p>
        </w:tc>
      </w:tr>
      <w:tr w:rsidR="0054704D" w:rsidRPr="00303D24" w14:paraId="2D598E69" w14:textId="77777777" w:rsidTr="0054704D">
        <w:trPr>
          <w:jc w:val="center"/>
        </w:trPr>
        <w:tc>
          <w:tcPr>
            <w:tcW w:w="0" w:type="auto"/>
            <w:vAlign w:val="center"/>
            <w:hideMark/>
          </w:tcPr>
          <w:p w14:paraId="54E734B2"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44DD66E8" w14:textId="77777777" w:rsidR="0054704D" w:rsidRPr="0054704D" w:rsidRDefault="0054704D" w:rsidP="0054704D">
            <w:pPr>
              <w:jc w:val="center"/>
              <w:rPr>
                <w:sz w:val="26"/>
                <w:szCs w:val="26"/>
                <w:lang w:val="vi-VN" w:eastAsia="x-none"/>
              </w:rPr>
            </w:pPr>
            <w:r w:rsidRPr="0054704D">
              <w:rPr>
                <w:sz w:val="26"/>
                <w:szCs w:val="26"/>
                <w:lang w:val="vi-VN" w:eastAsia="x-none"/>
              </w:rPr>
              <w:t>success_rate</w:t>
            </w:r>
          </w:p>
        </w:tc>
        <w:tc>
          <w:tcPr>
            <w:tcW w:w="0" w:type="auto"/>
            <w:vAlign w:val="center"/>
            <w:hideMark/>
          </w:tcPr>
          <w:p w14:paraId="7CC1AEBD" w14:textId="77777777" w:rsidR="0054704D" w:rsidRPr="0054704D" w:rsidRDefault="0054704D" w:rsidP="0054704D">
            <w:pPr>
              <w:jc w:val="center"/>
              <w:rPr>
                <w:sz w:val="26"/>
                <w:szCs w:val="26"/>
                <w:lang w:val="vi-VN" w:eastAsia="x-none"/>
              </w:rPr>
            </w:pPr>
            <w:r w:rsidRPr="0054704D">
              <w:rPr>
                <w:sz w:val="26"/>
                <w:szCs w:val="26"/>
                <w:lang w:val="vi-VN" w:eastAsia="x-none"/>
              </w:rPr>
              <w:t>Tỷ lệ thành công của kỹ năng.</w:t>
            </w:r>
          </w:p>
        </w:tc>
      </w:tr>
      <w:tr w:rsidR="0054704D" w:rsidRPr="0054704D" w14:paraId="5C6887A1" w14:textId="77777777" w:rsidTr="0054704D">
        <w:trPr>
          <w:jc w:val="center"/>
        </w:trPr>
        <w:tc>
          <w:tcPr>
            <w:tcW w:w="0" w:type="auto"/>
            <w:vAlign w:val="center"/>
            <w:hideMark/>
          </w:tcPr>
          <w:p w14:paraId="5FB90E76"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596CA72C" w14:textId="77777777" w:rsidR="0054704D" w:rsidRPr="0054704D" w:rsidRDefault="0054704D" w:rsidP="0054704D">
            <w:pPr>
              <w:jc w:val="center"/>
              <w:rPr>
                <w:sz w:val="26"/>
                <w:szCs w:val="26"/>
                <w:lang w:val="vi-VN" w:eastAsia="x-none"/>
              </w:rPr>
            </w:pPr>
            <w:r w:rsidRPr="0054704D">
              <w:rPr>
                <w:sz w:val="26"/>
                <w:szCs w:val="26"/>
                <w:lang w:val="vi-VN" w:eastAsia="x-none"/>
              </w:rPr>
              <w:t>used_at</w:t>
            </w:r>
          </w:p>
        </w:tc>
        <w:tc>
          <w:tcPr>
            <w:tcW w:w="0" w:type="auto"/>
            <w:vAlign w:val="center"/>
            <w:hideMark/>
          </w:tcPr>
          <w:p w14:paraId="385628D0" w14:textId="77777777" w:rsidR="0054704D" w:rsidRPr="0054704D" w:rsidRDefault="0054704D" w:rsidP="0054704D">
            <w:pPr>
              <w:jc w:val="center"/>
              <w:rPr>
                <w:sz w:val="26"/>
                <w:szCs w:val="26"/>
                <w:lang w:val="vi-VN" w:eastAsia="x-none"/>
              </w:rPr>
            </w:pPr>
            <w:r w:rsidRPr="0054704D">
              <w:rPr>
                <w:sz w:val="26"/>
                <w:szCs w:val="26"/>
                <w:lang w:val="vi-VN" w:eastAsia="x-none"/>
              </w:rPr>
              <w:t>Thời gian sử dụng.</w:t>
            </w:r>
          </w:p>
        </w:tc>
      </w:tr>
    </w:tbl>
    <w:p w14:paraId="3128240D" w14:textId="77777777" w:rsidR="0054704D" w:rsidRPr="005624A6" w:rsidRDefault="0054704D" w:rsidP="0054704D">
      <w:pPr>
        <w:pStyle w:val="Noidung"/>
        <w:rPr>
          <w:szCs w:val="26"/>
        </w:rPr>
      </w:pPr>
      <w:r w:rsidRPr="005624A6">
        <w:rPr>
          <w:szCs w:val="26"/>
        </w:rPr>
        <w:t>Bảng: SkillPurchaseHistory (Lịch sử mua kỹ năng/vật phẩm)</w:t>
      </w:r>
    </w:p>
    <w:tbl>
      <w:tblPr>
        <w:tblStyle w:val="TableGrid"/>
        <w:tblW w:w="0" w:type="auto"/>
        <w:jc w:val="center"/>
        <w:tblLook w:val="04A0" w:firstRow="1" w:lastRow="0" w:firstColumn="1" w:lastColumn="0" w:noHBand="0" w:noVBand="1"/>
      </w:tblPr>
      <w:tblGrid>
        <w:gridCol w:w="708"/>
        <w:gridCol w:w="1949"/>
        <w:gridCol w:w="3654"/>
      </w:tblGrid>
      <w:tr w:rsidR="0054704D" w:rsidRPr="0054704D" w14:paraId="2E414170" w14:textId="77777777" w:rsidTr="0054704D">
        <w:trPr>
          <w:jc w:val="center"/>
        </w:trPr>
        <w:tc>
          <w:tcPr>
            <w:tcW w:w="0" w:type="auto"/>
            <w:vAlign w:val="center"/>
            <w:hideMark/>
          </w:tcPr>
          <w:p w14:paraId="6BFBC429"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34A15700"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2C936974"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70174A44" w14:textId="77777777" w:rsidTr="0054704D">
        <w:trPr>
          <w:jc w:val="center"/>
        </w:trPr>
        <w:tc>
          <w:tcPr>
            <w:tcW w:w="0" w:type="auto"/>
            <w:vAlign w:val="center"/>
            <w:hideMark/>
          </w:tcPr>
          <w:p w14:paraId="1878254E" w14:textId="77777777" w:rsidR="0054704D" w:rsidRPr="0054704D" w:rsidRDefault="0054704D" w:rsidP="0054704D">
            <w:pPr>
              <w:jc w:val="center"/>
              <w:rPr>
                <w:sz w:val="26"/>
                <w:szCs w:val="26"/>
                <w:lang w:val="vi-VN" w:eastAsia="x-none"/>
              </w:rPr>
            </w:pPr>
            <w:r w:rsidRPr="0054704D">
              <w:rPr>
                <w:sz w:val="26"/>
                <w:szCs w:val="26"/>
                <w:lang w:val="vi-VN" w:eastAsia="x-none"/>
              </w:rPr>
              <w:lastRenderedPageBreak/>
              <w:t>1</w:t>
            </w:r>
          </w:p>
        </w:tc>
        <w:tc>
          <w:tcPr>
            <w:tcW w:w="0" w:type="auto"/>
            <w:vAlign w:val="center"/>
            <w:hideMark/>
          </w:tcPr>
          <w:p w14:paraId="543BDCFA" w14:textId="77777777" w:rsidR="0054704D" w:rsidRPr="0054704D" w:rsidRDefault="0054704D" w:rsidP="0054704D">
            <w:pPr>
              <w:jc w:val="center"/>
              <w:rPr>
                <w:sz w:val="26"/>
                <w:szCs w:val="26"/>
                <w:lang w:val="vi-VN" w:eastAsia="x-none"/>
              </w:rPr>
            </w:pPr>
            <w:r w:rsidRPr="0054704D">
              <w:rPr>
                <w:sz w:val="26"/>
                <w:szCs w:val="26"/>
                <w:lang w:val="vi-VN" w:eastAsia="x-none"/>
              </w:rPr>
              <w:t>purchase_id</w:t>
            </w:r>
          </w:p>
        </w:tc>
        <w:tc>
          <w:tcPr>
            <w:tcW w:w="0" w:type="auto"/>
            <w:vAlign w:val="center"/>
            <w:hideMark/>
          </w:tcPr>
          <w:p w14:paraId="17995324"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28C00B49" w14:textId="77777777" w:rsidTr="0054704D">
        <w:trPr>
          <w:jc w:val="center"/>
        </w:trPr>
        <w:tc>
          <w:tcPr>
            <w:tcW w:w="0" w:type="auto"/>
            <w:vAlign w:val="center"/>
            <w:hideMark/>
          </w:tcPr>
          <w:p w14:paraId="488909C4"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4C486FCE"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11F6163E" w14:textId="77777777" w:rsidR="0054704D" w:rsidRPr="0054704D" w:rsidRDefault="0054704D" w:rsidP="0054704D">
            <w:pPr>
              <w:jc w:val="center"/>
              <w:rPr>
                <w:sz w:val="26"/>
                <w:szCs w:val="26"/>
                <w:lang w:val="vi-VN" w:eastAsia="x-none"/>
              </w:rPr>
            </w:pPr>
            <w:r w:rsidRPr="0054704D">
              <w:rPr>
                <w:sz w:val="26"/>
                <w:szCs w:val="26"/>
                <w:lang w:val="vi-VN" w:eastAsia="x-none"/>
              </w:rPr>
              <w:t>Mã người dùng.</w:t>
            </w:r>
          </w:p>
        </w:tc>
      </w:tr>
      <w:tr w:rsidR="0054704D" w:rsidRPr="0054704D" w14:paraId="6BA0A9F8" w14:textId="77777777" w:rsidTr="0054704D">
        <w:trPr>
          <w:jc w:val="center"/>
        </w:trPr>
        <w:tc>
          <w:tcPr>
            <w:tcW w:w="0" w:type="auto"/>
            <w:vAlign w:val="center"/>
            <w:hideMark/>
          </w:tcPr>
          <w:p w14:paraId="6A7DC349"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75B9CA91" w14:textId="77777777" w:rsidR="0054704D" w:rsidRPr="0054704D" w:rsidRDefault="0054704D" w:rsidP="0054704D">
            <w:pPr>
              <w:jc w:val="center"/>
              <w:rPr>
                <w:sz w:val="26"/>
                <w:szCs w:val="26"/>
                <w:lang w:val="vi-VN" w:eastAsia="x-none"/>
              </w:rPr>
            </w:pPr>
            <w:r w:rsidRPr="0054704D">
              <w:rPr>
                <w:sz w:val="26"/>
                <w:szCs w:val="26"/>
                <w:lang w:val="vi-VN" w:eastAsia="x-none"/>
              </w:rPr>
              <w:t>skill_id</w:t>
            </w:r>
          </w:p>
        </w:tc>
        <w:tc>
          <w:tcPr>
            <w:tcW w:w="0" w:type="auto"/>
            <w:vAlign w:val="center"/>
            <w:hideMark/>
          </w:tcPr>
          <w:p w14:paraId="739D10F6" w14:textId="77777777" w:rsidR="0054704D" w:rsidRPr="0054704D" w:rsidRDefault="0054704D" w:rsidP="0054704D">
            <w:pPr>
              <w:jc w:val="center"/>
              <w:rPr>
                <w:sz w:val="26"/>
                <w:szCs w:val="26"/>
                <w:lang w:val="vi-VN" w:eastAsia="x-none"/>
              </w:rPr>
            </w:pPr>
            <w:r w:rsidRPr="0054704D">
              <w:rPr>
                <w:sz w:val="26"/>
                <w:szCs w:val="26"/>
                <w:lang w:val="vi-VN" w:eastAsia="x-none"/>
              </w:rPr>
              <w:t>Mã kỹ năng.</w:t>
            </w:r>
          </w:p>
        </w:tc>
      </w:tr>
      <w:tr w:rsidR="0054704D" w:rsidRPr="0054704D" w14:paraId="03021947" w14:textId="77777777" w:rsidTr="0054704D">
        <w:trPr>
          <w:jc w:val="center"/>
        </w:trPr>
        <w:tc>
          <w:tcPr>
            <w:tcW w:w="0" w:type="auto"/>
            <w:vAlign w:val="center"/>
            <w:hideMark/>
          </w:tcPr>
          <w:p w14:paraId="0DA591FF"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23DEA3B4" w14:textId="77777777" w:rsidR="0054704D" w:rsidRPr="0054704D" w:rsidRDefault="0054704D" w:rsidP="0054704D">
            <w:pPr>
              <w:jc w:val="center"/>
              <w:rPr>
                <w:sz w:val="26"/>
                <w:szCs w:val="26"/>
                <w:lang w:val="vi-VN" w:eastAsia="x-none"/>
              </w:rPr>
            </w:pPr>
            <w:r w:rsidRPr="0054704D">
              <w:rPr>
                <w:sz w:val="26"/>
                <w:szCs w:val="26"/>
                <w:lang w:val="vi-VN" w:eastAsia="x-none"/>
              </w:rPr>
              <w:t>quantity</w:t>
            </w:r>
          </w:p>
        </w:tc>
        <w:tc>
          <w:tcPr>
            <w:tcW w:w="0" w:type="auto"/>
            <w:vAlign w:val="center"/>
            <w:hideMark/>
          </w:tcPr>
          <w:p w14:paraId="2F3AEF7B" w14:textId="77777777" w:rsidR="0054704D" w:rsidRPr="0054704D" w:rsidRDefault="0054704D" w:rsidP="0054704D">
            <w:pPr>
              <w:jc w:val="center"/>
              <w:rPr>
                <w:sz w:val="26"/>
                <w:szCs w:val="26"/>
                <w:lang w:val="vi-VN" w:eastAsia="x-none"/>
              </w:rPr>
            </w:pPr>
            <w:r w:rsidRPr="0054704D">
              <w:rPr>
                <w:sz w:val="26"/>
                <w:szCs w:val="26"/>
                <w:lang w:val="vi-VN" w:eastAsia="x-none"/>
              </w:rPr>
              <w:t>Số lượng mua.</w:t>
            </w:r>
          </w:p>
        </w:tc>
      </w:tr>
      <w:tr w:rsidR="0054704D" w:rsidRPr="00303D24" w14:paraId="6E78BE64" w14:textId="77777777" w:rsidTr="0054704D">
        <w:trPr>
          <w:jc w:val="center"/>
        </w:trPr>
        <w:tc>
          <w:tcPr>
            <w:tcW w:w="0" w:type="auto"/>
            <w:vAlign w:val="center"/>
            <w:hideMark/>
          </w:tcPr>
          <w:p w14:paraId="0290793C"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7B87AE5D" w14:textId="77777777" w:rsidR="0054704D" w:rsidRPr="0054704D" w:rsidRDefault="0054704D" w:rsidP="0054704D">
            <w:pPr>
              <w:jc w:val="center"/>
              <w:rPr>
                <w:sz w:val="26"/>
                <w:szCs w:val="26"/>
                <w:lang w:val="vi-VN" w:eastAsia="x-none"/>
              </w:rPr>
            </w:pPr>
            <w:r w:rsidRPr="0054704D">
              <w:rPr>
                <w:sz w:val="26"/>
                <w:szCs w:val="26"/>
                <w:lang w:val="vi-VN" w:eastAsia="x-none"/>
              </w:rPr>
              <w:t>total_cost</w:t>
            </w:r>
          </w:p>
        </w:tc>
        <w:tc>
          <w:tcPr>
            <w:tcW w:w="0" w:type="auto"/>
            <w:vAlign w:val="center"/>
            <w:hideMark/>
          </w:tcPr>
          <w:p w14:paraId="1F392623" w14:textId="77777777" w:rsidR="0054704D" w:rsidRPr="0054704D" w:rsidRDefault="0054704D" w:rsidP="0054704D">
            <w:pPr>
              <w:jc w:val="center"/>
              <w:rPr>
                <w:sz w:val="26"/>
                <w:szCs w:val="26"/>
                <w:lang w:val="vi-VN" w:eastAsia="x-none"/>
              </w:rPr>
            </w:pPr>
            <w:r w:rsidRPr="0054704D">
              <w:rPr>
                <w:sz w:val="26"/>
                <w:szCs w:val="26"/>
                <w:lang w:val="vi-VN" w:eastAsia="x-none"/>
              </w:rPr>
              <w:t>Tổng chi phí (xu/điểm).</w:t>
            </w:r>
          </w:p>
        </w:tc>
      </w:tr>
      <w:tr w:rsidR="0054704D" w:rsidRPr="00303D24" w14:paraId="5A5590A0" w14:textId="77777777" w:rsidTr="0054704D">
        <w:trPr>
          <w:jc w:val="center"/>
        </w:trPr>
        <w:tc>
          <w:tcPr>
            <w:tcW w:w="0" w:type="auto"/>
            <w:vAlign w:val="center"/>
            <w:hideMark/>
          </w:tcPr>
          <w:p w14:paraId="292CEC94"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3B7CB31F" w14:textId="77777777" w:rsidR="0054704D" w:rsidRPr="0054704D" w:rsidRDefault="0054704D" w:rsidP="0054704D">
            <w:pPr>
              <w:jc w:val="center"/>
              <w:rPr>
                <w:sz w:val="26"/>
                <w:szCs w:val="26"/>
                <w:lang w:val="vi-VN" w:eastAsia="x-none"/>
              </w:rPr>
            </w:pPr>
            <w:r w:rsidRPr="0054704D">
              <w:rPr>
                <w:sz w:val="26"/>
                <w:szCs w:val="26"/>
                <w:lang w:val="vi-VN" w:eastAsia="x-none"/>
              </w:rPr>
              <w:t>currency_type</w:t>
            </w:r>
          </w:p>
        </w:tc>
        <w:tc>
          <w:tcPr>
            <w:tcW w:w="0" w:type="auto"/>
            <w:vAlign w:val="center"/>
            <w:hideMark/>
          </w:tcPr>
          <w:p w14:paraId="39F07F6F" w14:textId="77777777" w:rsidR="0054704D" w:rsidRPr="0054704D" w:rsidRDefault="0054704D" w:rsidP="0054704D">
            <w:pPr>
              <w:jc w:val="center"/>
              <w:rPr>
                <w:sz w:val="26"/>
                <w:szCs w:val="26"/>
                <w:lang w:val="vi-VN" w:eastAsia="x-none"/>
              </w:rPr>
            </w:pPr>
            <w:r w:rsidRPr="0054704D">
              <w:rPr>
                <w:sz w:val="26"/>
                <w:szCs w:val="26"/>
                <w:lang w:val="vi-VN" w:eastAsia="x-none"/>
              </w:rPr>
              <w:t>Loại tiền tệ sử dụng.</w:t>
            </w:r>
          </w:p>
        </w:tc>
      </w:tr>
      <w:tr w:rsidR="0054704D" w:rsidRPr="0054704D" w14:paraId="37A1F08D" w14:textId="77777777" w:rsidTr="0054704D">
        <w:trPr>
          <w:jc w:val="center"/>
        </w:trPr>
        <w:tc>
          <w:tcPr>
            <w:tcW w:w="0" w:type="auto"/>
            <w:vAlign w:val="center"/>
            <w:hideMark/>
          </w:tcPr>
          <w:p w14:paraId="1F9A3905"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7A8A480F" w14:textId="77777777" w:rsidR="0054704D" w:rsidRPr="0054704D" w:rsidRDefault="0054704D" w:rsidP="0054704D">
            <w:pPr>
              <w:jc w:val="center"/>
              <w:rPr>
                <w:sz w:val="26"/>
                <w:szCs w:val="26"/>
                <w:lang w:val="vi-VN" w:eastAsia="x-none"/>
              </w:rPr>
            </w:pPr>
            <w:r w:rsidRPr="0054704D">
              <w:rPr>
                <w:sz w:val="26"/>
                <w:szCs w:val="26"/>
                <w:lang w:val="vi-VN" w:eastAsia="x-none"/>
              </w:rPr>
              <w:t>purchase_reason</w:t>
            </w:r>
          </w:p>
        </w:tc>
        <w:tc>
          <w:tcPr>
            <w:tcW w:w="0" w:type="auto"/>
            <w:vAlign w:val="center"/>
            <w:hideMark/>
          </w:tcPr>
          <w:p w14:paraId="25FB6016" w14:textId="77777777" w:rsidR="0054704D" w:rsidRPr="0054704D" w:rsidRDefault="0054704D" w:rsidP="0054704D">
            <w:pPr>
              <w:jc w:val="center"/>
              <w:rPr>
                <w:sz w:val="26"/>
                <w:szCs w:val="26"/>
                <w:lang w:val="vi-VN" w:eastAsia="x-none"/>
              </w:rPr>
            </w:pPr>
            <w:r w:rsidRPr="0054704D">
              <w:rPr>
                <w:sz w:val="26"/>
                <w:szCs w:val="26"/>
                <w:lang w:val="vi-VN" w:eastAsia="x-none"/>
              </w:rPr>
              <w:t>Lý do mua/Nguồn gốc giao dịch.</w:t>
            </w:r>
          </w:p>
        </w:tc>
      </w:tr>
      <w:tr w:rsidR="0054704D" w:rsidRPr="0054704D" w14:paraId="7EA4D7CB" w14:textId="77777777" w:rsidTr="0054704D">
        <w:trPr>
          <w:jc w:val="center"/>
        </w:trPr>
        <w:tc>
          <w:tcPr>
            <w:tcW w:w="0" w:type="auto"/>
            <w:vAlign w:val="center"/>
            <w:hideMark/>
          </w:tcPr>
          <w:p w14:paraId="5A9632C7"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4F26E92A" w14:textId="77777777" w:rsidR="0054704D" w:rsidRPr="0054704D" w:rsidRDefault="0054704D" w:rsidP="0054704D">
            <w:pPr>
              <w:jc w:val="center"/>
              <w:rPr>
                <w:sz w:val="26"/>
                <w:szCs w:val="26"/>
                <w:lang w:val="vi-VN" w:eastAsia="x-none"/>
              </w:rPr>
            </w:pPr>
            <w:r w:rsidRPr="0054704D">
              <w:rPr>
                <w:sz w:val="26"/>
                <w:szCs w:val="26"/>
                <w:lang w:val="vi-VN" w:eastAsia="x-none"/>
              </w:rPr>
              <w:t>purchased_at</w:t>
            </w:r>
          </w:p>
        </w:tc>
        <w:tc>
          <w:tcPr>
            <w:tcW w:w="0" w:type="auto"/>
            <w:vAlign w:val="center"/>
            <w:hideMark/>
          </w:tcPr>
          <w:p w14:paraId="22CBC72D" w14:textId="77777777" w:rsidR="0054704D" w:rsidRPr="0054704D" w:rsidRDefault="0054704D" w:rsidP="0054704D">
            <w:pPr>
              <w:jc w:val="center"/>
              <w:rPr>
                <w:sz w:val="26"/>
                <w:szCs w:val="26"/>
                <w:lang w:val="vi-VN" w:eastAsia="x-none"/>
              </w:rPr>
            </w:pPr>
            <w:r w:rsidRPr="0054704D">
              <w:rPr>
                <w:sz w:val="26"/>
                <w:szCs w:val="26"/>
                <w:lang w:val="vi-VN" w:eastAsia="x-none"/>
              </w:rPr>
              <w:t>Thời gian mua.</w:t>
            </w:r>
          </w:p>
        </w:tc>
      </w:tr>
    </w:tbl>
    <w:p w14:paraId="14F78DC5" w14:textId="77777777" w:rsidR="0054704D" w:rsidRPr="005624A6" w:rsidRDefault="0054704D" w:rsidP="0054704D">
      <w:pPr>
        <w:pStyle w:val="Noidung"/>
        <w:rPr>
          <w:szCs w:val="26"/>
        </w:rPr>
      </w:pPr>
      <w:r w:rsidRPr="005624A6">
        <w:rPr>
          <w:szCs w:val="26"/>
        </w:rPr>
        <w:t>Bảng: LeaderboardEntries (Bảng xếp hạng)</w:t>
      </w:r>
    </w:p>
    <w:tbl>
      <w:tblPr>
        <w:tblStyle w:val="TableGrid"/>
        <w:tblW w:w="0" w:type="auto"/>
        <w:jc w:val="center"/>
        <w:tblLook w:val="04A0" w:firstRow="1" w:lastRow="0" w:firstColumn="1" w:lastColumn="0" w:noHBand="0" w:noVBand="1"/>
      </w:tblPr>
      <w:tblGrid>
        <w:gridCol w:w="708"/>
        <w:gridCol w:w="2152"/>
        <w:gridCol w:w="4585"/>
      </w:tblGrid>
      <w:tr w:rsidR="0054704D" w:rsidRPr="0054704D" w14:paraId="57602ECF" w14:textId="77777777" w:rsidTr="0054704D">
        <w:trPr>
          <w:tblHeader/>
          <w:jc w:val="center"/>
        </w:trPr>
        <w:tc>
          <w:tcPr>
            <w:tcW w:w="0" w:type="auto"/>
            <w:vAlign w:val="center"/>
            <w:hideMark/>
          </w:tcPr>
          <w:p w14:paraId="78067E54"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2C294C76"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47670CBB"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1F003A96" w14:textId="77777777" w:rsidTr="0054704D">
        <w:trPr>
          <w:jc w:val="center"/>
        </w:trPr>
        <w:tc>
          <w:tcPr>
            <w:tcW w:w="0" w:type="auto"/>
            <w:vAlign w:val="center"/>
            <w:hideMark/>
          </w:tcPr>
          <w:p w14:paraId="1FF0A2FA"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6DA91A3F" w14:textId="77777777" w:rsidR="0054704D" w:rsidRPr="0054704D" w:rsidRDefault="0054704D" w:rsidP="0054704D">
            <w:pPr>
              <w:jc w:val="center"/>
              <w:rPr>
                <w:sz w:val="26"/>
                <w:szCs w:val="26"/>
                <w:lang w:val="vi-VN" w:eastAsia="x-none"/>
              </w:rPr>
            </w:pPr>
            <w:r w:rsidRPr="0054704D">
              <w:rPr>
                <w:sz w:val="26"/>
                <w:szCs w:val="26"/>
                <w:lang w:val="vi-VN" w:eastAsia="x-none"/>
              </w:rPr>
              <w:t>entry_id</w:t>
            </w:r>
          </w:p>
        </w:tc>
        <w:tc>
          <w:tcPr>
            <w:tcW w:w="0" w:type="auto"/>
            <w:vAlign w:val="center"/>
            <w:hideMark/>
          </w:tcPr>
          <w:p w14:paraId="0B60E364"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303D24" w14:paraId="65AEF84A" w14:textId="77777777" w:rsidTr="0054704D">
        <w:trPr>
          <w:jc w:val="center"/>
        </w:trPr>
        <w:tc>
          <w:tcPr>
            <w:tcW w:w="0" w:type="auto"/>
            <w:vAlign w:val="center"/>
            <w:hideMark/>
          </w:tcPr>
          <w:p w14:paraId="66D45C5D"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7BE84DBF" w14:textId="77777777" w:rsidR="0054704D" w:rsidRPr="0054704D" w:rsidRDefault="0054704D" w:rsidP="0054704D">
            <w:pPr>
              <w:jc w:val="center"/>
              <w:rPr>
                <w:sz w:val="26"/>
                <w:szCs w:val="26"/>
                <w:lang w:val="vi-VN" w:eastAsia="x-none"/>
              </w:rPr>
            </w:pPr>
            <w:r w:rsidRPr="0054704D">
              <w:rPr>
                <w:sz w:val="26"/>
                <w:szCs w:val="26"/>
                <w:lang w:val="vi-VN" w:eastAsia="x-none"/>
              </w:rPr>
              <w:t>leaderboard_type</w:t>
            </w:r>
          </w:p>
        </w:tc>
        <w:tc>
          <w:tcPr>
            <w:tcW w:w="0" w:type="auto"/>
            <w:vAlign w:val="center"/>
            <w:hideMark/>
          </w:tcPr>
          <w:p w14:paraId="19FBA328" w14:textId="77777777" w:rsidR="0054704D" w:rsidRPr="0054704D" w:rsidRDefault="0054704D" w:rsidP="0054704D">
            <w:pPr>
              <w:jc w:val="center"/>
              <w:rPr>
                <w:sz w:val="26"/>
                <w:szCs w:val="26"/>
                <w:lang w:val="vi-VN" w:eastAsia="x-none"/>
              </w:rPr>
            </w:pPr>
            <w:r w:rsidRPr="0054704D">
              <w:rPr>
                <w:sz w:val="26"/>
                <w:szCs w:val="26"/>
                <w:lang w:val="vi-VN" w:eastAsia="x-none"/>
              </w:rPr>
              <w:t>Loại bảng xếp hạng (Tuần, Tháng, Tổng).</w:t>
            </w:r>
          </w:p>
        </w:tc>
      </w:tr>
      <w:tr w:rsidR="0054704D" w:rsidRPr="0054704D" w14:paraId="1D4BF69C" w14:textId="77777777" w:rsidTr="0054704D">
        <w:trPr>
          <w:jc w:val="center"/>
        </w:trPr>
        <w:tc>
          <w:tcPr>
            <w:tcW w:w="0" w:type="auto"/>
            <w:vAlign w:val="center"/>
            <w:hideMark/>
          </w:tcPr>
          <w:p w14:paraId="04782905"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10CA5B25"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3E174201" w14:textId="77777777" w:rsidR="0054704D" w:rsidRPr="0054704D" w:rsidRDefault="0054704D" w:rsidP="0054704D">
            <w:pPr>
              <w:jc w:val="center"/>
              <w:rPr>
                <w:sz w:val="26"/>
                <w:szCs w:val="26"/>
                <w:lang w:val="vi-VN" w:eastAsia="x-none"/>
              </w:rPr>
            </w:pPr>
            <w:r w:rsidRPr="0054704D">
              <w:rPr>
                <w:sz w:val="26"/>
                <w:szCs w:val="26"/>
                <w:lang w:val="vi-VN" w:eastAsia="x-none"/>
              </w:rPr>
              <w:t>Mã người dùng.</w:t>
            </w:r>
          </w:p>
        </w:tc>
      </w:tr>
      <w:tr w:rsidR="0054704D" w:rsidRPr="0054704D" w14:paraId="1F5E1D71" w14:textId="77777777" w:rsidTr="0054704D">
        <w:trPr>
          <w:jc w:val="center"/>
        </w:trPr>
        <w:tc>
          <w:tcPr>
            <w:tcW w:w="0" w:type="auto"/>
            <w:vAlign w:val="center"/>
            <w:hideMark/>
          </w:tcPr>
          <w:p w14:paraId="064074C6"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71CC88F3" w14:textId="77777777" w:rsidR="0054704D" w:rsidRPr="0054704D" w:rsidRDefault="0054704D" w:rsidP="0054704D">
            <w:pPr>
              <w:jc w:val="center"/>
              <w:rPr>
                <w:sz w:val="26"/>
                <w:szCs w:val="26"/>
                <w:lang w:val="vi-VN" w:eastAsia="x-none"/>
              </w:rPr>
            </w:pPr>
            <w:r w:rsidRPr="0054704D">
              <w:rPr>
                <w:sz w:val="26"/>
                <w:szCs w:val="26"/>
                <w:lang w:val="vi-VN" w:eastAsia="x-none"/>
              </w:rPr>
              <w:t>score</w:t>
            </w:r>
          </w:p>
        </w:tc>
        <w:tc>
          <w:tcPr>
            <w:tcW w:w="0" w:type="auto"/>
            <w:vAlign w:val="center"/>
            <w:hideMark/>
          </w:tcPr>
          <w:p w14:paraId="4EAEB4E2" w14:textId="77777777" w:rsidR="0054704D" w:rsidRPr="0054704D" w:rsidRDefault="0054704D" w:rsidP="0054704D">
            <w:pPr>
              <w:jc w:val="center"/>
              <w:rPr>
                <w:sz w:val="26"/>
                <w:szCs w:val="26"/>
                <w:lang w:val="vi-VN" w:eastAsia="x-none"/>
              </w:rPr>
            </w:pPr>
            <w:r w:rsidRPr="0054704D">
              <w:rPr>
                <w:sz w:val="26"/>
                <w:szCs w:val="26"/>
                <w:lang w:val="vi-VN" w:eastAsia="x-none"/>
              </w:rPr>
              <w:t>Điểm số xếp hạng.</w:t>
            </w:r>
          </w:p>
        </w:tc>
      </w:tr>
      <w:tr w:rsidR="0054704D" w:rsidRPr="00303D24" w14:paraId="2C9AC8B4" w14:textId="77777777" w:rsidTr="0054704D">
        <w:trPr>
          <w:jc w:val="center"/>
        </w:trPr>
        <w:tc>
          <w:tcPr>
            <w:tcW w:w="0" w:type="auto"/>
            <w:vAlign w:val="center"/>
            <w:hideMark/>
          </w:tcPr>
          <w:p w14:paraId="789C3BA2"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1CA8AFEA" w14:textId="77777777" w:rsidR="0054704D" w:rsidRPr="0054704D" w:rsidRDefault="0054704D" w:rsidP="0054704D">
            <w:pPr>
              <w:jc w:val="center"/>
              <w:rPr>
                <w:sz w:val="26"/>
                <w:szCs w:val="26"/>
                <w:lang w:val="vi-VN" w:eastAsia="x-none"/>
              </w:rPr>
            </w:pPr>
            <w:r w:rsidRPr="0054704D">
              <w:rPr>
                <w:sz w:val="26"/>
                <w:szCs w:val="26"/>
                <w:lang w:val="vi-VN" w:eastAsia="x-none"/>
              </w:rPr>
              <w:t>rank_position</w:t>
            </w:r>
          </w:p>
        </w:tc>
        <w:tc>
          <w:tcPr>
            <w:tcW w:w="0" w:type="auto"/>
            <w:vAlign w:val="center"/>
            <w:hideMark/>
          </w:tcPr>
          <w:p w14:paraId="0E715371" w14:textId="77777777" w:rsidR="0054704D" w:rsidRPr="0054704D" w:rsidRDefault="0054704D" w:rsidP="0054704D">
            <w:pPr>
              <w:jc w:val="center"/>
              <w:rPr>
                <w:sz w:val="26"/>
                <w:szCs w:val="26"/>
                <w:lang w:val="vi-VN" w:eastAsia="x-none"/>
              </w:rPr>
            </w:pPr>
            <w:r w:rsidRPr="0054704D">
              <w:rPr>
                <w:sz w:val="26"/>
                <w:szCs w:val="26"/>
                <w:lang w:val="vi-VN" w:eastAsia="x-none"/>
              </w:rPr>
              <w:t>Vị trí xếp hạng hiện tại.</w:t>
            </w:r>
          </w:p>
        </w:tc>
      </w:tr>
      <w:tr w:rsidR="0054704D" w:rsidRPr="00303D24" w14:paraId="253EE5DB" w14:textId="77777777" w:rsidTr="0054704D">
        <w:trPr>
          <w:jc w:val="center"/>
        </w:trPr>
        <w:tc>
          <w:tcPr>
            <w:tcW w:w="0" w:type="auto"/>
            <w:vAlign w:val="center"/>
            <w:hideMark/>
          </w:tcPr>
          <w:p w14:paraId="49127323"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63D7E612" w14:textId="77777777" w:rsidR="0054704D" w:rsidRPr="0054704D" w:rsidRDefault="0054704D" w:rsidP="0054704D">
            <w:pPr>
              <w:jc w:val="center"/>
              <w:rPr>
                <w:sz w:val="26"/>
                <w:szCs w:val="26"/>
                <w:lang w:val="vi-VN" w:eastAsia="x-none"/>
              </w:rPr>
            </w:pPr>
            <w:r w:rsidRPr="0054704D">
              <w:rPr>
                <w:sz w:val="26"/>
                <w:szCs w:val="26"/>
                <w:lang w:val="vi-VN" w:eastAsia="x-none"/>
              </w:rPr>
              <w:t>additional_metrics</w:t>
            </w:r>
          </w:p>
        </w:tc>
        <w:tc>
          <w:tcPr>
            <w:tcW w:w="0" w:type="auto"/>
            <w:vAlign w:val="center"/>
            <w:hideMark/>
          </w:tcPr>
          <w:p w14:paraId="6CA23101" w14:textId="77777777" w:rsidR="0054704D" w:rsidRPr="0054704D" w:rsidRDefault="0054704D" w:rsidP="0054704D">
            <w:pPr>
              <w:jc w:val="center"/>
              <w:rPr>
                <w:sz w:val="26"/>
                <w:szCs w:val="26"/>
                <w:lang w:val="vi-VN" w:eastAsia="x-none"/>
              </w:rPr>
            </w:pPr>
            <w:r w:rsidRPr="0054704D">
              <w:rPr>
                <w:sz w:val="26"/>
                <w:szCs w:val="26"/>
                <w:lang w:val="vi-VN" w:eastAsia="x-none"/>
              </w:rPr>
              <w:t>Các chỉ số phụ để xét hạng.</w:t>
            </w:r>
          </w:p>
        </w:tc>
      </w:tr>
      <w:tr w:rsidR="0054704D" w:rsidRPr="00303D24" w14:paraId="72644A4A" w14:textId="77777777" w:rsidTr="0054704D">
        <w:trPr>
          <w:jc w:val="center"/>
        </w:trPr>
        <w:tc>
          <w:tcPr>
            <w:tcW w:w="0" w:type="auto"/>
            <w:vAlign w:val="center"/>
            <w:hideMark/>
          </w:tcPr>
          <w:p w14:paraId="7904CB03"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47ED24BB" w14:textId="77777777" w:rsidR="0054704D" w:rsidRPr="0054704D" w:rsidRDefault="0054704D" w:rsidP="0054704D">
            <w:pPr>
              <w:jc w:val="center"/>
              <w:rPr>
                <w:sz w:val="26"/>
                <w:szCs w:val="26"/>
                <w:lang w:val="vi-VN" w:eastAsia="x-none"/>
              </w:rPr>
            </w:pPr>
            <w:r w:rsidRPr="0054704D">
              <w:rPr>
                <w:sz w:val="26"/>
                <w:szCs w:val="26"/>
                <w:lang w:val="vi-VN" w:eastAsia="x-none"/>
              </w:rPr>
              <w:t>period_start</w:t>
            </w:r>
          </w:p>
        </w:tc>
        <w:tc>
          <w:tcPr>
            <w:tcW w:w="0" w:type="auto"/>
            <w:vAlign w:val="center"/>
            <w:hideMark/>
          </w:tcPr>
          <w:p w14:paraId="6FA6F079" w14:textId="77777777" w:rsidR="0054704D" w:rsidRPr="0054704D" w:rsidRDefault="0054704D" w:rsidP="0054704D">
            <w:pPr>
              <w:jc w:val="center"/>
              <w:rPr>
                <w:sz w:val="26"/>
                <w:szCs w:val="26"/>
                <w:lang w:val="vi-VN" w:eastAsia="x-none"/>
              </w:rPr>
            </w:pPr>
            <w:r w:rsidRPr="0054704D">
              <w:rPr>
                <w:sz w:val="26"/>
                <w:szCs w:val="26"/>
                <w:lang w:val="vi-VN" w:eastAsia="x-none"/>
              </w:rPr>
              <w:t>Ngày bắt đầu kỳ xếp hạng.</w:t>
            </w:r>
          </w:p>
        </w:tc>
      </w:tr>
      <w:tr w:rsidR="0054704D" w:rsidRPr="00303D24" w14:paraId="4FD095B9" w14:textId="77777777" w:rsidTr="0054704D">
        <w:trPr>
          <w:jc w:val="center"/>
        </w:trPr>
        <w:tc>
          <w:tcPr>
            <w:tcW w:w="0" w:type="auto"/>
            <w:vAlign w:val="center"/>
            <w:hideMark/>
          </w:tcPr>
          <w:p w14:paraId="0C82EE4D"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15FCA55D" w14:textId="77777777" w:rsidR="0054704D" w:rsidRPr="0054704D" w:rsidRDefault="0054704D" w:rsidP="0054704D">
            <w:pPr>
              <w:jc w:val="center"/>
              <w:rPr>
                <w:sz w:val="26"/>
                <w:szCs w:val="26"/>
                <w:lang w:val="vi-VN" w:eastAsia="x-none"/>
              </w:rPr>
            </w:pPr>
            <w:r w:rsidRPr="0054704D">
              <w:rPr>
                <w:sz w:val="26"/>
                <w:szCs w:val="26"/>
                <w:lang w:val="vi-VN" w:eastAsia="x-none"/>
              </w:rPr>
              <w:t>period_end</w:t>
            </w:r>
          </w:p>
        </w:tc>
        <w:tc>
          <w:tcPr>
            <w:tcW w:w="0" w:type="auto"/>
            <w:vAlign w:val="center"/>
            <w:hideMark/>
          </w:tcPr>
          <w:p w14:paraId="1860ACC4" w14:textId="77777777" w:rsidR="0054704D" w:rsidRPr="0054704D" w:rsidRDefault="0054704D" w:rsidP="0054704D">
            <w:pPr>
              <w:jc w:val="center"/>
              <w:rPr>
                <w:sz w:val="26"/>
                <w:szCs w:val="26"/>
                <w:lang w:val="vi-VN" w:eastAsia="x-none"/>
              </w:rPr>
            </w:pPr>
            <w:r w:rsidRPr="0054704D">
              <w:rPr>
                <w:sz w:val="26"/>
                <w:szCs w:val="26"/>
                <w:lang w:val="vi-VN" w:eastAsia="x-none"/>
              </w:rPr>
              <w:t>Ngày kết thúc kỳ xếp hạng.</w:t>
            </w:r>
          </w:p>
        </w:tc>
      </w:tr>
      <w:tr w:rsidR="0054704D" w:rsidRPr="0054704D" w14:paraId="1ECFE171" w14:textId="77777777" w:rsidTr="0054704D">
        <w:trPr>
          <w:jc w:val="center"/>
        </w:trPr>
        <w:tc>
          <w:tcPr>
            <w:tcW w:w="0" w:type="auto"/>
            <w:vAlign w:val="center"/>
            <w:hideMark/>
          </w:tcPr>
          <w:p w14:paraId="100CAEBB"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5197EB36"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4C27680F"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w:t>
            </w:r>
          </w:p>
        </w:tc>
      </w:tr>
    </w:tbl>
    <w:p w14:paraId="2808654C" w14:textId="77777777" w:rsidR="0054704D" w:rsidRPr="005624A6" w:rsidRDefault="0054704D" w:rsidP="0054704D">
      <w:pPr>
        <w:pStyle w:val="Noidung"/>
        <w:rPr>
          <w:szCs w:val="26"/>
        </w:rPr>
      </w:pPr>
      <w:r w:rsidRPr="005624A6">
        <w:rPr>
          <w:szCs w:val="26"/>
        </w:rPr>
        <w:t>Bảng: RankingHistory (Lịch sử thay đổi hạng)</w:t>
      </w:r>
    </w:p>
    <w:tbl>
      <w:tblPr>
        <w:tblStyle w:val="TableGrid"/>
        <w:tblW w:w="0" w:type="auto"/>
        <w:jc w:val="center"/>
        <w:tblLook w:val="04A0" w:firstRow="1" w:lastRow="0" w:firstColumn="1" w:lastColumn="0" w:noHBand="0" w:noVBand="1"/>
      </w:tblPr>
      <w:tblGrid>
        <w:gridCol w:w="708"/>
        <w:gridCol w:w="2021"/>
        <w:gridCol w:w="3053"/>
      </w:tblGrid>
      <w:tr w:rsidR="0054704D" w:rsidRPr="0054704D" w14:paraId="085A6454" w14:textId="77777777" w:rsidTr="0054704D">
        <w:trPr>
          <w:jc w:val="center"/>
        </w:trPr>
        <w:tc>
          <w:tcPr>
            <w:tcW w:w="0" w:type="auto"/>
            <w:vAlign w:val="center"/>
            <w:hideMark/>
          </w:tcPr>
          <w:p w14:paraId="6522E5C1"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06D51274"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3731B0DA"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0EC8DEC3" w14:textId="77777777" w:rsidTr="0054704D">
        <w:trPr>
          <w:jc w:val="center"/>
        </w:trPr>
        <w:tc>
          <w:tcPr>
            <w:tcW w:w="0" w:type="auto"/>
            <w:vAlign w:val="center"/>
            <w:hideMark/>
          </w:tcPr>
          <w:p w14:paraId="0EC7A8C9"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1CA2D853" w14:textId="77777777" w:rsidR="0054704D" w:rsidRPr="0054704D" w:rsidRDefault="0054704D" w:rsidP="0054704D">
            <w:pPr>
              <w:jc w:val="center"/>
              <w:rPr>
                <w:sz w:val="26"/>
                <w:szCs w:val="26"/>
                <w:lang w:val="vi-VN" w:eastAsia="x-none"/>
              </w:rPr>
            </w:pPr>
            <w:r w:rsidRPr="0054704D">
              <w:rPr>
                <w:sz w:val="26"/>
                <w:szCs w:val="26"/>
                <w:lang w:val="vi-VN" w:eastAsia="x-none"/>
              </w:rPr>
              <w:t>history_id</w:t>
            </w:r>
          </w:p>
        </w:tc>
        <w:tc>
          <w:tcPr>
            <w:tcW w:w="0" w:type="auto"/>
            <w:vAlign w:val="center"/>
            <w:hideMark/>
          </w:tcPr>
          <w:p w14:paraId="2E51AF8F"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0FE2CA2C" w14:textId="77777777" w:rsidTr="0054704D">
        <w:trPr>
          <w:jc w:val="center"/>
        </w:trPr>
        <w:tc>
          <w:tcPr>
            <w:tcW w:w="0" w:type="auto"/>
            <w:vAlign w:val="center"/>
            <w:hideMark/>
          </w:tcPr>
          <w:p w14:paraId="4B16A233"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3E5963AE"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0651EC4C" w14:textId="77777777" w:rsidR="0054704D" w:rsidRPr="0054704D" w:rsidRDefault="0054704D" w:rsidP="0054704D">
            <w:pPr>
              <w:jc w:val="center"/>
              <w:rPr>
                <w:sz w:val="26"/>
                <w:szCs w:val="26"/>
                <w:lang w:val="vi-VN" w:eastAsia="x-none"/>
              </w:rPr>
            </w:pPr>
            <w:r w:rsidRPr="0054704D">
              <w:rPr>
                <w:sz w:val="26"/>
                <w:szCs w:val="26"/>
                <w:lang w:val="vi-VN" w:eastAsia="x-none"/>
              </w:rPr>
              <w:t>Mã người dùng.</w:t>
            </w:r>
          </w:p>
        </w:tc>
      </w:tr>
      <w:tr w:rsidR="0054704D" w:rsidRPr="0054704D" w14:paraId="446C60D3" w14:textId="77777777" w:rsidTr="0054704D">
        <w:trPr>
          <w:jc w:val="center"/>
        </w:trPr>
        <w:tc>
          <w:tcPr>
            <w:tcW w:w="0" w:type="auto"/>
            <w:vAlign w:val="center"/>
            <w:hideMark/>
          </w:tcPr>
          <w:p w14:paraId="0A72B40F"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6D724E28" w14:textId="77777777" w:rsidR="0054704D" w:rsidRPr="0054704D" w:rsidRDefault="0054704D" w:rsidP="0054704D">
            <w:pPr>
              <w:jc w:val="center"/>
              <w:rPr>
                <w:sz w:val="26"/>
                <w:szCs w:val="26"/>
                <w:lang w:val="vi-VN" w:eastAsia="x-none"/>
              </w:rPr>
            </w:pPr>
            <w:r w:rsidRPr="0054704D">
              <w:rPr>
                <w:sz w:val="26"/>
                <w:szCs w:val="26"/>
                <w:lang w:val="vi-VN" w:eastAsia="x-none"/>
              </w:rPr>
              <w:t>leaderboard_type</w:t>
            </w:r>
          </w:p>
        </w:tc>
        <w:tc>
          <w:tcPr>
            <w:tcW w:w="0" w:type="auto"/>
            <w:vAlign w:val="center"/>
            <w:hideMark/>
          </w:tcPr>
          <w:p w14:paraId="552D42E6" w14:textId="77777777" w:rsidR="0054704D" w:rsidRPr="0054704D" w:rsidRDefault="0054704D" w:rsidP="0054704D">
            <w:pPr>
              <w:jc w:val="center"/>
              <w:rPr>
                <w:sz w:val="26"/>
                <w:szCs w:val="26"/>
                <w:lang w:val="vi-VN" w:eastAsia="x-none"/>
              </w:rPr>
            </w:pPr>
            <w:r w:rsidRPr="0054704D">
              <w:rPr>
                <w:sz w:val="26"/>
                <w:szCs w:val="26"/>
                <w:lang w:val="vi-VN" w:eastAsia="x-none"/>
              </w:rPr>
              <w:t>Loại bảng xếp hạng.</w:t>
            </w:r>
          </w:p>
        </w:tc>
      </w:tr>
      <w:tr w:rsidR="0054704D" w:rsidRPr="0054704D" w14:paraId="0DE41AD7" w14:textId="77777777" w:rsidTr="0054704D">
        <w:trPr>
          <w:jc w:val="center"/>
        </w:trPr>
        <w:tc>
          <w:tcPr>
            <w:tcW w:w="0" w:type="auto"/>
            <w:vAlign w:val="center"/>
            <w:hideMark/>
          </w:tcPr>
          <w:p w14:paraId="0CCB4E61"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6E8A9CE7" w14:textId="77777777" w:rsidR="0054704D" w:rsidRPr="0054704D" w:rsidRDefault="0054704D" w:rsidP="0054704D">
            <w:pPr>
              <w:jc w:val="center"/>
              <w:rPr>
                <w:sz w:val="26"/>
                <w:szCs w:val="26"/>
                <w:lang w:val="vi-VN" w:eastAsia="x-none"/>
              </w:rPr>
            </w:pPr>
            <w:r w:rsidRPr="0054704D">
              <w:rPr>
                <w:sz w:val="26"/>
                <w:szCs w:val="26"/>
                <w:lang w:val="vi-VN" w:eastAsia="x-none"/>
              </w:rPr>
              <w:t>old_rank</w:t>
            </w:r>
          </w:p>
        </w:tc>
        <w:tc>
          <w:tcPr>
            <w:tcW w:w="0" w:type="auto"/>
            <w:vAlign w:val="center"/>
            <w:hideMark/>
          </w:tcPr>
          <w:p w14:paraId="56B23690" w14:textId="77777777" w:rsidR="0054704D" w:rsidRPr="0054704D" w:rsidRDefault="0054704D" w:rsidP="0054704D">
            <w:pPr>
              <w:jc w:val="center"/>
              <w:rPr>
                <w:sz w:val="26"/>
                <w:szCs w:val="26"/>
                <w:lang w:val="vi-VN" w:eastAsia="x-none"/>
              </w:rPr>
            </w:pPr>
            <w:r w:rsidRPr="0054704D">
              <w:rPr>
                <w:sz w:val="26"/>
                <w:szCs w:val="26"/>
                <w:lang w:val="vi-VN" w:eastAsia="x-none"/>
              </w:rPr>
              <w:t>Hạng cũ.</w:t>
            </w:r>
          </w:p>
        </w:tc>
      </w:tr>
      <w:tr w:rsidR="0054704D" w:rsidRPr="0054704D" w14:paraId="0BEAE6DE" w14:textId="77777777" w:rsidTr="0054704D">
        <w:trPr>
          <w:jc w:val="center"/>
        </w:trPr>
        <w:tc>
          <w:tcPr>
            <w:tcW w:w="0" w:type="auto"/>
            <w:vAlign w:val="center"/>
            <w:hideMark/>
          </w:tcPr>
          <w:p w14:paraId="02E66C7F"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5CDCF510" w14:textId="77777777" w:rsidR="0054704D" w:rsidRPr="0054704D" w:rsidRDefault="0054704D" w:rsidP="0054704D">
            <w:pPr>
              <w:jc w:val="center"/>
              <w:rPr>
                <w:sz w:val="26"/>
                <w:szCs w:val="26"/>
                <w:lang w:val="vi-VN" w:eastAsia="x-none"/>
              </w:rPr>
            </w:pPr>
            <w:r w:rsidRPr="0054704D">
              <w:rPr>
                <w:sz w:val="26"/>
                <w:szCs w:val="26"/>
                <w:lang w:val="vi-VN" w:eastAsia="x-none"/>
              </w:rPr>
              <w:t>old_score</w:t>
            </w:r>
          </w:p>
        </w:tc>
        <w:tc>
          <w:tcPr>
            <w:tcW w:w="0" w:type="auto"/>
            <w:vAlign w:val="center"/>
            <w:hideMark/>
          </w:tcPr>
          <w:p w14:paraId="23B2581C" w14:textId="77777777" w:rsidR="0054704D" w:rsidRPr="0054704D" w:rsidRDefault="0054704D" w:rsidP="0054704D">
            <w:pPr>
              <w:jc w:val="center"/>
              <w:rPr>
                <w:sz w:val="26"/>
                <w:szCs w:val="26"/>
                <w:lang w:val="vi-VN" w:eastAsia="x-none"/>
              </w:rPr>
            </w:pPr>
            <w:r w:rsidRPr="0054704D">
              <w:rPr>
                <w:sz w:val="26"/>
                <w:szCs w:val="26"/>
                <w:lang w:val="vi-VN" w:eastAsia="x-none"/>
              </w:rPr>
              <w:t>Điểm cũ.</w:t>
            </w:r>
          </w:p>
        </w:tc>
      </w:tr>
      <w:tr w:rsidR="0054704D" w:rsidRPr="0054704D" w14:paraId="2148879C" w14:textId="77777777" w:rsidTr="0054704D">
        <w:trPr>
          <w:jc w:val="center"/>
        </w:trPr>
        <w:tc>
          <w:tcPr>
            <w:tcW w:w="0" w:type="auto"/>
            <w:vAlign w:val="center"/>
            <w:hideMark/>
          </w:tcPr>
          <w:p w14:paraId="4DA78B12"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2F8F02C3" w14:textId="77777777" w:rsidR="0054704D" w:rsidRPr="0054704D" w:rsidRDefault="0054704D" w:rsidP="0054704D">
            <w:pPr>
              <w:jc w:val="center"/>
              <w:rPr>
                <w:sz w:val="26"/>
                <w:szCs w:val="26"/>
                <w:lang w:val="vi-VN" w:eastAsia="x-none"/>
              </w:rPr>
            </w:pPr>
            <w:r w:rsidRPr="0054704D">
              <w:rPr>
                <w:sz w:val="26"/>
                <w:szCs w:val="26"/>
                <w:lang w:val="vi-VN" w:eastAsia="x-none"/>
              </w:rPr>
              <w:t>new_score</w:t>
            </w:r>
          </w:p>
        </w:tc>
        <w:tc>
          <w:tcPr>
            <w:tcW w:w="0" w:type="auto"/>
            <w:vAlign w:val="center"/>
            <w:hideMark/>
          </w:tcPr>
          <w:p w14:paraId="1C69C8C9" w14:textId="77777777" w:rsidR="0054704D" w:rsidRPr="0054704D" w:rsidRDefault="0054704D" w:rsidP="0054704D">
            <w:pPr>
              <w:jc w:val="center"/>
              <w:rPr>
                <w:sz w:val="26"/>
                <w:szCs w:val="26"/>
                <w:lang w:val="vi-VN" w:eastAsia="x-none"/>
              </w:rPr>
            </w:pPr>
            <w:r w:rsidRPr="0054704D">
              <w:rPr>
                <w:sz w:val="26"/>
                <w:szCs w:val="26"/>
                <w:lang w:val="vi-VN" w:eastAsia="x-none"/>
              </w:rPr>
              <w:t>Điểm mới.</w:t>
            </w:r>
          </w:p>
        </w:tc>
      </w:tr>
      <w:tr w:rsidR="0054704D" w:rsidRPr="0054704D" w14:paraId="751CA2F4" w14:textId="77777777" w:rsidTr="0054704D">
        <w:trPr>
          <w:jc w:val="center"/>
        </w:trPr>
        <w:tc>
          <w:tcPr>
            <w:tcW w:w="0" w:type="auto"/>
            <w:vAlign w:val="center"/>
            <w:hideMark/>
          </w:tcPr>
          <w:p w14:paraId="7687352C"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3C0FE075" w14:textId="77777777" w:rsidR="0054704D" w:rsidRPr="0054704D" w:rsidRDefault="0054704D" w:rsidP="0054704D">
            <w:pPr>
              <w:jc w:val="center"/>
              <w:rPr>
                <w:sz w:val="26"/>
                <w:szCs w:val="26"/>
                <w:lang w:val="vi-VN" w:eastAsia="x-none"/>
              </w:rPr>
            </w:pPr>
            <w:r w:rsidRPr="0054704D">
              <w:rPr>
                <w:sz w:val="26"/>
                <w:szCs w:val="26"/>
                <w:lang w:val="vi-VN" w:eastAsia="x-none"/>
              </w:rPr>
              <w:t>new_rank</w:t>
            </w:r>
          </w:p>
        </w:tc>
        <w:tc>
          <w:tcPr>
            <w:tcW w:w="0" w:type="auto"/>
            <w:vAlign w:val="center"/>
            <w:hideMark/>
          </w:tcPr>
          <w:p w14:paraId="4822AB91" w14:textId="77777777" w:rsidR="0054704D" w:rsidRPr="0054704D" w:rsidRDefault="0054704D" w:rsidP="0054704D">
            <w:pPr>
              <w:jc w:val="center"/>
              <w:rPr>
                <w:sz w:val="26"/>
                <w:szCs w:val="26"/>
                <w:lang w:val="vi-VN" w:eastAsia="x-none"/>
              </w:rPr>
            </w:pPr>
            <w:r w:rsidRPr="0054704D">
              <w:rPr>
                <w:sz w:val="26"/>
                <w:szCs w:val="26"/>
                <w:lang w:val="vi-VN" w:eastAsia="x-none"/>
              </w:rPr>
              <w:t>Hạng mới.</w:t>
            </w:r>
          </w:p>
        </w:tc>
      </w:tr>
      <w:tr w:rsidR="0054704D" w:rsidRPr="0054704D" w14:paraId="10E976CF" w14:textId="77777777" w:rsidTr="0054704D">
        <w:trPr>
          <w:jc w:val="center"/>
        </w:trPr>
        <w:tc>
          <w:tcPr>
            <w:tcW w:w="0" w:type="auto"/>
            <w:vAlign w:val="center"/>
            <w:hideMark/>
          </w:tcPr>
          <w:p w14:paraId="66A45D34"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4A9889C1" w14:textId="77777777" w:rsidR="0054704D" w:rsidRPr="0054704D" w:rsidRDefault="0054704D" w:rsidP="0054704D">
            <w:pPr>
              <w:jc w:val="center"/>
              <w:rPr>
                <w:sz w:val="26"/>
                <w:szCs w:val="26"/>
                <w:lang w:val="vi-VN" w:eastAsia="x-none"/>
              </w:rPr>
            </w:pPr>
            <w:r w:rsidRPr="0054704D">
              <w:rPr>
                <w:sz w:val="26"/>
                <w:szCs w:val="26"/>
                <w:lang w:val="vi-VN" w:eastAsia="x-none"/>
              </w:rPr>
              <w:t>rank_change</w:t>
            </w:r>
          </w:p>
        </w:tc>
        <w:tc>
          <w:tcPr>
            <w:tcW w:w="0" w:type="auto"/>
            <w:vAlign w:val="center"/>
            <w:hideMark/>
          </w:tcPr>
          <w:p w14:paraId="58E9803D" w14:textId="77777777" w:rsidR="0054704D" w:rsidRPr="0054704D" w:rsidRDefault="0054704D" w:rsidP="0054704D">
            <w:pPr>
              <w:jc w:val="center"/>
              <w:rPr>
                <w:sz w:val="26"/>
                <w:szCs w:val="26"/>
                <w:lang w:val="vi-VN" w:eastAsia="x-none"/>
              </w:rPr>
            </w:pPr>
            <w:r w:rsidRPr="0054704D">
              <w:rPr>
                <w:sz w:val="26"/>
                <w:szCs w:val="26"/>
                <w:lang w:val="vi-VN" w:eastAsia="x-none"/>
              </w:rPr>
              <w:t>Mức thay đổi (VD: +2, -1).</w:t>
            </w:r>
          </w:p>
        </w:tc>
      </w:tr>
      <w:tr w:rsidR="0054704D" w:rsidRPr="0054704D" w14:paraId="24556947" w14:textId="77777777" w:rsidTr="0054704D">
        <w:trPr>
          <w:jc w:val="center"/>
        </w:trPr>
        <w:tc>
          <w:tcPr>
            <w:tcW w:w="0" w:type="auto"/>
            <w:vAlign w:val="center"/>
            <w:hideMark/>
          </w:tcPr>
          <w:p w14:paraId="677FA416"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26C6C55F" w14:textId="77777777" w:rsidR="0054704D" w:rsidRPr="0054704D" w:rsidRDefault="0054704D" w:rsidP="0054704D">
            <w:pPr>
              <w:jc w:val="center"/>
              <w:rPr>
                <w:sz w:val="26"/>
                <w:szCs w:val="26"/>
                <w:lang w:val="vi-VN" w:eastAsia="x-none"/>
              </w:rPr>
            </w:pPr>
            <w:r w:rsidRPr="0054704D">
              <w:rPr>
                <w:sz w:val="26"/>
                <w:szCs w:val="26"/>
                <w:lang w:val="vi-VN" w:eastAsia="x-none"/>
              </w:rPr>
              <w:t>change_date</w:t>
            </w:r>
          </w:p>
        </w:tc>
        <w:tc>
          <w:tcPr>
            <w:tcW w:w="0" w:type="auto"/>
            <w:vAlign w:val="center"/>
            <w:hideMark/>
          </w:tcPr>
          <w:p w14:paraId="328E9E23" w14:textId="77777777" w:rsidR="0054704D" w:rsidRPr="0054704D" w:rsidRDefault="0054704D" w:rsidP="0054704D">
            <w:pPr>
              <w:jc w:val="center"/>
              <w:rPr>
                <w:sz w:val="26"/>
                <w:szCs w:val="26"/>
                <w:lang w:val="vi-VN" w:eastAsia="x-none"/>
              </w:rPr>
            </w:pPr>
            <w:r w:rsidRPr="0054704D">
              <w:rPr>
                <w:sz w:val="26"/>
                <w:szCs w:val="26"/>
                <w:lang w:val="vi-VN" w:eastAsia="x-none"/>
              </w:rPr>
              <w:t>Ngày thay đổi.</w:t>
            </w:r>
          </w:p>
        </w:tc>
      </w:tr>
    </w:tbl>
    <w:p w14:paraId="7BB483FC" w14:textId="77777777" w:rsidR="0054704D" w:rsidRPr="005624A6" w:rsidRDefault="0054704D" w:rsidP="0054704D">
      <w:pPr>
        <w:pStyle w:val="Noidung"/>
        <w:rPr>
          <w:szCs w:val="26"/>
        </w:rPr>
      </w:pPr>
      <w:r w:rsidRPr="005624A6">
        <w:rPr>
          <w:szCs w:val="26"/>
        </w:rPr>
        <w:t>Bảng: LeaderboardAchievements (Thành tựu đạt được)</w:t>
      </w:r>
    </w:p>
    <w:tbl>
      <w:tblPr>
        <w:tblStyle w:val="TableGrid"/>
        <w:tblW w:w="0" w:type="auto"/>
        <w:jc w:val="center"/>
        <w:tblLook w:val="04A0" w:firstRow="1" w:lastRow="0" w:firstColumn="1" w:lastColumn="0" w:noHBand="0" w:noVBand="1"/>
      </w:tblPr>
      <w:tblGrid>
        <w:gridCol w:w="708"/>
        <w:gridCol w:w="2166"/>
        <w:gridCol w:w="3928"/>
      </w:tblGrid>
      <w:tr w:rsidR="0054704D" w:rsidRPr="0054704D" w14:paraId="78CA96ED" w14:textId="77777777" w:rsidTr="0054704D">
        <w:trPr>
          <w:jc w:val="center"/>
        </w:trPr>
        <w:tc>
          <w:tcPr>
            <w:tcW w:w="0" w:type="auto"/>
            <w:vAlign w:val="center"/>
            <w:hideMark/>
          </w:tcPr>
          <w:p w14:paraId="5738476B"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2518AADD"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3E5FB5B4"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37662D15" w14:textId="77777777" w:rsidTr="0054704D">
        <w:trPr>
          <w:jc w:val="center"/>
        </w:trPr>
        <w:tc>
          <w:tcPr>
            <w:tcW w:w="0" w:type="auto"/>
            <w:vAlign w:val="center"/>
            <w:hideMark/>
          </w:tcPr>
          <w:p w14:paraId="0F0CE874"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7D3E6269" w14:textId="77777777" w:rsidR="0054704D" w:rsidRPr="0054704D" w:rsidRDefault="0054704D" w:rsidP="0054704D">
            <w:pPr>
              <w:jc w:val="center"/>
              <w:rPr>
                <w:sz w:val="26"/>
                <w:szCs w:val="26"/>
                <w:lang w:val="vi-VN" w:eastAsia="x-none"/>
              </w:rPr>
            </w:pPr>
            <w:r w:rsidRPr="0054704D">
              <w:rPr>
                <w:sz w:val="26"/>
                <w:szCs w:val="26"/>
                <w:lang w:val="vi-VN" w:eastAsia="x-none"/>
              </w:rPr>
              <w:t>achievement_id</w:t>
            </w:r>
          </w:p>
        </w:tc>
        <w:tc>
          <w:tcPr>
            <w:tcW w:w="0" w:type="auto"/>
            <w:vAlign w:val="center"/>
            <w:hideMark/>
          </w:tcPr>
          <w:p w14:paraId="5D523FCB"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7082454C" w14:textId="77777777" w:rsidTr="0054704D">
        <w:trPr>
          <w:jc w:val="center"/>
        </w:trPr>
        <w:tc>
          <w:tcPr>
            <w:tcW w:w="0" w:type="auto"/>
            <w:vAlign w:val="center"/>
            <w:hideMark/>
          </w:tcPr>
          <w:p w14:paraId="65DC4C67"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4F6BFA16"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7C6602B1" w14:textId="77777777" w:rsidR="0054704D" w:rsidRPr="0054704D" w:rsidRDefault="0054704D" w:rsidP="0054704D">
            <w:pPr>
              <w:jc w:val="center"/>
              <w:rPr>
                <w:sz w:val="26"/>
                <w:szCs w:val="26"/>
                <w:lang w:val="vi-VN" w:eastAsia="x-none"/>
              </w:rPr>
            </w:pPr>
            <w:r w:rsidRPr="0054704D">
              <w:rPr>
                <w:sz w:val="26"/>
                <w:szCs w:val="26"/>
                <w:lang w:val="vi-VN" w:eastAsia="x-none"/>
              </w:rPr>
              <w:t>Mã người dùng.</w:t>
            </w:r>
          </w:p>
        </w:tc>
      </w:tr>
      <w:tr w:rsidR="0054704D" w:rsidRPr="0054704D" w14:paraId="650770B9" w14:textId="77777777" w:rsidTr="0054704D">
        <w:trPr>
          <w:jc w:val="center"/>
        </w:trPr>
        <w:tc>
          <w:tcPr>
            <w:tcW w:w="0" w:type="auto"/>
            <w:vAlign w:val="center"/>
            <w:hideMark/>
          </w:tcPr>
          <w:p w14:paraId="50A95E55"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0C94C81C" w14:textId="77777777" w:rsidR="0054704D" w:rsidRPr="0054704D" w:rsidRDefault="0054704D" w:rsidP="0054704D">
            <w:pPr>
              <w:jc w:val="center"/>
              <w:rPr>
                <w:sz w:val="26"/>
                <w:szCs w:val="26"/>
                <w:lang w:val="vi-VN" w:eastAsia="x-none"/>
              </w:rPr>
            </w:pPr>
            <w:r w:rsidRPr="0054704D">
              <w:rPr>
                <w:sz w:val="26"/>
                <w:szCs w:val="26"/>
                <w:lang w:val="vi-VN" w:eastAsia="x-none"/>
              </w:rPr>
              <w:t>leaderboard_type</w:t>
            </w:r>
          </w:p>
        </w:tc>
        <w:tc>
          <w:tcPr>
            <w:tcW w:w="0" w:type="auto"/>
            <w:vAlign w:val="center"/>
            <w:hideMark/>
          </w:tcPr>
          <w:p w14:paraId="42CD9CDC" w14:textId="77777777" w:rsidR="0054704D" w:rsidRPr="0054704D" w:rsidRDefault="0054704D" w:rsidP="0054704D">
            <w:pPr>
              <w:jc w:val="center"/>
              <w:rPr>
                <w:sz w:val="26"/>
                <w:szCs w:val="26"/>
                <w:lang w:val="vi-VN" w:eastAsia="x-none"/>
              </w:rPr>
            </w:pPr>
            <w:r w:rsidRPr="0054704D">
              <w:rPr>
                <w:sz w:val="26"/>
                <w:szCs w:val="26"/>
                <w:lang w:val="vi-VN" w:eastAsia="x-none"/>
              </w:rPr>
              <w:t>Loại bảng xếp hạng.</w:t>
            </w:r>
          </w:p>
        </w:tc>
      </w:tr>
      <w:tr w:rsidR="0054704D" w:rsidRPr="0054704D" w14:paraId="7F990DB0" w14:textId="77777777" w:rsidTr="0054704D">
        <w:trPr>
          <w:jc w:val="center"/>
        </w:trPr>
        <w:tc>
          <w:tcPr>
            <w:tcW w:w="0" w:type="auto"/>
            <w:vAlign w:val="center"/>
            <w:hideMark/>
          </w:tcPr>
          <w:p w14:paraId="697C4A03"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60304901" w14:textId="77777777" w:rsidR="0054704D" w:rsidRPr="0054704D" w:rsidRDefault="0054704D" w:rsidP="0054704D">
            <w:pPr>
              <w:jc w:val="center"/>
              <w:rPr>
                <w:sz w:val="26"/>
                <w:szCs w:val="26"/>
                <w:lang w:val="vi-VN" w:eastAsia="x-none"/>
              </w:rPr>
            </w:pPr>
            <w:r w:rsidRPr="0054704D">
              <w:rPr>
                <w:sz w:val="26"/>
                <w:szCs w:val="26"/>
                <w:lang w:val="vi-VN" w:eastAsia="x-none"/>
              </w:rPr>
              <w:t>achievement_type</w:t>
            </w:r>
          </w:p>
        </w:tc>
        <w:tc>
          <w:tcPr>
            <w:tcW w:w="0" w:type="auto"/>
            <w:vAlign w:val="center"/>
            <w:hideMark/>
          </w:tcPr>
          <w:p w14:paraId="376D8521" w14:textId="77777777" w:rsidR="0054704D" w:rsidRPr="0054704D" w:rsidRDefault="0054704D" w:rsidP="0054704D">
            <w:pPr>
              <w:jc w:val="center"/>
              <w:rPr>
                <w:sz w:val="26"/>
                <w:szCs w:val="26"/>
                <w:lang w:val="vi-VN" w:eastAsia="x-none"/>
              </w:rPr>
            </w:pPr>
            <w:r w:rsidRPr="0054704D">
              <w:rPr>
                <w:sz w:val="26"/>
                <w:szCs w:val="26"/>
                <w:lang w:val="vi-VN" w:eastAsia="x-none"/>
              </w:rPr>
              <w:t>Loại thành tựu (VD: Top 1 tuần).</w:t>
            </w:r>
          </w:p>
        </w:tc>
      </w:tr>
      <w:tr w:rsidR="0054704D" w:rsidRPr="0054704D" w14:paraId="1084333E" w14:textId="77777777" w:rsidTr="0054704D">
        <w:trPr>
          <w:jc w:val="center"/>
        </w:trPr>
        <w:tc>
          <w:tcPr>
            <w:tcW w:w="0" w:type="auto"/>
            <w:vAlign w:val="center"/>
            <w:hideMark/>
          </w:tcPr>
          <w:p w14:paraId="2DAF1CD0"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31F1256A" w14:textId="77777777" w:rsidR="0054704D" w:rsidRPr="0054704D" w:rsidRDefault="0054704D" w:rsidP="0054704D">
            <w:pPr>
              <w:jc w:val="center"/>
              <w:rPr>
                <w:sz w:val="26"/>
                <w:szCs w:val="26"/>
                <w:lang w:val="vi-VN" w:eastAsia="x-none"/>
              </w:rPr>
            </w:pPr>
            <w:r w:rsidRPr="0054704D">
              <w:rPr>
                <w:sz w:val="26"/>
                <w:szCs w:val="26"/>
                <w:lang w:val="vi-VN" w:eastAsia="x-none"/>
              </w:rPr>
              <w:t>achieved_date</w:t>
            </w:r>
          </w:p>
        </w:tc>
        <w:tc>
          <w:tcPr>
            <w:tcW w:w="0" w:type="auto"/>
            <w:vAlign w:val="center"/>
            <w:hideMark/>
          </w:tcPr>
          <w:p w14:paraId="0B3522C9" w14:textId="77777777" w:rsidR="0054704D" w:rsidRPr="0054704D" w:rsidRDefault="0054704D" w:rsidP="0054704D">
            <w:pPr>
              <w:jc w:val="center"/>
              <w:rPr>
                <w:sz w:val="26"/>
                <w:szCs w:val="26"/>
                <w:lang w:val="vi-VN" w:eastAsia="x-none"/>
              </w:rPr>
            </w:pPr>
            <w:r w:rsidRPr="0054704D">
              <w:rPr>
                <w:sz w:val="26"/>
                <w:szCs w:val="26"/>
                <w:lang w:val="vi-VN" w:eastAsia="x-none"/>
              </w:rPr>
              <w:t>Ngày đạt được.</w:t>
            </w:r>
          </w:p>
        </w:tc>
      </w:tr>
      <w:tr w:rsidR="0054704D" w:rsidRPr="0054704D" w14:paraId="560F7297" w14:textId="77777777" w:rsidTr="0054704D">
        <w:trPr>
          <w:jc w:val="center"/>
        </w:trPr>
        <w:tc>
          <w:tcPr>
            <w:tcW w:w="0" w:type="auto"/>
            <w:vAlign w:val="center"/>
            <w:hideMark/>
          </w:tcPr>
          <w:p w14:paraId="3AAE8A2B"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54F779BF" w14:textId="77777777" w:rsidR="0054704D" w:rsidRPr="0054704D" w:rsidRDefault="0054704D" w:rsidP="0054704D">
            <w:pPr>
              <w:jc w:val="center"/>
              <w:rPr>
                <w:sz w:val="26"/>
                <w:szCs w:val="26"/>
                <w:lang w:val="vi-VN" w:eastAsia="x-none"/>
              </w:rPr>
            </w:pPr>
            <w:r w:rsidRPr="0054704D">
              <w:rPr>
                <w:sz w:val="26"/>
                <w:szCs w:val="26"/>
                <w:lang w:val="vi-VN" w:eastAsia="x-none"/>
              </w:rPr>
              <w:t>rank_achieved</w:t>
            </w:r>
          </w:p>
        </w:tc>
        <w:tc>
          <w:tcPr>
            <w:tcW w:w="0" w:type="auto"/>
            <w:vAlign w:val="center"/>
            <w:hideMark/>
          </w:tcPr>
          <w:p w14:paraId="35068455" w14:textId="77777777" w:rsidR="0054704D" w:rsidRPr="0054704D" w:rsidRDefault="0054704D" w:rsidP="0054704D">
            <w:pPr>
              <w:jc w:val="center"/>
              <w:rPr>
                <w:sz w:val="26"/>
                <w:szCs w:val="26"/>
                <w:lang w:val="vi-VN" w:eastAsia="x-none"/>
              </w:rPr>
            </w:pPr>
            <w:r w:rsidRPr="0054704D">
              <w:rPr>
                <w:sz w:val="26"/>
                <w:szCs w:val="26"/>
                <w:lang w:val="vi-VN" w:eastAsia="x-none"/>
              </w:rPr>
              <w:t>Hạng đã đạt được.</w:t>
            </w:r>
          </w:p>
        </w:tc>
      </w:tr>
      <w:tr w:rsidR="0054704D" w:rsidRPr="00303D24" w14:paraId="4085B21A" w14:textId="77777777" w:rsidTr="0054704D">
        <w:trPr>
          <w:jc w:val="center"/>
        </w:trPr>
        <w:tc>
          <w:tcPr>
            <w:tcW w:w="0" w:type="auto"/>
            <w:vAlign w:val="center"/>
            <w:hideMark/>
          </w:tcPr>
          <w:p w14:paraId="29ABF029"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44291E8D" w14:textId="77777777" w:rsidR="0054704D" w:rsidRPr="0054704D" w:rsidRDefault="0054704D" w:rsidP="0054704D">
            <w:pPr>
              <w:jc w:val="center"/>
              <w:rPr>
                <w:sz w:val="26"/>
                <w:szCs w:val="26"/>
                <w:lang w:val="vi-VN" w:eastAsia="x-none"/>
              </w:rPr>
            </w:pPr>
            <w:r w:rsidRPr="0054704D">
              <w:rPr>
                <w:sz w:val="26"/>
                <w:szCs w:val="26"/>
                <w:lang w:val="vi-VN" w:eastAsia="x-none"/>
              </w:rPr>
              <w:t>score_achieved</w:t>
            </w:r>
          </w:p>
        </w:tc>
        <w:tc>
          <w:tcPr>
            <w:tcW w:w="0" w:type="auto"/>
            <w:vAlign w:val="center"/>
            <w:hideMark/>
          </w:tcPr>
          <w:p w14:paraId="7885CFE6" w14:textId="77777777" w:rsidR="0054704D" w:rsidRPr="0054704D" w:rsidRDefault="0054704D" w:rsidP="0054704D">
            <w:pPr>
              <w:jc w:val="center"/>
              <w:rPr>
                <w:sz w:val="26"/>
                <w:szCs w:val="26"/>
                <w:lang w:val="vi-VN" w:eastAsia="x-none"/>
              </w:rPr>
            </w:pPr>
            <w:r w:rsidRPr="0054704D">
              <w:rPr>
                <w:sz w:val="26"/>
                <w:szCs w:val="26"/>
                <w:lang w:val="vi-VN" w:eastAsia="x-none"/>
              </w:rPr>
              <w:t>Điểm số tại thời điểm đạt.</w:t>
            </w:r>
          </w:p>
        </w:tc>
      </w:tr>
      <w:tr w:rsidR="0054704D" w:rsidRPr="00303D24" w14:paraId="0B478773" w14:textId="77777777" w:rsidTr="0054704D">
        <w:trPr>
          <w:jc w:val="center"/>
        </w:trPr>
        <w:tc>
          <w:tcPr>
            <w:tcW w:w="0" w:type="auto"/>
            <w:vAlign w:val="center"/>
            <w:hideMark/>
          </w:tcPr>
          <w:p w14:paraId="640E598C"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158E425A" w14:textId="77777777" w:rsidR="0054704D" w:rsidRPr="0054704D" w:rsidRDefault="0054704D" w:rsidP="0054704D">
            <w:pPr>
              <w:jc w:val="center"/>
              <w:rPr>
                <w:sz w:val="26"/>
                <w:szCs w:val="26"/>
                <w:lang w:val="vi-VN" w:eastAsia="x-none"/>
              </w:rPr>
            </w:pPr>
            <w:r w:rsidRPr="0054704D">
              <w:rPr>
                <w:sz w:val="26"/>
                <w:szCs w:val="26"/>
                <w:lang w:val="vi-VN" w:eastAsia="x-none"/>
              </w:rPr>
              <w:t>period_description</w:t>
            </w:r>
          </w:p>
        </w:tc>
        <w:tc>
          <w:tcPr>
            <w:tcW w:w="0" w:type="auto"/>
            <w:vAlign w:val="center"/>
            <w:hideMark/>
          </w:tcPr>
          <w:p w14:paraId="0D943F28" w14:textId="77777777" w:rsidR="0054704D" w:rsidRPr="0054704D" w:rsidRDefault="0054704D" w:rsidP="0054704D">
            <w:pPr>
              <w:jc w:val="center"/>
              <w:rPr>
                <w:sz w:val="26"/>
                <w:szCs w:val="26"/>
                <w:lang w:val="vi-VN" w:eastAsia="x-none"/>
              </w:rPr>
            </w:pPr>
            <w:r w:rsidRPr="0054704D">
              <w:rPr>
                <w:sz w:val="26"/>
                <w:szCs w:val="26"/>
                <w:lang w:val="vi-VN" w:eastAsia="x-none"/>
              </w:rPr>
              <w:t>Mô tả kỳ (VD: Tuần 40 năm 2024).</w:t>
            </w:r>
          </w:p>
        </w:tc>
      </w:tr>
      <w:tr w:rsidR="0054704D" w:rsidRPr="0054704D" w14:paraId="44407D8B" w14:textId="77777777" w:rsidTr="0054704D">
        <w:trPr>
          <w:jc w:val="center"/>
        </w:trPr>
        <w:tc>
          <w:tcPr>
            <w:tcW w:w="0" w:type="auto"/>
            <w:vAlign w:val="center"/>
            <w:hideMark/>
          </w:tcPr>
          <w:p w14:paraId="5223F6CE"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48C0273C"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0EADFFF1" w14:textId="77777777" w:rsidR="0054704D" w:rsidRPr="0054704D" w:rsidRDefault="0054704D" w:rsidP="0054704D">
            <w:pPr>
              <w:jc w:val="center"/>
              <w:rPr>
                <w:sz w:val="26"/>
                <w:szCs w:val="26"/>
                <w:lang w:val="vi-VN" w:eastAsia="x-none"/>
              </w:rPr>
            </w:pPr>
            <w:r w:rsidRPr="0054704D">
              <w:rPr>
                <w:sz w:val="26"/>
                <w:szCs w:val="26"/>
                <w:lang w:val="vi-VN" w:eastAsia="x-none"/>
              </w:rPr>
              <w:t>Thời gian ghi nhận.</w:t>
            </w:r>
          </w:p>
        </w:tc>
      </w:tr>
    </w:tbl>
    <w:p w14:paraId="1EB5C17E" w14:textId="77777777" w:rsidR="0054704D" w:rsidRPr="005624A6" w:rsidRDefault="0054704D" w:rsidP="0054704D">
      <w:pPr>
        <w:pStyle w:val="Noidung"/>
        <w:rPr>
          <w:szCs w:val="26"/>
        </w:rPr>
      </w:pPr>
      <w:r w:rsidRPr="005624A6">
        <w:rPr>
          <w:szCs w:val="26"/>
        </w:rPr>
        <w:t>Bảng: SocialInteractions (Tương tác mạng xã hội học tập)</w:t>
      </w:r>
    </w:p>
    <w:tbl>
      <w:tblPr>
        <w:tblStyle w:val="TableGrid"/>
        <w:tblW w:w="0" w:type="auto"/>
        <w:jc w:val="center"/>
        <w:tblLook w:val="04A0" w:firstRow="1" w:lastRow="0" w:firstColumn="1" w:lastColumn="0" w:noHBand="0" w:noVBand="1"/>
      </w:tblPr>
      <w:tblGrid>
        <w:gridCol w:w="708"/>
        <w:gridCol w:w="2122"/>
        <w:gridCol w:w="4856"/>
      </w:tblGrid>
      <w:tr w:rsidR="0054704D" w:rsidRPr="0054704D" w14:paraId="399AF47E" w14:textId="77777777" w:rsidTr="0054704D">
        <w:trPr>
          <w:jc w:val="center"/>
        </w:trPr>
        <w:tc>
          <w:tcPr>
            <w:tcW w:w="0" w:type="auto"/>
            <w:vAlign w:val="center"/>
            <w:hideMark/>
          </w:tcPr>
          <w:p w14:paraId="3DCCB15A" w14:textId="77777777" w:rsidR="0054704D" w:rsidRPr="0054704D" w:rsidRDefault="0054704D" w:rsidP="0054704D">
            <w:pPr>
              <w:jc w:val="center"/>
              <w:rPr>
                <w:b/>
                <w:bCs/>
                <w:sz w:val="26"/>
                <w:szCs w:val="26"/>
                <w:lang w:val="vi-VN" w:eastAsia="x-none"/>
              </w:rPr>
            </w:pPr>
            <w:r w:rsidRPr="0054704D">
              <w:rPr>
                <w:b/>
                <w:bCs/>
                <w:sz w:val="26"/>
                <w:szCs w:val="26"/>
                <w:lang w:val="vi-VN" w:eastAsia="x-none"/>
              </w:rPr>
              <w:lastRenderedPageBreak/>
              <w:t>STT</w:t>
            </w:r>
          </w:p>
        </w:tc>
        <w:tc>
          <w:tcPr>
            <w:tcW w:w="0" w:type="auto"/>
            <w:vAlign w:val="center"/>
            <w:hideMark/>
          </w:tcPr>
          <w:p w14:paraId="70BC9479"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0D98CA70"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78A148F2" w14:textId="77777777" w:rsidTr="0054704D">
        <w:trPr>
          <w:jc w:val="center"/>
        </w:trPr>
        <w:tc>
          <w:tcPr>
            <w:tcW w:w="0" w:type="auto"/>
            <w:vAlign w:val="center"/>
            <w:hideMark/>
          </w:tcPr>
          <w:p w14:paraId="08A25C65"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57BF4144" w14:textId="77777777" w:rsidR="0054704D" w:rsidRPr="0054704D" w:rsidRDefault="0054704D" w:rsidP="0054704D">
            <w:pPr>
              <w:jc w:val="center"/>
              <w:rPr>
                <w:sz w:val="26"/>
                <w:szCs w:val="26"/>
                <w:lang w:val="vi-VN" w:eastAsia="x-none"/>
              </w:rPr>
            </w:pPr>
            <w:r w:rsidRPr="0054704D">
              <w:rPr>
                <w:sz w:val="26"/>
                <w:szCs w:val="26"/>
                <w:lang w:val="vi-VN" w:eastAsia="x-none"/>
              </w:rPr>
              <w:t>interaction_id</w:t>
            </w:r>
          </w:p>
        </w:tc>
        <w:tc>
          <w:tcPr>
            <w:tcW w:w="0" w:type="auto"/>
            <w:vAlign w:val="center"/>
            <w:hideMark/>
          </w:tcPr>
          <w:p w14:paraId="5F37BED8"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303D24" w14:paraId="02A16C98" w14:textId="77777777" w:rsidTr="0054704D">
        <w:trPr>
          <w:jc w:val="center"/>
        </w:trPr>
        <w:tc>
          <w:tcPr>
            <w:tcW w:w="0" w:type="auto"/>
            <w:vAlign w:val="center"/>
            <w:hideMark/>
          </w:tcPr>
          <w:p w14:paraId="5E785C01"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4A6E8860"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0D72A7F0" w14:textId="77777777" w:rsidR="0054704D" w:rsidRPr="0054704D" w:rsidRDefault="0054704D" w:rsidP="0054704D">
            <w:pPr>
              <w:jc w:val="center"/>
              <w:rPr>
                <w:sz w:val="26"/>
                <w:szCs w:val="26"/>
                <w:lang w:val="vi-VN" w:eastAsia="x-none"/>
              </w:rPr>
            </w:pPr>
            <w:r w:rsidRPr="0054704D">
              <w:rPr>
                <w:sz w:val="26"/>
                <w:szCs w:val="26"/>
                <w:lang w:val="vi-VN" w:eastAsia="x-none"/>
              </w:rPr>
              <w:t>Người thực hiện tương tác.</w:t>
            </w:r>
          </w:p>
        </w:tc>
      </w:tr>
      <w:tr w:rsidR="0054704D" w:rsidRPr="0054704D" w14:paraId="19762FBA" w14:textId="77777777" w:rsidTr="0054704D">
        <w:trPr>
          <w:jc w:val="center"/>
        </w:trPr>
        <w:tc>
          <w:tcPr>
            <w:tcW w:w="0" w:type="auto"/>
            <w:vAlign w:val="center"/>
            <w:hideMark/>
          </w:tcPr>
          <w:p w14:paraId="05CFC4DC"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0EBFE3E6" w14:textId="77777777" w:rsidR="0054704D" w:rsidRPr="0054704D" w:rsidRDefault="0054704D" w:rsidP="0054704D">
            <w:pPr>
              <w:jc w:val="center"/>
              <w:rPr>
                <w:sz w:val="26"/>
                <w:szCs w:val="26"/>
                <w:lang w:val="vi-VN" w:eastAsia="x-none"/>
              </w:rPr>
            </w:pPr>
            <w:r w:rsidRPr="0054704D">
              <w:rPr>
                <w:sz w:val="26"/>
                <w:szCs w:val="26"/>
                <w:lang w:val="vi-VN" w:eastAsia="x-none"/>
              </w:rPr>
              <w:t>target_user_id</w:t>
            </w:r>
          </w:p>
        </w:tc>
        <w:tc>
          <w:tcPr>
            <w:tcW w:w="0" w:type="auto"/>
            <w:vAlign w:val="center"/>
            <w:hideMark/>
          </w:tcPr>
          <w:p w14:paraId="7296ACF5" w14:textId="77777777" w:rsidR="0054704D" w:rsidRPr="0054704D" w:rsidRDefault="0054704D" w:rsidP="0054704D">
            <w:pPr>
              <w:jc w:val="center"/>
              <w:rPr>
                <w:sz w:val="26"/>
                <w:szCs w:val="26"/>
                <w:lang w:val="vi-VN" w:eastAsia="x-none"/>
              </w:rPr>
            </w:pPr>
            <w:r w:rsidRPr="0054704D">
              <w:rPr>
                <w:sz w:val="26"/>
                <w:szCs w:val="26"/>
                <w:lang w:val="vi-VN" w:eastAsia="x-none"/>
              </w:rPr>
              <w:t>Người nhận tương tác.</w:t>
            </w:r>
          </w:p>
        </w:tc>
      </w:tr>
      <w:tr w:rsidR="0054704D" w:rsidRPr="0054704D" w14:paraId="0249C99E" w14:textId="77777777" w:rsidTr="0054704D">
        <w:trPr>
          <w:jc w:val="center"/>
        </w:trPr>
        <w:tc>
          <w:tcPr>
            <w:tcW w:w="0" w:type="auto"/>
            <w:vAlign w:val="center"/>
            <w:hideMark/>
          </w:tcPr>
          <w:p w14:paraId="6611A00D"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4D35F660" w14:textId="77777777" w:rsidR="0054704D" w:rsidRPr="0054704D" w:rsidRDefault="0054704D" w:rsidP="0054704D">
            <w:pPr>
              <w:jc w:val="center"/>
              <w:rPr>
                <w:sz w:val="26"/>
                <w:szCs w:val="26"/>
                <w:lang w:val="vi-VN" w:eastAsia="x-none"/>
              </w:rPr>
            </w:pPr>
            <w:r w:rsidRPr="0054704D">
              <w:rPr>
                <w:sz w:val="26"/>
                <w:szCs w:val="26"/>
                <w:lang w:val="vi-VN" w:eastAsia="x-none"/>
              </w:rPr>
              <w:t>interaction_type</w:t>
            </w:r>
          </w:p>
        </w:tc>
        <w:tc>
          <w:tcPr>
            <w:tcW w:w="0" w:type="auto"/>
            <w:vAlign w:val="center"/>
            <w:hideMark/>
          </w:tcPr>
          <w:p w14:paraId="2A39B10B" w14:textId="77777777" w:rsidR="0054704D" w:rsidRPr="0054704D" w:rsidRDefault="0054704D" w:rsidP="0054704D">
            <w:pPr>
              <w:jc w:val="center"/>
              <w:rPr>
                <w:sz w:val="26"/>
                <w:szCs w:val="26"/>
                <w:lang w:val="vi-VN" w:eastAsia="x-none"/>
              </w:rPr>
            </w:pPr>
            <w:r w:rsidRPr="0054704D">
              <w:rPr>
                <w:sz w:val="26"/>
                <w:szCs w:val="26"/>
                <w:lang w:val="vi-VN" w:eastAsia="x-none"/>
              </w:rPr>
              <w:t>Loại tương tác (Like, Comment, Challenge).</w:t>
            </w:r>
          </w:p>
        </w:tc>
      </w:tr>
      <w:tr w:rsidR="0054704D" w:rsidRPr="0054704D" w14:paraId="2C2CEED7" w14:textId="77777777" w:rsidTr="0054704D">
        <w:trPr>
          <w:jc w:val="center"/>
        </w:trPr>
        <w:tc>
          <w:tcPr>
            <w:tcW w:w="0" w:type="auto"/>
            <w:vAlign w:val="center"/>
            <w:hideMark/>
          </w:tcPr>
          <w:p w14:paraId="63C864F9"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19D6959B" w14:textId="77777777" w:rsidR="0054704D" w:rsidRPr="0054704D" w:rsidRDefault="0054704D" w:rsidP="0054704D">
            <w:pPr>
              <w:jc w:val="center"/>
              <w:rPr>
                <w:sz w:val="26"/>
                <w:szCs w:val="26"/>
                <w:lang w:val="vi-VN" w:eastAsia="x-none"/>
              </w:rPr>
            </w:pPr>
            <w:r w:rsidRPr="0054704D">
              <w:rPr>
                <w:sz w:val="26"/>
                <w:szCs w:val="26"/>
                <w:lang w:val="vi-VN" w:eastAsia="x-none"/>
              </w:rPr>
              <w:t>content</w:t>
            </w:r>
          </w:p>
        </w:tc>
        <w:tc>
          <w:tcPr>
            <w:tcW w:w="0" w:type="auto"/>
            <w:vAlign w:val="center"/>
            <w:hideMark/>
          </w:tcPr>
          <w:p w14:paraId="58360A10" w14:textId="77777777" w:rsidR="0054704D" w:rsidRPr="0054704D" w:rsidRDefault="0054704D" w:rsidP="0054704D">
            <w:pPr>
              <w:jc w:val="center"/>
              <w:rPr>
                <w:sz w:val="26"/>
                <w:szCs w:val="26"/>
                <w:lang w:val="vi-VN" w:eastAsia="x-none"/>
              </w:rPr>
            </w:pPr>
            <w:r w:rsidRPr="0054704D">
              <w:rPr>
                <w:sz w:val="26"/>
                <w:szCs w:val="26"/>
                <w:lang w:val="vi-VN" w:eastAsia="x-none"/>
              </w:rPr>
              <w:t>Nội dung tương tác.</w:t>
            </w:r>
          </w:p>
        </w:tc>
      </w:tr>
      <w:tr w:rsidR="0054704D" w:rsidRPr="00303D24" w14:paraId="7EB6C9FA" w14:textId="77777777" w:rsidTr="0054704D">
        <w:trPr>
          <w:jc w:val="center"/>
        </w:trPr>
        <w:tc>
          <w:tcPr>
            <w:tcW w:w="0" w:type="auto"/>
            <w:vAlign w:val="center"/>
            <w:hideMark/>
          </w:tcPr>
          <w:p w14:paraId="52D37E94"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16ABD0C1" w14:textId="77777777" w:rsidR="0054704D" w:rsidRPr="0054704D" w:rsidRDefault="0054704D" w:rsidP="0054704D">
            <w:pPr>
              <w:jc w:val="center"/>
              <w:rPr>
                <w:sz w:val="26"/>
                <w:szCs w:val="26"/>
                <w:lang w:val="vi-VN" w:eastAsia="x-none"/>
              </w:rPr>
            </w:pPr>
            <w:r w:rsidRPr="0054704D">
              <w:rPr>
                <w:sz w:val="26"/>
                <w:szCs w:val="26"/>
                <w:lang w:val="vi-VN" w:eastAsia="x-none"/>
              </w:rPr>
              <w:t>related_quiz_id</w:t>
            </w:r>
          </w:p>
        </w:tc>
        <w:tc>
          <w:tcPr>
            <w:tcW w:w="0" w:type="auto"/>
            <w:vAlign w:val="center"/>
            <w:hideMark/>
          </w:tcPr>
          <w:p w14:paraId="58743F8C" w14:textId="77777777" w:rsidR="0054704D" w:rsidRPr="0054704D" w:rsidRDefault="0054704D" w:rsidP="0054704D">
            <w:pPr>
              <w:jc w:val="center"/>
              <w:rPr>
                <w:sz w:val="26"/>
                <w:szCs w:val="26"/>
                <w:lang w:val="vi-VN" w:eastAsia="x-none"/>
              </w:rPr>
            </w:pPr>
            <w:r w:rsidRPr="0054704D">
              <w:rPr>
                <w:sz w:val="26"/>
                <w:szCs w:val="26"/>
                <w:lang w:val="vi-VN" w:eastAsia="x-none"/>
              </w:rPr>
              <w:t>Liên quan đến quiz nào (nếu có).</w:t>
            </w:r>
          </w:p>
        </w:tc>
      </w:tr>
      <w:tr w:rsidR="0054704D" w:rsidRPr="00303D24" w14:paraId="5D2366A6" w14:textId="77777777" w:rsidTr="0054704D">
        <w:trPr>
          <w:jc w:val="center"/>
        </w:trPr>
        <w:tc>
          <w:tcPr>
            <w:tcW w:w="0" w:type="auto"/>
            <w:vAlign w:val="center"/>
            <w:hideMark/>
          </w:tcPr>
          <w:p w14:paraId="456F8025"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6193DCE3" w14:textId="77777777" w:rsidR="0054704D" w:rsidRPr="0054704D" w:rsidRDefault="0054704D" w:rsidP="0054704D">
            <w:pPr>
              <w:jc w:val="center"/>
              <w:rPr>
                <w:sz w:val="26"/>
                <w:szCs w:val="26"/>
                <w:lang w:val="vi-VN" w:eastAsia="x-none"/>
              </w:rPr>
            </w:pPr>
            <w:r w:rsidRPr="0054704D">
              <w:rPr>
                <w:sz w:val="26"/>
                <w:szCs w:val="26"/>
                <w:lang w:val="vi-VN" w:eastAsia="x-none"/>
              </w:rPr>
              <w:t>related_subject_id</w:t>
            </w:r>
          </w:p>
        </w:tc>
        <w:tc>
          <w:tcPr>
            <w:tcW w:w="0" w:type="auto"/>
            <w:vAlign w:val="center"/>
            <w:hideMark/>
          </w:tcPr>
          <w:p w14:paraId="008DDB51" w14:textId="77777777" w:rsidR="0054704D" w:rsidRPr="0054704D" w:rsidRDefault="0054704D" w:rsidP="0054704D">
            <w:pPr>
              <w:jc w:val="center"/>
              <w:rPr>
                <w:sz w:val="26"/>
                <w:szCs w:val="26"/>
                <w:lang w:val="vi-VN" w:eastAsia="x-none"/>
              </w:rPr>
            </w:pPr>
            <w:r w:rsidRPr="0054704D">
              <w:rPr>
                <w:sz w:val="26"/>
                <w:szCs w:val="26"/>
                <w:lang w:val="vi-VN" w:eastAsia="x-none"/>
              </w:rPr>
              <w:t>Liên quan đến môn nào (nếu có).</w:t>
            </w:r>
          </w:p>
        </w:tc>
      </w:tr>
      <w:tr w:rsidR="0054704D" w:rsidRPr="0054704D" w14:paraId="6AF82452" w14:textId="77777777" w:rsidTr="0054704D">
        <w:trPr>
          <w:jc w:val="center"/>
        </w:trPr>
        <w:tc>
          <w:tcPr>
            <w:tcW w:w="0" w:type="auto"/>
            <w:vAlign w:val="center"/>
            <w:hideMark/>
          </w:tcPr>
          <w:p w14:paraId="3225DF4D"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71F4489D" w14:textId="77777777" w:rsidR="0054704D" w:rsidRPr="0054704D" w:rsidRDefault="0054704D" w:rsidP="0054704D">
            <w:pPr>
              <w:jc w:val="center"/>
              <w:rPr>
                <w:sz w:val="26"/>
                <w:szCs w:val="26"/>
                <w:lang w:val="vi-VN" w:eastAsia="x-none"/>
              </w:rPr>
            </w:pPr>
            <w:r w:rsidRPr="0054704D">
              <w:rPr>
                <w:sz w:val="26"/>
                <w:szCs w:val="26"/>
                <w:lang w:val="vi-VN" w:eastAsia="x-none"/>
              </w:rPr>
              <w:t>status</w:t>
            </w:r>
          </w:p>
        </w:tc>
        <w:tc>
          <w:tcPr>
            <w:tcW w:w="0" w:type="auto"/>
            <w:vAlign w:val="center"/>
            <w:hideMark/>
          </w:tcPr>
          <w:p w14:paraId="43929F5A" w14:textId="77777777" w:rsidR="0054704D" w:rsidRPr="0054704D" w:rsidRDefault="0054704D" w:rsidP="0054704D">
            <w:pPr>
              <w:jc w:val="center"/>
              <w:rPr>
                <w:sz w:val="26"/>
                <w:szCs w:val="26"/>
                <w:lang w:val="vi-VN" w:eastAsia="x-none"/>
              </w:rPr>
            </w:pPr>
            <w:r w:rsidRPr="0054704D">
              <w:rPr>
                <w:sz w:val="26"/>
                <w:szCs w:val="26"/>
                <w:lang w:val="vi-VN" w:eastAsia="x-none"/>
              </w:rPr>
              <w:t>Trạng thái.</w:t>
            </w:r>
          </w:p>
        </w:tc>
      </w:tr>
      <w:tr w:rsidR="0054704D" w:rsidRPr="0054704D" w14:paraId="2BCD3F77" w14:textId="77777777" w:rsidTr="0054704D">
        <w:trPr>
          <w:jc w:val="center"/>
        </w:trPr>
        <w:tc>
          <w:tcPr>
            <w:tcW w:w="0" w:type="auto"/>
            <w:vAlign w:val="center"/>
            <w:hideMark/>
          </w:tcPr>
          <w:p w14:paraId="4C965BD1"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3F4D4ED9" w14:textId="77777777" w:rsidR="0054704D" w:rsidRPr="0054704D" w:rsidRDefault="0054704D" w:rsidP="0054704D">
            <w:pPr>
              <w:jc w:val="center"/>
              <w:rPr>
                <w:sz w:val="26"/>
                <w:szCs w:val="26"/>
                <w:lang w:val="vi-VN" w:eastAsia="x-none"/>
              </w:rPr>
            </w:pPr>
            <w:r w:rsidRPr="0054704D">
              <w:rPr>
                <w:sz w:val="26"/>
                <w:szCs w:val="26"/>
                <w:lang w:val="vi-VN" w:eastAsia="x-none"/>
              </w:rPr>
              <w:t>created_at</w:t>
            </w:r>
          </w:p>
        </w:tc>
        <w:tc>
          <w:tcPr>
            <w:tcW w:w="0" w:type="auto"/>
            <w:vAlign w:val="center"/>
            <w:hideMark/>
          </w:tcPr>
          <w:p w14:paraId="13D6A038" w14:textId="77777777" w:rsidR="0054704D" w:rsidRPr="0054704D" w:rsidRDefault="0054704D" w:rsidP="0054704D">
            <w:pPr>
              <w:jc w:val="center"/>
              <w:rPr>
                <w:sz w:val="26"/>
                <w:szCs w:val="26"/>
                <w:lang w:val="vi-VN" w:eastAsia="x-none"/>
              </w:rPr>
            </w:pPr>
            <w:r w:rsidRPr="0054704D">
              <w:rPr>
                <w:sz w:val="26"/>
                <w:szCs w:val="26"/>
                <w:lang w:val="vi-VN" w:eastAsia="x-none"/>
              </w:rPr>
              <w:t>Thời gian tạo.</w:t>
            </w:r>
          </w:p>
        </w:tc>
      </w:tr>
    </w:tbl>
    <w:p w14:paraId="7C0877C4" w14:textId="77777777" w:rsidR="0054704D" w:rsidRPr="005624A6" w:rsidRDefault="0054704D" w:rsidP="0054704D">
      <w:pPr>
        <w:pStyle w:val="Noidung"/>
        <w:rPr>
          <w:szCs w:val="26"/>
        </w:rPr>
      </w:pPr>
      <w:r w:rsidRPr="005624A6">
        <w:rPr>
          <w:szCs w:val="26"/>
        </w:rPr>
        <w:t>Bảng: UserSocialStats (Thống kê xã hội của người dùng)</w:t>
      </w:r>
    </w:p>
    <w:tbl>
      <w:tblPr>
        <w:tblStyle w:val="TableGrid"/>
        <w:tblW w:w="0" w:type="auto"/>
        <w:jc w:val="center"/>
        <w:tblLook w:val="04A0" w:firstRow="1" w:lastRow="0" w:firstColumn="1" w:lastColumn="0" w:noHBand="0" w:noVBand="1"/>
      </w:tblPr>
      <w:tblGrid>
        <w:gridCol w:w="708"/>
        <w:gridCol w:w="2556"/>
        <w:gridCol w:w="3184"/>
      </w:tblGrid>
      <w:tr w:rsidR="0054704D" w:rsidRPr="0054704D" w14:paraId="291ACCA4" w14:textId="77777777" w:rsidTr="0054704D">
        <w:trPr>
          <w:tblHeader/>
          <w:jc w:val="center"/>
        </w:trPr>
        <w:tc>
          <w:tcPr>
            <w:tcW w:w="0" w:type="auto"/>
            <w:vAlign w:val="center"/>
            <w:hideMark/>
          </w:tcPr>
          <w:p w14:paraId="6BE79B9A"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2F495776"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2BAD0EBA"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7D0BC1C4" w14:textId="77777777" w:rsidTr="0054704D">
        <w:trPr>
          <w:jc w:val="center"/>
        </w:trPr>
        <w:tc>
          <w:tcPr>
            <w:tcW w:w="0" w:type="auto"/>
            <w:vAlign w:val="center"/>
            <w:hideMark/>
          </w:tcPr>
          <w:p w14:paraId="0429659B"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432B9D5C" w14:textId="77777777" w:rsidR="0054704D" w:rsidRPr="0054704D" w:rsidRDefault="0054704D" w:rsidP="0054704D">
            <w:pPr>
              <w:jc w:val="center"/>
              <w:rPr>
                <w:sz w:val="26"/>
                <w:szCs w:val="26"/>
                <w:lang w:val="vi-VN" w:eastAsia="x-none"/>
              </w:rPr>
            </w:pPr>
            <w:r w:rsidRPr="0054704D">
              <w:rPr>
                <w:sz w:val="26"/>
                <w:szCs w:val="26"/>
                <w:lang w:val="vi-VN" w:eastAsia="x-none"/>
              </w:rPr>
              <w:t>stats_id</w:t>
            </w:r>
          </w:p>
        </w:tc>
        <w:tc>
          <w:tcPr>
            <w:tcW w:w="0" w:type="auto"/>
            <w:vAlign w:val="center"/>
            <w:hideMark/>
          </w:tcPr>
          <w:p w14:paraId="7B40B925"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28DAA13D" w14:textId="77777777" w:rsidTr="0054704D">
        <w:trPr>
          <w:jc w:val="center"/>
        </w:trPr>
        <w:tc>
          <w:tcPr>
            <w:tcW w:w="0" w:type="auto"/>
            <w:vAlign w:val="center"/>
            <w:hideMark/>
          </w:tcPr>
          <w:p w14:paraId="471569D3"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1B89939A"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07F04D85" w14:textId="77777777" w:rsidR="0054704D" w:rsidRPr="0054704D" w:rsidRDefault="0054704D" w:rsidP="0054704D">
            <w:pPr>
              <w:jc w:val="center"/>
              <w:rPr>
                <w:sz w:val="26"/>
                <w:szCs w:val="26"/>
                <w:lang w:val="vi-VN" w:eastAsia="x-none"/>
              </w:rPr>
            </w:pPr>
            <w:r w:rsidRPr="0054704D">
              <w:rPr>
                <w:sz w:val="26"/>
                <w:szCs w:val="26"/>
                <w:lang w:val="vi-VN" w:eastAsia="x-none"/>
              </w:rPr>
              <w:t>Mã người dùng.</w:t>
            </w:r>
          </w:p>
        </w:tc>
      </w:tr>
      <w:tr w:rsidR="0054704D" w:rsidRPr="0054704D" w14:paraId="6FFCB529" w14:textId="77777777" w:rsidTr="0054704D">
        <w:trPr>
          <w:jc w:val="center"/>
        </w:trPr>
        <w:tc>
          <w:tcPr>
            <w:tcW w:w="0" w:type="auto"/>
            <w:vAlign w:val="center"/>
            <w:hideMark/>
          </w:tcPr>
          <w:p w14:paraId="6668644B"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4DDC87DB" w14:textId="77777777" w:rsidR="0054704D" w:rsidRPr="0054704D" w:rsidRDefault="0054704D" w:rsidP="0054704D">
            <w:pPr>
              <w:jc w:val="center"/>
              <w:rPr>
                <w:sz w:val="26"/>
                <w:szCs w:val="26"/>
                <w:lang w:val="vi-VN" w:eastAsia="x-none"/>
              </w:rPr>
            </w:pPr>
            <w:r w:rsidRPr="0054704D">
              <w:rPr>
                <w:sz w:val="26"/>
                <w:szCs w:val="26"/>
                <w:lang w:val="vi-VN" w:eastAsia="x-none"/>
              </w:rPr>
              <w:t>friends_count</w:t>
            </w:r>
          </w:p>
        </w:tc>
        <w:tc>
          <w:tcPr>
            <w:tcW w:w="0" w:type="auto"/>
            <w:vAlign w:val="center"/>
            <w:hideMark/>
          </w:tcPr>
          <w:p w14:paraId="2054CB01" w14:textId="77777777" w:rsidR="0054704D" w:rsidRPr="0054704D" w:rsidRDefault="0054704D" w:rsidP="0054704D">
            <w:pPr>
              <w:jc w:val="center"/>
              <w:rPr>
                <w:sz w:val="26"/>
                <w:szCs w:val="26"/>
                <w:lang w:val="vi-VN" w:eastAsia="x-none"/>
              </w:rPr>
            </w:pPr>
            <w:r w:rsidRPr="0054704D">
              <w:rPr>
                <w:sz w:val="26"/>
                <w:szCs w:val="26"/>
                <w:lang w:val="vi-VN" w:eastAsia="x-none"/>
              </w:rPr>
              <w:t>Số lượng bạn bè.</w:t>
            </w:r>
          </w:p>
        </w:tc>
      </w:tr>
      <w:tr w:rsidR="0054704D" w:rsidRPr="0054704D" w14:paraId="26E998B5" w14:textId="77777777" w:rsidTr="0054704D">
        <w:trPr>
          <w:jc w:val="center"/>
        </w:trPr>
        <w:tc>
          <w:tcPr>
            <w:tcW w:w="0" w:type="auto"/>
            <w:vAlign w:val="center"/>
            <w:hideMark/>
          </w:tcPr>
          <w:p w14:paraId="4CBED0E4"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4F60A35A" w14:textId="77777777" w:rsidR="0054704D" w:rsidRPr="0054704D" w:rsidRDefault="0054704D" w:rsidP="0054704D">
            <w:pPr>
              <w:jc w:val="center"/>
              <w:rPr>
                <w:sz w:val="26"/>
                <w:szCs w:val="26"/>
                <w:lang w:val="vi-VN" w:eastAsia="x-none"/>
              </w:rPr>
            </w:pPr>
            <w:r w:rsidRPr="0054704D">
              <w:rPr>
                <w:sz w:val="26"/>
                <w:szCs w:val="26"/>
                <w:lang w:val="vi-VN" w:eastAsia="x-none"/>
              </w:rPr>
              <w:t>study_groups_count</w:t>
            </w:r>
          </w:p>
        </w:tc>
        <w:tc>
          <w:tcPr>
            <w:tcW w:w="0" w:type="auto"/>
            <w:vAlign w:val="center"/>
            <w:hideMark/>
          </w:tcPr>
          <w:p w14:paraId="49679C72" w14:textId="77777777" w:rsidR="0054704D" w:rsidRPr="0054704D" w:rsidRDefault="0054704D" w:rsidP="0054704D">
            <w:pPr>
              <w:jc w:val="center"/>
              <w:rPr>
                <w:sz w:val="26"/>
                <w:szCs w:val="26"/>
                <w:lang w:val="vi-VN" w:eastAsia="x-none"/>
              </w:rPr>
            </w:pPr>
            <w:r w:rsidRPr="0054704D">
              <w:rPr>
                <w:sz w:val="26"/>
                <w:szCs w:val="26"/>
                <w:lang w:val="vi-VN" w:eastAsia="x-none"/>
              </w:rPr>
              <w:t>Số nhóm học tập tham gia.</w:t>
            </w:r>
          </w:p>
        </w:tc>
      </w:tr>
      <w:tr w:rsidR="0054704D" w:rsidRPr="00303D24" w14:paraId="21C69B38" w14:textId="77777777" w:rsidTr="0054704D">
        <w:trPr>
          <w:jc w:val="center"/>
        </w:trPr>
        <w:tc>
          <w:tcPr>
            <w:tcW w:w="0" w:type="auto"/>
            <w:vAlign w:val="center"/>
            <w:hideMark/>
          </w:tcPr>
          <w:p w14:paraId="6A9422AE"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50035FA0" w14:textId="77777777" w:rsidR="0054704D" w:rsidRPr="0054704D" w:rsidRDefault="0054704D" w:rsidP="0054704D">
            <w:pPr>
              <w:jc w:val="center"/>
              <w:rPr>
                <w:sz w:val="26"/>
                <w:szCs w:val="26"/>
                <w:lang w:val="vi-VN" w:eastAsia="x-none"/>
              </w:rPr>
            </w:pPr>
            <w:r w:rsidRPr="0054704D">
              <w:rPr>
                <w:sz w:val="26"/>
                <w:szCs w:val="26"/>
                <w:lang w:val="vi-VN" w:eastAsia="x-none"/>
              </w:rPr>
              <w:t>messages_sent</w:t>
            </w:r>
          </w:p>
        </w:tc>
        <w:tc>
          <w:tcPr>
            <w:tcW w:w="0" w:type="auto"/>
            <w:vAlign w:val="center"/>
            <w:hideMark/>
          </w:tcPr>
          <w:p w14:paraId="2C7864FA" w14:textId="77777777" w:rsidR="0054704D" w:rsidRPr="0054704D" w:rsidRDefault="0054704D" w:rsidP="0054704D">
            <w:pPr>
              <w:jc w:val="center"/>
              <w:rPr>
                <w:sz w:val="26"/>
                <w:szCs w:val="26"/>
                <w:lang w:val="vi-VN" w:eastAsia="x-none"/>
              </w:rPr>
            </w:pPr>
            <w:r w:rsidRPr="0054704D">
              <w:rPr>
                <w:sz w:val="26"/>
                <w:szCs w:val="26"/>
                <w:lang w:val="vi-VN" w:eastAsia="x-none"/>
              </w:rPr>
              <w:t>Số tin nhắn đã gửi.</w:t>
            </w:r>
          </w:p>
        </w:tc>
      </w:tr>
      <w:tr w:rsidR="0054704D" w:rsidRPr="00303D24" w14:paraId="1E36BB2E" w14:textId="77777777" w:rsidTr="0054704D">
        <w:trPr>
          <w:jc w:val="center"/>
        </w:trPr>
        <w:tc>
          <w:tcPr>
            <w:tcW w:w="0" w:type="auto"/>
            <w:vAlign w:val="center"/>
            <w:hideMark/>
          </w:tcPr>
          <w:p w14:paraId="5B3D895C"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62CB7C57" w14:textId="77777777" w:rsidR="0054704D" w:rsidRPr="0054704D" w:rsidRDefault="0054704D" w:rsidP="0054704D">
            <w:pPr>
              <w:jc w:val="center"/>
              <w:rPr>
                <w:sz w:val="26"/>
                <w:szCs w:val="26"/>
                <w:lang w:val="vi-VN" w:eastAsia="x-none"/>
              </w:rPr>
            </w:pPr>
            <w:r w:rsidRPr="0054704D">
              <w:rPr>
                <w:sz w:val="26"/>
                <w:szCs w:val="26"/>
                <w:lang w:val="vi-VN" w:eastAsia="x-none"/>
              </w:rPr>
              <w:t>messages_received</w:t>
            </w:r>
          </w:p>
        </w:tc>
        <w:tc>
          <w:tcPr>
            <w:tcW w:w="0" w:type="auto"/>
            <w:vAlign w:val="center"/>
            <w:hideMark/>
          </w:tcPr>
          <w:p w14:paraId="336E015A" w14:textId="77777777" w:rsidR="0054704D" w:rsidRPr="0054704D" w:rsidRDefault="0054704D" w:rsidP="0054704D">
            <w:pPr>
              <w:jc w:val="center"/>
              <w:rPr>
                <w:sz w:val="26"/>
                <w:szCs w:val="26"/>
                <w:lang w:val="vi-VN" w:eastAsia="x-none"/>
              </w:rPr>
            </w:pPr>
            <w:r w:rsidRPr="0054704D">
              <w:rPr>
                <w:sz w:val="26"/>
                <w:szCs w:val="26"/>
                <w:lang w:val="vi-VN" w:eastAsia="x-none"/>
              </w:rPr>
              <w:t>Số tin nhắn đã nhận.</w:t>
            </w:r>
          </w:p>
        </w:tc>
      </w:tr>
      <w:tr w:rsidR="0054704D" w:rsidRPr="0054704D" w14:paraId="7EEED02E" w14:textId="77777777" w:rsidTr="0054704D">
        <w:trPr>
          <w:jc w:val="center"/>
        </w:trPr>
        <w:tc>
          <w:tcPr>
            <w:tcW w:w="0" w:type="auto"/>
            <w:vAlign w:val="center"/>
            <w:hideMark/>
          </w:tcPr>
          <w:p w14:paraId="34B79340"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0198D94B" w14:textId="77777777" w:rsidR="0054704D" w:rsidRPr="0054704D" w:rsidRDefault="0054704D" w:rsidP="0054704D">
            <w:pPr>
              <w:jc w:val="center"/>
              <w:rPr>
                <w:sz w:val="26"/>
                <w:szCs w:val="26"/>
                <w:lang w:val="vi-VN" w:eastAsia="x-none"/>
              </w:rPr>
            </w:pPr>
            <w:r w:rsidRPr="0054704D">
              <w:rPr>
                <w:sz w:val="26"/>
                <w:szCs w:val="26"/>
                <w:lang w:val="vi-VN" w:eastAsia="x-none"/>
              </w:rPr>
              <w:t>collaborative_sessions</w:t>
            </w:r>
          </w:p>
        </w:tc>
        <w:tc>
          <w:tcPr>
            <w:tcW w:w="0" w:type="auto"/>
            <w:vAlign w:val="center"/>
            <w:hideMark/>
          </w:tcPr>
          <w:p w14:paraId="5FD4B9F5" w14:textId="77777777" w:rsidR="0054704D" w:rsidRPr="0054704D" w:rsidRDefault="0054704D" w:rsidP="0054704D">
            <w:pPr>
              <w:jc w:val="center"/>
              <w:rPr>
                <w:sz w:val="26"/>
                <w:szCs w:val="26"/>
                <w:lang w:val="vi-VN" w:eastAsia="x-none"/>
              </w:rPr>
            </w:pPr>
            <w:r w:rsidRPr="0054704D">
              <w:rPr>
                <w:sz w:val="26"/>
                <w:szCs w:val="26"/>
                <w:lang w:val="vi-VN" w:eastAsia="x-none"/>
              </w:rPr>
              <w:t>Số phiên học nhóm.</w:t>
            </w:r>
          </w:p>
        </w:tc>
      </w:tr>
      <w:tr w:rsidR="0054704D" w:rsidRPr="00303D24" w14:paraId="33742DE1" w14:textId="77777777" w:rsidTr="0054704D">
        <w:trPr>
          <w:jc w:val="center"/>
        </w:trPr>
        <w:tc>
          <w:tcPr>
            <w:tcW w:w="0" w:type="auto"/>
            <w:vAlign w:val="center"/>
            <w:hideMark/>
          </w:tcPr>
          <w:p w14:paraId="2AB57AC2" w14:textId="77777777" w:rsidR="0054704D" w:rsidRPr="0054704D" w:rsidRDefault="0054704D" w:rsidP="0054704D">
            <w:pPr>
              <w:jc w:val="center"/>
              <w:rPr>
                <w:sz w:val="26"/>
                <w:szCs w:val="26"/>
                <w:lang w:val="vi-VN" w:eastAsia="x-none"/>
              </w:rPr>
            </w:pPr>
            <w:r w:rsidRPr="0054704D">
              <w:rPr>
                <w:sz w:val="26"/>
                <w:szCs w:val="26"/>
                <w:lang w:val="vi-VN" w:eastAsia="x-none"/>
              </w:rPr>
              <w:t>8</w:t>
            </w:r>
          </w:p>
        </w:tc>
        <w:tc>
          <w:tcPr>
            <w:tcW w:w="0" w:type="auto"/>
            <w:vAlign w:val="center"/>
            <w:hideMark/>
          </w:tcPr>
          <w:p w14:paraId="0F333CAC" w14:textId="77777777" w:rsidR="0054704D" w:rsidRPr="0054704D" w:rsidRDefault="0054704D" w:rsidP="0054704D">
            <w:pPr>
              <w:jc w:val="center"/>
              <w:rPr>
                <w:sz w:val="26"/>
                <w:szCs w:val="26"/>
                <w:lang w:val="vi-VN" w:eastAsia="x-none"/>
              </w:rPr>
            </w:pPr>
            <w:r w:rsidRPr="0054704D">
              <w:rPr>
                <w:sz w:val="26"/>
                <w:szCs w:val="26"/>
                <w:lang w:val="vi-VN" w:eastAsia="x-none"/>
              </w:rPr>
              <w:t>help_requests_sent</w:t>
            </w:r>
          </w:p>
        </w:tc>
        <w:tc>
          <w:tcPr>
            <w:tcW w:w="0" w:type="auto"/>
            <w:vAlign w:val="center"/>
            <w:hideMark/>
          </w:tcPr>
          <w:p w14:paraId="3BAB3DF2" w14:textId="77777777" w:rsidR="0054704D" w:rsidRPr="0054704D" w:rsidRDefault="0054704D" w:rsidP="0054704D">
            <w:pPr>
              <w:jc w:val="center"/>
              <w:rPr>
                <w:sz w:val="26"/>
                <w:szCs w:val="26"/>
                <w:lang w:val="vi-VN" w:eastAsia="x-none"/>
              </w:rPr>
            </w:pPr>
            <w:r w:rsidRPr="0054704D">
              <w:rPr>
                <w:sz w:val="26"/>
                <w:szCs w:val="26"/>
                <w:lang w:val="vi-VN" w:eastAsia="x-none"/>
              </w:rPr>
              <w:t>Số yêu cầu trợ giúp đã gửi.</w:t>
            </w:r>
          </w:p>
        </w:tc>
      </w:tr>
      <w:tr w:rsidR="0054704D" w:rsidRPr="00303D24" w14:paraId="22C26AC3" w14:textId="77777777" w:rsidTr="0054704D">
        <w:trPr>
          <w:jc w:val="center"/>
        </w:trPr>
        <w:tc>
          <w:tcPr>
            <w:tcW w:w="0" w:type="auto"/>
            <w:vAlign w:val="center"/>
            <w:hideMark/>
          </w:tcPr>
          <w:p w14:paraId="0B10D6BA" w14:textId="77777777" w:rsidR="0054704D" w:rsidRPr="0054704D" w:rsidRDefault="0054704D" w:rsidP="0054704D">
            <w:pPr>
              <w:jc w:val="center"/>
              <w:rPr>
                <w:sz w:val="26"/>
                <w:szCs w:val="26"/>
                <w:lang w:val="vi-VN" w:eastAsia="x-none"/>
              </w:rPr>
            </w:pPr>
            <w:r w:rsidRPr="0054704D">
              <w:rPr>
                <w:sz w:val="26"/>
                <w:szCs w:val="26"/>
                <w:lang w:val="vi-VN" w:eastAsia="x-none"/>
              </w:rPr>
              <w:t>9</w:t>
            </w:r>
          </w:p>
        </w:tc>
        <w:tc>
          <w:tcPr>
            <w:tcW w:w="0" w:type="auto"/>
            <w:vAlign w:val="center"/>
            <w:hideMark/>
          </w:tcPr>
          <w:p w14:paraId="200A43B6" w14:textId="77777777" w:rsidR="0054704D" w:rsidRPr="0054704D" w:rsidRDefault="0054704D" w:rsidP="0054704D">
            <w:pPr>
              <w:jc w:val="center"/>
              <w:rPr>
                <w:sz w:val="26"/>
                <w:szCs w:val="26"/>
                <w:lang w:val="vi-VN" w:eastAsia="x-none"/>
              </w:rPr>
            </w:pPr>
            <w:r w:rsidRPr="0054704D">
              <w:rPr>
                <w:sz w:val="26"/>
                <w:szCs w:val="26"/>
                <w:lang w:val="vi-VN" w:eastAsia="x-none"/>
              </w:rPr>
              <w:t>help_responses_given</w:t>
            </w:r>
          </w:p>
        </w:tc>
        <w:tc>
          <w:tcPr>
            <w:tcW w:w="0" w:type="auto"/>
            <w:vAlign w:val="center"/>
            <w:hideMark/>
          </w:tcPr>
          <w:p w14:paraId="44D4620D" w14:textId="77777777" w:rsidR="0054704D" w:rsidRPr="0054704D" w:rsidRDefault="0054704D" w:rsidP="0054704D">
            <w:pPr>
              <w:jc w:val="center"/>
              <w:rPr>
                <w:sz w:val="26"/>
                <w:szCs w:val="26"/>
                <w:lang w:val="vi-VN" w:eastAsia="x-none"/>
              </w:rPr>
            </w:pPr>
            <w:r w:rsidRPr="0054704D">
              <w:rPr>
                <w:sz w:val="26"/>
                <w:szCs w:val="26"/>
                <w:lang w:val="vi-VN" w:eastAsia="x-none"/>
              </w:rPr>
              <w:t>Số lần giúp đỡ người khác.</w:t>
            </w:r>
          </w:p>
        </w:tc>
      </w:tr>
      <w:tr w:rsidR="0054704D" w:rsidRPr="00303D24" w14:paraId="457D16ED" w14:textId="77777777" w:rsidTr="0054704D">
        <w:trPr>
          <w:jc w:val="center"/>
        </w:trPr>
        <w:tc>
          <w:tcPr>
            <w:tcW w:w="0" w:type="auto"/>
            <w:vAlign w:val="center"/>
            <w:hideMark/>
          </w:tcPr>
          <w:p w14:paraId="17866CBF" w14:textId="77777777" w:rsidR="0054704D" w:rsidRPr="0054704D" w:rsidRDefault="0054704D" w:rsidP="0054704D">
            <w:pPr>
              <w:jc w:val="center"/>
              <w:rPr>
                <w:sz w:val="26"/>
                <w:szCs w:val="26"/>
                <w:lang w:val="vi-VN" w:eastAsia="x-none"/>
              </w:rPr>
            </w:pPr>
            <w:r w:rsidRPr="0054704D">
              <w:rPr>
                <w:sz w:val="26"/>
                <w:szCs w:val="26"/>
                <w:lang w:val="vi-VN" w:eastAsia="x-none"/>
              </w:rPr>
              <w:t>10</w:t>
            </w:r>
          </w:p>
        </w:tc>
        <w:tc>
          <w:tcPr>
            <w:tcW w:w="0" w:type="auto"/>
            <w:vAlign w:val="center"/>
            <w:hideMark/>
          </w:tcPr>
          <w:p w14:paraId="1B068DD1" w14:textId="77777777" w:rsidR="0054704D" w:rsidRPr="0054704D" w:rsidRDefault="0054704D" w:rsidP="0054704D">
            <w:pPr>
              <w:jc w:val="center"/>
              <w:rPr>
                <w:sz w:val="26"/>
                <w:szCs w:val="26"/>
                <w:lang w:val="vi-VN" w:eastAsia="x-none"/>
              </w:rPr>
            </w:pPr>
            <w:r w:rsidRPr="0054704D">
              <w:rPr>
                <w:sz w:val="26"/>
                <w:szCs w:val="26"/>
                <w:lang w:val="vi-VN" w:eastAsia="x-none"/>
              </w:rPr>
              <w:t>social_score</w:t>
            </w:r>
          </w:p>
        </w:tc>
        <w:tc>
          <w:tcPr>
            <w:tcW w:w="0" w:type="auto"/>
            <w:vAlign w:val="center"/>
            <w:hideMark/>
          </w:tcPr>
          <w:p w14:paraId="657B47C4" w14:textId="77777777" w:rsidR="0054704D" w:rsidRPr="0054704D" w:rsidRDefault="0054704D" w:rsidP="0054704D">
            <w:pPr>
              <w:jc w:val="center"/>
              <w:rPr>
                <w:sz w:val="26"/>
                <w:szCs w:val="26"/>
                <w:lang w:val="vi-VN" w:eastAsia="x-none"/>
              </w:rPr>
            </w:pPr>
            <w:r w:rsidRPr="0054704D">
              <w:rPr>
                <w:sz w:val="26"/>
                <w:szCs w:val="26"/>
                <w:lang w:val="vi-VN" w:eastAsia="x-none"/>
              </w:rPr>
              <w:t>Điểm số xã hội/uy tín.</w:t>
            </w:r>
          </w:p>
        </w:tc>
      </w:tr>
      <w:tr w:rsidR="0054704D" w:rsidRPr="00303D24" w14:paraId="3D3BE99C" w14:textId="77777777" w:rsidTr="0054704D">
        <w:trPr>
          <w:jc w:val="center"/>
        </w:trPr>
        <w:tc>
          <w:tcPr>
            <w:tcW w:w="0" w:type="auto"/>
            <w:vAlign w:val="center"/>
            <w:hideMark/>
          </w:tcPr>
          <w:p w14:paraId="6AE54B13" w14:textId="77777777" w:rsidR="0054704D" w:rsidRPr="0054704D" w:rsidRDefault="0054704D" w:rsidP="0054704D">
            <w:pPr>
              <w:jc w:val="center"/>
              <w:rPr>
                <w:sz w:val="26"/>
                <w:szCs w:val="26"/>
                <w:lang w:val="vi-VN" w:eastAsia="x-none"/>
              </w:rPr>
            </w:pPr>
            <w:r w:rsidRPr="0054704D">
              <w:rPr>
                <w:sz w:val="26"/>
                <w:szCs w:val="26"/>
                <w:lang w:val="vi-VN" w:eastAsia="x-none"/>
              </w:rPr>
              <w:t>11</w:t>
            </w:r>
          </w:p>
        </w:tc>
        <w:tc>
          <w:tcPr>
            <w:tcW w:w="0" w:type="auto"/>
            <w:vAlign w:val="center"/>
            <w:hideMark/>
          </w:tcPr>
          <w:p w14:paraId="797E14F4" w14:textId="77777777" w:rsidR="0054704D" w:rsidRPr="0054704D" w:rsidRDefault="0054704D" w:rsidP="0054704D">
            <w:pPr>
              <w:jc w:val="center"/>
              <w:rPr>
                <w:sz w:val="26"/>
                <w:szCs w:val="26"/>
                <w:lang w:val="vi-VN" w:eastAsia="x-none"/>
              </w:rPr>
            </w:pPr>
            <w:r w:rsidRPr="0054704D">
              <w:rPr>
                <w:sz w:val="26"/>
                <w:szCs w:val="26"/>
                <w:lang w:val="vi-VN" w:eastAsia="x-none"/>
              </w:rPr>
              <w:t>last_updated</w:t>
            </w:r>
          </w:p>
        </w:tc>
        <w:tc>
          <w:tcPr>
            <w:tcW w:w="0" w:type="auto"/>
            <w:vAlign w:val="center"/>
            <w:hideMark/>
          </w:tcPr>
          <w:p w14:paraId="74F6DAFC" w14:textId="77777777" w:rsidR="0054704D" w:rsidRPr="0054704D" w:rsidRDefault="0054704D" w:rsidP="0054704D">
            <w:pPr>
              <w:jc w:val="center"/>
              <w:rPr>
                <w:sz w:val="26"/>
                <w:szCs w:val="26"/>
                <w:lang w:val="vi-VN" w:eastAsia="x-none"/>
              </w:rPr>
            </w:pPr>
            <w:r w:rsidRPr="0054704D">
              <w:rPr>
                <w:sz w:val="26"/>
                <w:szCs w:val="26"/>
                <w:lang w:val="vi-VN" w:eastAsia="x-none"/>
              </w:rPr>
              <w:t>Thời gian cập nhật gần nhất.</w:t>
            </w:r>
          </w:p>
        </w:tc>
      </w:tr>
    </w:tbl>
    <w:p w14:paraId="3E7DED73" w14:textId="77777777" w:rsidR="0054704D" w:rsidRPr="005624A6" w:rsidRDefault="0054704D" w:rsidP="0054704D">
      <w:pPr>
        <w:pStyle w:val="Noidung"/>
        <w:rPr>
          <w:szCs w:val="26"/>
        </w:rPr>
      </w:pPr>
      <w:r w:rsidRPr="005624A6">
        <w:rPr>
          <w:szCs w:val="26"/>
        </w:rPr>
        <w:t>Bảng: EmojiUsageHistory (Lịch sử dùng biểu cảm)</w:t>
      </w:r>
    </w:p>
    <w:tbl>
      <w:tblPr>
        <w:tblStyle w:val="TableGrid"/>
        <w:tblW w:w="0" w:type="auto"/>
        <w:jc w:val="center"/>
        <w:tblLook w:val="04A0" w:firstRow="1" w:lastRow="0" w:firstColumn="1" w:lastColumn="0" w:noHBand="0" w:noVBand="1"/>
      </w:tblPr>
      <w:tblGrid>
        <w:gridCol w:w="708"/>
        <w:gridCol w:w="2267"/>
        <w:gridCol w:w="5185"/>
      </w:tblGrid>
      <w:tr w:rsidR="0054704D" w:rsidRPr="0054704D" w14:paraId="14C205EC" w14:textId="77777777" w:rsidTr="0054704D">
        <w:trPr>
          <w:jc w:val="center"/>
        </w:trPr>
        <w:tc>
          <w:tcPr>
            <w:tcW w:w="0" w:type="auto"/>
            <w:vAlign w:val="center"/>
            <w:hideMark/>
          </w:tcPr>
          <w:p w14:paraId="000B1E36" w14:textId="77777777" w:rsidR="0054704D" w:rsidRPr="0054704D" w:rsidRDefault="0054704D" w:rsidP="0054704D">
            <w:pPr>
              <w:jc w:val="center"/>
              <w:rPr>
                <w:b/>
                <w:bCs/>
                <w:sz w:val="26"/>
                <w:szCs w:val="26"/>
                <w:lang w:val="vi-VN" w:eastAsia="x-none"/>
              </w:rPr>
            </w:pPr>
            <w:r w:rsidRPr="0054704D">
              <w:rPr>
                <w:b/>
                <w:bCs/>
                <w:sz w:val="26"/>
                <w:szCs w:val="26"/>
                <w:lang w:val="vi-VN" w:eastAsia="x-none"/>
              </w:rPr>
              <w:t>STT</w:t>
            </w:r>
          </w:p>
        </w:tc>
        <w:tc>
          <w:tcPr>
            <w:tcW w:w="0" w:type="auto"/>
            <w:vAlign w:val="center"/>
            <w:hideMark/>
          </w:tcPr>
          <w:p w14:paraId="4592B165" w14:textId="77777777" w:rsidR="0054704D" w:rsidRPr="0054704D" w:rsidRDefault="0054704D" w:rsidP="0054704D">
            <w:pPr>
              <w:jc w:val="center"/>
              <w:rPr>
                <w:b/>
                <w:bCs/>
                <w:sz w:val="26"/>
                <w:szCs w:val="26"/>
                <w:lang w:val="vi-VN" w:eastAsia="x-none"/>
              </w:rPr>
            </w:pPr>
            <w:r w:rsidRPr="0054704D">
              <w:rPr>
                <w:b/>
                <w:bCs/>
                <w:sz w:val="26"/>
                <w:szCs w:val="26"/>
                <w:lang w:val="vi-VN" w:eastAsia="x-none"/>
              </w:rPr>
              <w:t>Tên cột</w:t>
            </w:r>
          </w:p>
        </w:tc>
        <w:tc>
          <w:tcPr>
            <w:tcW w:w="0" w:type="auto"/>
            <w:vAlign w:val="center"/>
            <w:hideMark/>
          </w:tcPr>
          <w:p w14:paraId="27AC36E0" w14:textId="77777777" w:rsidR="0054704D" w:rsidRPr="0054704D" w:rsidRDefault="0054704D" w:rsidP="0054704D">
            <w:pPr>
              <w:jc w:val="center"/>
              <w:rPr>
                <w:b/>
                <w:bCs/>
                <w:sz w:val="26"/>
                <w:szCs w:val="26"/>
                <w:lang w:val="vi-VN" w:eastAsia="x-none"/>
              </w:rPr>
            </w:pPr>
            <w:r w:rsidRPr="0054704D">
              <w:rPr>
                <w:b/>
                <w:bCs/>
                <w:sz w:val="26"/>
                <w:szCs w:val="26"/>
                <w:lang w:val="vi-VN" w:eastAsia="x-none"/>
              </w:rPr>
              <w:t>Mô tả</w:t>
            </w:r>
          </w:p>
        </w:tc>
      </w:tr>
      <w:tr w:rsidR="0054704D" w:rsidRPr="0054704D" w14:paraId="6B30D13C" w14:textId="77777777" w:rsidTr="0054704D">
        <w:trPr>
          <w:jc w:val="center"/>
        </w:trPr>
        <w:tc>
          <w:tcPr>
            <w:tcW w:w="0" w:type="auto"/>
            <w:vAlign w:val="center"/>
            <w:hideMark/>
          </w:tcPr>
          <w:p w14:paraId="7269DA57" w14:textId="77777777" w:rsidR="0054704D" w:rsidRPr="0054704D" w:rsidRDefault="0054704D" w:rsidP="0054704D">
            <w:pPr>
              <w:jc w:val="center"/>
              <w:rPr>
                <w:sz w:val="26"/>
                <w:szCs w:val="26"/>
                <w:lang w:val="vi-VN" w:eastAsia="x-none"/>
              </w:rPr>
            </w:pPr>
            <w:r w:rsidRPr="0054704D">
              <w:rPr>
                <w:sz w:val="26"/>
                <w:szCs w:val="26"/>
                <w:lang w:val="vi-VN" w:eastAsia="x-none"/>
              </w:rPr>
              <w:t>1</w:t>
            </w:r>
          </w:p>
        </w:tc>
        <w:tc>
          <w:tcPr>
            <w:tcW w:w="0" w:type="auto"/>
            <w:vAlign w:val="center"/>
            <w:hideMark/>
          </w:tcPr>
          <w:p w14:paraId="61EA30DE" w14:textId="77777777" w:rsidR="0054704D" w:rsidRPr="0054704D" w:rsidRDefault="0054704D" w:rsidP="0054704D">
            <w:pPr>
              <w:jc w:val="center"/>
              <w:rPr>
                <w:sz w:val="26"/>
                <w:szCs w:val="26"/>
                <w:lang w:val="vi-VN" w:eastAsia="x-none"/>
              </w:rPr>
            </w:pPr>
            <w:r w:rsidRPr="0054704D">
              <w:rPr>
                <w:sz w:val="26"/>
                <w:szCs w:val="26"/>
                <w:lang w:val="vi-VN" w:eastAsia="x-none"/>
              </w:rPr>
              <w:t>usage_id</w:t>
            </w:r>
          </w:p>
        </w:tc>
        <w:tc>
          <w:tcPr>
            <w:tcW w:w="0" w:type="auto"/>
            <w:vAlign w:val="center"/>
            <w:hideMark/>
          </w:tcPr>
          <w:p w14:paraId="706198D3" w14:textId="77777777" w:rsidR="0054704D" w:rsidRPr="0054704D" w:rsidRDefault="0054704D" w:rsidP="0054704D">
            <w:pPr>
              <w:jc w:val="center"/>
              <w:rPr>
                <w:sz w:val="26"/>
                <w:szCs w:val="26"/>
                <w:lang w:val="vi-VN" w:eastAsia="x-none"/>
              </w:rPr>
            </w:pPr>
            <w:r w:rsidRPr="0054704D">
              <w:rPr>
                <w:sz w:val="26"/>
                <w:szCs w:val="26"/>
                <w:lang w:val="vi-VN" w:eastAsia="x-none"/>
              </w:rPr>
              <w:t>Khóa chính.</w:t>
            </w:r>
          </w:p>
        </w:tc>
      </w:tr>
      <w:tr w:rsidR="0054704D" w:rsidRPr="0054704D" w14:paraId="17AD25B6" w14:textId="77777777" w:rsidTr="0054704D">
        <w:trPr>
          <w:jc w:val="center"/>
        </w:trPr>
        <w:tc>
          <w:tcPr>
            <w:tcW w:w="0" w:type="auto"/>
            <w:vAlign w:val="center"/>
            <w:hideMark/>
          </w:tcPr>
          <w:p w14:paraId="4AD7CAEE" w14:textId="77777777" w:rsidR="0054704D" w:rsidRPr="0054704D" w:rsidRDefault="0054704D" w:rsidP="0054704D">
            <w:pPr>
              <w:jc w:val="center"/>
              <w:rPr>
                <w:sz w:val="26"/>
                <w:szCs w:val="26"/>
                <w:lang w:val="vi-VN" w:eastAsia="x-none"/>
              </w:rPr>
            </w:pPr>
            <w:r w:rsidRPr="0054704D">
              <w:rPr>
                <w:sz w:val="26"/>
                <w:szCs w:val="26"/>
                <w:lang w:val="vi-VN" w:eastAsia="x-none"/>
              </w:rPr>
              <w:t>2</w:t>
            </w:r>
          </w:p>
        </w:tc>
        <w:tc>
          <w:tcPr>
            <w:tcW w:w="0" w:type="auto"/>
            <w:vAlign w:val="center"/>
            <w:hideMark/>
          </w:tcPr>
          <w:p w14:paraId="5390E819" w14:textId="77777777" w:rsidR="0054704D" w:rsidRPr="0054704D" w:rsidRDefault="0054704D" w:rsidP="0054704D">
            <w:pPr>
              <w:jc w:val="center"/>
              <w:rPr>
                <w:sz w:val="26"/>
                <w:szCs w:val="26"/>
                <w:lang w:val="vi-VN" w:eastAsia="x-none"/>
              </w:rPr>
            </w:pPr>
            <w:r w:rsidRPr="0054704D">
              <w:rPr>
                <w:sz w:val="26"/>
                <w:szCs w:val="26"/>
                <w:lang w:val="vi-VN" w:eastAsia="x-none"/>
              </w:rPr>
              <w:t>user_id</w:t>
            </w:r>
          </w:p>
        </w:tc>
        <w:tc>
          <w:tcPr>
            <w:tcW w:w="0" w:type="auto"/>
            <w:vAlign w:val="center"/>
            <w:hideMark/>
          </w:tcPr>
          <w:p w14:paraId="7924E68A" w14:textId="77777777" w:rsidR="0054704D" w:rsidRPr="0054704D" w:rsidRDefault="0054704D" w:rsidP="0054704D">
            <w:pPr>
              <w:jc w:val="center"/>
              <w:rPr>
                <w:sz w:val="26"/>
                <w:szCs w:val="26"/>
                <w:lang w:val="vi-VN" w:eastAsia="x-none"/>
              </w:rPr>
            </w:pPr>
            <w:r w:rsidRPr="0054704D">
              <w:rPr>
                <w:sz w:val="26"/>
                <w:szCs w:val="26"/>
                <w:lang w:val="vi-VN" w:eastAsia="x-none"/>
              </w:rPr>
              <w:t>Mã người dùng.</w:t>
            </w:r>
          </w:p>
        </w:tc>
      </w:tr>
      <w:tr w:rsidR="0054704D" w:rsidRPr="00303D24" w14:paraId="1F5769C1" w14:textId="77777777" w:rsidTr="0054704D">
        <w:trPr>
          <w:jc w:val="center"/>
        </w:trPr>
        <w:tc>
          <w:tcPr>
            <w:tcW w:w="0" w:type="auto"/>
            <w:vAlign w:val="center"/>
            <w:hideMark/>
          </w:tcPr>
          <w:p w14:paraId="688C680B" w14:textId="77777777" w:rsidR="0054704D" w:rsidRPr="0054704D" w:rsidRDefault="0054704D" w:rsidP="0054704D">
            <w:pPr>
              <w:jc w:val="center"/>
              <w:rPr>
                <w:sz w:val="26"/>
                <w:szCs w:val="26"/>
                <w:lang w:val="vi-VN" w:eastAsia="x-none"/>
              </w:rPr>
            </w:pPr>
            <w:r w:rsidRPr="0054704D">
              <w:rPr>
                <w:sz w:val="26"/>
                <w:szCs w:val="26"/>
                <w:lang w:val="vi-VN" w:eastAsia="x-none"/>
              </w:rPr>
              <w:t>3</w:t>
            </w:r>
          </w:p>
        </w:tc>
        <w:tc>
          <w:tcPr>
            <w:tcW w:w="0" w:type="auto"/>
            <w:vAlign w:val="center"/>
            <w:hideMark/>
          </w:tcPr>
          <w:p w14:paraId="6D805F49" w14:textId="77777777" w:rsidR="0054704D" w:rsidRPr="0054704D" w:rsidRDefault="0054704D" w:rsidP="0054704D">
            <w:pPr>
              <w:jc w:val="center"/>
              <w:rPr>
                <w:sz w:val="26"/>
                <w:szCs w:val="26"/>
                <w:lang w:val="vi-VN" w:eastAsia="x-none"/>
              </w:rPr>
            </w:pPr>
            <w:r w:rsidRPr="0054704D">
              <w:rPr>
                <w:sz w:val="26"/>
                <w:szCs w:val="26"/>
                <w:lang w:val="vi-VN" w:eastAsia="x-none"/>
              </w:rPr>
              <w:t>emoji_id</w:t>
            </w:r>
          </w:p>
        </w:tc>
        <w:tc>
          <w:tcPr>
            <w:tcW w:w="0" w:type="auto"/>
            <w:vAlign w:val="center"/>
            <w:hideMark/>
          </w:tcPr>
          <w:p w14:paraId="70D465EF" w14:textId="77777777" w:rsidR="0054704D" w:rsidRPr="0054704D" w:rsidRDefault="0054704D" w:rsidP="0054704D">
            <w:pPr>
              <w:jc w:val="center"/>
              <w:rPr>
                <w:sz w:val="26"/>
                <w:szCs w:val="26"/>
                <w:lang w:val="vi-VN" w:eastAsia="x-none"/>
              </w:rPr>
            </w:pPr>
            <w:r w:rsidRPr="0054704D">
              <w:rPr>
                <w:sz w:val="26"/>
                <w:szCs w:val="26"/>
                <w:lang w:val="vi-VN" w:eastAsia="x-none"/>
              </w:rPr>
              <w:t>Mã biểu tượng cảm xúc (từ bảng Emojis_REF).</w:t>
            </w:r>
          </w:p>
        </w:tc>
      </w:tr>
      <w:tr w:rsidR="0054704D" w:rsidRPr="0054704D" w14:paraId="7837C3CD" w14:textId="77777777" w:rsidTr="0054704D">
        <w:trPr>
          <w:jc w:val="center"/>
        </w:trPr>
        <w:tc>
          <w:tcPr>
            <w:tcW w:w="0" w:type="auto"/>
            <w:vAlign w:val="center"/>
            <w:hideMark/>
          </w:tcPr>
          <w:p w14:paraId="7780C230" w14:textId="77777777" w:rsidR="0054704D" w:rsidRPr="0054704D" w:rsidRDefault="0054704D" w:rsidP="0054704D">
            <w:pPr>
              <w:jc w:val="center"/>
              <w:rPr>
                <w:sz w:val="26"/>
                <w:szCs w:val="26"/>
                <w:lang w:val="vi-VN" w:eastAsia="x-none"/>
              </w:rPr>
            </w:pPr>
            <w:r w:rsidRPr="0054704D">
              <w:rPr>
                <w:sz w:val="26"/>
                <w:szCs w:val="26"/>
                <w:lang w:val="vi-VN" w:eastAsia="x-none"/>
              </w:rPr>
              <w:t>4</w:t>
            </w:r>
          </w:p>
        </w:tc>
        <w:tc>
          <w:tcPr>
            <w:tcW w:w="0" w:type="auto"/>
            <w:vAlign w:val="center"/>
            <w:hideMark/>
          </w:tcPr>
          <w:p w14:paraId="21A6AAAB" w14:textId="77777777" w:rsidR="0054704D" w:rsidRPr="0054704D" w:rsidRDefault="0054704D" w:rsidP="0054704D">
            <w:pPr>
              <w:jc w:val="center"/>
              <w:rPr>
                <w:sz w:val="26"/>
                <w:szCs w:val="26"/>
                <w:lang w:val="vi-VN" w:eastAsia="x-none"/>
              </w:rPr>
            </w:pPr>
            <w:r w:rsidRPr="0054704D">
              <w:rPr>
                <w:sz w:val="26"/>
                <w:szCs w:val="26"/>
                <w:lang w:val="vi-VN" w:eastAsia="x-none"/>
              </w:rPr>
              <w:t>usage_context</w:t>
            </w:r>
          </w:p>
        </w:tc>
        <w:tc>
          <w:tcPr>
            <w:tcW w:w="0" w:type="auto"/>
            <w:vAlign w:val="center"/>
            <w:hideMark/>
          </w:tcPr>
          <w:p w14:paraId="11EE2616" w14:textId="77777777" w:rsidR="0054704D" w:rsidRPr="0054704D" w:rsidRDefault="0054704D" w:rsidP="0054704D">
            <w:pPr>
              <w:jc w:val="center"/>
              <w:rPr>
                <w:sz w:val="26"/>
                <w:szCs w:val="26"/>
                <w:lang w:val="vi-VN" w:eastAsia="x-none"/>
              </w:rPr>
            </w:pPr>
            <w:r w:rsidRPr="0054704D">
              <w:rPr>
                <w:sz w:val="26"/>
                <w:szCs w:val="26"/>
                <w:lang w:val="vi-VN" w:eastAsia="x-none"/>
              </w:rPr>
              <w:t>Ngữ cảnh sử dụng (Chat, Forum, Feedback).</w:t>
            </w:r>
          </w:p>
        </w:tc>
      </w:tr>
      <w:tr w:rsidR="0054704D" w:rsidRPr="0054704D" w14:paraId="7BC838F4" w14:textId="77777777" w:rsidTr="0054704D">
        <w:trPr>
          <w:jc w:val="center"/>
        </w:trPr>
        <w:tc>
          <w:tcPr>
            <w:tcW w:w="0" w:type="auto"/>
            <w:vAlign w:val="center"/>
            <w:hideMark/>
          </w:tcPr>
          <w:p w14:paraId="0E5F76F4" w14:textId="77777777" w:rsidR="0054704D" w:rsidRPr="0054704D" w:rsidRDefault="0054704D" w:rsidP="0054704D">
            <w:pPr>
              <w:jc w:val="center"/>
              <w:rPr>
                <w:sz w:val="26"/>
                <w:szCs w:val="26"/>
                <w:lang w:val="vi-VN" w:eastAsia="x-none"/>
              </w:rPr>
            </w:pPr>
            <w:r w:rsidRPr="0054704D">
              <w:rPr>
                <w:sz w:val="26"/>
                <w:szCs w:val="26"/>
                <w:lang w:val="vi-VN" w:eastAsia="x-none"/>
              </w:rPr>
              <w:t>5</w:t>
            </w:r>
          </w:p>
        </w:tc>
        <w:tc>
          <w:tcPr>
            <w:tcW w:w="0" w:type="auto"/>
            <w:vAlign w:val="center"/>
            <w:hideMark/>
          </w:tcPr>
          <w:p w14:paraId="7F631C45" w14:textId="77777777" w:rsidR="0054704D" w:rsidRPr="0054704D" w:rsidRDefault="0054704D" w:rsidP="0054704D">
            <w:pPr>
              <w:jc w:val="center"/>
              <w:rPr>
                <w:sz w:val="26"/>
                <w:szCs w:val="26"/>
                <w:lang w:val="vi-VN" w:eastAsia="x-none"/>
              </w:rPr>
            </w:pPr>
            <w:r w:rsidRPr="0054704D">
              <w:rPr>
                <w:sz w:val="26"/>
                <w:szCs w:val="26"/>
                <w:lang w:val="vi-VN" w:eastAsia="x-none"/>
              </w:rPr>
              <w:t>related_quiz_id</w:t>
            </w:r>
          </w:p>
        </w:tc>
        <w:tc>
          <w:tcPr>
            <w:tcW w:w="0" w:type="auto"/>
            <w:vAlign w:val="center"/>
            <w:hideMark/>
          </w:tcPr>
          <w:p w14:paraId="184074A9" w14:textId="77777777" w:rsidR="0054704D" w:rsidRPr="0054704D" w:rsidRDefault="0054704D" w:rsidP="0054704D">
            <w:pPr>
              <w:jc w:val="center"/>
              <w:rPr>
                <w:sz w:val="26"/>
                <w:szCs w:val="26"/>
                <w:lang w:val="vi-VN" w:eastAsia="x-none"/>
              </w:rPr>
            </w:pPr>
            <w:r w:rsidRPr="0054704D">
              <w:rPr>
                <w:sz w:val="26"/>
                <w:szCs w:val="26"/>
                <w:lang w:val="vi-VN" w:eastAsia="x-none"/>
              </w:rPr>
              <w:t>Liên quan quiz nào.</w:t>
            </w:r>
          </w:p>
        </w:tc>
      </w:tr>
      <w:tr w:rsidR="0054704D" w:rsidRPr="00303D24" w14:paraId="260A04E9" w14:textId="77777777" w:rsidTr="0054704D">
        <w:trPr>
          <w:jc w:val="center"/>
        </w:trPr>
        <w:tc>
          <w:tcPr>
            <w:tcW w:w="0" w:type="auto"/>
            <w:vAlign w:val="center"/>
            <w:hideMark/>
          </w:tcPr>
          <w:p w14:paraId="4B3DE65F" w14:textId="77777777" w:rsidR="0054704D" w:rsidRPr="0054704D" w:rsidRDefault="0054704D" w:rsidP="0054704D">
            <w:pPr>
              <w:jc w:val="center"/>
              <w:rPr>
                <w:sz w:val="26"/>
                <w:szCs w:val="26"/>
                <w:lang w:val="vi-VN" w:eastAsia="x-none"/>
              </w:rPr>
            </w:pPr>
            <w:r w:rsidRPr="0054704D">
              <w:rPr>
                <w:sz w:val="26"/>
                <w:szCs w:val="26"/>
                <w:lang w:val="vi-VN" w:eastAsia="x-none"/>
              </w:rPr>
              <w:t>6</w:t>
            </w:r>
          </w:p>
        </w:tc>
        <w:tc>
          <w:tcPr>
            <w:tcW w:w="0" w:type="auto"/>
            <w:vAlign w:val="center"/>
            <w:hideMark/>
          </w:tcPr>
          <w:p w14:paraId="20BB9C8F" w14:textId="77777777" w:rsidR="0054704D" w:rsidRPr="0054704D" w:rsidRDefault="0054704D" w:rsidP="0054704D">
            <w:pPr>
              <w:jc w:val="center"/>
              <w:rPr>
                <w:sz w:val="26"/>
                <w:szCs w:val="26"/>
                <w:lang w:val="vi-VN" w:eastAsia="x-none"/>
              </w:rPr>
            </w:pPr>
            <w:r w:rsidRPr="0054704D">
              <w:rPr>
                <w:sz w:val="26"/>
                <w:szCs w:val="26"/>
                <w:lang w:val="vi-VN" w:eastAsia="x-none"/>
              </w:rPr>
              <w:t>related_question_id</w:t>
            </w:r>
          </w:p>
        </w:tc>
        <w:tc>
          <w:tcPr>
            <w:tcW w:w="0" w:type="auto"/>
            <w:vAlign w:val="center"/>
            <w:hideMark/>
          </w:tcPr>
          <w:p w14:paraId="5871EFD1" w14:textId="77777777" w:rsidR="0054704D" w:rsidRPr="0054704D" w:rsidRDefault="0054704D" w:rsidP="0054704D">
            <w:pPr>
              <w:jc w:val="center"/>
              <w:rPr>
                <w:sz w:val="26"/>
                <w:szCs w:val="26"/>
                <w:lang w:val="vi-VN" w:eastAsia="x-none"/>
              </w:rPr>
            </w:pPr>
            <w:r w:rsidRPr="0054704D">
              <w:rPr>
                <w:sz w:val="26"/>
                <w:szCs w:val="26"/>
                <w:lang w:val="vi-VN" w:eastAsia="x-none"/>
              </w:rPr>
              <w:t>Liên quan câu hỏi nào.</w:t>
            </w:r>
          </w:p>
        </w:tc>
      </w:tr>
      <w:tr w:rsidR="0054704D" w:rsidRPr="0054704D" w14:paraId="6E0324F8" w14:textId="77777777" w:rsidTr="0054704D">
        <w:trPr>
          <w:jc w:val="center"/>
        </w:trPr>
        <w:tc>
          <w:tcPr>
            <w:tcW w:w="0" w:type="auto"/>
            <w:vAlign w:val="center"/>
            <w:hideMark/>
          </w:tcPr>
          <w:p w14:paraId="696B2C45" w14:textId="77777777" w:rsidR="0054704D" w:rsidRPr="0054704D" w:rsidRDefault="0054704D" w:rsidP="0054704D">
            <w:pPr>
              <w:jc w:val="center"/>
              <w:rPr>
                <w:sz w:val="26"/>
                <w:szCs w:val="26"/>
                <w:lang w:val="vi-VN" w:eastAsia="x-none"/>
              </w:rPr>
            </w:pPr>
            <w:r w:rsidRPr="0054704D">
              <w:rPr>
                <w:sz w:val="26"/>
                <w:szCs w:val="26"/>
                <w:lang w:val="vi-VN" w:eastAsia="x-none"/>
              </w:rPr>
              <w:t>7</w:t>
            </w:r>
          </w:p>
        </w:tc>
        <w:tc>
          <w:tcPr>
            <w:tcW w:w="0" w:type="auto"/>
            <w:vAlign w:val="center"/>
            <w:hideMark/>
          </w:tcPr>
          <w:p w14:paraId="4F8E33CC" w14:textId="77777777" w:rsidR="0054704D" w:rsidRPr="0054704D" w:rsidRDefault="0054704D" w:rsidP="0054704D">
            <w:pPr>
              <w:jc w:val="center"/>
              <w:rPr>
                <w:sz w:val="26"/>
                <w:szCs w:val="26"/>
                <w:lang w:val="vi-VN" w:eastAsia="x-none"/>
              </w:rPr>
            </w:pPr>
            <w:r w:rsidRPr="0054704D">
              <w:rPr>
                <w:sz w:val="26"/>
                <w:szCs w:val="26"/>
                <w:lang w:val="vi-VN" w:eastAsia="x-none"/>
              </w:rPr>
              <w:t>used_at</w:t>
            </w:r>
          </w:p>
        </w:tc>
        <w:tc>
          <w:tcPr>
            <w:tcW w:w="0" w:type="auto"/>
            <w:vAlign w:val="center"/>
            <w:hideMark/>
          </w:tcPr>
          <w:p w14:paraId="1D66060F" w14:textId="77777777" w:rsidR="0054704D" w:rsidRPr="0054704D" w:rsidRDefault="0054704D" w:rsidP="0054704D">
            <w:pPr>
              <w:jc w:val="center"/>
              <w:rPr>
                <w:sz w:val="26"/>
                <w:szCs w:val="26"/>
                <w:lang w:val="vi-VN" w:eastAsia="x-none"/>
              </w:rPr>
            </w:pPr>
            <w:r w:rsidRPr="0054704D">
              <w:rPr>
                <w:sz w:val="26"/>
                <w:szCs w:val="26"/>
                <w:lang w:val="vi-VN" w:eastAsia="x-none"/>
              </w:rPr>
              <w:t>Thời gian sử dụng.</w:t>
            </w:r>
          </w:p>
        </w:tc>
      </w:tr>
    </w:tbl>
    <w:p w14:paraId="5A68EAB9" w14:textId="77777777" w:rsidR="004731BC" w:rsidRPr="004731BC" w:rsidRDefault="004731BC" w:rsidP="004731BC">
      <w:pPr>
        <w:pStyle w:val="Noidung"/>
      </w:pPr>
      <w:r w:rsidRPr="004731BC">
        <w:t>Bảng: Quizzes (Cấu hình Bài thi chi tiết)</w:t>
      </w:r>
    </w:p>
    <w:tbl>
      <w:tblPr>
        <w:tblStyle w:val="TableGrid"/>
        <w:tblW w:w="0" w:type="auto"/>
        <w:jc w:val="center"/>
        <w:tblLook w:val="04A0" w:firstRow="1" w:lastRow="0" w:firstColumn="1" w:lastColumn="0" w:noHBand="0" w:noVBand="1"/>
      </w:tblPr>
      <w:tblGrid>
        <w:gridCol w:w="708"/>
        <w:gridCol w:w="1675"/>
        <w:gridCol w:w="3437"/>
      </w:tblGrid>
      <w:tr w:rsidR="004731BC" w:rsidRPr="004731BC" w14:paraId="4DF916C0" w14:textId="77777777" w:rsidTr="004731BC">
        <w:trPr>
          <w:jc w:val="center"/>
        </w:trPr>
        <w:tc>
          <w:tcPr>
            <w:tcW w:w="0" w:type="auto"/>
            <w:vAlign w:val="center"/>
            <w:hideMark/>
          </w:tcPr>
          <w:p w14:paraId="0601B352"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0A490ACA"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2F2F8B20"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3BCD0053" w14:textId="77777777" w:rsidTr="004731BC">
        <w:trPr>
          <w:jc w:val="center"/>
        </w:trPr>
        <w:tc>
          <w:tcPr>
            <w:tcW w:w="0" w:type="auto"/>
            <w:vAlign w:val="center"/>
            <w:hideMark/>
          </w:tcPr>
          <w:p w14:paraId="67EAB291"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31D15751" w14:textId="77777777" w:rsidR="004731BC" w:rsidRPr="004731BC" w:rsidRDefault="004731BC" w:rsidP="004731BC">
            <w:pPr>
              <w:jc w:val="center"/>
              <w:rPr>
                <w:sz w:val="26"/>
                <w:szCs w:val="26"/>
                <w:lang w:val="vi-VN" w:eastAsia="x-none"/>
              </w:rPr>
            </w:pPr>
            <w:r w:rsidRPr="004731BC">
              <w:rPr>
                <w:sz w:val="26"/>
                <w:szCs w:val="26"/>
                <w:lang w:val="vi-VN" w:eastAsia="x-none"/>
              </w:rPr>
              <w:t>quiz_id</w:t>
            </w:r>
          </w:p>
        </w:tc>
        <w:tc>
          <w:tcPr>
            <w:tcW w:w="0" w:type="auto"/>
            <w:vAlign w:val="center"/>
            <w:hideMark/>
          </w:tcPr>
          <w:p w14:paraId="470F94D1"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5A75D643" w14:textId="77777777" w:rsidTr="004731BC">
        <w:trPr>
          <w:jc w:val="center"/>
        </w:trPr>
        <w:tc>
          <w:tcPr>
            <w:tcW w:w="0" w:type="auto"/>
            <w:vAlign w:val="center"/>
            <w:hideMark/>
          </w:tcPr>
          <w:p w14:paraId="4292474B"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00C5EB9B" w14:textId="77777777" w:rsidR="004731BC" w:rsidRPr="004731BC" w:rsidRDefault="004731BC" w:rsidP="004731BC">
            <w:pPr>
              <w:jc w:val="center"/>
              <w:rPr>
                <w:sz w:val="26"/>
                <w:szCs w:val="26"/>
                <w:lang w:val="vi-VN" w:eastAsia="x-none"/>
              </w:rPr>
            </w:pPr>
            <w:r w:rsidRPr="004731BC">
              <w:rPr>
                <w:sz w:val="26"/>
                <w:szCs w:val="26"/>
                <w:lang w:val="vi-VN" w:eastAsia="x-none"/>
              </w:rPr>
              <w:t>name</w:t>
            </w:r>
          </w:p>
        </w:tc>
        <w:tc>
          <w:tcPr>
            <w:tcW w:w="0" w:type="auto"/>
            <w:vAlign w:val="center"/>
            <w:hideMark/>
          </w:tcPr>
          <w:p w14:paraId="43EC473D" w14:textId="77777777" w:rsidR="004731BC" w:rsidRPr="004731BC" w:rsidRDefault="004731BC" w:rsidP="004731BC">
            <w:pPr>
              <w:jc w:val="center"/>
              <w:rPr>
                <w:sz w:val="26"/>
                <w:szCs w:val="26"/>
                <w:lang w:val="vi-VN" w:eastAsia="x-none"/>
              </w:rPr>
            </w:pPr>
            <w:r w:rsidRPr="004731BC">
              <w:rPr>
                <w:sz w:val="26"/>
                <w:szCs w:val="26"/>
                <w:lang w:val="vi-VN" w:eastAsia="x-none"/>
              </w:rPr>
              <w:t>Tên bài kiểm tra.</w:t>
            </w:r>
          </w:p>
        </w:tc>
      </w:tr>
      <w:tr w:rsidR="004731BC" w:rsidRPr="00303D24" w14:paraId="0C301EE8" w14:textId="77777777" w:rsidTr="004731BC">
        <w:trPr>
          <w:jc w:val="center"/>
        </w:trPr>
        <w:tc>
          <w:tcPr>
            <w:tcW w:w="0" w:type="auto"/>
            <w:vAlign w:val="center"/>
            <w:hideMark/>
          </w:tcPr>
          <w:p w14:paraId="75A9AB3E"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091B60BD" w14:textId="77777777" w:rsidR="004731BC" w:rsidRPr="004731BC" w:rsidRDefault="004731BC" w:rsidP="004731BC">
            <w:pPr>
              <w:jc w:val="center"/>
              <w:rPr>
                <w:sz w:val="26"/>
                <w:szCs w:val="26"/>
                <w:lang w:val="vi-VN" w:eastAsia="x-none"/>
              </w:rPr>
            </w:pPr>
            <w:r w:rsidRPr="004731BC">
              <w:rPr>
                <w:sz w:val="26"/>
                <w:szCs w:val="26"/>
                <w:lang w:val="vi-VN" w:eastAsia="x-none"/>
              </w:rPr>
              <w:t>description</w:t>
            </w:r>
          </w:p>
        </w:tc>
        <w:tc>
          <w:tcPr>
            <w:tcW w:w="0" w:type="auto"/>
            <w:vAlign w:val="center"/>
            <w:hideMark/>
          </w:tcPr>
          <w:p w14:paraId="7A5AE5D5" w14:textId="77777777" w:rsidR="004731BC" w:rsidRPr="004731BC" w:rsidRDefault="004731BC" w:rsidP="004731BC">
            <w:pPr>
              <w:jc w:val="center"/>
              <w:rPr>
                <w:sz w:val="26"/>
                <w:szCs w:val="26"/>
                <w:lang w:val="vi-VN" w:eastAsia="x-none"/>
              </w:rPr>
            </w:pPr>
            <w:r w:rsidRPr="004731BC">
              <w:rPr>
                <w:sz w:val="26"/>
                <w:szCs w:val="26"/>
                <w:lang w:val="vi-VN" w:eastAsia="x-none"/>
              </w:rPr>
              <w:t>Mô tả nội dung bài thi.</w:t>
            </w:r>
          </w:p>
        </w:tc>
      </w:tr>
      <w:tr w:rsidR="004731BC" w:rsidRPr="004731BC" w14:paraId="184E4C31" w14:textId="77777777" w:rsidTr="004731BC">
        <w:trPr>
          <w:jc w:val="center"/>
        </w:trPr>
        <w:tc>
          <w:tcPr>
            <w:tcW w:w="0" w:type="auto"/>
            <w:vAlign w:val="center"/>
            <w:hideMark/>
          </w:tcPr>
          <w:p w14:paraId="2D1E6DF1"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036C9138" w14:textId="77777777" w:rsidR="004731BC" w:rsidRPr="004731BC" w:rsidRDefault="004731BC" w:rsidP="004731BC">
            <w:pPr>
              <w:jc w:val="center"/>
              <w:rPr>
                <w:sz w:val="26"/>
                <w:szCs w:val="26"/>
                <w:lang w:val="vi-VN" w:eastAsia="x-none"/>
              </w:rPr>
            </w:pPr>
            <w:r w:rsidRPr="004731BC">
              <w:rPr>
                <w:sz w:val="26"/>
                <w:szCs w:val="26"/>
                <w:lang w:val="vi-VN" w:eastAsia="x-none"/>
              </w:rPr>
              <w:t>subject_id</w:t>
            </w:r>
          </w:p>
        </w:tc>
        <w:tc>
          <w:tcPr>
            <w:tcW w:w="0" w:type="auto"/>
            <w:vAlign w:val="center"/>
            <w:hideMark/>
          </w:tcPr>
          <w:p w14:paraId="770BBC93" w14:textId="77777777" w:rsidR="004731BC" w:rsidRPr="004731BC" w:rsidRDefault="004731BC" w:rsidP="004731BC">
            <w:pPr>
              <w:jc w:val="center"/>
              <w:rPr>
                <w:sz w:val="26"/>
                <w:szCs w:val="26"/>
                <w:lang w:val="vi-VN" w:eastAsia="x-none"/>
              </w:rPr>
            </w:pPr>
            <w:r w:rsidRPr="004731BC">
              <w:rPr>
                <w:sz w:val="26"/>
                <w:szCs w:val="26"/>
                <w:lang w:val="vi-VN" w:eastAsia="x-none"/>
              </w:rPr>
              <w:t>Thuộc môn học nào.</w:t>
            </w:r>
          </w:p>
        </w:tc>
      </w:tr>
      <w:tr w:rsidR="004731BC" w:rsidRPr="004731BC" w14:paraId="3496A3B6" w14:textId="77777777" w:rsidTr="004731BC">
        <w:trPr>
          <w:jc w:val="center"/>
        </w:trPr>
        <w:tc>
          <w:tcPr>
            <w:tcW w:w="0" w:type="auto"/>
            <w:vAlign w:val="center"/>
            <w:hideMark/>
          </w:tcPr>
          <w:p w14:paraId="0ECD9FC9"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0177AD67" w14:textId="77777777" w:rsidR="004731BC" w:rsidRPr="004731BC" w:rsidRDefault="004731BC" w:rsidP="004731BC">
            <w:pPr>
              <w:jc w:val="center"/>
              <w:rPr>
                <w:sz w:val="26"/>
                <w:szCs w:val="26"/>
                <w:lang w:val="vi-VN" w:eastAsia="x-none"/>
              </w:rPr>
            </w:pPr>
            <w:r w:rsidRPr="004731BC">
              <w:rPr>
                <w:sz w:val="26"/>
                <w:szCs w:val="26"/>
                <w:lang w:val="vi-VN" w:eastAsia="x-none"/>
              </w:rPr>
              <w:t>chapter_id</w:t>
            </w:r>
          </w:p>
        </w:tc>
        <w:tc>
          <w:tcPr>
            <w:tcW w:w="0" w:type="auto"/>
            <w:vAlign w:val="center"/>
            <w:hideMark/>
          </w:tcPr>
          <w:p w14:paraId="6743F18D" w14:textId="77777777" w:rsidR="004731BC" w:rsidRPr="004731BC" w:rsidRDefault="004731BC" w:rsidP="004731BC">
            <w:pPr>
              <w:jc w:val="center"/>
              <w:rPr>
                <w:sz w:val="26"/>
                <w:szCs w:val="26"/>
                <w:lang w:val="vi-VN" w:eastAsia="x-none"/>
              </w:rPr>
            </w:pPr>
            <w:r w:rsidRPr="004731BC">
              <w:rPr>
                <w:sz w:val="26"/>
                <w:szCs w:val="26"/>
                <w:lang w:val="vi-VN" w:eastAsia="x-none"/>
              </w:rPr>
              <w:t>Thuộc chương nào.</w:t>
            </w:r>
          </w:p>
        </w:tc>
      </w:tr>
      <w:tr w:rsidR="004731BC" w:rsidRPr="00303D24" w14:paraId="306A31F2" w14:textId="77777777" w:rsidTr="004731BC">
        <w:trPr>
          <w:jc w:val="center"/>
        </w:trPr>
        <w:tc>
          <w:tcPr>
            <w:tcW w:w="0" w:type="auto"/>
            <w:vAlign w:val="center"/>
            <w:hideMark/>
          </w:tcPr>
          <w:p w14:paraId="12135B3B"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0B9F9F4F" w14:textId="77777777" w:rsidR="004731BC" w:rsidRPr="004731BC" w:rsidRDefault="004731BC" w:rsidP="004731BC">
            <w:pPr>
              <w:jc w:val="center"/>
              <w:rPr>
                <w:sz w:val="26"/>
                <w:szCs w:val="26"/>
                <w:lang w:val="vi-VN" w:eastAsia="x-none"/>
              </w:rPr>
            </w:pPr>
            <w:r w:rsidRPr="004731BC">
              <w:rPr>
                <w:sz w:val="26"/>
                <w:szCs w:val="26"/>
                <w:lang w:val="vi-VN" w:eastAsia="x-none"/>
              </w:rPr>
              <w:t>is_public</w:t>
            </w:r>
          </w:p>
        </w:tc>
        <w:tc>
          <w:tcPr>
            <w:tcW w:w="0" w:type="auto"/>
            <w:vAlign w:val="center"/>
            <w:hideMark/>
          </w:tcPr>
          <w:p w14:paraId="05AF4802" w14:textId="77777777" w:rsidR="004731BC" w:rsidRPr="004731BC" w:rsidRDefault="004731BC" w:rsidP="004731BC">
            <w:pPr>
              <w:jc w:val="center"/>
              <w:rPr>
                <w:sz w:val="26"/>
                <w:szCs w:val="26"/>
                <w:lang w:val="vi-VN" w:eastAsia="x-none"/>
              </w:rPr>
            </w:pPr>
            <w:r w:rsidRPr="004731BC">
              <w:rPr>
                <w:sz w:val="26"/>
                <w:szCs w:val="26"/>
                <w:lang w:val="vi-VN" w:eastAsia="x-none"/>
              </w:rPr>
              <w:t>Bài thi công khai hay riêng tư.</w:t>
            </w:r>
          </w:p>
        </w:tc>
      </w:tr>
      <w:tr w:rsidR="004731BC" w:rsidRPr="004731BC" w14:paraId="3B5C4AFE" w14:textId="77777777" w:rsidTr="004731BC">
        <w:trPr>
          <w:jc w:val="center"/>
        </w:trPr>
        <w:tc>
          <w:tcPr>
            <w:tcW w:w="0" w:type="auto"/>
            <w:vAlign w:val="center"/>
            <w:hideMark/>
          </w:tcPr>
          <w:p w14:paraId="750AD3BF" w14:textId="77777777" w:rsidR="004731BC" w:rsidRPr="004731BC" w:rsidRDefault="004731BC" w:rsidP="004731BC">
            <w:pPr>
              <w:jc w:val="center"/>
              <w:rPr>
                <w:sz w:val="26"/>
                <w:szCs w:val="26"/>
                <w:lang w:val="vi-VN" w:eastAsia="x-none"/>
              </w:rPr>
            </w:pPr>
            <w:r w:rsidRPr="004731BC">
              <w:rPr>
                <w:sz w:val="26"/>
                <w:szCs w:val="26"/>
                <w:lang w:val="vi-VN" w:eastAsia="x-none"/>
              </w:rPr>
              <w:t>7</w:t>
            </w:r>
          </w:p>
        </w:tc>
        <w:tc>
          <w:tcPr>
            <w:tcW w:w="0" w:type="auto"/>
            <w:vAlign w:val="center"/>
            <w:hideMark/>
          </w:tcPr>
          <w:p w14:paraId="3B6A477D" w14:textId="77777777" w:rsidR="004731BC" w:rsidRPr="004731BC" w:rsidRDefault="004731BC" w:rsidP="004731BC">
            <w:pPr>
              <w:jc w:val="center"/>
              <w:rPr>
                <w:sz w:val="26"/>
                <w:szCs w:val="26"/>
                <w:lang w:val="vi-VN" w:eastAsia="x-none"/>
              </w:rPr>
            </w:pPr>
            <w:r w:rsidRPr="004731BC">
              <w:rPr>
                <w:sz w:val="26"/>
                <w:szCs w:val="26"/>
                <w:lang w:val="vi-VN" w:eastAsia="x-none"/>
              </w:rPr>
              <w:t>time_limit</w:t>
            </w:r>
          </w:p>
        </w:tc>
        <w:tc>
          <w:tcPr>
            <w:tcW w:w="0" w:type="auto"/>
            <w:vAlign w:val="center"/>
            <w:hideMark/>
          </w:tcPr>
          <w:p w14:paraId="77455F0C" w14:textId="77777777" w:rsidR="004731BC" w:rsidRPr="004731BC" w:rsidRDefault="004731BC" w:rsidP="004731BC">
            <w:pPr>
              <w:jc w:val="center"/>
              <w:rPr>
                <w:sz w:val="26"/>
                <w:szCs w:val="26"/>
                <w:lang w:val="vi-VN" w:eastAsia="x-none"/>
              </w:rPr>
            </w:pPr>
            <w:r w:rsidRPr="004731BC">
              <w:rPr>
                <w:sz w:val="26"/>
                <w:szCs w:val="26"/>
                <w:lang w:val="vi-VN" w:eastAsia="x-none"/>
              </w:rPr>
              <w:t>Thời gian làm bài (phút).</w:t>
            </w:r>
          </w:p>
        </w:tc>
      </w:tr>
      <w:tr w:rsidR="004731BC" w:rsidRPr="00303D24" w14:paraId="66F9823B" w14:textId="77777777" w:rsidTr="004731BC">
        <w:trPr>
          <w:jc w:val="center"/>
        </w:trPr>
        <w:tc>
          <w:tcPr>
            <w:tcW w:w="0" w:type="auto"/>
            <w:vAlign w:val="center"/>
            <w:hideMark/>
          </w:tcPr>
          <w:p w14:paraId="5EB5C106" w14:textId="77777777" w:rsidR="004731BC" w:rsidRPr="004731BC" w:rsidRDefault="004731BC" w:rsidP="004731BC">
            <w:pPr>
              <w:jc w:val="center"/>
              <w:rPr>
                <w:sz w:val="26"/>
                <w:szCs w:val="26"/>
                <w:lang w:val="vi-VN" w:eastAsia="x-none"/>
              </w:rPr>
            </w:pPr>
            <w:r w:rsidRPr="004731BC">
              <w:rPr>
                <w:sz w:val="26"/>
                <w:szCs w:val="26"/>
                <w:lang w:val="vi-VN" w:eastAsia="x-none"/>
              </w:rPr>
              <w:t>8</w:t>
            </w:r>
          </w:p>
        </w:tc>
        <w:tc>
          <w:tcPr>
            <w:tcW w:w="0" w:type="auto"/>
            <w:vAlign w:val="center"/>
            <w:hideMark/>
          </w:tcPr>
          <w:p w14:paraId="7DBAD958" w14:textId="77777777" w:rsidR="004731BC" w:rsidRPr="004731BC" w:rsidRDefault="004731BC" w:rsidP="004731BC">
            <w:pPr>
              <w:jc w:val="center"/>
              <w:rPr>
                <w:sz w:val="26"/>
                <w:szCs w:val="26"/>
                <w:lang w:val="vi-VN" w:eastAsia="x-none"/>
              </w:rPr>
            </w:pPr>
            <w:r w:rsidRPr="004731BC">
              <w:rPr>
                <w:sz w:val="26"/>
                <w:szCs w:val="26"/>
                <w:lang w:val="vi-VN" w:eastAsia="x-none"/>
              </w:rPr>
              <w:t>passing_score</w:t>
            </w:r>
          </w:p>
        </w:tc>
        <w:tc>
          <w:tcPr>
            <w:tcW w:w="0" w:type="auto"/>
            <w:vAlign w:val="center"/>
            <w:hideMark/>
          </w:tcPr>
          <w:p w14:paraId="043100D4" w14:textId="77777777" w:rsidR="004731BC" w:rsidRPr="004731BC" w:rsidRDefault="004731BC" w:rsidP="004731BC">
            <w:pPr>
              <w:jc w:val="center"/>
              <w:rPr>
                <w:sz w:val="26"/>
                <w:szCs w:val="26"/>
                <w:lang w:val="vi-VN" w:eastAsia="x-none"/>
              </w:rPr>
            </w:pPr>
            <w:r w:rsidRPr="004731BC">
              <w:rPr>
                <w:sz w:val="26"/>
                <w:szCs w:val="26"/>
                <w:lang w:val="vi-VN" w:eastAsia="x-none"/>
              </w:rPr>
              <w:t>Điểm tối thiểu để qua môn.</w:t>
            </w:r>
          </w:p>
        </w:tc>
      </w:tr>
      <w:tr w:rsidR="004731BC" w:rsidRPr="00303D24" w14:paraId="0DE7BD8A" w14:textId="77777777" w:rsidTr="004731BC">
        <w:trPr>
          <w:jc w:val="center"/>
        </w:trPr>
        <w:tc>
          <w:tcPr>
            <w:tcW w:w="0" w:type="auto"/>
            <w:vAlign w:val="center"/>
            <w:hideMark/>
          </w:tcPr>
          <w:p w14:paraId="0D05FAA3" w14:textId="77777777" w:rsidR="004731BC" w:rsidRPr="004731BC" w:rsidRDefault="004731BC" w:rsidP="004731BC">
            <w:pPr>
              <w:jc w:val="center"/>
              <w:rPr>
                <w:sz w:val="26"/>
                <w:szCs w:val="26"/>
                <w:lang w:val="vi-VN" w:eastAsia="x-none"/>
              </w:rPr>
            </w:pPr>
            <w:r w:rsidRPr="004731BC">
              <w:rPr>
                <w:sz w:val="26"/>
                <w:szCs w:val="26"/>
                <w:lang w:val="vi-VN" w:eastAsia="x-none"/>
              </w:rPr>
              <w:lastRenderedPageBreak/>
              <w:t>9</w:t>
            </w:r>
          </w:p>
        </w:tc>
        <w:tc>
          <w:tcPr>
            <w:tcW w:w="0" w:type="auto"/>
            <w:vAlign w:val="center"/>
            <w:hideMark/>
          </w:tcPr>
          <w:p w14:paraId="396CF397" w14:textId="77777777" w:rsidR="004731BC" w:rsidRPr="004731BC" w:rsidRDefault="004731BC" w:rsidP="004731BC">
            <w:pPr>
              <w:jc w:val="center"/>
              <w:rPr>
                <w:sz w:val="26"/>
                <w:szCs w:val="26"/>
                <w:lang w:val="vi-VN" w:eastAsia="x-none"/>
              </w:rPr>
            </w:pPr>
            <w:r w:rsidRPr="004731BC">
              <w:rPr>
                <w:sz w:val="26"/>
                <w:szCs w:val="26"/>
                <w:lang w:val="vi-VN" w:eastAsia="x-none"/>
              </w:rPr>
              <w:t>max_attempts</w:t>
            </w:r>
          </w:p>
        </w:tc>
        <w:tc>
          <w:tcPr>
            <w:tcW w:w="0" w:type="auto"/>
            <w:vAlign w:val="center"/>
            <w:hideMark/>
          </w:tcPr>
          <w:p w14:paraId="23C9C06C" w14:textId="77777777" w:rsidR="004731BC" w:rsidRPr="004731BC" w:rsidRDefault="004731BC" w:rsidP="004731BC">
            <w:pPr>
              <w:jc w:val="center"/>
              <w:rPr>
                <w:sz w:val="26"/>
                <w:szCs w:val="26"/>
                <w:lang w:val="vi-VN" w:eastAsia="x-none"/>
              </w:rPr>
            </w:pPr>
            <w:r w:rsidRPr="004731BC">
              <w:rPr>
                <w:sz w:val="26"/>
                <w:szCs w:val="26"/>
                <w:lang w:val="vi-VN" w:eastAsia="x-none"/>
              </w:rPr>
              <w:t>Số lần làm bài tối đa cho phép.</w:t>
            </w:r>
          </w:p>
        </w:tc>
      </w:tr>
      <w:tr w:rsidR="004731BC" w:rsidRPr="004731BC" w14:paraId="33948D89" w14:textId="77777777" w:rsidTr="004731BC">
        <w:trPr>
          <w:jc w:val="center"/>
        </w:trPr>
        <w:tc>
          <w:tcPr>
            <w:tcW w:w="0" w:type="auto"/>
            <w:vAlign w:val="center"/>
            <w:hideMark/>
          </w:tcPr>
          <w:p w14:paraId="0E5F037E" w14:textId="77777777" w:rsidR="004731BC" w:rsidRPr="004731BC" w:rsidRDefault="004731BC" w:rsidP="004731BC">
            <w:pPr>
              <w:jc w:val="center"/>
              <w:rPr>
                <w:sz w:val="26"/>
                <w:szCs w:val="26"/>
                <w:lang w:val="vi-VN" w:eastAsia="x-none"/>
              </w:rPr>
            </w:pPr>
            <w:r w:rsidRPr="004731BC">
              <w:rPr>
                <w:sz w:val="26"/>
                <w:szCs w:val="26"/>
                <w:lang w:val="vi-VN" w:eastAsia="x-none"/>
              </w:rPr>
              <w:t>10</w:t>
            </w:r>
          </w:p>
        </w:tc>
        <w:tc>
          <w:tcPr>
            <w:tcW w:w="0" w:type="auto"/>
            <w:vAlign w:val="center"/>
            <w:hideMark/>
          </w:tcPr>
          <w:p w14:paraId="6E15C0A1" w14:textId="77777777" w:rsidR="004731BC" w:rsidRPr="004731BC" w:rsidRDefault="004731BC" w:rsidP="004731BC">
            <w:pPr>
              <w:jc w:val="center"/>
              <w:rPr>
                <w:sz w:val="26"/>
                <w:szCs w:val="26"/>
                <w:lang w:val="vi-VN" w:eastAsia="x-none"/>
              </w:rPr>
            </w:pPr>
            <w:r w:rsidRPr="004731BC">
              <w:rPr>
                <w:sz w:val="26"/>
                <w:szCs w:val="26"/>
                <w:lang w:val="vi-VN" w:eastAsia="x-none"/>
              </w:rPr>
              <w:t>created_by</w:t>
            </w:r>
          </w:p>
        </w:tc>
        <w:tc>
          <w:tcPr>
            <w:tcW w:w="0" w:type="auto"/>
            <w:vAlign w:val="center"/>
            <w:hideMark/>
          </w:tcPr>
          <w:p w14:paraId="538BC1BF" w14:textId="77777777" w:rsidR="004731BC" w:rsidRPr="004731BC" w:rsidRDefault="004731BC" w:rsidP="004731BC">
            <w:pPr>
              <w:jc w:val="center"/>
              <w:rPr>
                <w:sz w:val="26"/>
                <w:szCs w:val="26"/>
                <w:lang w:val="vi-VN" w:eastAsia="x-none"/>
              </w:rPr>
            </w:pPr>
            <w:r w:rsidRPr="004731BC">
              <w:rPr>
                <w:sz w:val="26"/>
                <w:szCs w:val="26"/>
                <w:lang w:val="vi-VN" w:eastAsia="x-none"/>
              </w:rPr>
              <w:t>Người tạo bài thi.</w:t>
            </w:r>
          </w:p>
        </w:tc>
      </w:tr>
    </w:tbl>
    <w:p w14:paraId="65068FBE" w14:textId="77777777" w:rsidR="004731BC" w:rsidRPr="004731BC" w:rsidRDefault="004731BC" w:rsidP="004731BC">
      <w:pPr>
        <w:pStyle w:val="Noidung"/>
      </w:pPr>
      <w:r w:rsidRPr="004731BC">
        <w:t>Bảng: Questions (Ngân hàng Câu hỏi)</w:t>
      </w:r>
    </w:p>
    <w:tbl>
      <w:tblPr>
        <w:tblStyle w:val="TableGrid"/>
        <w:tblW w:w="0" w:type="auto"/>
        <w:jc w:val="center"/>
        <w:tblLook w:val="04A0" w:firstRow="1" w:lastRow="0" w:firstColumn="1" w:lastColumn="0" w:noHBand="0" w:noVBand="1"/>
      </w:tblPr>
      <w:tblGrid>
        <w:gridCol w:w="708"/>
        <w:gridCol w:w="1675"/>
        <w:gridCol w:w="5191"/>
      </w:tblGrid>
      <w:tr w:rsidR="004731BC" w:rsidRPr="004731BC" w14:paraId="43534FA1" w14:textId="77777777" w:rsidTr="004731BC">
        <w:trPr>
          <w:jc w:val="center"/>
        </w:trPr>
        <w:tc>
          <w:tcPr>
            <w:tcW w:w="0" w:type="auto"/>
            <w:vAlign w:val="center"/>
            <w:hideMark/>
          </w:tcPr>
          <w:p w14:paraId="47C55719"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78AB2335"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5872B33F"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67E72F16" w14:textId="77777777" w:rsidTr="004731BC">
        <w:trPr>
          <w:jc w:val="center"/>
        </w:trPr>
        <w:tc>
          <w:tcPr>
            <w:tcW w:w="0" w:type="auto"/>
            <w:vAlign w:val="center"/>
            <w:hideMark/>
          </w:tcPr>
          <w:p w14:paraId="6E22A1DC"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41A874F9" w14:textId="77777777" w:rsidR="004731BC" w:rsidRPr="004731BC" w:rsidRDefault="004731BC" w:rsidP="004731BC">
            <w:pPr>
              <w:jc w:val="center"/>
              <w:rPr>
                <w:sz w:val="26"/>
                <w:szCs w:val="26"/>
                <w:lang w:val="vi-VN" w:eastAsia="x-none"/>
              </w:rPr>
            </w:pPr>
            <w:r w:rsidRPr="004731BC">
              <w:rPr>
                <w:sz w:val="26"/>
                <w:szCs w:val="26"/>
                <w:lang w:val="vi-VN" w:eastAsia="x-none"/>
              </w:rPr>
              <w:t>question_id</w:t>
            </w:r>
          </w:p>
        </w:tc>
        <w:tc>
          <w:tcPr>
            <w:tcW w:w="0" w:type="auto"/>
            <w:vAlign w:val="center"/>
            <w:hideMark/>
          </w:tcPr>
          <w:p w14:paraId="769C5EA1"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303D24" w14:paraId="204D3AF8" w14:textId="77777777" w:rsidTr="004731BC">
        <w:trPr>
          <w:jc w:val="center"/>
        </w:trPr>
        <w:tc>
          <w:tcPr>
            <w:tcW w:w="0" w:type="auto"/>
            <w:vAlign w:val="center"/>
            <w:hideMark/>
          </w:tcPr>
          <w:p w14:paraId="2B064EB6"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2C066F4A" w14:textId="77777777" w:rsidR="004731BC" w:rsidRPr="004731BC" w:rsidRDefault="004731BC" w:rsidP="004731BC">
            <w:pPr>
              <w:jc w:val="center"/>
              <w:rPr>
                <w:sz w:val="26"/>
                <w:szCs w:val="26"/>
                <w:lang w:val="vi-VN" w:eastAsia="x-none"/>
              </w:rPr>
            </w:pPr>
            <w:r w:rsidRPr="004731BC">
              <w:rPr>
                <w:sz w:val="26"/>
                <w:szCs w:val="26"/>
                <w:lang w:val="vi-VN" w:eastAsia="x-none"/>
              </w:rPr>
              <w:t>quiz_id</w:t>
            </w:r>
          </w:p>
        </w:tc>
        <w:tc>
          <w:tcPr>
            <w:tcW w:w="0" w:type="auto"/>
            <w:vAlign w:val="center"/>
            <w:hideMark/>
          </w:tcPr>
          <w:p w14:paraId="0DE83530" w14:textId="77777777" w:rsidR="004731BC" w:rsidRPr="004731BC" w:rsidRDefault="004731BC" w:rsidP="004731BC">
            <w:pPr>
              <w:jc w:val="center"/>
              <w:rPr>
                <w:sz w:val="26"/>
                <w:szCs w:val="26"/>
                <w:lang w:val="vi-VN" w:eastAsia="x-none"/>
              </w:rPr>
            </w:pPr>
            <w:r w:rsidRPr="004731BC">
              <w:rPr>
                <w:sz w:val="26"/>
                <w:szCs w:val="26"/>
                <w:lang w:val="vi-VN" w:eastAsia="x-none"/>
              </w:rPr>
              <w:t>(Tùy chọn) Thuộc bài thi nào.</w:t>
            </w:r>
          </w:p>
        </w:tc>
      </w:tr>
      <w:tr w:rsidR="004731BC" w:rsidRPr="004731BC" w14:paraId="725DCF6C" w14:textId="77777777" w:rsidTr="004731BC">
        <w:trPr>
          <w:jc w:val="center"/>
        </w:trPr>
        <w:tc>
          <w:tcPr>
            <w:tcW w:w="0" w:type="auto"/>
            <w:vAlign w:val="center"/>
            <w:hideMark/>
          </w:tcPr>
          <w:p w14:paraId="4DDC0F57"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0E454EE1" w14:textId="77777777" w:rsidR="004731BC" w:rsidRPr="004731BC" w:rsidRDefault="004731BC" w:rsidP="004731BC">
            <w:pPr>
              <w:jc w:val="center"/>
              <w:rPr>
                <w:sz w:val="26"/>
                <w:szCs w:val="26"/>
                <w:lang w:val="vi-VN" w:eastAsia="x-none"/>
              </w:rPr>
            </w:pPr>
            <w:r w:rsidRPr="004731BC">
              <w:rPr>
                <w:sz w:val="26"/>
                <w:szCs w:val="26"/>
                <w:lang w:val="vi-VN" w:eastAsia="x-none"/>
              </w:rPr>
              <w:t>chapter_id</w:t>
            </w:r>
          </w:p>
        </w:tc>
        <w:tc>
          <w:tcPr>
            <w:tcW w:w="0" w:type="auto"/>
            <w:vAlign w:val="center"/>
            <w:hideMark/>
          </w:tcPr>
          <w:p w14:paraId="13EFD227" w14:textId="77777777" w:rsidR="004731BC" w:rsidRPr="004731BC" w:rsidRDefault="004731BC" w:rsidP="004731BC">
            <w:pPr>
              <w:jc w:val="center"/>
              <w:rPr>
                <w:sz w:val="26"/>
                <w:szCs w:val="26"/>
                <w:lang w:val="vi-VN" w:eastAsia="x-none"/>
              </w:rPr>
            </w:pPr>
            <w:r w:rsidRPr="004731BC">
              <w:rPr>
                <w:sz w:val="26"/>
                <w:szCs w:val="26"/>
                <w:lang w:val="vi-VN" w:eastAsia="x-none"/>
              </w:rPr>
              <w:t>Thuộc chương nào.</w:t>
            </w:r>
          </w:p>
        </w:tc>
      </w:tr>
      <w:tr w:rsidR="004731BC" w:rsidRPr="00303D24" w14:paraId="0725B3AC" w14:textId="77777777" w:rsidTr="004731BC">
        <w:trPr>
          <w:jc w:val="center"/>
        </w:trPr>
        <w:tc>
          <w:tcPr>
            <w:tcW w:w="0" w:type="auto"/>
            <w:vAlign w:val="center"/>
            <w:hideMark/>
          </w:tcPr>
          <w:p w14:paraId="13EB575A"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4682C793" w14:textId="77777777" w:rsidR="004731BC" w:rsidRPr="004731BC" w:rsidRDefault="004731BC" w:rsidP="004731BC">
            <w:pPr>
              <w:jc w:val="center"/>
              <w:rPr>
                <w:sz w:val="26"/>
                <w:szCs w:val="26"/>
                <w:lang w:val="vi-VN" w:eastAsia="x-none"/>
              </w:rPr>
            </w:pPr>
            <w:r w:rsidRPr="004731BC">
              <w:rPr>
                <w:sz w:val="26"/>
                <w:szCs w:val="26"/>
                <w:lang w:val="vi-VN" w:eastAsia="x-none"/>
              </w:rPr>
              <w:t>lo_id</w:t>
            </w:r>
          </w:p>
        </w:tc>
        <w:tc>
          <w:tcPr>
            <w:tcW w:w="0" w:type="auto"/>
            <w:vAlign w:val="center"/>
            <w:hideMark/>
          </w:tcPr>
          <w:p w14:paraId="222F2EDE" w14:textId="77777777" w:rsidR="004731BC" w:rsidRPr="004731BC" w:rsidRDefault="004731BC" w:rsidP="004731BC">
            <w:pPr>
              <w:jc w:val="center"/>
              <w:rPr>
                <w:sz w:val="26"/>
                <w:szCs w:val="26"/>
                <w:lang w:val="vi-VN" w:eastAsia="x-none"/>
              </w:rPr>
            </w:pPr>
            <w:r w:rsidRPr="004731BC">
              <w:rPr>
                <w:sz w:val="26"/>
                <w:szCs w:val="26"/>
                <w:lang w:val="vi-VN" w:eastAsia="x-none"/>
              </w:rPr>
              <w:t>Thuộc chuẩn đầu ra nào.</w:t>
            </w:r>
          </w:p>
        </w:tc>
      </w:tr>
      <w:tr w:rsidR="004731BC" w:rsidRPr="00303D24" w14:paraId="5DA49821" w14:textId="77777777" w:rsidTr="004731BC">
        <w:trPr>
          <w:jc w:val="center"/>
        </w:trPr>
        <w:tc>
          <w:tcPr>
            <w:tcW w:w="0" w:type="auto"/>
            <w:vAlign w:val="center"/>
            <w:hideMark/>
          </w:tcPr>
          <w:p w14:paraId="4C6A89BA"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2E327FE9" w14:textId="77777777" w:rsidR="004731BC" w:rsidRPr="004731BC" w:rsidRDefault="004731BC" w:rsidP="004731BC">
            <w:pPr>
              <w:jc w:val="center"/>
              <w:rPr>
                <w:sz w:val="26"/>
                <w:szCs w:val="26"/>
                <w:lang w:val="vi-VN" w:eastAsia="x-none"/>
              </w:rPr>
            </w:pPr>
            <w:r w:rsidRPr="004731BC">
              <w:rPr>
                <w:sz w:val="26"/>
                <w:szCs w:val="26"/>
                <w:lang w:val="vi-VN" w:eastAsia="x-none"/>
              </w:rPr>
              <w:t>content</w:t>
            </w:r>
          </w:p>
        </w:tc>
        <w:tc>
          <w:tcPr>
            <w:tcW w:w="0" w:type="auto"/>
            <w:vAlign w:val="center"/>
            <w:hideMark/>
          </w:tcPr>
          <w:p w14:paraId="6261D13A" w14:textId="77777777" w:rsidR="004731BC" w:rsidRPr="004731BC" w:rsidRDefault="004731BC" w:rsidP="004731BC">
            <w:pPr>
              <w:jc w:val="center"/>
              <w:rPr>
                <w:sz w:val="26"/>
                <w:szCs w:val="26"/>
                <w:lang w:val="vi-VN" w:eastAsia="x-none"/>
              </w:rPr>
            </w:pPr>
            <w:r w:rsidRPr="004731BC">
              <w:rPr>
                <w:sz w:val="26"/>
                <w:szCs w:val="26"/>
                <w:lang w:val="vi-VN" w:eastAsia="x-none"/>
              </w:rPr>
              <w:t>Nội dung câu hỏi (đề bài).</w:t>
            </w:r>
          </w:p>
        </w:tc>
      </w:tr>
      <w:tr w:rsidR="004731BC" w:rsidRPr="00303D24" w14:paraId="2BA2B397" w14:textId="77777777" w:rsidTr="004731BC">
        <w:trPr>
          <w:jc w:val="center"/>
        </w:trPr>
        <w:tc>
          <w:tcPr>
            <w:tcW w:w="0" w:type="auto"/>
            <w:vAlign w:val="center"/>
            <w:hideMark/>
          </w:tcPr>
          <w:p w14:paraId="0E6CFFB6"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069A94CE" w14:textId="77777777" w:rsidR="004731BC" w:rsidRPr="004731BC" w:rsidRDefault="004731BC" w:rsidP="004731BC">
            <w:pPr>
              <w:jc w:val="center"/>
              <w:rPr>
                <w:sz w:val="26"/>
                <w:szCs w:val="26"/>
                <w:lang w:val="vi-VN" w:eastAsia="x-none"/>
              </w:rPr>
            </w:pPr>
            <w:r w:rsidRPr="004731BC">
              <w:rPr>
                <w:sz w:val="26"/>
                <w:szCs w:val="26"/>
                <w:lang w:val="vi-VN" w:eastAsia="x-none"/>
              </w:rPr>
              <w:t>explanation</w:t>
            </w:r>
          </w:p>
        </w:tc>
        <w:tc>
          <w:tcPr>
            <w:tcW w:w="0" w:type="auto"/>
            <w:vAlign w:val="center"/>
            <w:hideMark/>
          </w:tcPr>
          <w:p w14:paraId="734B5256" w14:textId="77777777" w:rsidR="004731BC" w:rsidRPr="004731BC" w:rsidRDefault="004731BC" w:rsidP="004731BC">
            <w:pPr>
              <w:jc w:val="center"/>
              <w:rPr>
                <w:sz w:val="26"/>
                <w:szCs w:val="26"/>
                <w:lang w:val="vi-VN" w:eastAsia="x-none"/>
              </w:rPr>
            </w:pPr>
            <w:r w:rsidRPr="004731BC">
              <w:rPr>
                <w:sz w:val="26"/>
                <w:szCs w:val="26"/>
                <w:lang w:val="vi-VN" w:eastAsia="x-none"/>
              </w:rPr>
              <w:t>Giải thích đáp án chi tiết.</w:t>
            </w:r>
          </w:p>
        </w:tc>
      </w:tr>
      <w:tr w:rsidR="004731BC" w:rsidRPr="00303D24" w14:paraId="6DFE133A" w14:textId="77777777" w:rsidTr="004731BC">
        <w:trPr>
          <w:jc w:val="center"/>
        </w:trPr>
        <w:tc>
          <w:tcPr>
            <w:tcW w:w="0" w:type="auto"/>
            <w:vAlign w:val="center"/>
            <w:hideMark/>
          </w:tcPr>
          <w:p w14:paraId="1BD0758F" w14:textId="77777777" w:rsidR="004731BC" w:rsidRPr="004731BC" w:rsidRDefault="004731BC" w:rsidP="004731BC">
            <w:pPr>
              <w:jc w:val="center"/>
              <w:rPr>
                <w:sz w:val="26"/>
                <w:szCs w:val="26"/>
                <w:lang w:val="vi-VN" w:eastAsia="x-none"/>
              </w:rPr>
            </w:pPr>
            <w:r w:rsidRPr="004731BC">
              <w:rPr>
                <w:sz w:val="26"/>
                <w:szCs w:val="26"/>
                <w:lang w:val="vi-VN" w:eastAsia="x-none"/>
              </w:rPr>
              <w:t>7</w:t>
            </w:r>
          </w:p>
        </w:tc>
        <w:tc>
          <w:tcPr>
            <w:tcW w:w="0" w:type="auto"/>
            <w:vAlign w:val="center"/>
            <w:hideMark/>
          </w:tcPr>
          <w:p w14:paraId="273AB04A" w14:textId="77777777" w:rsidR="004731BC" w:rsidRPr="004731BC" w:rsidRDefault="004731BC" w:rsidP="004731BC">
            <w:pPr>
              <w:jc w:val="center"/>
              <w:rPr>
                <w:sz w:val="26"/>
                <w:szCs w:val="26"/>
                <w:lang w:val="vi-VN" w:eastAsia="x-none"/>
              </w:rPr>
            </w:pPr>
            <w:r w:rsidRPr="004731BC">
              <w:rPr>
                <w:sz w:val="26"/>
                <w:szCs w:val="26"/>
                <w:lang w:val="vi-VN" w:eastAsia="x-none"/>
              </w:rPr>
              <w:t>difficulty</w:t>
            </w:r>
          </w:p>
        </w:tc>
        <w:tc>
          <w:tcPr>
            <w:tcW w:w="0" w:type="auto"/>
            <w:vAlign w:val="center"/>
            <w:hideMark/>
          </w:tcPr>
          <w:p w14:paraId="1189C959" w14:textId="77777777" w:rsidR="004731BC" w:rsidRPr="004731BC" w:rsidRDefault="004731BC" w:rsidP="004731BC">
            <w:pPr>
              <w:jc w:val="center"/>
              <w:rPr>
                <w:sz w:val="26"/>
                <w:szCs w:val="26"/>
                <w:lang w:val="vi-VN" w:eastAsia="x-none"/>
              </w:rPr>
            </w:pPr>
            <w:r w:rsidRPr="004731BC">
              <w:rPr>
                <w:sz w:val="26"/>
                <w:szCs w:val="26"/>
                <w:lang w:val="vi-VN" w:eastAsia="x-none"/>
              </w:rPr>
              <w:t>Độ khó (Dễ, Trung bình, Khó).</w:t>
            </w:r>
          </w:p>
        </w:tc>
      </w:tr>
      <w:tr w:rsidR="004731BC" w:rsidRPr="00303D24" w14:paraId="436BBB5B" w14:textId="77777777" w:rsidTr="004731BC">
        <w:trPr>
          <w:jc w:val="center"/>
        </w:trPr>
        <w:tc>
          <w:tcPr>
            <w:tcW w:w="0" w:type="auto"/>
            <w:vAlign w:val="center"/>
            <w:hideMark/>
          </w:tcPr>
          <w:p w14:paraId="4734853E" w14:textId="77777777" w:rsidR="004731BC" w:rsidRPr="004731BC" w:rsidRDefault="004731BC" w:rsidP="004731BC">
            <w:pPr>
              <w:jc w:val="center"/>
              <w:rPr>
                <w:sz w:val="26"/>
                <w:szCs w:val="26"/>
                <w:lang w:val="vi-VN" w:eastAsia="x-none"/>
              </w:rPr>
            </w:pPr>
            <w:r w:rsidRPr="004731BC">
              <w:rPr>
                <w:sz w:val="26"/>
                <w:szCs w:val="26"/>
                <w:lang w:val="vi-VN" w:eastAsia="x-none"/>
              </w:rPr>
              <w:t>8</w:t>
            </w:r>
          </w:p>
        </w:tc>
        <w:tc>
          <w:tcPr>
            <w:tcW w:w="0" w:type="auto"/>
            <w:vAlign w:val="center"/>
            <w:hideMark/>
          </w:tcPr>
          <w:p w14:paraId="44E86806" w14:textId="77777777" w:rsidR="004731BC" w:rsidRPr="004731BC" w:rsidRDefault="004731BC" w:rsidP="004731BC">
            <w:pPr>
              <w:jc w:val="center"/>
              <w:rPr>
                <w:sz w:val="26"/>
                <w:szCs w:val="26"/>
                <w:lang w:val="vi-VN" w:eastAsia="x-none"/>
              </w:rPr>
            </w:pPr>
            <w:r w:rsidRPr="004731BC">
              <w:rPr>
                <w:sz w:val="26"/>
                <w:szCs w:val="26"/>
                <w:lang w:val="vi-VN" w:eastAsia="x-none"/>
              </w:rPr>
              <w:t>question_type</w:t>
            </w:r>
          </w:p>
        </w:tc>
        <w:tc>
          <w:tcPr>
            <w:tcW w:w="0" w:type="auto"/>
            <w:vAlign w:val="center"/>
            <w:hideMark/>
          </w:tcPr>
          <w:p w14:paraId="22EB997B" w14:textId="77777777" w:rsidR="004731BC" w:rsidRPr="004731BC" w:rsidRDefault="004731BC" w:rsidP="004731BC">
            <w:pPr>
              <w:jc w:val="center"/>
              <w:rPr>
                <w:sz w:val="26"/>
                <w:szCs w:val="26"/>
                <w:lang w:val="vi-VN" w:eastAsia="x-none"/>
              </w:rPr>
            </w:pPr>
            <w:r w:rsidRPr="004731BC">
              <w:rPr>
                <w:sz w:val="26"/>
                <w:szCs w:val="26"/>
                <w:lang w:val="vi-VN" w:eastAsia="x-none"/>
              </w:rPr>
              <w:t>Loại câu hỏi (Trắc nghiệm, Tự luận, Điền từ...).</w:t>
            </w:r>
          </w:p>
        </w:tc>
      </w:tr>
      <w:tr w:rsidR="004731BC" w:rsidRPr="004731BC" w14:paraId="46C572D6" w14:textId="77777777" w:rsidTr="004731BC">
        <w:trPr>
          <w:jc w:val="center"/>
        </w:trPr>
        <w:tc>
          <w:tcPr>
            <w:tcW w:w="0" w:type="auto"/>
            <w:vAlign w:val="center"/>
            <w:hideMark/>
          </w:tcPr>
          <w:p w14:paraId="16FF6A54" w14:textId="77777777" w:rsidR="004731BC" w:rsidRPr="004731BC" w:rsidRDefault="004731BC" w:rsidP="004731BC">
            <w:pPr>
              <w:jc w:val="center"/>
              <w:rPr>
                <w:sz w:val="26"/>
                <w:szCs w:val="26"/>
                <w:lang w:val="vi-VN" w:eastAsia="x-none"/>
              </w:rPr>
            </w:pPr>
            <w:r w:rsidRPr="004731BC">
              <w:rPr>
                <w:sz w:val="26"/>
                <w:szCs w:val="26"/>
                <w:lang w:val="vi-VN" w:eastAsia="x-none"/>
              </w:rPr>
              <w:t>9</w:t>
            </w:r>
          </w:p>
        </w:tc>
        <w:tc>
          <w:tcPr>
            <w:tcW w:w="0" w:type="auto"/>
            <w:vAlign w:val="center"/>
            <w:hideMark/>
          </w:tcPr>
          <w:p w14:paraId="5F9ECAF1" w14:textId="77777777" w:rsidR="004731BC" w:rsidRPr="004731BC" w:rsidRDefault="004731BC" w:rsidP="004731BC">
            <w:pPr>
              <w:jc w:val="center"/>
              <w:rPr>
                <w:sz w:val="26"/>
                <w:szCs w:val="26"/>
                <w:lang w:val="vi-VN" w:eastAsia="x-none"/>
              </w:rPr>
            </w:pPr>
            <w:r w:rsidRPr="004731BC">
              <w:rPr>
                <w:sz w:val="26"/>
                <w:szCs w:val="26"/>
                <w:lang w:val="vi-VN" w:eastAsia="x-none"/>
              </w:rPr>
              <w:t>is_active</w:t>
            </w:r>
          </w:p>
        </w:tc>
        <w:tc>
          <w:tcPr>
            <w:tcW w:w="0" w:type="auto"/>
            <w:vAlign w:val="center"/>
            <w:hideMark/>
          </w:tcPr>
          <w:p w14:paraId="69DC62C1" w14:textId="77777777" w:rsidR="004731BC" w:rsidRPr="004731BC" w:rsidRDefault="004731BC" w:rsidP="004731BC">
            <w:pPr>
              <w:jc w:val="center"/>
              <w:rPr>
                <w:sz w:val="26"/>
                <w:szCs w:val="26"/>
                <w:lang w:val="vi-VN" w:eastAsia="x-none"/>
              </w:rPr>
            </w:pPr>
            <w:r w:rsidRPr="004731BC">
              <w:rPr>
                <w:sz w:val="26"/>
                <w:szCs w:val="26"/>
                <w:lang w:val="vi-VN" w:eastAsia="x-none"/>
              </w:rPr>
              <w:t>Trạng thái sử dụng.</w:t>
            </w:r>
          </w:p>
        </w:tc>
      </w:tr>
    </w:tbl>
    <w:p w14:paraId="1FD344BA" w14:textId="77777777" w:rsidR="004731BC" w:rsidRPr="004731BC" w:rsidRDefault="004731BC" w:rsidP="004731BC">
      <w:pPr>
        <w:pStyle w:val="Noidung"/>
      </w:pPr>
      <w:r w:rsidRPr="004731BC">
        <w:t>Bảng: AnswerChoices (Các lựa chọn trả lời)</w:t>
      </w:r>
    </w:p>
    <w:tbl>
      <w:tblPr>
        <w:tblStyle w:val="TableGrid"/>
        <w:tblW w:w="0" w:type="auto"/>
        <w:jc w:val="center"/>
        <w:tblLook w:val="04A0" w:firstRow="1" w:lastRow="0" w:firstColumn="1" w:lastColumn="0" w:noHBand="0" w:noVBand="1"/>
      </w:tblPr>
      <w:tblGrid>
        <w:gridCol w:w="708"/>
        <w:gridCol w:w="1574"/>
        <w:gridCol w:w="5614"/>
      </w:tblGrid>
      <w:tr w:rsidR="004731BC" w:rsidRPr="004731BC" w14:paraId="450ED651" w14:textId="77777777" w:rsidTr="004731BC">
        <w:trPr>
          <w:jc w:val="center"/>
        </w:trPr>
        <w:tc>
          <w:tcPr>
            <w:tcW w:w="0" w:type="auto"/>
            <w:vAlign w:val="center"/>
            <w:hideMark/>
          </w:tcPr>
          <w:p w14:paraId="070043E7"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3039AE77"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2FE6D1E4"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245056A0" w14:textId="77777777" w:rsidTr="004731BC">
        <w:trPr>
          <w:jc w:val="center"/>
        </w:trPr>
        <w:tc>
          <w:tcPr>
            <w:tcW w:w="0" w:type="auto"/>
            <w:vAlign w:val="center"/>
            <w:hideMark/>
          </w:tcPr>
          <w:p w14:paraId="6540CDFF"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022B910C" w14:textId="77777777" w:rsidR="004731BC" w:rsidRPr="004731BC" w:rsidRDefault="004731BC" w:rsidP="004731BC">
            <w:pPr>
              <w:jc w:val="center"/>
              <w:rPr>
                <w:sz w:val="26"/>
                <w:szCs w:val="26"/>
                <w:lang w:val="vi-VN" w:eastAsia="x-none"/>
              </w:rPr>
            </w:pPr>
            <w:r w:rsidRPr="004731BC">
              <w:rPr>
                <w:sz w:val="26"/>
                <w:szCs w:val="26"/>
                <w:lang w:val="vi-VN" w:eastAsia="x-none"/>
              </w:rPr>
              <w:t>choice_id</w:t>
            </w:r>
          </w:p>
        </w:tc>
        <w:tc>
          <w:tcPr>
            <w:tcW w:w="0" w:type="auto"/>
            <w:vAlign w:val="center"/>
            <w:hideMark/>
          </w:tcPr>
          <w:p w14:paraId="5C6831EE"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69DC9302" w14:textId="77777777" w:rsidTr="004731BC">
        <w:trPr>
          <w:jc w:val="center"/>
        </w:trPr>
        <w:tc>
          <w:tcPr>
            <w:tcW w:w="0" w:type="auto"/>
            <w:vAlign w:val="center"/>
            <w:hideMark/>
          </w:tcPr>
          <w:p w14:paraId="3917F677"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675711DD" w14:textId="77777777" w:rsidR="004731BC" w:rsidRPr="004731BC" w:rsidRDefault="004731BC" w:rsidP="004731BC">
            <w:pPr>
              <w:jc w:val="center"/>
              <w:rPr>
                <w:sz w:val="26"/>
                <w:szCs w:val="26"/>
                <w:lang w:val="vi-VN" w:eastAsia="x-none"/>
              </w:rPr>
            </w:pPr>
            <w:r w:rsidRPr="004731BC">
              <w:rPr>
                <w:sz w:val="26"/>
                <w:szCs w:val="26"/>
                <w:lang w:val="vi-VN" w:eastAsia="x-none"/>
              </w:rPr>
              <w:t>question_id</w:t>
            </w:r>
          </w:p>
        </w:tc>
        <w:tc>
          <w:tcPr>
            <w:tcW w:w="0" w:type="auto"/>
            <w:vAlign w:val="center"/>
            <w:hideMark/>
          </w:tcPr>
          <w:p w14:paraId="125534F0" w14:textId="77777777" w:rsidR="004731BC" w:rsidRPr="004731BC" w:rsidRDefault="004731BC" w:rsidP="004731BC">
            <w:pPr>
              <w:jc w:val="center"/>
              <w:rPr>
                <w:sz w:val="26"/>
                <w:szCs w:val="26"/>
                <w:lang w:val="vi-VN" w:eastAsia="x-none"/>
              </w:rPr>
            </w:pPr>
            <w:r w:rsidRPr="004731BC">
              <w:rPr>
                <w:sz w:val="26"/>
                <w:szCs w:val="26"/>
                <w:lang w:val="vi-VN" w:eastAsia="x-none"/>
              </w:rPr>
              <w:t>Thuộc câu hỏi nào.</w:t>
            </w:r>
          </w:p>
        </w:tc>
      </w:tr>
      <w:tr w:rsidR="004731BC" w:rsidRPr="00303D24" w14:paraId="657BF8E3" w14:textId="77777777" w:rsidTr="004731BC">
        <w:trPr>
          <w:jc w:val="center"/>
        </w:trPr>
        <w:tc>
          <w:tcPr>
            <w:tcW w:w="0" w:type="auto"/>
            <w:vAlign w:val="center"/>
            <w:hideMark/>
          </w:tcPr>
          <w:p w14:paraId="4E0099EE"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081E1003" w14:textId="77777777" w:rsidR="004731BC" w:rsidRPr="004731BC" w:rsidRDefault="004731BC" w:rsidP="004731BC">
            <w:pPr>
              <w:jc w:val="center"/>
              <w:rPr>
                <w:sz w:val="26"/>
                <w:szCs w:val="26"/>
                <w:lang w:val="vi-VN" w:eastAsia="x-none"/>
              </w:rPr>
            </w:pPr>
            <w:r w:rsidRPr="004731BC">
              <w:rPr>
                <w:sz w:val="26"/>
                <w:szCs w:val="26"/>
                <w:lang w:val="vi-VN" w:eastAsia="x-none"/>
              </w:rPr>
              <w:t>choice_text</w:t>
            </w:r>
          </w:p>
        </w:tc>
        <w:tc>
          <w:tcPr>
            <w:tcW w:w="0" w:type="auto"/>
            <w:vAlign w:val="center"/>
            <w:hideMark/>
          </w:tcPr>
          <w:p w14:paraId="045900AF" w14:textId="77777777" w:rsidR="004731BC" w:rsidRPr="004731BC" w:rsidRDefault="004731BC" w:rsidP="004731BC">
            <w:pPr>
              <w:jc w:val="center"/>
              <w:rPr>
                <w:sz w:val="26"/>
                <w:szCs w:val="26"/>
                <w:lang w:val="vi-VN" w:eastAsia="x-none"/>
              </w:rPr>
            </w:pPr>
            <w:r w:rsidRPr="004731BC">
              <w:rPr>
                <w:sz w:val="26"/>
                <w:szCs w:val="26"/>
                <w:lang w:val="vi-VN" w:eastAsia="x-none"/>
              </w:rPr>
              <w:t>Nội dung đáp án (VD: A. 1945).</w:t>
            </w:r>
          </w:p>
        </w:tc>
      </w:tr>
      <w:tr w:rsidR="004731BC" w:rsidRPr="00303D24" w14:paraId="4E45FD9D" w14:textId="77777777" w:rsidTr="004731BC">
        <w:trPr>
          <w:jc w:val="center"/>
        </w:trPr>
        <w:tc>
          <w:tcPr>
            <w:tcW w:w="0" w:type="auto"/>
            <w:vAlign w:val="center"/>
            <w:hideMark/>
          </w:tcPr>
          <w:p w14:paraId="600808F6"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2F4C9FCF" w14:textId="77777777" w:rsidR="004731BC" w:rsidRPr="004731BC" w:rsidRDefault="004731BC" w:rsidP="004731BC">
            <w:pPr>
              <w:jc w:val="center"/>
              <w:rPr>
                <w:sz w:val="26"/>
                <w:szCs w:val="26"/>
                <w:lang w:val="vi-VN" w:eastAsia="x-none"/>
              </w:rPr>
            </w:pPr>
            <w:r w:rsidRPr="004731BC">
              <w:rPr>
                <w:sz w:val="26"/>
                <w:szCs w:val="26"/>
                <w:lang w:val="vi-VN" w:eastAsia="x-none"/>
              </w:rPr>
              <w:t>is_correct</w:t>
            </w:r>
          </w:p>
        </w:tc>
        <w:tc>
          <w:tcPr>
            <w:tcW w:w="0" w:type="auto"/>
            <w:vAlign w:val="center"/>
            <w:hideMark/>
          </w:tcPr>
          <w:p w14:paraId="299B84E5" w14:textId="77777777" w:rsidR="004731BC" w:rsidRPr="004731BC" w:rsidRDefault="004731BC" w:rsidP="004731BC">
            <w:pPr>
              <w:jc w:val="center"/>
              <w:rPr>
                <w:sz w:val="26"/>
                <w:szCs w:val="26"/>
                <w:lang w:val="vi-VN" w:eastAsia="x-none"/>
              </w:rPr>
            </w:pPr>
            <w:r w:rsidRPr="004731BC">
              <w:rPr>
                <w:sz w:val="26"/>
                <w:szCs w:val="26"/>
                <w:lang w:val="vi-VN" w:eastAsia="x-none"/>
              </w:rPr>
              <w:t>Đánh dấu đây là đáp án đúng (True/False).</w:t>
            </w:r>
          </w:p>
        </w:tc>
      </w:tr>
      <w:tr w:rsidR="004731BC" w:rsidRPr="00303D24" w14:paraId="56DB8587" w14:textId="77777777" w:rsidTr="004731BC">
        <w:trPr>
          <w:jc w:val="center"/>
        </w:trPr>
        <w:tc>
          <w:tcPr>
            <w:tcW w:w="0" w:type="auto"/>
            <w:vAlign w:val="center"/>
            <w:hideMark/>
          </w:tcPr>
          <w:p w14:paraId="6E1F4141"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401756EB" w14:textId="77777777" w:rsidR="004731BC" w:rsidRPr="004731BC" w:rsidRDefault="004731BC" w:rsidP="004731BC">
            <w:pPr>
              <w:jc w:val="center"/>
              <w:rPr>
                <w:sz w:val="26"/>
                <w:szCs w:val="26"/>
                <w:lang w:val="vi-VN" w:eastAsia="x-none"/>
              </w:rPr>
            </w:pPr>
            <w:r w:rsidRPr="004731BC">
              <w:rPr>
                <w:sz w:val="26"/>
                <w:szCs w:val="26"/>
                <w:lang w:val="vi-VN" w:eastAsia="x-none"/>
              </w:rPr>
              <w:t>explanation</w:t>
            </w:r>
          </w:p>
        </w:tc>
        <w:tc>
          <w:tcPr>
            <w:tcW w:w="0" w:type="auto"/>
            <w:vAlign w:val="center"/>
            <w:hideMark/>
          </w:tcPr>
          <w:p w14:paraId="5A6E5C65" w14:textId="77777777" w:rsidR="004731BC" w:rsidRPr="004731BC" w:rsidRDefault="004731BC" w:rsidP="004731BC">
            <w:pPr>
              <w:jc w:val="center"/>
              <w:rPr>
                <w:sz w:val="26"/>
                <w:szCs w:val="26"/>
                <w:lang w:val="vi-VN" w:eastAsia="x-none"/>
              </w:rPr>
            </w:pPr>
            <w:r w:rsidRPr="004731BC">
              <w:rPr>
                <w:sz w:val="26"/>
                <w:szCs w:val="26"/>
                <w:lang w:val="vi-VN" w:eastAsia="x-none"/>
              </w:rPr>
              <w:t>Giải thích riêng cho lựa chọn này (tại sao sai/đúng).</w:t>
            </w:r>
          </w:p>
        </w:tc>
      </w:tr>
      <w:tr w:rsidR="004731BC" w:rsidRPr="00303D24" w14:paraId="6AA8F187" w14:textId="77777777" w:rsidTr="004731BC">
        <w:trPr>
          <w:jc w:val="center"/>
        </w:trPr>
        <w:tc>
          <w:tcPr>
            <w:tcW w:w="0" w:type="auto"/>
            <w:vAlign w:val="center"/>
            <w:hideMark/>
          </w:tcPr>
          <w:p w14:paraId="3E9E6908"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5E301B57" w14:textId="77777777" w:rsidR="004731BC" w:rsidRPr="004731BC" w:rsidRDefault="004731BC" w:rsidP="004731BC">
            <w:pPr>
              <w:jc w:val="center"/>
              <w:rPr>
                <w:sz w:val="26"/>
                <w:szCs w:val="26"/>
                <w:lang w:val="vi-VN" w:eastAsia="x-none"/>
              </w:rPr>
            </w:pPr>
            <w:r w:rsidRPr="004731BC">
              <w:rPr>
                <w:sz w:val="26"/>
                <w:szCs w:val="26"/>
                <w:lang w:val="vi-VN" w:eastAsia="x-none"/>
              </w:rPr>
              <w:t>choice_order</w:t>
            </w:r>
          </w:p>
        </w:tc>
        <w:tc>
          <w:tcPr>
            <w:tcW w:w="0" w:type="auto"/>
            <w:vAlign w:val="center"/>
            <w:hideMark/>
          </w:tcPr>
          <w:p w14:paraId="7695C4B9" w14:textId="77777777" w:rsidR="004731BC" w:rsidRPr="004731BC" w:rsidRDefault="004731BC" w:rsidP="004731BC">
            <w:pPr>
              <w:jc w:val="center"/>
              <w:rPr>
                <w:sz w:val="26"/>
                <w:szCs w:val="26"/>
                <w:lang w:val="vi-VN" w:eastAsia="x-none"/>
              </w:rPr>
            </w:pPr>
            <w:r w:rsidRPr="004731BC">
              <w:rPr>
                <w:sz w:val="26"/>
                <w:szCs w:val="26"/>
                <w:lang w:val="vi-VN" w:eastAsia="x-none"/>
              </w:rPr>
              <w:t>Thứ tự hiển thị đáp án.</w:t>
            </w:r>
          </w:p>
        </w:tc>
      </w:tr>
    </w:tbl>
    <w:p w14:paraId="6E46BFDA" w14:textId="77777777" w:rsidR="004731BC" w:rsidRPr="004731BC" w:rsidRDefault="004731BC" w:rsidP="004731BC">
      <w:pPr>
        <w:pStyle w:val="Noidung"/>
      </w:pPr>
      <w:r w:rsidRPr="004731BC">
        <w:t>Bảng: QuizQuestions (Liên kết Bài thi - Câu hỏi)</w:t>
      </w:r>
    </w:p>
    <w:tbl>
      <w:tblPr>
        <w:tblStyle w:val="TableGrid"/>
        <w:tblW w:w="0" w:type="auto"/>
        <w:jc w:val="center"/>
        <w:tblLook w:val="04A0" w:firstRow="1" w:lastRow="0" w:firstColumn="1" w:lastColumn="0" w:noHBand="0" w:noVBand="1"/>
      </w:tblPr>
      <w:tblGrid>
        <w:gridCol w:w="708"/>
        <w:gridCol w:w="1776"/>
        <w:gridCol w:w="5235"/>
      </w:tblGrid>
      <w:tr w:rsidR="004731BC" w:rsidRPr="004731BC" w14:paraId="283DBD96" w14:textId="77777777" w:rsidTr="004731BC">
        <w:trPr>
          <w:jc w:val="center"/>
        </w:trPr>
        <w:tc>
          <w:tcPr>
            <w:tcW w:w="0" w:type="auto"/>
            <w:vAlign w:val="center"/>
            <w:hideMark/>
          </w:tcPr>
          <w:p w14:paraId="2B3AF90B"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1070F5BD"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589005DC"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0DEFD300" w14:textId="77777777" w:rsidTr="004731BC">
        <w:trPr>
          <w:jc w:val="center"/>
        </w:trPr>
        <w:tc>
          <w:tcPr>
            <w:tcW w:w="0" w:type="auto"/>
            <w:vAlign w:val="center"/>
            <w:hideMark/>
          </w:tcPr>
          <w:p w14:paraId="639EF636"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645863D6" w14:textId="77777777" w:rsidR="004731BC" w:rsidRPr="004731BC" w:rsidRDefault="004731BC" w:rsidP="004731BC">
            <w:pPr>
              <w:jc w:val="center"/>
              <w:rPr>
                <w:sz w:val="26"/>
                <w:szCs w:val="26"/>
                <w:lang w:val="vi-VN" w:eastAsia="x-none"/>
              </w:rPr>
            </w:pPr>
            <w:r w:rsidRPr="004731BC">
              <w:rPr>
                <w:sz w:val="26"/>
                <w:szCs w:val="26"/>
                <w:lang w:val="vi-VN" w:eastAsia="x-none"/>
              </w:rPr>
              <w:t>id</w:t>
            </w:r>
          </w:p>
        </w:tc>
        <w:tc>
          <w:tcPr>
            <w:tcW w:w="0" w:type="auto"/>
            <w:vAlign w:val="center"/>
            <w:hideMark/>
          </w:tcPr>
          <w:p w14:paraId="2DFAEA00"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02D704B0" w14:textId="77777777" w:rsidTr="004731BC">
        <w:trPr>
          <w:jc w:val="center"/>
        </w:trPr>
        <w:tc>
          <w:tcPr>
            <w:tcW w:w="0" w:type="auto"/>
            <w:vAlign w:val="center"/>
            <w:hideMark/>
          </w:tcPr>
          <w:p w14:paraId="447E680A"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406A1496" w14:textId="77777777" w:rsidR="004731BC" w:rsidRPr="004731BC" w:rsidRDefault="004731BC" w:rsidP="004731BC">
            <w:pPr>
              <w:jc w:val="center"/>
              <w:rPr>
                <w:sz w:val="26"/>
                <w:szCs w:val="26"/>
                <w:lang w:val="vi-VN" w:eastAsia="x-none"/>
              </w:rPr>
            </w:pPr>
            <w:r w:rsidRPr="004731BC">
              <w:rPr>
                <w:sz w:val="26"/>
                <w:szCs w:val="26"/>
                <w:lang w:val="vi-VN" w:eastAsia="x-none"/>
              </w:rPr>
              <w:t>quiz_id</w:t>
            </w:r>
          </w:p>
        </w:tc>
        <w:tc>
          <w:tcPr>
            <w:tcW w:w="0" w:type="auto"/>
            <w:vAlign w:val="center"/>
            <w:hideMark/>
          </w:tcPr>
          <w:p w14:paraId="40A486E0" w14:textId="77777777" w:rsidR="004731BC" w:rsidRPr="004731BC" w:rsidRDefault="004731BC" w:rsidP="004731BC">
            <w:pPr>
              <w:jc w:val="center"/>
              <w:rPr>
                <w:sz w:val="26"/>
                <w:szCs w:val="26"/>
                <w:lang w:val="vi-VN" w:eastAsia="x-none"/>
              </w:rPr>
            </w:pPr>
            <w:r w:rsidRPr="004731BC">
              <w:rPr>
                <w:sz w:val="26"/>
                <w:szCs w:val="26"/>
                <w:lang w:val="vi-VN" w:eastAsia="x-none"/>
              </w:rPr>
              <w:t>Mã bài thi.</w:t>
            </w:r>
          </w:p>
        </w:tc>
      </w:tr>
      <w:tr w:rsidR="004731BC" w:rsidRPr="004731BC" w14:paraId="52C0FACB" w14:textId="77777777" w:rsidTr="004731BC">
        <w:trPr>
          <w:jc w:val="center"/>
        </w:trPr>
        <w:tc>
          <w:tcPr>
            <w:tcW w:w="0" w:type="auto"/>
            <w:vAlign w:val="center"/>
            <w:hideMark/>
          </w:tcPr>
          <w:p w14:paraId="0DDB8817"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3A009E05" w14:textId="77777777" w:rsidR="004731BC" w:rsidRPr="004731BC" w:rsidRDefault="004731BC" w:rsidP="004731BC">
            <w:pPr>
              <w:jc w:val="center"/>
              <w:rPr>
                <w:sz w:val="26"/>
                <w:szCs w:val="26"/>
                <w:lang w:val="vi-VN" w:eastAsia="x-none"/>
              </w:rPr>
            </w:pPr>
            <w:r w:rsidRPr="004731BC">
              <w:rPr>
                <w:sz w:val="26"/>
                <w:szCs w:val="26"/>
                <w:lang w:val="vi-VN" w:eastAsia="x-none"/>
              </w:rPr>
              <w:t>question_id</w:t>
            </w:r>
          </w:p>
        </w:tc>
        <w:tc>
          <w:tcPr>
            <w:tcW w:w="0" w:type="auto"/>
            <w:vAlign w:val="center"/>
            <w:hideMark/>
          </w:tcPr>
          <w:p w14:paraId="44BAF11F" w14:textId="77777777" w:rsidR="004731BC" w:rsidRPr="004731BC" w:rsidRDefault="004731BC" w:rsidP="004731BC">
            <w:pPr>
              <w:jc w:val="center"/>
              <w:rPr>
                <w:sz w:val="26"/>
                <w:szCs w:val="26"/>
                <w:lang w:val="vi-VN" w:eastAsia="x-none"/>
              </w:rPr>
            </w:pPr>
            <w:r w:rsidRPr="004731BC">
              <w:rPr>
                <w:sz w:val="26"/>
                <w:szCs w:val="26"/>
                <w:lang w:val="vi-VN" w:eastAsia="x-none"/>
              </w:rPr>
              <w:t>Mã câu hỏi.</w:t>
            </w:r>
          </w:p>
        </w:tc>
      </w:tr>
      <w:tr w:rsidR="004731BC" w:rsidRPr="00303D24" w14:paraId="60EB4FAF" w14:textId="77777777" w:rsidTr="004731BC">
        <w:trPr>
          <w:jc w:val="center"/>
        </w:trPr>
        <w:tc>
          <w:tcPr>
            <w:tcW w:w="0" w:type="auto"/>
            <w:vAlign w:val="center"/>
            <w:hideMark/>
          </w:tcPr>
          <w:p w14:paraId="506210FE"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5D32B28B" w14:textId="77777777" w:rsidR="004731BC" w:rsidRPr="004731BC" w:rsidRDefault="004731BC" w:rsidP="004731BC">
            <w:pPr>
              <w:jc w:val="center"/>
              <w:rPr>
                <w:sz w:val="26"/>
                <w:szCs w:val="26"/>
                <w:lang w:val="vi-VN" w:eastAsia="x-none"/>
              </w:rPr>
            </w:pPr>
            <w:r w:rsidRPr="004731BC">
              <w:rPr>
                <w:sz w:val="26"/>
                <w:szCs w:val="26"/>
                <w:lang w:val="vi-VN" w:eastAsia="x-none"/>
              </w:rPr>
              <w:t>points</w:t>
            </w:r>
          </w:p>
        </w:tc>
        <w:tc>
          <w:tcPr>
            <w:tcW w:w="0" w:type="auto"/>
            <w:vAlign w:val="center"/>
            <w:hideMark/>
          </w:tcPr>
          <w:p w14:paraId="7CF86944" w14:textId="77777777" w:rsidR="004731BC" w:rsidRPr="004731BC" w:rsidRDefault="004731BC" w:rsidP="004731BC">
            <w:pPr>
              <w:jc w:val="center"/>
              <w:rPr>
                <w:sz w:val="26"/>
                <w:szCs w:val="26"/>
                <w:lang w:val="vi-VN" w:eastAsia="x-none"/>
              </w:rPr>
            </w:pPr>
            <w:r w:rsidRPr="004731BC">
              <w:rPr>
                <w:sz w:val="26"/>
                <w:szCs w:val="26"/>
                <w:lang w:val="vi-VN" w:eastAsia="x-none"/>
              </w:rPr>
              <w:t>Điểm số riêng cho câu hỏi này trong bài thi này.</w:t>
            </w:r>
          </w:p>
        </w:tc>
      </w:tr>
      <w:tr w:rsidR="004731BC" w:rsidRPr="004731BC" w14:paraId="3ADFF57A" w14:textId="77777777" w:rsidTr="004731BC">
        <w:trPr>
          <w:jc w:val="center"/>
        </w:trPr>
        <w:tc>
          <w:tcPr>
            <w:tcW w:w="0" w:type="auto"/>
            <w:vAlign w:val="center"/>
            <w:hideMark/>
          </w:tcPr>
          <w:p w14:paraId="3E5CE1B0"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0C4AF31C" w14:textId="77777777" w:rsidR="004731BC" w:rsidRPr="004731BC" w:rsidRDefault="004731BC" w:rsidP="004731BC">
            <w:pPr>
              <w:jc w:val="center"/>
              <w:rPr>
                <w:sz w:val="26"/>
                <w:szCs w:val="26"/>
                <w:lang w:val="vi-VN" w:eastAsia="x-none"/>
              </w:rPr>
            </w:pPr>
            <w:r w:rsidRPr="004731BC">
              <w:rPr>
                <w:sz w:val="26"/>
                <w:szCs w:val="26"/>
                <w:lang w:val="vi-VN" w:eastAsia="x-none"/>
              </w:rPr>
              <w:t>question_order</w:t>
            </w:r>
          </w:p>
        </w:tc>
        <w:tc>
          <w:tcPr>
            <w:tcW w:w="0" w:type="auto"/>
            <w:vAlign w:val="center"/>
            <w:hideMark/>
          </w:tcPr>
          <w:p w14:paraId="325D284E" w14:textId="77777777" w:rsidR="004731BC" w:rsidRPr="004731BC" w:rsidRDefault="004731BC" w:rsidP="004731BC">
            <w:pPr>
              <w:jc w:val="center"/>
              <w:rPr>
                <w:sz w:val="26"/>
                <w:szCs w:val="26"/>
                <w:lang w:val="vi-VN" w:eastAsia="x-none"/>
              </w:rPr>
            </w:pPr>
            <w:r w:rsidRPr="004731BC">
              <w:rPr>
                <w:sz w:val="26"/>
                <w:szCs w:val="26"/>
                <w:lang w:val="vi-VN" w:eastAsia="x-none"/>
              </w:rPr>
              <w:t>Thứ tự xuất hiện trong bài.</w:t>
            </w:r>
          </w:p>
        </w:tc>
      </w:tr>
    </w:tbl>
    <w:p w14:paraId="3CD92B8D" w14:textId="77777777" w:rsidR="004731BC" w:rsidRPr="004731BC" w:rsidRDefault="004731BC" w:rsidP="004731BC">
      <w:pPr>
        <w:pStyle w:val="Noidung"/>
      </w:pPr>
      <w:r w:rsidRPr="004731BC">
        <w:t>Bảng: QuizCollaborations (Hợp tác biên soạn)</w:t>
      </w:r>
    </w:p>
    <w:tbl>
      <w:tblPr>
        <w:tblStyle w:val="TableGrid"/>
        <w:tblW w:w="0" w:type="auto"/>
        <w:jc w:val="center"/>
        <w:tblLook w:val="04A0" w:firstRow="1" w:lastRow="0" w:firstColumn="1" w:lastColumn="0" w:noHBand="0" w:noVBand="1"/>
      </w:tblPr>
      <w:tblGrid>
        <w:gridCol w:w="708"/>
        <w:gridCol w:w="1920"/>
        <w:gridCol w:w="4730"/>
      </w:tblGrid>
      <w:tr w:rsidR="004731BC" w:rsidRPr="004731BC" w14:paraId="62C09B5E" w14:textId="77777777" w:rsidTr="004731BC">
        <w:trPr>
          <w:jc w:val="center"/>
        </w:trPr>
        <w:tc>
          <w:tcPr>
            <w:tcW w:w="0" w:type="auto"/>
            <w:vAlign w:val="center"/>
            <w:hideMark/>
          </w:tcPr>
          <w:p w14:paraId="72689F14"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32ABC0D2"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02110A31"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480141E8" w14:textId="77777777" w:rsidTr="004731BC">
        <w:trPr>
          <w:jc w:val="center"/>
        </w:trPr>
        <w:tc>
          <w:tcPr>
            <w:tcW w:w="0" w:type="auto"/>
            <w:vAlign w:val="center"/>
            <w:hideMark/>
          </w:tcPr>
          <w:p w14:paraId="12154D61"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56463FC1" w14:textId="77777777" w:rsidR="004731BC" w:rsidRPr="004731BC" w:rsidRDefault="004731BC" w:rsidP="004731BC">
            <w:pPr>
              <w:jc w:val="center"/>
              <w:rPr>
                <w:sz w:val="26"/>
                <w:szCs w:val="26"/>
                <w:lang w:val="vi-VN" w:eastAsia="x-none"/>
              </w:rPr>
            </w:pPr>
            <w:r w:rsidRPr="004731BC">
              <w:rPr>
                <w:sz w:val="26"/>
                <w:szCs w:val="26"/>
                <w:lang w:val="vi-VN" w:eastAsia="x-none"/>
              </w:rPr>
              <w:t>collaboration_id</w:t>
            </w:r>
          </w:p>
        </w:tc>
        <w:tc>
          <w:tcPr>
            <w:tcW w:w="0" w:type="auto"/>
            <w:vAlign w:val="center"/>
            <w:hideMark/>
          </w:tcPr>
          <w:p w14:paraId="6008ADD2"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4D456BB0" w14:textId="77777777" w:rsidTr="004731BC">
        <w:trPr>
          <w:jc w:val="center"/>
        </w:trPr>
        <w:tc>
          <w:tcPr>
            <w:tcW w:w="0" w:type="auto"/>
            <w:vAlign w:val="center"/>
            <w:hideMark/>
          </w:tcPr>
          <w:p w14:paraId="734A3B58"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01D3858D" w14:textId="77777777" w:rsidR="004731BC" w:rsidRPr="004731BC" w:rsidRDefault="004731BC" w:rsidP="004731BC">
            <w:pPr>
              <w:jc w:val="center"/>
              <w:rPr>
                <w:sz w:val="26"/>
                <w:szCs w:val="26"/>
                <w:lang w:val="vi-VN" w:eastAsia="x-none"/>
              </w:rPr>
            </w:pPr>
            <w:r w:rsidRPr="004731BC">
              <w:rPr>
                <w:sz w:val="26"/>
                <w:szCs w:val="26"/>
                <w:lang w:val="vi-VN" w:eastAsia="x-none"/>
              </w:rPr>
              <w:t>quiz_id</w:t>
            </w:r>
          </w:p>
        </w:tc>
        <w:tc>
          <w:tcPr>
            <w:tcW w:w="0" w:type="auto"/>
            <w:vAlign w:val="center"/>
            <w:hideMark/>
          </w:tcPr>
          <w:p w14:paraId="2AB718F6" w14:textId="77777777" w:rsidR="004731BC" w:rsidRPr="004731BC" w:rsidRDefault="004731BC" w:rsidP="004731BC">
            <w:pPr>
              <w:jc w:val="center"/>
              <w:rPr>
                <w:sz w:val="26"/>
                <w:szCs w:val="26"/>
                <w:lang w:val="vi-VN" w:eastAsia="x-none"/>
              </w:rPr>
            </w:pPr>
            <w:r w:rsidRPr="004731BC">
              <w:rPr>
                <w:sz w:val="26"/>
                <w:szCs w:val="26"/>
                <w:lang w:val="vi-VN" w:eastAsia="x-none"/>
              </w:rPr>
              <w:t>Mã bài thi.</w:t>
            </w:r>
          </w:p>
        </w:tc>
      </w:tr>
      <w:tr w:rsidR="004731BC" w:rsidRPr="00303D24" w14:paraId="5BE1EFBE" w14:textId="77777777" w:rsidTr="004731BC">
        <w:trPr>
          <w:jc w:val="center"/>
        </w:trPr>
        <w:tc>
          <w:tcPr>
            <w:tcW w:w="0" w:type="auto"/>
            <w:vAlign w:val="center"/>
            <w:hideMark/>
          </w:tcPr>
          <w:p w14:paraId="7B411301"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0A8305ED" w14:textId="77777777" w:rsidR="004731BC" w:rsidRPr="004731BC" w:rsidRDefault="004731BC" w:rsidP="004731BC">
            <w:pPr>
              <w:jc w:val="center"/>
              <w:rPr>
                <w:sz w:val="26"/>
                <w:szCs w:val="26"/>
                <w:lang w:val="vi-VN" w:eastAsia="x-none"/>
              </w:rPr>
            </w:pPr>
            <w:r w:rsidRPr="004731BC">
              <w:rPr>
                <w:sz w:val="26"/>
                <w:szCs w:val="26"/>
                <w:lang w:val="vi-VN" w:eastAsia="x-none"/>
              </w:rPr>
              <w:t>group_id</w:t>
            </w:r>
          </w:p>
        </w:tc>
        <w:tc>
          <w:tcPr>
            <w:tcW w:w="0" w:type="auto"/>
            <w:vAlign w:val="center"/>
            <w:hideMark/>
          </w:tcPr>
          <w:p w14:paraId="5F87129D" w14:textId="77777777" w:rsidR="004731BC" w:rsidRPr="004731BC" w:rsidRDefault="004731BC" w:rsidP="004731BC">
            <w:pPr>
              <w:jc w:val="center"/>
              <w:rPr>
                <w:sz w:val="26"/>
                <w:szCs w:val="26"/>
                <w:lang w:val="vi-VN" w:eastAsia="x-none"/>
              </w:rPr>
            </w:pPr>
            <w:r w:rsidRPr="004731BC">
              <w:rPr>
                <w:sz w:val="26"/>
                <w:szCs w:val="26"/>
                <w:lang w:val="vi-VN" w:eastAsia="x-none"/>
              </w:rPr>
              <w:t>Nhóm giảng viên/sinh viên cùng biên soạn.</w:t>
            </w:r>
          </w:p>
        </w:tc>
      </w:tr>
      <w:tr w:rsidR="004731BC" w:rsidRPr="004731BC" w14:paraId="041BDE90" w14:textId="77777777" w:rsidTr="004731BC">
        <w:trPr>
          <w:jc w:val="center"/>
        </w:trPr>
        <w:tc>
          <w:tcPr>
            <w:tcW w:w="0" w:type="auto"/>
            <w:vAlign w:val="center"/>
            <w:hideMark/>
          </w:tcPr>
          <w:p w14:paraId="05B73CA5"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619E39A4" w14:textId="77777777" w:rsidR="004731BC" w:rsidRPr="004731BC" w:rsidRDefault="004731BC" w:rsidP="004731BC">
            <w:pPr>
              <w:jc w:val="center"/>
              <w:rPr>
                <w:sz w:val="26"/>
                <w:szCs w:val="26"/>
                <w:lang w:val="vi-VN" w:eastAsia="x-none"/>
              </w:rPr>
            </w:pPr>
            <w:r w:rsidRPr="004731BC">
              <w:rPr>
                <w:sz w:val="26"/>
                <w:szCs w:val="26"/>
                <w:lang w:val="vi-VN" w:eastAsia="x-none"/>
              </w:rPr>
              <w:t>participants</w:t>
            </w:r>
          </w:p>
        </w:tc>
        <w:tc>
          <w:tcPr>
            <w:tcW w:w="0" w:type="auto"/>
            <w:vAlign w:val="center"/>
            <w:hideMark/>
          </w:tcPr>
          <w:p w14:paraId="0E162F29" w14:textId="77777777" w:rsidR="004731BC" w:rsidRPr="004731BC" w:rsidRDefault="004731BC" w:rsidP="004731BC">
            <w:pPr>
              <w:jc w:val="center"/>
              <w:rPr>
                <w:sz w:val="26"/>
                <w:szCs w:val="26"/>
                <w:lang w:val="vi-VN" w:eastAsia="x-none"/>
              </w:rPr>
            </w:pPr>
            <w:r w:rsidRPr="004731BC">
              <w:rPr>
                <w:sz w:val="26"/>
                <w:szCs w:val="26"/>
                <w:lang w:val="vi-VN" w:eastAsia="x-none"/>
              </w:rPr>
              <w:t>Danh sách người tham gia (JSON/Text).</w:t>
            </w:r>
          </w:p>
        </w:tc>
      </w:tr>
      <w:tr w:rsidR="004731BC" w:rsidRPr="004731BC" w14:paraId="4CC2D43C" w14:textId="77777777" w:rsidTr="004731BC">
        <w:trPr>
          <w:jc w:val="center"/>
        </w:trPr>
        <w:tc>
          <w:tcPr>
            <w:tcW w:w="0" w:type="auto"/>
            <w:vAlign w:val="center"/>
            <w:hideMark/>
          </w:tcPr>
          <w:p w14:paraId="3C35E34D"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7A5DC228" w14:textId="77777777" w:rsidR="004731BC" w:rsidRPr="004731BC" w:rsidRDefault="004731BC" w:rsidP="004731BC">
            <w:pPr>
              <w:jc w:val="center"/>
              <w:rPr>
                <w:sz w:val="26"/>
                <w:szCs w:val="26"/>
                <w:lang w:val="vi-VN" w:eastAsia="x-none"/>
              </w:rPr>
            </w:pPr>
            <w:r w:rsidRPr="004731BC">
              <w:rPr>
                <w:sz w:val="26"/>
                <w:szCs w:val="26"/>
                <w:lang w:val="vi-VN" w:eastAsia="x-none"/>
              </w:rPr>
              <w:t>role</w:t>
            </w:r>
          </w:p>
        </w:tc>
        <w:tc>
          <w:tcPr>
            <w:tcW w:w="0" w:type="auto"/>
            <w:vAlign w:val="center"/>
            <w:hideMark/>
          </w:tcPr>
          <w:p w14:paraId="79EE79C8" w14:textId="77777777" w:rsidR="004731BC" w:rsidRPr="004731BC" w:rsidRDefault="004731BC" w:rsidP="004731BC">
            <w:pPr>
              <w:jc w:val="center"/>
              <w:rPr>
                <w:sz w:val="26"/>
                <w:szCs w:val="26"/>
                <w:lang w:val="vi-VN" w:eastAsia="x-none"/>
              </w:rPr>
            </w:pPr>
            <w:r w:rsidRPr="004731BC">
              <w:rPr>
                <w:sz w:val="26"/>
                <w:szCs w:val="26"/>
                <w:lang w:val="vi-VN" w:eastAsia="x-none"/>
              </w:rPr>
              <w:t>Vai trò (Editor, Viewer).</w:t>
            </w:r>
          </w:p>
        </w:tc>
      </w:tr>
    </w:tbl>
    <w:p w14:paraId="2B189B64" w14:textId="77777777" w:rsidR="004731BC" w:rsidRPr="004731BC" w:rsidRDefault="004731BC" w:rsidP="004731BC">
      <w:pPr>
        <w:pStyle w:val="Noidung"/>
      </w:pPr>
      <w:r w:rsidRPr="004731BC">
        <w:t>Bảng: Currencies (Các loại tiền tệ)</w:t>
      </w:r>
    </w:p>
    <w:tbl>
      <w:tblPr>
        <w:tblStyle w:val="TableGrid"/>
        <w:tblW w:w="0" w:type="auto"/>
        <w:jc w:val="center"/>
        <w:tblLook w:val="04A0" w:firstRow="1" w:lastRow="0" w:firstColumn="1" w:lastColumn="0" w:noHBand="0" w:noVBand="1"/>
      </w:tblPr>
      <w:tblGrid>
        <w:gridCol w:w="708"/>
        <w:gridCol w:w="1718"/>
        <w:gridCol w:w="5545"/>
      </w:tblGrid>
      <w:tr w:rsidR="004731BC" w:rsidRPr="004731BC" w14:paraId="06D67DA8" w14:textId="77777777" w:rsidTr="004731BC">
        <w:trPr>
          <w:tblHeader/>
          <w:jc w:val="center"/>
        </w:trPr>
        <w:tc>
          <w:tcPr>
            <w:tcW w:w="0" w:type="auto"/>
            <w:vAlign w:val="center"/>
            <w:hideMark/>
          </w:tcPr>
          <w:p w14:paraId="6A0E0EEA"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385F11B5"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32371968"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67C45030" w14:textId="77777777" w:rsidTr="004731BC">
        <w:trPr>
          <w:jc w:val="center"/>
        </w:trPr>
        <w:tc>
          <w:tcPr>
            <w:tcW w:w="0" w:type="auto"/>
            <w:vAlign w:val="center"/>
            <w:hideMark/>
          </w:tcPr>
          <w:p w14:paraId="6D9F4575"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123898E3" w14:textId="77777777" w:rsidR="004731BC" w:rsidRPr="004731BC" w:rsidRDefault="004731BC" w:rsidP="004731BC">
            <w:pPr>
              <w:jc w:val="center"/>
              <w:rPr>
                <w:sz w:val="26"/>
                <w:szCs w:val="26"/>
                <w:lang w:val="vi-VN" w:eastAsia="x-none"/>
              </w:rPr>
            </w:pPr>
            <w:r w:rsidRPr="004731BC">
              <w:rPr>
                <w:sz w:val="26"/>
                <w:szCs w:val="26"/>
                <w:lang w:val="vi-VN" w:eastAsia="x-none"/>
              </w:rPr>
              <w:t>currency_id</w:t>
            </w:r>
          </w:p>
        </w:tc>
        <w:tc>
          <w:tcPr>
            <w:tcW w:w="0" w:type="auto"/>
            <w:vAlign w:val="center"/>
            <w:hideMark/>
          </w:tcPr>
          <w:p w14:paraId="204DE7DA"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303D24" w14:paraId="3D61D939" w14:textId="77777777" w:rsidTr="004731BC">
        <w:trPr>
          <w:jc w:val="center"/>
        </w:trPr>
        <w:tc>
          <w:tcPr>
            <w:tcW w:w="0" w:type="auto"/>
            <w:vAlign w:val="center"/>
            <w:hideMark/>
          </w:tcPr>
          <w:p w14:paraId="714531E7"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06985D6A" w14:textId="77777777" w:rsidR="004731BC" w:rsidRPr="004731BC" w:rsidRDefault="004731BC" w:rsidP="004731BC">
            <w:pPr>
              <w:jc w:val="center"/>
              <w:rPr>
                <w:sz w:val="26"/>
                <w:szCs w:val="26"/>
                <w:lang w:val="vi-VN" w:eastAsia="x-none"/>
              </w:rPr>
            </w:pPr>
            <w:r w:rsidRPr="004731BC">
              <w:rPr>
                <w:sz w:val="26"/>
                <w:szCs w:val="26"/>
                <w:lang w:val="vi-VN" w:eastAsia="x-none"/>
              </w:rPr>
              <w:t>name</w:t>
            </w:r>
          </w:p>
        </w:tc>
        <w:tc>
          <w:tcPr>
            <w:tcW w:w="0" w:type="auto"/>
            <w:vAlign w:val="center"/>
            <w:hideMark/>
          </w:tcPr>
          <w:p w14:paraId="1E444D9A" w14:textId="77777777" w:rsidR="004731BC" w:rsidRPr="004731BC" w:rsidRDefault="004731BC" w:rsidP="004731BC">
            <w:pPr>
              <w:jc w:val="center"/>
              <w:rPr>
                <w:sz w:val="26"/>
                <w:szCs w:val="26"/>
                <w:lang w:val="vi-VN" w:eastAsia="x-none"/>
              </w:rPr>
            </w:pPr>
            <w:r w:rsidRPr="004731BC">
              <w:rPr>
                <w:sz w:val="26"/>
                <w:szCs w:val="26"/>
                <w:lang w:val="vi-VN" w:eastAsia="x-none"/>
              </w:rPr>
              <w:t>Tên loại tiền (VD: Vàng, Kim cương, Xu học tập).</w:t>
            </w:r>
          </w:p>
        </w:tc>
      </w:tr>
      <w:tr w:rsidR="004731BC" w:rsidRPr="00CE3C52" w14:paraId="07045216" w14:textId="77777777" w:rsidTr="004731BC">
        <w:trPr>
          <w:jc w:val="center"/>
        </w:trPr>
        <w:tc>
          <w:tcPr>
            <w:tcW w:w="0" w:type="auto"/>
            <w:vAlign w:val="center"/>
            <w:hideMark/>
          </w:tcPr>
          <w:p w14:paraId="6DD73619"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7443477A" w14:textId="77777777" w:rsidR="004731BC" w:rsidRPr="004731BC" w:rsidRDefault="004731BC" w:rsidP="004731BC">
            <w:pPr>
              <w:jc w:val="center"/>
              <w:rPr>
                <w:sz w:val="26"/>
                <w:szCs w:val="26"/>
                <w:lang w:val="vi-VN" w:eastAsia="x-none"/>
              </w:rPr>
            </w:pPr>
            <w:r w:rsidRPr="004731BC">
              <w:rPr>
                <w:sz w:val="26"/>
                <w:szCs w:val="26"/>
                <w:lang w:val="vi-VN" w:eastAsia="x-none"/>
              </w:rPr>
              <w:t>symbol</w:t>
            </w:r>
          </w:p>
        </w:tc>
        <w:tc>
          <w:tcPr>
            <w:tcW w:w="0" w:type="auto"/>
            <w:vAlign w:val="center"/>
            <w:hideMark/>
          </w:tcPr>
          <w:p w14:paraId="541A10D3" w14:textId="3799C05B" w:rsidR="004731BC" w:rsidRPr="004731BC" w:rsidRDefault="004731BC" w:rsidP="004731BC">
            <w:pPr>
              <w:jc w:val="center"/>
              <w:rPr>
                <w:sz w:val="26"/>
                <w:szCs w:val="26"/>
                <w:lang w:val="vi-VN" w:eastAsia="x-none"/>
              </w:rPr>
            </w:pPr>
            <w:r w:rsidRPr="004731BC">
              <w:rPr>
                <w:sz w:val="26"/>
                <w:szCs w:val="26"/>
                <w:lang w:val="vi-VN" w:eastAsia="x-none"/>
              </w:rPr>
              <w:t>Ký hiệu (VD: $, G).</w:t>
            </w:r>
          </w:p>
        </w:tc>
      </w:tr>
      <w:tr w:rsidR="004731BC" w:rsidRPr="004731BC" w14:paraId="0329DECD" w14:textId="77777777" w:rsidTr="004731BC">
        <w:trPr>
          <w:jc w:val="center"/>
        </w:trPr>
        <w:tc>
          <w:tcPr>
            <w:tcW w:w="0" w:type="auto"/>
            <w:vAlign w:val="center"/>
            <w:hideMark/>
          </w:tcPr>
          <w:p w14:paraId="4BCDCAE4" w14:textId="77777777" w:rsidR="004731BC" w:rsidRPr="004731BC" w:rsidRDefault="004731BC" w:rsidP="004731BC">
            <w:pPr>
              <w:jc w:val="center"/>
              <w:rPr>
                <w:sz w:val="26"/>
                <w:szCs w:val="26"/>
                <w:lang w:val="vi-VN" w:eastAsia="x-none"/>
              </w:rPr>
            </w:pPr>
            <w:r w:rsidRPr="004731BC">
              <w:rPr>
                <w:sz w:val="26"/>
                <w:szCs w:val="26"/>
                <w:lang w:val="vi-VN" w:eastAsia="x-none"/>
              </w:rPr>
              <w:lastRenderedPageBreak/>
              <w:t>4</w:t>
            </w:r>
          </w:p>
        </w:tc>
        <w:tc>
          <w:tcPr>
            <w:tcW w:w="0" w:type="auto"/>
            <w:vAlign w:val="center"/>
            <w:hideMark/>
          </w:tcPr>
          <w:p w14:paraId="30ED6FCF" w14:textId="77777777" w:rsidR="004731BC" w:rsidRPr="004731BC" w:rsidRDefault="004731BC" w:rsidP="004731BC">
            <w:pPr>
              <w:jc w:val="center"/>
              <w:rPr>
                <w:sz w:val="26"/>
                <w:szCs w:val="26"/>
                <w:lang w:val="vi-VN" w:eastAsia="x-none"/>
              </w:rPr>
            </w:pPr>
            <w:r w:rsidRPr="004731BC">
              <w:rPr>
                <w:sz w:val="26"/>
                <w:szCs w:val="26"/>
                <w:lang w:val="vi-VN" w:eastAsia="x-none"/>
              </w:rPr>
              <w:t>description</w:t>
            </w:r>
          </w:p>
        </w:tc>
        <w:tc>
          <w:tcPr>
            <w:tcW w:w="0" w:type="auto"/>
            <w:vAlign w:val="center"/>
            <w:hideMark/>
          </w:tcPr>
          <w:p w14:paraId="1FE73004" w14:textId="77777777" w:rsidR="004731BC" w:rsidRPr="004731BC" w:rsidRDefault="004731BC" w:rsidP="004731BC">
            <w:pPr>
              <w:jc w:val="center"/>
              <w:rPr>
                <w:sz w:val="26"/>
                <w:szCs w:val="26"/>
                <w:lang w:val="vi-VN" w:eastAsia="x-none"/>
              </w:rPr>
            </w:pPr>
            <w:r w:rsidRPr="004731BC">
              <w:rPr>
                <w:sz w:val="26"/>
                <w:szCs w:val="26"/>
                <w:lang w:val="vi-VN" w:eastAsia="x-none"/>
              </w:rPr>
              <w:t>Mô tả.</w:t>
            </w:r>
          </w:p>
        </w:tc>
      </w:tr>
      <w:tr w:rsidR="004731BC" w:rsidRPr="00303D24" w14:paraId="1C9A0A2A" w14:textId="77777777" w:rsidTr="004731BC">
        <w:trPr>
          <w:jc w:val="center"/>
        </w:trPr>
        <w:tc>
          <w:tcPr>
            <w:tcW w:w="0" w:type="auto"/>
            <w:vAlign w:val="center"/>
            <w:hideMark/>
          </w:tcPr>
          <w:p w14:paraId="78550DAD"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71FA9052" w14:textId="77777777" w:rsidR="004731BC" w:rsidRPr="004731BC" w:rsidRDefault="004731BC" w:rsidP="004731BC">
            <w:pPr>
              <w:jc w:val="center"/>
              <w:rPr>
                <w:sz w:val="26"/>
                <w:szCs w:val="26"/>
                <w:lang w:val="vi-VN" w:eastAsia="x-none"/>
              </w:rPr>
            </w:pPr>
            <w:r w:rsidRPr="004731BC">
              <w:rPr>
                <w:sz w:val="26"/>
                <w:szCs w:val="26"/>
                <w:lang w:val="vi-VN" w:eastAsia="x-none"/>
              </w:rPr>
              <w:t>exchange_rate</w:t>
            </w:r>
          </w:p>
        </w:tc>
        <w:tc>
          <w:tcPr>
            <w:tcW w:w="0" w:type="auto"/>
            <w:vAlign w:val="center"/>
            <w:hideMark/>
          </w:tcPr>
          <w:p w14:paraId="347F8EE7" w14:textId="77777777" w:rsidR="004731BC" w:rsidRPr="004731BC" w:rsidRDefault="004731BC" w:rsidP="004731BC">
            <w:pPr>
              <w:jc w:val="center"/>
              <w:rPr>
                <w:sz w:val="26"/>
                <w:szCs w:val="26"/>
                <w:lang w:val="vi-VN" w:eastAsia="x-none"/>
              </w:rPr>
            </w:pPr>
            <w:r w:rsidRPr="004731BC">
              <w:rPr>
                <w:sz w:val="26"/>
                <w:szCs w:val="26"/>
                <w:lang w:val="vi-VN" w:eastAsia="x-none"/>
              </w:rPr>
              <w:t>Tỷ giá quy đổi (nếu có đổi tiền thật hoặc đổi chéo).</w:t>
            </w:r>
          </w:p>
        </w:tc>
      </w:tr>
      <w:tr w:rsidR="004731BC" w:rsidRPr="00303D24" w14:paraId="00BA365F" w14:textId="77777777" w:rsidTr="004731BC">
        <w:trPr>
          <w:jc w:val="center"/>
        </w:trPr>
        <w:tc>
          <w:tcPr>
            <w:tcW w:w="0" w:type="auto"/>
            <w:vAlign w:val="center"/>
            <w:hideMark/>
          </w:tcPr>
          <w:p w14:paraId="5C84A35B"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677BB971" w14:textId="77777777" w:rsidR="004731BC" w:rsidRPr="004731BC" w:rsidRDefault="004731BC" w:rsidP="004731BC">
            <w:pPr>
              <w:jc w:val="center"/>
              <w:rPr>
                <w:sz w:val="26"/>
                <w:szCs w:val="26"/>
                <w:lang w:val="vi-VN" w:eastAsia="x-none"/>
              </w:rPr>
            </w:pPr>
            <w:r w:rsidRPr="004731BC">
              <w:rPr>
                <w:sz w:val="26"/>
                <w:szCs w:val="26"/>
                <w:lang w:val="vi-VN" w:eastAsia="x-none"/>
              </w:rPr>
              <w:t>is_premium</w:t>
            </w:r>
          </w:p>
        </w:tc>
        <w:tc>
          <w:tcPr>
            <w:tcW w:w="0" w:type="auto"/>
            <w:vAlign w:val="center"/>
            <w:hideMark/>
          </w:tcPr>
          <w:p w14:paraId="108606A9" w14:textId="77777777" w:rsidR="004731BC" w:rsidRPr="004731BC" w:rsidRDefault="004731BC" w:rsidP="004731BC">
            <w:pPr>
              <w:jc w:val="center"/>
              <w:rPr>
                <w:sz w:val="26"/>
                <w:szCs w:val="26"/>
                <w:lang w:val="vi-VN" w:eastAsia="x-none"/>
              </w:rPr>
            </w:pPr>
            <w:r w:rsidRPr="004731BC">
              <w:rPr>
                <w:sz w:val="26"/>
                <w:szCs w:val="26"/>
                <w:lang w:val="vi-VN" w:eastAsia="x-none"/>
              </w:rPr>
              <w:t>Đánh dấu là tiền nạp thẻ hay tiền cày chay.</w:t>
            </w:r>
          </w:p>
        </w:tc>
      </w:tr>
    </w:tbl>
    <w:p w14:paraId="02C49E1A" w14:textId="77777777" w:rsidR="004731BC" w:rsidRPr="004731BC" w:rsidRDefault="004731BC" w:rsidP="004731BC">
      <w:pPr>
        <w:pStyle w:val="Noidung"/>
      </w:pPr>
      <w:r w:rsidRPr="004731BC">
        <w:t>Bảng: UserCurrencies (Ví tiền người dùng)</w:t>
      </w:r>
    </w:p>
    <w:tbl>
      <w:tblPr>
        <w:tblStyle w:val="TableGrid"/>
        <w:tblW w:w="0" w:type="auto"/>
        <w:jc w:val="center"/>
        <w:tblLook w:val="04A0" w:firstRow="1" w:lastRow="0" w:firstColumn="1" w:lastColumn="0" w:noHBand="0" w:noVBand="1"/>
      </w:tblPr>
      <w:tblGrid>
        <w:gridCol w:w="708"/>
        <w:gridCol w:w="2021"/>
        <w:gridCol w:w="4749"/>
      </w:tblGrid>
      <w:tr w:rsidR="004731BC" w:rsidRPr="004731BC" w14:paraId="1AE95B71" w14:textId="77777777" w:rsidTr="004731BC">
        <w:trPr>
          <w:jc w:val="center"/>
        </w:trPr>
        <w:tc>
          <w:tcPr>
            <w:tcW w:w="0" w:type="auto"/>
            <w:vAlign w:val="center"/>
            <w:hideMark/>
          </w:tcPr>
          <w:p w14:paraId="4BF1F8C7"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1CE1CB83"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1D492A52"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17F1A3F5" w14:textId="77777777" w:rsidTr="004731BC">
        <w:trPr>
          <w:jc w:val="center"/>
        </w:trPr>
        <w:tc>
          <w:tcPr>
            <w:tcW w:w="0" w:type="auto"/>
            <w:vAlign w:val="center"/>
            <w:hideMark/>
          </w:tcPr>
          <w:p w14:paraId="0565B4C1"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29D3F428" w14:textId="77777777" w:rsidR="004731BC" w:rsidRPr="004731BC" w:rsidRDefault="004731BC" w:rsidP="004731BC">
            <w:pPr>
              <w:jc w:val="center"/>
              <w:rPr>
                <w:sz w:val="26"/>
                <w:szCs w:val="26"/>
                <w:lang w:val="vi-VN" w:eastAsia="x-none"/>
              </w:rPr>
            </w:pPr>
            <w:r w:rsidRPr="004731BC">
              <w:rPr>
                <w:sz w:val="26"/>
                <w:szCs w:val="26"/>
                <w:lang w:val="vi-VN" w:eastAsia="x-none"/>
              </w:rPr>
              <w:t>user_currency_id</w:t>
            </w:r>
          </w:p>
        </w:tc>
        <w:tc>
          <w:tcPr>
            <w:tcW w:w="0" w:type="auto"/>
            <w:vAlign w:val="center"/>
            <w:hideMark/>
          </w:tcPr>
          <w:p w14:paraId="434A642B"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2B32722D" w14:textId="77777777" w:rsidTr="004731BC">
        <w:trPr>
          <w:jc w:val="center"/>
        </w:trPr>
        <w:tc>
          <w:tcPr>
            <w:tcW w:w="0" w:type="auto"/>
            <w:vAlign w:val="center"/>
            <w:hideMark/>
          </w:tcPr>
          <w:p w14:paraId="2C2BBBC8"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24CFAFF7" w14:textId="77777777" w:rsidR="004731BC" w:rsidRPr="004731BC" w:rsidRDefault="004731BC" w:rsidP="004731BC">
            <w:pPr>
              <w:jc w:val="center"/>
              <w:rPr>
                <w:sz w:val="26"/>
                <w:szCs w:val="26"/>
                <w:lang w:val="vi-VN" w:eastAsia="x-none"/>
              </w:rPr>
            </w:pPr>
            <w:r w:rsidRPr="004731BC">
              <w:rPr>
                <w:sz w:val="26"/>
                <w:szCs w:val="26"/>
                <w:lang w:val="vi-VN" w:eastAsia="x-none"/>
              </w:rPr>
              <w:t>user_id</w:t>
            </w:r>
          </w:p>
        </w:tc>
        <w:tc>
          <w:tcPr>
            <w:tcW w:w="0" w:type="auto"/>
            <w:vAlign w:val="center"/>
            <w:hideMark/>
          </w:tcPr>
          <w:p w14:paraId="4E9E5512" w14:textId="77777777" w:rsidR="004731BC" w:rsidRPr="004731BC" w:rsidRDefault="004731BC" w:rsidP="004731BC">
            <w:pPr>
              <w:jc w:val="center"/>
              <w:rPr>
                <w:sz w:val="26"/>
                <w:szCs w:val="26"/>
                <w:lang w:val="vi-VN" w:eastAsia="x-none"/>
              </w:rPr>
            </w:pPr>
            <w:r w:rsidRPr="004731BC">
              <w:rPr>
                <w:sz w:val="26"/>
                <w:szCs w:val="26"/>
                <w:lang w:val="vi-VN" w:eastAsia="x-none"/>
              </w:rPr>
              <w:t>Mã người dùng.</w:t>
            </w:r>
          </w:p>
        </w:tc>
      </w:tr>
      <w:tr w:rsidR="004731BC" w:rsidRPr="004731BC" w14:paraId="4B577981" w14:textId="77777777" w:rsidTr="004731BC">
        <w:trPr>
          <w:jc w:val="center"/>
        </w:trPr>
        <w:tc>
          <w:tcPr>
            <w:tcW w:w="0" w:type="auto"/>
            <w:vAlign w:val="center"/>
            <w:hideMark/>
          </w:tcPr>
          <w:p w14:paraId="4952EBA2"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0D26840A" w14:textId="77777777" w:rsidR="004731BC" w:rsidRPr="004731BC" w:rsidRDefault="004731BC" w:rsidP="004731BC">
            <w:pPr>
              <w:jc w:val="center"/>
              <w:rPr>
                <w:sz w:val="26"/>
                <w:szCs w:val="26"/>
                <w:lang w:val="vi-VN" w:eastAsia="x-none"/>
              </w:rPr>
            </w:pPr>
            <w:r w:rsidRPr="004731BC">
              <w:rPr>
                <w:sz w:val="26"/>
                <w:szCs w:val="26"/>
                <w:lang w:val="vi-VN" w:eastAsia="x-none"/>
              </w:rPr>
              <w:t>currency_id</w:t>
            </w:r>
          </w:p>
        </w:tc>
        <w:tc>
          <w:tcPr>
            <w:tcW w:w="0" w:type="auto"/>
            <w:vAlign w:val="center"/>
            <w:hideMark/>
          </w:tcPr>
          <w:p w14:paraId="19A43379" w14:textId="77777777" w:rsidR="004731BC" w:rsidRPr="004731BC" w:rsidRDefault="004731BC" w:rsidP="004731BC">
            <w:pPr>
              <w:jc w:val="center"/>
              <w:rPr>
                <w:sz w:val="26"/>
                <w:szCs w:val="26"/>
                <w:lang w:val="vi-VN" w:eastAsia="x-none"/>
              </w:rPr>
            </w:pPr>
            <w:r w:rsidRPr="004731BC">
              <w:rPr>
                <w:sz w:val="26"/>
                <w:szCs w:val="26"/>
                <w:lang w:val="vi-VN" w:eastAsia="x-none"/>
              </w:rPr>
              <w:t>Mã loại tiền.</w:t>
            </w:r>
          </w:p>
        </w:tc>
      </w:tr>
      <w:tr w:rsidR="004731BC" w:rsidRPr="004731BC" w14:paraId="0200B95D" w14:textId="77777777" w:rsidTr="004731BC">
        <w:trPr>
          <w:jc w:val="center"/>
        </w:trPr>
        <w:tc>
          <w:tcPr>
            <w:tcW w:w="0" w:type="auto"/>
            <w:vAlign w:val="center"/>
            <w:hideMark/>
          </w:tcPr>
          <w:p w14:paraId="75DD2DD1"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4133909B" w14:textId="77777777" w:rsidR="004731BC" w:rsidRPr="004731BC" w:rsidRDefault="004731BC" w:rsidP="004731BC">
            <w:pPr>
              <w:jc w:val="center"/>
              <w:rPr>
                <w:sz w:val="26"/>
                <w:szCs w:val="26"/>
                <w:lang w:val="vi-VN" w:eastAsia="x-none"/>
              </w:rPr>
            </w:pPr>
            <w:r w:rsidRPr="004731BC">
              <w:rPr>
                <w:sz w:val="26"/>
                <w:szCs w:val="26"/>
                <w:lang w:val="vi-VN" w:eastAsia="x-none"/>
              </w:rPr>
              <w:t>balance</w:t>
            </w:r>
          </w:p>
        </w:tc>
        <w:tc>
          <w:tcPr>
            <w:tcW w:w="0" w:type="auto"/>
            <w:vAlign w:val="center"/>
            <w:hideMark/>
          </w:tcPr>
          <w:p w14:paraId="723F5083" w14:textId="77777777" w:rsidR="004731BC" w:rsidRPr="004731BC" w:rsidRDefault="004731BC" w:rsidP="004731BC">
            <w:pPr>
              <w:jc w:val="center"/>
              <w:rPr>
                <w:sz w:val="26"/>
                <w:szCs w:val="26"/>
                <w:lang w:val="vi-VN" w:eastAsia="x-none"/>
              </w:rPr>
            </w:pPr>
            <w:r w:rsidRPr="004731BC">
              <w:rPr>
                <w:sz w:val="26"/>
                <w:szCs w:val="26"/>
                <w:lang w:val="vi-VN" w:eastAsia="x-none"/>
              </w:rPr>
              <w:t>Số dư hiện tại.</w:t>
            </w:r>
          </w:p>
        </w:tc>
      </w:tr>
      <w:tr w:rsidR="004731BC" w:rsidRPr="00303D24" w14:paraId="523872DD" w14:textId="77777777" w:rsidTr="004731BC">
        <w:trPr>
          <w:jc w:val="center"/>
        </w:trPr>
        <w:tc>
          <w:tcPr>
            <w:tcW w:w="0" w:type="auto"/>
            <w:vAlign w:val="center"/>
            <w:hideMark/>
          </w:tcPr>
          <w:p w14:paraId="70D3DD5A"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0ADFCB39" w14:textId="77777777" w:rsidR="004731BC" w:rsidRPr="004731BC" w:rsidRDefault="004731BC" w:rsidP="004731BC">
            <w:pPr>
              <w:jc w:val="center"/>
              <w:rPr>
                <w:sz w:val="26"/>
                <w:szCs w:val="26"/>
                <w:lang w:val="vi-VN" w:eastAsia="x-none"/>
              </w:rPr>
            </w:pPr>
            <w:r w:rsidRPr="004731BC">
              <w:rPr>
                <w:sz w:val="26"/>
                <w:szCs w:val="26"/>
                <w:lang w:val="vi-VN" w:eastAsia="x-none"/>
              </w:rPr>
              <w:t>total_earned</w:t>
            </w:r>
          </w:p>
        </w:tc>
        <w:tc>
          <w:tcPr>
            <w:tcW w:w="0" w:type="auto"/>
            <w:vAlign w:val="center"/>
            <w:hideMark/>
          </w:tcPr>
          <w:p w14:paraId="4684081F" w14:textId="77777777" w:rsidR="004731BC" w:rsidRPr="004731BC" w:rsidRDefault="004731BC" w:rsidP="004731BC">
            <w:pPr>
              <w:jc w:val="center"/>
              <w:rPr>
                <w:sz w:val="26"/>
                <w:szCs w:val="26"/>
                <w:lang w:val="vi-VN" w:eastAsia="x-none"/>
              </w:rPr>
            </w:pPr>
            <w:r w:rsidRPr="004731BC">
              <w:rPr>
                <w:sz w:val="26"/>
                <w:szCs w:val="26"/>
                <w:lang w:val="vi-VN" w:eastAsia="x-none"/>
              </w:rPr>
              <w:t>Tổng số tiền đã kiếm được từ trước tới nay.</w:t>
            </w:r>
          </w:p>
        </w:tc>
      </w:tr>
      <w:tr w:rsidR="004731BC" w:rsidRPr="00303D24" w14:paraId="62C005DB" w14:textId="77777777" w:rsidTr="004731BC">
        <w:trPr>
          <w:jc w:val="center"/>
        </w:trPr>
        <w:tc>
          <w:tcPr>
            <w:tcW w:w="0" w:type="auto"/>
            <w:vAlign w:val="center"/>
            <w:hideMark/>
          </w:tcPr>
          <w:p w14:paraId="5A9B6DD0"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17D0A320" w14:textId="77777777" w:rsidR="004731BC" w:rsidRPr="004731BC" w:rsidRDefault="004731BC" w:rsidP="004731BC">
            <w:pPr>
              <w:jc w:val="center"/>
              <w:rPr>
                <w:sz w:val="26"/>
                <w:szCs w:val="26"/>
                <w:lang w:val="vi-VN" w:eastAsia="x-none"/>
              </w:rPr>
            </w:pPr>
            <w:r w:rsidRPr="004731BC">
              <w:rPr>
                <w:sz w:val="26"/>
                <w:szCs w:val="26"/>
                <w:lang w:val="vi-VN" w:eastAsia="x-none"/>
              </w:rPr>
              <w:t>total_spent</w:t>
            </w:r>
          </w:p>
        </w:tc>
        <w:tc>
          <w:tcPr>
            <w:tcW w:w="0" w:type="auto"/>
            <w:vAlign w:val="center"/>
            <w:hideMark/>
          </w:tcPr>
          <w:p w14:paraId="3A0EBEF1" w14:textId="77777777" w:rsidR="004731BC" w:rsidRPr="004731BC" w:rsidRDefault="004731BC" w:rsidP="004731BC">
            <w:pPr>
              <w:jc w:val="center"/>
              <w:rPr>
                <w:sz w:val="26"/>
                <w:szCs w:val="26"/>
                <w:lang w:val="vi-VN" w:eastAsia="x-none"/>
              </w:rPr>
            </w:pPr>
            <w:r w:rsidRPr="004731BC">
              <w:rPr>
                <w:sz w:val="26"/>
                <w:szCs w:val="26"/>
                <w:lang w:val="vi-VN" w:eastAsia="x-none"/>
              </w:rPr>
              <w:t>Tổng số tiền đã tiêu.</w:t>
            </w:r>
          </w:p>
        </w:tc>
      </w:tr>
    </w:tbl>
    <w:p w14:paraId="7BAD8862" w14:textId="77777777" w:rsidR="004731BC" w:rsidRPr="004731BC" w:rsidRDefault="004731BC" w:rsidP="004731BC">
      <w:pPr>
        <w:pStyle w:val="Noidung"/>
      </w:pPr>
      <w:r w:rsidRPr="004731BC">
        <w:t>Bảng: Transactions (Lịch sử giao dịch)</w:t>
      </w:r>
    </w:p>
    <w:tbl>
      <w:tblPr>
        <w:tblStyle w:val="TableGrid"/>
        <w:tblW w:w="0" w:type="auto"/>
        <w:jc w:val="center"/>
        <w:tblLook w:val="04A0" w:firstRow="1" w:lastRow="0" w:firstColumn="1" w:lastColumn="0" w:noHBand="0" w:noVBand="1"/>
      </w:tblPr>
      <w:tblGrid>
        <w:gridCol w:w="708"/>
        <w:gridCol w:w="1804"/>
        <w:gridCol w:w="5976"/>
      </w:tblGrid>
      <w:tr w:rsidR="004731BC" w:rsidRPr="004731BC" w14:paraId="36D756CB" w14:textId="77777777" w:rsidTr="004731BC">
        <w:trPr>
          <w:jc w:val="center"/>
        </w:trPr>
        <w:tc>
          <w:tcPr>
            <w:tcW w:w="0" w:type="auto"/>
            <w:vAlign w:val="center"/>
            <w:hideMark/>
          </w:tcPr>
          <w:p w14:paraId="4B561209"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3FFEB59E"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298A39C7"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60CE1067" w14:textId="77777777" w:rsidTr="004731BC">
        <w:trPr>
          <w:jc w:val="center"/>
        </w:trPr>
        <w:tc>
          <w:tcPr>
            <w:tcW w:w="0" w:type="auto"/>
            <w:vAlign w:val="center"/>
            <w:hideMark/>
          </w:tcPr>
          <w:p w14:paraId="7E2978DE"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180ED5A9" w14:textId="77777777" w:rsidR="004731BC" w:rsidRPr="004731BC" w:rsidRDefault="004731BC" w:rsidP="004731BC">
            <w:pPr>
              <w:jc w:val="center"/>
              <w:rPr>
                <w:sz w:val="26"/>
                <w:szCs w:val="26"/>
                <w:lang w:val="vi-VN" w:eastAsia="x-none"/>
              </w:rPr>
            </w:pPr>
            <w:r w:rsidRPr="004731BC">
              <w:rPr>
                <w:sz w:val="26"/>
                <w:szCs w:val="26"/>
                <w:lang w:val="vi-VN" w:eastAsia="x-none"/>
              </w:rPr>
              <w:t>transaction_id</w:t>
            </w:r>
          </w:p>
        </w:tc>
        <w:tc>
          <w:tcPr>
            <w:tcW w:w="0" w:type="auto"/>
            <w:vAlign w:val="center"/>
            <w:hideMark/>
          </w:tcPr>
          <w:p w14:paraId="0C27755C"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2E97ED9D" w14:textId="77777777" w:rsidTr="004731BC">
        <w:trPr>
          <w:jc w:val="center"/>
        </w:trPr>
        <w:tc>
          <w:tcPr>
            <w:tcW w:w="0" w:type="auto"/>
            <w:vAlign w:val="center"/>
            <w:hideMark/>
          </w:tcPr>
          <w:p w14:paraId="5C583248"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3E8DDF74" w14:textId="77777777" w:rsidR="004731BC" w:rsidRPr="004731BC" w:rsidRDefault="004731BC" w:rsidP="004731BC">
            <w:pPr>
              <w:jc w:val="center"/>
              <w:rPr>
                <w:sz w:val="26"/>
                <w:szCs w:val="26"/>
                <w:lang w:val="vi-VN" w:eastAsia="x-none"/>
              </w:rPr>
            </w:pPr>
            <w:r w:rsidRPr="004731BC">
              <w:rPr>
                <w:sz w:val="26"/>
                <w:szCs w:val="26"/>
                <w:lang w:val="vi-VN" w:eastAsia="x-none"/>
              </w:rPr>
              <w:t>user_id</w:t>
            </w:r>
          </w:p>
        </w:tc>
        <w:tc>
          <w:tcPr>
            <w:tcW w:w="0" w:type="auto"/>
            <w:vAlign w:val="center"/>
            <w:hideMark/>
          </w:tcPr>
          <w:p w14:paraId="63C2432C" w14:textId="77777777" w:rsidR="004731BC" w:rsidRPr="004731BC" w:rsidRDefault="004731BC" w:rsidP="004731BC">
            <w:pPr>
              <w:jc w:val="center"/>
              <w:rPr>
                <w:sz w:val="26"/>
                <w:szCs w:val="26"/>
                <w:lang w:val="vi-VN" w:eastAsia="x-none"/>
              </w:rPr>
            </w:pPr>
            <w:r w:rsidRPr="004731BC">
              <w:rPr>
                <w:sz w:val="26"/>
                <w:szCs w:val="26"/>
                <w:lang w:val="vi-VN" w:eastAsia="x-none"/>
              </w:rPr>
              <w:t>Người thực hiện.</w:t>
            </w:r>
          </w:p>
        </w:tc>
      </w:tr>
      <w:tr w:rsidR="004731BC" w:rsidRPr="004731BC" w14:paraId="3E693A36" w14:textId="77777777" w:rsidTr="004731BC">
        <w:trPr>
          <w:jc w:val="center"/>
        </w:trPr>
        <w:tc>
          <w:tcPr>
            <w:tcW w:w="0" w:type="auto"/>
            <w:vAlign w:val="center"/>
            <w:hideMark/>
          </w:tcPr>
          <w:p w14:paraId="158378D4"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6FBF19DB" w14:textId="77777777" w:rsidR="004731BC" w:rsidRPr="004731BC" w:rsidRDefault="004731BC" w:rsidP="004731BC">
            <w:pPr>
              <w:jc w:val="center"/>
              <w:rPr>
                <w:sz w:val="26"/>
                <w:szCs w:val="26"/>
                <w:lang w:val="vi-VN" w:eastAsia="x-none"/>
              </w:rPr>
            </w:pPr>
            <w:r w:rsidRPr="004731BC">
              <w:rPr>
                <w:sz w:val="26"/>
                <w:szCs w:val="26"/>
                <w:lang w:val="vi-VN" w:eastAsia="x-none"/>
              </w:rPr>
              <w:t>currency_id</w:t>
            </w:r>
          </w:p>
        </w:tc>
        <w:tc>
          <w:tcPr>
            <w:tcW w:w="0" w:type="auto"/>
            <w:vAlign w:val="center"/>
            <w:hideMark/>
          </w:tcPr>
          <w:p w14:paraId="114FD348" w14:textId="77777777" w:rsidR="004731BC" w:rsidRPr="004731BC" w:rsidRDefault="004731BC" w:rsidP="004731BC">
            <w:pPr>
              <w:jc w:val="center"/>
              <w:rPr>
                <w:sz w:val="26"/>
                <w:szCs w:val="26"/>
                <w:lang w:val="vi-VN" w:eastAsia="x-none"/>
              </w:rPr>
            </w:pPr>
            <w:r w:rsidRPr="004731BC">
              <w:rPr>
                <w:sz w:val="26"/>
                <w:szCs w:val="26"/>
                <w:lang w:val="vi-VN" w:eastAsia="x-none"/>
              </w:rPr>
              <w:t>Loại tiền giao dịch.</w:t>
            </w:r>
          </w:p>
        </w:tc>
      </w:tr>
      <w:tr w:rsidR="004731BC" w:rsidRPr="00303D24" w14:paraId="6C1AAF39" w14:textId="77777777" w:rsidTr="004731BC">
        <w:trPr>
          <w:jc w:val="center"/>
        </w:trPr>
        <w:tc>
          <w:tcPr>
            <w:tcW w:w="0" w:type="auto"/>
            <w:vAlign w:val="center"/>
            <w:hideMark/>
          </w:tcPr>
          <w:p w14:paraId="65EB0747"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04830A96" w14:textId="77777777" w:rsidR="004731BC" w:rsidRPr="004731BC" w:rsidRDefault="004731BC" w:rsidP="004731BC">
            <w:pPr>
              <w:jc w:val="center"/>
              <w:rPr>
                <w:sz w:val="26"/>
                <w:szCs w:val="26"/>
                <w:lang w:val="vi-VN" w:eastAsia="x-none"/>
              </w:rPr>
            </w:pPr>
            <w:r w:rsidRPr="004731BC">
              <w:rPr>
                <w:sz w:val="26"/>
                <w:szCs w:val="26"/>
                <w:lang w:val="vi-VN" w:eastAsia="x-none"/>
              </w:rPr>
              <w:t>amount</w:t>
            </w:r>
          </w:p>
        </w:tc>
        <w:tc>
          <w:tcPr>
            <w:tcW w:w="0" w:type="auto"/>
            <w:vAlign w:val="center"/>
            <w:hideMark/>
          </w:tcPr>
          <w:p w14:paraId="3239BD29" w14:textId="77777777" w:rsidR="004731BC" w:rsidRPr="004731BC" w:rsidRDefault="004731BC" w:rsidP="004731BC">
            <w:pPr>
              <w:jc w:val="center"/>
              <w:rPr>
                <w:sz w:val="26"/>
                <w:szCs w:val="26"/>
                <w:lang w:val="vi-VN" w:eastAsia="x-none"/>
              </w:rPr>
            </w:pPr>
            <w:r w:rsidRPr="004731BC">
              <w:rPr>
                <w:sz w:val="26"/>
                <w:szCs w:val="26"/>
                <w:lang w:val="vi-VN" w:eastAsia="x-none"/>
              </w:rPr>
              <w:t>Số lượng (Dương là nhận, Âm là tiêu).</w:t>
            </w:r>
          </w:p>
        </w:tc>
      </w:tr>
      <w:tr w:rsidR="004731BC" w:rsidRPr="00303D24" w14:paraId="0474D7DE" w14:textId="77777777" w:rsidTr="004731BC">
        <w:trPr>
          <w:jc w:val="center"/>
        </w:trPr>
        <w:tc>
          <w:tcPr>
            <w:tcW w:w="0" w:type="auto"/>
            <w:vAlign w:val="center"/>
            <w:hideMark/>
          </w:tcPr>
          <w:p w14:paraId="56C11C09"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495D68B3" w14:textId="77777777" w:rsidR="004731BC" w:rsidRPr="004731BC" w:rsidRDefault="004731BC" w:rsidP="004731BC">
            <w:pPr>
              <w:jc w:val="center"/>
              <w:rPr>
                <w:sz w:val="26"/>
                <w:szCs w:val="26"/>
                <w:lang w:val="vi-VN" w:eastAsia="x-none"/>
              </w:rPr>
            </w:pPr>
            <w:r w:rsidRPr="004731BC">
              <w:rPr>
                <w:sz w:val="26"/>
                <w:szCs w:val="26"/>
                <w:lang w:val="vi-VN" w:eastAsia="x-none"/>
              </w:rPr>
              <w:t>description</w:t>
            </w:r>
          </w:p>
        </w:tc>
        <w:tc>
          <w:tcPr>
            <w:tcW w:w="0" w:type="auto"/>
            <w:vAlign w:val="center"/>
            <w:hideMark/>
          </w:tcPr>
          <w:p w14:paraId="1F86764B" w14:textId="77777777" w:rsidR="004731BC" w:rsidRPr="004731BC" w:rsidRDefault="004731BC" w:rsidP="004731BC">
            <w:pPr>
              <w:jc w:val="center"/>
              <w:rPr>
                <w:sz w:val="26"/>
                <w:szCs w:val="26"/>
                <w:lang w:val="vi-VN" w:eastAsia="x-none"/>
              </w:rPr>
            </w:pPr>
            <w:r w:rsidRPr="004731BC">
              <w:rPr>
                <w:sz w:val="26"/>
                <w:szCs w:val="26"/>
                <w:lang w:val="vi-VN" w:eastAsia="x-none"/>
              </w:rPr>
              <w:t>Mô tả giao dịch (VD: Mua gợi ý, Thưởng điểm danh).</w:t>
            </w:r>
          </w:p>
        </w:tc>
      </w:tr>
      <w:tr w:rsidR="004731BC" w:rsidRPr="00303D24" w14:paraId="772425E6" w14:textId="77777777" w:rsidTr="004731BC">
        <w:trPr>
          <w:jc w:val="center"/>
        </w:trPr>
        <w:tc>
          <w:tcPr>
            <w:tcW w:w="0" w:type="auto"/>
            <w:vAlign w:val="center"/>
            <w:hideMark/>
          </w:tcPr>
          <w:p w14:paraId="118A111B"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78BEE7C9" w14:textId="77777777" w:rsidR="004731BC" w:rsidRPr="004731BC" w:rsidRDefault="004731BC" w:rsidP="004731BC">
            <w:pPr>
              <w:jc w:val="center"/>
              <w:rPr>
                <w:sz w:val="26"/>
                <w:szCs w:val="26"/>
                <w:lang w:val="vi-VN" w:eastAsia="x-none"/>
              </w:rPr>
            </w:pPr>
            <w:r w:rsidRPr="004731BC">
              <w:rPr>
                <w:sz w:val="26"/>
                <w:szCs w:val="26"/>
                <w:lang w:val="vi-VN" w:eastAsia="x-none"/>
              </w:rPr>
              <w:t>reference_type</w:t>
            </w:r>
          </w:p>
        </w:tc>
        <w:tc>
          <w:tcPr>
            <w:tcW w:w="0" w:type="auto"/>
            <w:vAlign w:val="center"/>
            <w:hideMark/>
          </w:tcPr>
          <w:p w14:paraId="4ECF05F3" w14:textId="77777777" w:rsidR="004731BC" w:rsidRPr="004731BC" w:rsidRDefault="004731BC" w:rsidP="004731BC">
            <w:pPr>
              <w:jc w:val="center"/>
              <w:rPr>
                <w:sz w:val="26"/>
                <w:szCs w:val="26"/>
                <w:lang w:val="vi-VN" w:eastAsia="x-none"/>
              </w:rPr>
            </w:pPr>
            <w:r w:rsidRPr="004731BC">
              <w:rPr>
                <w:sz w:val="26"/>
                <w:szCs w:val="26"/>
                <w:lang w:val="vi-VN" w:eastAsia="x-none"/>
              </w:rPr>
              <w:t>Loại đối tượng liên quan (VD: Mua Skill, Mua Badge).</w:t>
            </w:r>
          </w:p>
        </w:tc>
      </w:tr>
      <w:tr w:rsidR="004731BC" w:rsidRPr="00303D24" w14:paraId="1551E4A1" w14:textId="77777777" w:rsidTr="004731BC">
        <w:trPr>
          <w:jc w:val="center"/>
        </w:trPr>
        <w:tc>
          <w:tcPr>
            <w:tcW w:w="0" w:type="auto"/>
            <w:vAlign w:val="center"/>
            <w:hideMark/>
          </w:tcPr>
          <w:p w14:paraId="40CED49A" w14:textId="77777777" w:rsidR="004731BC" w:rsidRPr="004731BC" w:rsidRDefault="004731BC" w:rsidP="004731BC">
            <w:pPr>
              <w:jc w:val="center"/>
              <w:rPr>
                <w:sz w:val="26"/>
                <w:szCs w:val="26"/>
                <w:lang w:val="vi-VN" w:eastAsia="x-none"/>
              </w:rPr>
            </w:pPr>
            <w:r w:rsidRPr="004731BC">
              <w:rPr>
                <w:sz w:val="26"/>
                <w:szCs w:val="26"/>
                <w:lang w:val="vi-VN" w:eastAsia="x-none"/>
              </w:rPr>
              <w:t>7</w:t>
            </w:r>
          </w:p>
        </w:tc>
        <w:tc>
          <w:tcPr>
            <w:tcW w:w="0" w:type="auto"/>
            <w:vAlign w:val="center"/>
            <w:hideMark/>
          </w:tcPr>
          <w:p w14:paraId="59BEEF16" w14:textId="77777777" w:rsidR="004731BC" w:rsidRPr="004731BC" w:rsidRDefault="004731BC" w:rsidP="004731BC">
            <w:pPr>
              <w:jc w:val="center"/>
              <w:rPr>
                <w:sz w:val="26"/>
                <w:szCs w:val="26"/>
                <w:lang w:val="vi-VN" w:eastAsia="x-none"/>
              </w:rPr>
            </w:pPr>
            <w:r w:rsidRPr="004731BC">
              <w:rPr>
                <w:sz w:val="26"/>
                <w:szCs w:val="26"/>
                <w:lang w:val="vi-VN" w:eastAsia="x-none"/>
              </w:rPr>
              <w:t>balance_before</w:t>
            </w:r>
          </w:p>
        </w:tc>
        <w:tc>
          <w:tcPr>
            <w:tcW w:w="0" w:type="auto"/>
            <w:vAlign w:val="center"/>
            <w:hideMark/>
          </w:tcPr>
          <w:p w14:paraId="0CE7025A" w14:textId="77777777" w:rsidR="004731BC" w:rsidRPr="004731BC" w:rsidRDefault="004731BC" w:rsidP="004731BC">
            <w:pPr>
              <w:jc w:val="center"/>
              <w:rPr>
                <w:sz w:val="26"/>
                <w:szCs w:val="26"/>
                <w:lang w:val="vi-VN" w:eastAsia="x-none"/>
              </w:rPr>
            </w:pPr>
            <w:r w:rsidRPr="004731BC">
              <w:rPr>
                <w:sz w:val="26"/>
                <w:szCs w:val="26"/>
                <w:lang w:val="vi-VN" w:eastAsia="x-none"/>
              </w:rPr>
              <w:t>Số dư trước giao dịch.</w:t>
            </w:r>
          </w:p>
        </w:tc>
      </w:tr>
      <w:tr w:rsidR="004731BC" w:rsidRPr="00303D24" w14:paraId="0E6E0652" w14:textId="77777777" w:rsidTr="004731BC">
        <w:trPr>
          <w:jc w:val="center"/>
        </w:trPr>
        <w:tc>
          <w:tcPr>
            <w:tcW w:w="0" w:type="auto"/>
            <w:vAlign w:val="center"/>
            <w:hideMark/>
          </w:tcPr>
          <w:p w14:paraId="01BCB53B" w14:textId="77777777" w:rsidR="004731BC" w:rsidRPr="004731BC" w:rsidRDefault="004731BC" w:rsidP="004731BC">
            <w:pPr>
              <w:jc w:val="center"/>
              <w:rPr>
                <w:sz w:val="26"/>
                <w:szCs w:val="26"/>
                <w:lang w:val="vi-VN" w:eastAsia="x-none"/>
              </w:rPr>
            </w:pPr>
            <w:r w:rsidRPr="004731BC">
              <w:rPr>
                <w:sz w:val="26"/>
                <w:szCs w:val="26"/>
                <w:lang w:val="vi-VN" w:eastAsia="x-none"/>
              </w:rPr>
              <w:t>8</w:t>
            </w:r>
          </w:p>
        </w:tc>
        <w:tc>
          <w:tcPr>
            <w:tcW w:w="0" w:type="auto"/>
            <w:vAlign w:val="center"/>
            <w:hideMark/>
          </w:tcPr>
          <w:p w14:paraId="3F814983" w14:textId="77777777" w:rsidR="004731BC" w:rsidRPr="004731BC" w:rsidRDefault="004731BC" w:rsidP="004731BC">
            <w:pPr>
              <w:jc w:val="center"/>
              <w:rPr>
                <w:sz w:val="26"/>
                <w:szCs w:val="26"/>
                <w:lang w:val="vi-VN" w:eastAsia="x-none"/>
              </w:rPr>
            </w:pPr>
            <w:r w:rsidRPr="004731BC">
              <w:rPr>
                <w:sz w:val="26"/>
                <w:szCs w:val="26"/>
                <w:lang w:val="vi-VN" w:eastAsia="x-none"/>
              </w:rPr>
              <w:t>balance_after</w:t>
            </w:r>
          </w:p>
        </w:tc>
        <w:tc>
          <w:tcPr>
            <w:tcW w:w="0" w:type="auto"/>
            <w:vAlign w:val="center"/>
            <w:hideMark/>
          </w:tcPr>
          <w:p w14:paraId="5DEDFF75" w14:textId="77777777" w:rsidR="004731BC" w:rsidRPr="004731BC" w:rsidRDefault="004731BC" w:rsidP="004731BC">
            <w:pPr>
              <w:jc w:val="center"/>
              <w:rPr>
                <w:sz w:val="26"/>
                <w:szCs w:val="26"/>
                <w:lang w:val="vi-VN" w:eastAsia="x-none"/>
              </w:rPr>
            </w:pPr>
            <w:r w:rsidRPr="004731BC">
              <w:rPr>
                <w:sz w:val="26"/>
                <w:szCs w:val="26"/>
                <w:lang w:val="vi-VN" w:eastAsia="x-none"/>
              </w:rPr>
              <w:t>Số dư sau giao dịch.</w:t>
            </w:r>
          </w:p>
        </w:tc>
      </w:tr>
    </w:tbl>
    <w:p w14:paraId="2DF530F6" w14:textId="77777777" w:rsidR="004731BC" w:rsidRPr="004731BC" w:rsidRDefault="004731BC" w:rsidP="004731BC">
      <w:pPr>
        <w:pStyle w:val="Noidung"/>
      </w:pPr>
      <w:r w:rsidRPr="004731BC">
        <w:t>Bảng: UserInventories (Kho đồ người dùng)</w:t>
      </w:r>
    </w:p>
    <w:tbl>
      <w:tblPr>
        <w:tblStyle w:val="TableGrid"/>
        <w:tblW w:w="0" w:type="auto"/>
        <w:jc w:val="center"/>
        <w:tblLook w:val="04A0" w:firstRow="1" w:lastRow="0" w:firstColumn="1" w:lastColumn="0" w:noHBand="0" w:noVBand="1"/>
      </w:tblPr>
      <w:tblGrid>
        <w:gridCol w:w="708"/>
        <w:gridCol w:w="1545"/>
        <w:gridCol w:w="4427"/>
      </w:tblGrid>
      <w:tr w:rsidR="004731BC" w:rsidRPr="004731BC" w14:paraId="2C24ED42" w14:textId="77777777" w:rsidTr="004731BC">
        <w:trPr>
          <w:jc w:val="center"/>
        </w:trPr>
        <w:tc>
          <w:tcPr>
            <w:tcW w:w="0" w:type="auto"/>
            <w:vAlign w:val="center"/>
            <w:hideMark/>
          </w:tcPr>
          <w:p w14:paraId="3264178C"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44E828F4"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19780357"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33F492D3" w14:textId="77777777" w:rsidTr="004731BC">
        <w:trPr>
          <w:jc w:val="center"/>
        </w:trPr>
        <w:tc>
          <w:tcPr>
            <w:tcW w:w="0" w:type="auto"/>
            <w:vAlign w:val="center"/>
            <w:hideMark/>
          </w:tcPr>
          <w:p w14:paraId="1FAECFD9"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10688DA1" w14:textId="77777777" w:rsidR="004731BC" w:rsidRPr="004731BC" w:rsidRDefault="004731BC" w:rsidP="004731BC">
            <w:pPr>
              <w:jc w:val="center"/>
              <w:rPr>
                <w:sz w:val="26"/>
                <w:szCs w:val="26"/>
                <w:lang w:val="vi-VN" w:eastAsia="x-none"/>
              </w:rPr>
            </w:pPr>
            <w:r w:rsidRPr="004731BC">
              <w:rPr>
                <w:sz w:val="26"/>
                <w:szCs w:val="26"/>
                <w:lang w:val="vi-VN" w:eastAsia="x-none"/>
              </w:rPr>
              <w:t>inventory_id</w:t>
            </w:r>
          </w:p>
        </w:tc>
        <w:tc>
          <w:tcPr>
            <w:tcW w:w="0" w:type="auto"/>
            <w:vAlign w:val="center"/>
            <w:hideMark/>
          </w:tcPr>
          <w:p w14:paraId="160E0C25"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046079B5" w14:textId="77777777" w:rsidTr="004731BC">
        <w:trPr>
          <w:jc w:val="center"/>
        </w:trPr>
        <w:tc>
          <w:tcPr>
            <w:tcW w:w="0" w:type="auto"/>
            <w:vAlign w:val="center"/>
            <w:hideMark/>
          </w:tcPr>
          <w:p w14:paraId="48B18903"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5DE20231" w14:textId="77777777" w:rsidR="004731BC" w:rsidRPr="004731BC" w:rsidRDefault="004731BC" w:rsidP="004731BC">
            <w:pPr>
              <w:jc w:val="center"/>
              <w:rPr>
                <w:sz w:val="26"/>
                <w:szCs w:val="26"/>
                <w:lang w:val="vi-VN" w:eastAsia="x-none"/>
              </w:rPr>
            </w:pPr>
            <w:r w:rsidRPr="004731BC">
              <w:rPr>
                <w:sz w:val="26"/>
                <w:szCs w:val="26"/>
                <w:lang w:val="vi-VN" w:eastAsia="x-none"/>
              </w:rPr>
              <w:t>user_id</w:t>
            </w:r>
          </w:p>
        </w:tc>
        <w:tc>
          <w:tcPr>
            <w:tcW w:w="0" w:type="auto"/>
            <w:vAlign w:val="center"/>
            <w:hideMark/>
          </w:tcPr>
          <w:p w14:paraId="427B044B" w14:textId="77777777" w:rsidR="004731BC" w:rsidRPr="004731BC" w:rsidRDefault="004731BC" w:rsidP="004731BC">
            <w:pPr>
              <w:jc w:val="center"/>
              <w:rPr>
                <w:sz w:val="26"/>
                <w:szCs w:val="26"/>
                <w:lang w:val="vi-VN" w:eastAsia="x-none"/>
              </w:rPr>
            </w:pPr>
            <w:r w:rsidRPr="004731BC">
              <w:rPr>
                <w:sz w:val="26"/>
                <w:szCs w:val="26"/>
                <w:lang w:val="vi-VN" w:eastAsia="x-none"/>
              </w:rPr>
              <w:t>Mã người dùng.</w:t>
            </w:r>
          </w:p>
        </w:tc>
      </w:tr>
      <w:tr w:rsidR="004731BC" w:rsidRPr="004731BC" w14:paraId="0718880E" w14:textId="77777777" w:rsidTr="004731BC">
        <w:trPr>
          <w:jc w:val="center"/>
        </w:trPr>
        <w:tc>
          <w:tcPr>
            <w:tcW w:w="0" w:type="auto"/>
            <w:vAlign w:val="center"/>
            <w:hideMark/>
          </w:tcPr>
          <w:p w14:paraId="0429BAAC"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4FEB0883" w14:textId="77777777" w:rsidR="004731BC" w:rsidRPr="004731BC" w:rsidRDefault="004731BC" w:rsidP="004731BC">
            <w:pPr>
              <w:jc w:val="center"/>
              <w:rPr>
                <w:sz w:val="26"/>
                <w:szCs w:val="26"/>
                <w:lang w:val="vi-VN" w:eastAsia="x-none"/>
              </w:rPr>
            </w:pPr>
            <w:r w:rsidRPr="004731BC">
              <w:rPr>
                <w:sz w:val="26"/>
                <w:szCs w:val="26"/>
                <w:lang w:val="vi-VN" w:eastAsia="x-none"/>
              </w:rPr>
              <w:t>item_id</w:t>
            </w:r>
          </w:p>
        </w:tc>
        <w:tc>
          <w:tcPr>
            <w:tcW w:w="0" w:type="auto"/>
            <w:vAlign w:val="center"/>
            <w:hideMark/>
          </w:tcPr>
          <w:p w14:paraId="06B273FE" w14:textId="77777777" w:rsidR="004731BC" w:rsidRPr="004731BC" w:rsidRDefault="004731BC" w:rsidP="004731BC">
            <w:pPr>
              <w:jc w:val="center"/>
              <w:rPr>
                <w:sz w:val="26"/>
                <w:szCs w:val="26"/>
                <w:lang w:val="vi-VN" w:eastAsia="x-none"/>
              </w:rPr>
            </w:pPr>
            <w:r w:rsidRPr="004731BC">
              <w:rPr>
                <w:sz w:val="26"/>
                <w:szCs w:val="26"/>
                <w:lang w:val="vi-VN" w:eastAsia="x-none"/>
              </w:rPr>
              <w:t>Mã vật phẩm.</w:t>
            </w:r>
          </w:p>
        </w:tc>
      </w:tr>
      <w:tr w:rsidR="004731BC" w:rsidRPr="004731BC" w14:paraId="14928C2B" w14:textId="77777777" w:rsidTr="004731BC">
        <w:trPr>
          <w:jc w:val="center"/>
        </w:trPr>
        <w:tc>
          <w:tcPr>
            <w:tcW w:w="0" w:type="auto"/>
            <w:vAlign w:val="center"/>
            <w:hideMark/>
          </w:tcPr>
          <w:p w14:paraId="53283E14"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49E2598F" w14:textId="77777777" w:rsidR="004731BC" w:rsidRPr="004731BC" w:rsidRDefault="004731BC" w:rsidP="004731BC">
            <w:pPr>
              <w:jc w:val="center"/>
              <w:rPr>
                <w:sz w:val="26"/>
                <w:szCs w:val="26"/>
                <w:lang w:val="vi-VN" w:eastAsia="x-none"/>
              </w:rPr>
            </w:pPr>
            <w:r w:rsidRPr="004731BC">
              <w:rPr>
                <w:sz w:val="26"/>
                <w:szCs w:val="26"/>
                <w:lang w:val="vi-VN" w:eastAsia="x-none"/>
              </w:rPr>
              <w:t>item_type</w:t>
            </w:r>
          </w:p>
        </w:tc>
        <w:tc>
          <w:tcPr>
            <w:tcW w:w="0" w:type="auto"/>
            <w:vAlign w:val="center"/>
            <w:hideMark/>
          </w:tcPr>
          <w:p w14:paraId="0B92AA0E" w14:textId="77777777" w:rsidR="004731BC" w:rsidRPr="004731BC" w:rsidRDefault="004731BC" w:rsidP="004731BC">
            <w:pPr>
              <w:jc w:val="center"/>
              <w:rPr>
                <w:sz w:val="26"/>
                <w:szCs w:val="26"/>
                <w:lang w:val="vi-VN" w:eastAsia="x-none"/>
              </w:rPr>
            </w:pPr>
            <w:r w:rsidRPr="004731BC">
              <w:rPr>
                <w:sz w:val="26"/>
                <w:szCs w:val="26"/>
                <w:lang w:val="vi-VN" w:eastAsia="x-none"/>
              </w:rPr>
              <w:t>Loại vật phẩm (Skill, PowerUp, Skin...).</w:t>
            </w:r>
          </w:p>
        </w:tc>
      </w:tr>
      <w:tr w:rsidR="004731BC" w:rsidRPr="004731BC" w14:paraId="293BB674" w14:textId="77777777" w:rsidTr="004731BC">
        <w:trPr>
          <w:jc w:val="center"/>
        </w:trPr>
        <w:tc>
          <w:tcPr>
            <w:tcW w:w="0" w:type="auto"/>
            <w:vAlign w:val="center"/>
            <w:hideMark/>
          </w:tcPr>
          <w:p w14:paraId="5518001F"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14C98F70" w14:textId="77777777" w:rsidR="004731BC" w:rsidRPr="004731BC" w:rsidRDefault="004731BC" w:rsidP="004731BC">
            <w:pPr>
              <w:jc w:val="center"/>
              <w:rPr>
                <w:sz w:val="26"/>
                <w:szCs w:val="26"/>
                <w:lang w:val="vi-VN" w:eastAsia="x-none"/>
              </w:rPr>
            </w:pPr>
            <w:r w:rsidRPr="004731BC">
              <w:rPr>
                <w:sz w:val="26"/>
                <w:szCs w:val="26"/>
                <w:lang w:val="vi-VN" w:eastAsia="x-none"/>
              </w:rPr>
              <w:t>quantity</w:t>
            </w:r>
          </w:p>
        </w:tc>
        <w:tc>
          <w:tcPr>
            <w:tcW w:w="0" w:type="auto"/>
            <w:vAlign w:val="center"/>
            <w:hideMark/>
          </w:tcPr>
          <w:p w14:paraId="13907DED" w14:textId="77777777" w:rsidR="004731BC" w:rsidRPr="004731BC" w:rsidRDefault="004731BC" w:rsidP="004731BC">
            <w:pPr>
              <w:jc w:val="center"/>
              <w:rPr>
                <w:sz w:val="26"/>
                <w:szCs w:val="26"/>
                <w:lang w:val="vi-VN" w:eastAsia="x-none"/>
              </w:rPr>
            </w:pPr>
            <w:r w:rsidRPr="004731BC">
              <w:rPr>
                <w:sz w:val="26"/>
                <w:szCs w:val="26"/>
                <w:lang w:val="vi-VN" w:eastAsia="x-none"/>
              </w:rPr>
              <w:t>Số lượng đang có.</w:t>
            </w:r>
          </w:p>
        </w:tc>
      </w:tr>
      <w:tr w:rsidR="004731BC" w:rsidRPr="00303D24" w14:paraId="7AF61353" w14:textId="77777777" w:rsidTr="004731BC">
        <w:trPr>
          <w:jc w:val="center"/>
        </w:trPr>
        <w:tc>
          <w:tcPr>
            <w:tcW w:w="0" w:type="auto"/>
            <w:vAlign w:val="center"/>
            <w:hideMark/>
          </w:tcPr>
          <w:p w14:paraId="72D3534F"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302FEF5E" w14:textId="77777777" w:rsidR="004731BC" w:rsidRPr="004731BC" w:rsidRDefault="004731BC" w:rsidP="004731BC">
            <w:pPr>
              <w:jc w:val="center"/>
              <w:rPr>
                <w:sz w:val="26"/>
                <w:szCs w:val="26"/>
                <w:lang w:val="vi-VN" w:eastAsia="x-none"/>
              </w:rPr>
            </w:pPr>
            <w:r w:rsidRPr="004731BC">
              <w:rPr>
                <w:sz w:val="26"/>
                <w:szCs w:val="26"/>
                <w:lang w:val="vi-VN" w:eastAsia="x-none"/>
              </w:rPr>
              <w:t>is_equipped</w:t>
            </w:r>
          </w:p>
        </w:tc>
        <w:tc>
          <w:tcPr>
            <w:tcW w:w="0" w:type="auto"/>
            <w:vAlign w:val="center"/>
            <w:hideMark/>
          </w:tcPr>
          <w:p w14:paraId="39FEB1C1" w14:textId="77777777" w:rsidR="004731BC" w:rsidRPr="004731BC" w:rsidRDefault="004731BC" w:rsidP="004731BC">
            <w:pPr>
              <w:jc w:val="center"/>
              <w:rPr>
                <w:sz w:val="26"/>
                <w:szCs w:val="26"/>
                <w:lang w:val="vi-VN" w:eastAsia="x-none"/>
              </w:rPr>
            </w:pPr>
            <w:r w:rsidRPr="004731BC">
              <w:rPr>
                <w:sz w:val="26"/>
                <w:szCs w:val="26"/>
                <w:lang w:val="vi-VN" w:eastAsia="x-none"/>
              </w:rPr>
              <w:t>Đang trang bị/sử dụng hay không.</w:t>
            </w:r>
          </w:p>
        </w:tc>
      </w:tr>
    </w:tbl>
    <w:p w14:paraId="4CC492A3" w14:textId="77777777" w:rsidR="004731BC" w:rsidRPr="004731BC" w:rsidRDefault="004731BC" w:rsidP="004731BC">
      <w:pPr>
        <w:pStyle w:val="Noidung"/>
      </w:pPr>
      <w:r w:rsidRPr="004731BC">
        <w:t>Bảng: PowerUps (Vật phẩm tiêu hao)</w:t>
      </w:r>
    </w:p>
    <w:tbl>
      <w:tblPr>
        <w:tblStyle w:val="TableGrid"/>
        <w:tblW w:w="0" w:type="auto"/>
        <w:jc w:val="center"/>
        <w:tblLook w:val="04A0" w:firstRow="1" w:lastRow="0" w:firstColumn="1" w:lastColumn="0" w:noHBand="0" w:noVBand="1"/>
      </w:tblPr>
      <w:tblGrid>
        <w:gridCol w:w="708"/>
        <w:gridCol w:w="2195"/>
        <w:gridCol w:w="5968"/>
      </w:tblGrid>
      <w:tr w:rsidR="004731BC" w:rsidRPr="004731BC" w14:paraId="7A83CD05" w14:textId="77777777" w:rsidTr="004731BC">
        <w:trPr>
          <w:jc w:val="center"/>
        </w:trPr>
        <w:tc>
          <w:tcPr>
            <w:tcW w:w="0" w:type="auto"/>
            <w:vAlign w:val="center"/>
            <w:hideMark/>
          </w:tcPr>
          <w:p w14:paraId="2C3A4FA2"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540DBA37"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2DADAAF2"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2C925004" w14:textId="77777777" w:rsidTr="004731BC">
        <w:trPr>
          <w:jc w:val="center"/>
        </w:trPr>
        <w:tc>
          <w:tcPr>
            <w:tcW w:w="0" w:type="auto"/>
            <w:vAlign w:val="center"/>
            <w:hideMark/>
          </w:tcPr>
          <w:p w14:paraId="2D5D211E"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68CC4FBE" w14:textId="77777777" w:rsidR="004731BC" w:rsidRPr="004731BC" w:rsidRDefault="004731BC" w:rsidP="004731BC">
            <w:pPr>
              <w:jc w:val="center"/>
              <w:rPr>
                <w:sz w:val="26"/>
                <w:szCs w:val="26"/>
                <w:lang w:val="vi-VN" w:eastAsia="x-none"/>
              </w:rPr>
            </w:pPr>
            <w:r w:rsidRPr="004731BC">
              <w:rPr>
                <w:sz w:val="26"/>
                <w:szCs w:val="26"/>
                <w:lang w:val="vi-VN" w:eastAsia="x-none"/>
              </w:rPr>
              <w:t>powerup_id</w:t>
            </w:r>
          </w:p>
        </w:tc>
        <w:tc>
          <w:tcPr>
            <w:tcW w:w="0" w:type="auto"/>
            <w:vAlign w:val="center"/>
            <w:hideMark/>
          </w:tcPr>
          <w:p w14:paraId="011C0FAF"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303D24" w14:paraId="3D5E6990" w14:textId="77777777" w:rsidTr="004731BC">
        <w:trPr>
          <w:jc w:val="center"/>
        </w:trPr>
        <w:tc>
          <w:tcPr>
            <w:tcW w:w="0" w:type="auto"/>
            <w:vAlign w:val="center"/>
            <w:hideMark/>
          </w:tcPr>
          <w:p w14:paraId="04148013"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218216FC" w14:textId="77777777" w:rsidR="004731BC" w:rsidRPr="004731BC" w:rsidRDefault="004731BC" w:rsidP="004731BC">
            <w:pPr>
              <w:jc w:val="center"/>
              <w:rPr>
                <w:sz w:val="26"/>
                <w:szCs w:val="26"/>
                <w:lang w:val="vi-VN" w:eastAsia="x-none"/>
              </w:rPr>
            </w:pPr>
            <w:r w:rsidRPr="004731BC">
              <w:rPr>
                <w:sz w:val="26"/>
                <w:szCs w:val="26"/>
                <w:lang w:val="vi-VN" w:eastAsia="x-none"/>
              </w:rPr>
              <w:t>name</w:t>
            </w:r>
          </w:p>
        </w:tc>
        <w:tc>
          <w:tcPr>
            <w:tcW w:w="0" w:type="auto"/>
            <w:vAlign w:val="center"/>
            <w:hideMark/>
          </w:tcPr>
          <w:p w14:paraId="16B8749D" w14:textId="77777777" w:rsidR="004731BC" w:rsidRPr="004731BC" w:rsidRDefault="004731BC" w:rsidP="004731BC">
            <w:pPr>
              <w:jc w:val="center"/>
              <w:rPr>
                <w:sz w:val="26"/>
                <w:szCs w:val="26"/>
                <w:lang w:val="vi-VN" w:eastAsia="x-none"/>
              </w:rPr>
            </w:pPr>
            <w:r w:rsidRPr="004731BC">
              <w:rPr>
                <w:sz w:val="26"/>
                <w:szCs w:val="26"/>
                <w:lang w:val="vi-VN" w:eastAsia="x-none"/>
              </w:rPr>
              <w:t>Tên vật phẩm (VD: Bình năng lượng, Thẻ đổi câu hỏi).</w:t>
            </w:r>
          </w:p>
        </w:tc>
      </w:tr>
      <w:tr w:rsidR="004731BC" w:rsidRPr="004731BC" w14:paraId="26CF0EA1" w14:textId="77777777" w:rsidTr="004731BC">
        <w:trPr>
          <w:jc w:val="center"/>
        </w:trPr>
        <w:tc>
          <w:tcPr>
            <w:tcW w:w="0" w:type="auto"/>
            <w:vAlign w:val="center"/>
            <w:hideMark/>
          </w:tcPr>
          <w:p w14:paraId="6A04962F"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4D027B90" w14:textId="77777777" w:rsidR="004731BC" w:rsidRPr="004731BC" w:rsidRDefault="004731BC" w:rsidP="004731BC">
            <w:pPr>
              <w:jc w:val="center"/>
              <w:rPr>
                <w:sz w:val="26"/>
                <w:szCs w:val="26"/>
                <w:lang w:val="vi-VN" w:eastAsia="x-none"/>
              </w:rPr>
            </w:pPr>
            <w:r w:rsidRPr="004731BC">
              <w:rPr>
                <w:sz w:val="26"/>
                <w:szCs w:val="26"/>
                <w:lang w:val="vi-VN" w:eastAsia="x-none"/>
              </w:rPr>
              <w:t>description</w:t>
            </w:r>
          </w:p>
        </w:tc>
        <w:tc>
          <w:tcPr>
            <w:tcW w:w="0" w:type="auto"/>
            <w:vAlign w:val="center"/>
            <w:hideMark/>
          </w:tcPr>
          <w:p w14:paraId="734B3221" w14:textId="77777777" w:rsidR="004731BC" w:rsidRPr="004731BC" w:rsidRDefault="004731BC" w:rsidP="004731BC">
            <w:pPr>
              <w:jc w:val="center"/>
              <w:rPr>
                <w:sz w:val="26"/>
                <w:szCs w:val="26"/>
                <w:lang w:val="vi-VN" w:eastAsia="x-none"/>
              </w:rPr>
            </w:pPr>
            <w:r w:rsidRPr="004731BC">
              <w:rPr>
                <w:sz w:val="26"/>
                <w:szCs w:val="26"/>
                <w:lang w:val="vi-VN" w:eastAsia="x-none"/>
              </w:rPr>
              <w:t>Công dụng.</w:t>
            </w:r>
          </w:p>
        </w:tc>
      </w:tr>
      <w:tr w:rsidR="004731BC" w:rsidRPr="004731BC" w14:paraId="31482410" w14:textId="77777777" w:rsidTr="004731BC">
        <w:trPr>
          <w:jc w:val="center"/>
        </w:trPr>
        <w:tc>
          <w:tcPr>
            <w:tcW w:w="0" w:type="auto"/>
            <w:vAlign w:val="center"/>
            <w:hideMark/>
          </w:tcPr>
          <w:p w14:paraId="70710D07"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3C0DBDE1" w14:textId="77777777" w:rsidR="004731BC" w:rsidRPr="004731BC" w:rsidRDefault="004731BC" w:rsidP="004731BC">
            <w:pPr>
              <w:jc w:val="center"/>
              <w:rPr>
                <w:sz w:val="26"/>
                <w:szCs w:val="26"/>
                <w:lang w:val="vi-VN" w:eastAsia="x-none"/>
              </w:rPr>
            </w:pPr>
            <w:r w:rsidRPr="004731BC">
              <w:rPr>
                <w:sz w:val="26"/>
                <w:szCs w:val="26"/>
                <w:lang w:val="vi-VN" w:eastAsia="x-none"/>
              </w:rPr>
              <w:t>effect_type</w:t>
            </w:r>
          </w:p>
        </w:tc>
        <w:tc>
          <w:tcPr>
            <w:tcW w:w="0" w:type="auto"/>
            <w:vAlign w:val="center"/>
            <w:hideMark/>
          </w:tcPr>
          <w:p w14:paraId="763A2FC9" w14:textId="77777777" w:rsidR="004731BC" w:rsidRPr="004731BC" w:rsidRDefault="004731BC" w:rsidP="004731BC">
            <w:pPr>
              <w:jc w:val="center"/>
              <w:rPr>
                <w:sz w:val="26"/>
                <w:szCs w:val="26"/>
                <w:lang w:val="vi-VN" w:eastAsia="x-none"/>
              </w:rPr>
            </w:pPr>
            <w:r w:rsidRPr="004731BC">
              <w:rPr>
                <w:sz w:val="26"/>
                <w:szCs w:val="26"/>
                <w:lang w:val="vi-VN" w:eastAsia="x-none"/>
              </w:rPr>
              <w:t>Loại hiệu ứng.</w:t>
            </w:r>
          </w:p>
        </w:tc>
      </w:tr>
      <w:tr w:rsidR="004731BC" w:rsidRPr="004731BC" w14:paraId="45F3DDE6" w14:textId="77777777" w:rsidTr="004731BC">
        <w:trPr>
          <w:jc w:val="center"/>
        </w:trPr>
        <w:tc>
          <w:tcPr>
            <w:tcW w:w="0" w:type="auto"/>
            <w:vAlign w:val="center"/>
            <w:hideMark/>
          </w:tcPr>
          <w:p w14:paraId="379C3EF9"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0028A30A" w14:textId="77777777" w:rsidR="004731BC" w:rsidRPr="004731BC" w:rsidRDefault="004731BC" w:rsidP="004731BC">
            <w:pPr>
              <w:jc w:val="center"/>
              <w:rPr>
                <w:sz w:val="26"/>
                <w:szCs w:val="26"/>
                <w:lang w:val="vi-VN" w:eastAsia="x-none"/>
              </w:rPr>
            </w:pPr>
            <w:r w:rsidRPr="004731BC">
              <w:rPr>
                <w:sz w:val="26"/>
                <w:szCs w:val="26"/>
                <w:lang w:val="vi-VN" w:eastAsia="x-none"/>
              </w:rPr>
              <w:t>cost</w:t>
            </w:r>
          </w:p>
        </w:tc>
        <w:tc>
          <w:tcPr>
            <w:tcW w:w="0" w:type="auto"/>
            <w:vAlign w:val="center"/>
            <w:hideMark/>
          </w:tcPr>
          <w:p w14:paraId="32035C2C" w14:textId="77777777" w:rsidR="004731BC" w:rsidRPr="004731BC" w:rsidRDefault="004731BC" w:rsidP="004731BC">
            <w:pPr>
              <w:jc w:val="center"/>
              <w:rPr>
                <w:sz w:val="26"/>
                <w:szCs w:val="26"/>
                <w:lang w:val="vi-VN" w:eastAsia="x-none"/>
              </w:rPr>
            </w:pPr>
            <w:r w:rsidRPr="004731BC">
              <w:rPr>
                <w:sz w:val="26"/>
                <w:szCs w:val="26"/>
                <w:lang w:val="vi-VN" w:eastAsia="x-none"/>
              </w:rPr>
              <w:t>Giá mua.</w:t>
            </w:r>
          </w:p>
        </w:tc>
      </w:tr>
      <w:tr w:rsidR="004731BC" w:rsidRPr="004731BC" w14:paraId="46694B42" w14:textId="77777777" w:rsidTr="004731BC">
        <w:trPr>
          <w:jc w:val="center"/>
        </w:trPr>
        <w:tc>
          <w:tcPr>
            <w:tcW w:w="0" w:type="auto"/>
            <w:vAlign w:val="center"/>
            <w:hideMark/>
          </w:tcPr>
          <w:p w14:paraId="3794A795"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5CEDCF9A" w14:textId="77777777" w:rsidR="004731BC" w:rsidRPr="004731BC" w:rsidRDefault="004731BC" w:rsidP="004731BC">
            <w:pPr>
              <w:jc w:val="center"/>
              <w:rPr>
                <w:sz w:val="26"/>
                <w:szCs w:val="26"/>
                <w:lang w:val="vi-VN" w:eastAsia="x-none"/>
              </w:rPr>
            </w:pPr>
            <w:r w:rsidRPr="004731BC">
              <w:rPr>
                <w:sz w:val="26"/>
                <w:szCs w:val="26"/>
                <w:lang w:val="vi-VN" w:eastAsia="x-none"/>
              </w:rPr>
              <w:t>currency_type</w:t>
            </w:r>
          </w:p>
        </w:tc>
        <w:tc>
          <w:tcPr>
            <w:tcW w:w="0" w:type="auto"/>
            <w:vAlign w:val="center"/>
            <w:hideMark/>
          </w:tcPr>
          <w:p w14:paraId="2A4223EF" w14:textId="77777777" w:rsidR="004731BC" w:rsidRPr="004731BC" w:rsidRDefault="004731BC" w:rsidP="004731BC">
            <w:pPr>
              <w:jc w:val="center"/>
              <w:rPr>
                <w:sz w:val="26"/>
                <w:szCs w:val="26"/>
                <w:lang w:val="vi-VN" w:eastAsia="x-none"/>
              </w:rPr>
            </w:pPr>
            <w:r w:rsidRPr="004731BC">
              <w:rPr>
                <w:sz w:val="26"/>
                <w:szCs w:val="26"/>
                <w:lang w:val="vi-VN" w:eastAsia="x-none"/>
              </w:rPr>
              <w:t>Mua bằng tiền gì.</w:t>
            </w:r>
          </w:p>
        </w:tc>
      </w:tr>
      <w:tr w:rsidR="004731BC" w:rsidRPr="00303D24" w14:paraId="3F0CE528" w14:textId="77777777" w:rsidTr="004731BC">
        <w:trPr>
          <w:jc w:val="center"/>
        </w:trPr>
        <w:tc>
          <w:tcPr>
            <w:tcW w:w="0" w:type="auto"/>
            <w:vAlign w:val="center"/>
            <w:hideMark/>
          </w:tcPr>
          <w:p w14:paraId="50790F19" w14:textId="77777777" w:rsidR="004731BC" w:rsidRPr="004731BC" w:rsidRDefault="004731BC" w:rsidP="004731BC">
            <w:pPr>
              <w:jc w:val="center"/>
              <w:rPr>
                <w:sz w:val="26"/>
                <w:szCs w:val="26"/>
                <w:lang w:val="vi-VN" w:eastAsia="x-none"/>
              </w:rPr>
            </w:pPr>
            <w:r w:rsidRPr="004731BC">
              <w:rPr>
                <w:sz w:val="26"/>
                <w:szCs w:val="26"/>
                <w:lang w:val="vi-VN" w:eastAsia="x-none"/>
              </w:rPr>
              <w:t>7</w:t>
            </w:r>
          </w:p>
        </w:tc>
        <w:tc>
          <w:tcPr>
            <w:tcW w:w="0" w:type="auto"/>
            <w:vAlign w:val="center"/>
            <w:hideMark/>
          </w:tcPr>
          <w:p w14:paraId="4F45100B" w14:textId="77777777" w:rsidR="004731BC" w:rsidRPr="004731BC" w:rsidRDefault="004731BC" w:rsidP="004731BC">
            <w:pPr>
              <w:jc w:val="center"/>
              <w:rPr>
                <w:sz w:val="26"/>
                <w:szCs w:val="26"/>
                <w:lang w:val="vi-VN" w:eastAsia="x-none"/>
              </w:rPr>
            </w:pPr>
            <w:r w:rsidRPr="004731BC">
              <w:rPr>
                <w:sz w:val="26"/>
                <w:szCs w:val="26"/>
                <w:lang w:val="vi-VN" w:eastAsia="x-none"/>
              </w:rPr>
              <w:t>max_stack</w:t>
            </w:r>
          </w:p>
        </w:tc>
        <w:tc>
          <w:tcPr>
            <w:tcW w:w="0" w:type="auto"/>
            <w:vAlign w:val="center"/>
            <w:hideMark/>
          </w:tcPr>
          <w:p w14:paraId="2785474C" w14:textId="77777777" w:rsidR="004731BC" w:rsidRPr="004731BC" w:rsidRDefault="004731BC" w:rsidP="004731BC">
            <w:pPr>
              <w:jc w:val="center"/>
              <w:rPr>
                <w:sz w:val="26"/>
                <w:szCs w:val="26"/>
                <w:lang w:val="vi-VN" w:eastAsia="x-none"/>
              </w:rPr>
            </w:pPr>
            <w:r w:rsidRPr="004731BC">
              <w:rPr>
                <w:sz w:val="26"/>
                <w:szCs w:val="26"/>
                <w:lang w:val="vi-VN" w:eastAsia="x-none"/>
              </w:rPr>
              <w:t>Số lượng tối đa được phép giữ.</w:t>
            </w:r>
          </w:p>
        </w:tc>
      </w:tr>
      <w:tr w:rsidR="004731BC" w:rsidRPr="00303D24" w14:paraId="3657FA88" w14:textId="77777777" w:rsidTr="004731BC">
        <w:trPr>
          <w:jc w:val="center"/>
        </w:trPr>
        <w:tc>
          <w:tcPr>
            <w:tcW w:w="0" w:type="auto"/>
            <w:vAlign w:val="center"/>
            <w:hideMark/>
          </w:tcPr>
          <w:p w14:paraId="6CC0125C" w14:textId="77777777" w:rsidR="004731BC" w:rsidRPr="004731BC" w:rsidRDefault="004731BC" w:rsidP="004731BC">
            <w:pPr>
              <w:jc w:val="center"/>
              <w:rPr>
                <w:sz w:val="26"/>
                <w:szCs w:val="26"/>
                <w:lang w:val="vi-VN" w:eastAsia="x-none"/>
              </w:rPr>
            </w:pPr>
            <w:r w:rsidRPr="004731BC">
              <w:rPr>
                <w:sz w:val="26"/>
                <w:szCs w:val="26"/>
                <w:lang w:val="vi-VN" w:eastAsia="x-none"/>
              </w:rPr>
              <w:t>8</w:t>
            </w:r>
          </w:p>
        </w:tc>
        <w:tc>
          <w:tcPr>
            <w:tcW w:w="0" w:type="auto"/>
            <w:vAlign w:val="center"/>
            <w:hideMark/>
          </w:tcPr>
          <w:p w14:paraId="1F8D43AB" w14:textId="77777777" w:rsidR="004731BC" w:rsidRPr="004731BC" w:rsidRDefault="004731BC" w:rsidP="004731BC">
            <w:pPr>
              <w:jc w:val="center"/>
              <w:rPr>
                <w:sz w:val="26"/>
                <w:szCs w:val="26"/>
                <w:lang w:val="vi-VN" w:eastAsia="x-none"/>
              </w:rPr>
            </w:pPr>
            <w:r w:rsidRPr="004731BC">
              <w:rPr>
                <w:sz w:val="26"/>
                <w:szCs w:val="26"/>
                <w:lang w:val="vi-VN" w:eastAsia="x-none"/>
              </w:rPr>
              <w:t>cooldown_minutes</w:t>
            </w:r>
          </w:p>
        </w:tc>
        <w:tc>
          <w:tcPr>
            <w:tcW w:w="0" w:type="auto"/>
            <w:vAlign w:val="center"/>
            <w:hideMark/>
          </w:tcPr>
          <w:p w14:paraId="0969AE7F" w14:textId="77777777" w:rsidR="004731BC" w:rsidRPr="004731BC" w:rsidRDefault="004731BC" w:rsidP="004731BC">
            <w:pPr>
              <w:jc w:val="center"/>
              <w:rPr>
                <w:sz w:val="26"/>
                <w:szCs w:val="26"/>
                <w:lang w:val="vi-VN" w:eastAsia="x-none"/>
              </w:rPr>
            </w:pPr>
            <w:r w:rsidRPr="004731BC">
              <w:rPr>
                <w:sz w:val="26"/>
                <w:szCs w:val="26"/>
                <w:lang w:val="vi-VN" w:eastAsia="x-none"/>
              </w:rPr>
              <w:t>Thời gian hồi chiêu sau khi dùng.</w:t>
            </w:r>
          </w:p>
        </w:tc>
      </w:tr>
    </w:tbl>
    <w:p w14:paraId="6832F651" w14:textId="77777777" w:rsidR="004731BC" w:rsidRPr="004731BC" w:rsidRDefault="004731BC" w:rsidP="004731BC">
      <w:pPr>
        <w:pStyle w:val="Noidung"/>
      </w:pPr>
      <w:r w:rsidRPr="004731BC">
        <w:t>Bảng: Skills (Kỹ năng đặc biệt - Chi tiết)</w:t>
      </w:r>
    </w:p>
    <w:tbl>
      <w:tblPr>
        <w:tblStyle w:val="TableGrid"/>
        <w:tblW w:w="0" w:type="auto"/>
        <w:jc w:val="center"/>
        <w:tblLook w:val="04A0" w:firstRow="1" w:lastRow="0" w:firstColumn="1" w:lastColumn="0" w:noHBand="0" w:noVBand="1"/>
      </w:tblPr>
      <w:tblGrid>
        <w:gridCol w:w="708"/>
        <w:gridCol w:w="2093"/>
        <w:gridCol w:w="4470"/>
      </w:tblGrid>
      <w:tr w:rsidR="004731BC" w:rsidRPr="004731BC" w14:paraId="7F750937" w14:textId="77777777" w:rsidTr="004731BC">
        <w:trPr>
          <w:jc w:val="center"/>
        </w:trPr>
        <w:tc>
          <w:tcPr>
            <w:tcW w:w="0" w:type="auto"/>
            <w:vAlign w:val="center"/>
            <w:hideMark/>
          </w:tcPr>
          <w:p w14:paraId="06206323" w14:textId="77777777" w:rsidR="004731BC" w:rsidRPr="004731BC" w:rsidRDefault="004731BC" w:rsidP="004731BC">
            <w:pPr>
              <w:jc w:val="center"/>
              <w:rPr>
                <w:b/>
                <w:bCs/>
                <w:sz w:val="26"/>
                <w:szCs w:val="26"/>
                <w:lang w:val="vi-VN" w:eastAsia="x-none"/>
              </w:rPr>
            </w:pPr>
            <w:r w:rsidRPr="004731BC">
              <w:rPr>
                <w:b/>
                <w:bCs/>
                <w:sz w:val="26"/>
                <w:szCs w:val="26"/>
                <w:lang w:val="vi-VN" w:eastAsia="x-none"/>
              </w:rPr>
              <w:lastRenderedPageBreak/>
              <w:t>STT</w:t>
            </w:r>
          </w:p>
        </w:tc>
        <w:tc>
          <w:tcPr>
            <w:tcW w:w="0" w:type="auto"/>
            <w:vAlign w:val="center"/>
            <w:hideMark/>
          </w:tcPr>
          <w:p w14:paraId="2387E3CC"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2F3AD7C9"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262F92E9" w14:textId="77777777" w:rsidTr="004731BC">
        <w:trPr>
          <w:jc w:val="center"/>
        </w:trPr>
        <w:tc>
          <w:tcPr>
            <w:tcW w:w="0" w:type="auto"/>
            <w:vAlign w:val="center"/>
            <w:hideMark/>
          </w:tcPr>
          <w:p w14:paraId="47EF82F5"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4A7FD422" w14:textId="77777777" w:rsidR="004731BC" w:rsidRPr="004731BC" w:rsidRDefault="004731BC" w:rsidP="004731BC">
            <w:pPr>
              <w:jc w:val="center"/>
              <w:rPr>
                <w:sz w:val="26"/>
                <w:szCs w:val="26"/>
                <w:lang w:val="vi-VN" w:eastAsia="x-none"/>
              </w:rPr>
            </w:pPr>
            <w:r w:rsidRPr="004731BC">
              <w:rPr>
                <w:sz w:val="26"/>
                <w:szCs w:val="26"/>
                <w:lang w:val="vi-VN" w:eastAsia="x-none"/>
              </w:rPr>
              <w:t>skill_id</w:t>
            </w:r>
          </w:p>
        </w:tc>
        <w:tc>
          <w:tcPr>
            <w:tcW w:w="0" w:type="auto"/>
            <w:vAlign w:val="center"/>
            <w:hideMark/>
          </w:tcPr>
          <w:p w14:paraId="24FA021B"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303D24" w14:paraId="67626A7D" w14:textId="77777777" w:rsidTr="004731BC">
        <w:trPr>
          <w:jc w:val="center"/>
        </w:trPr>
        <w:tc>
          <w:tcPr>
            <w:tcW w:w="0" w:type="auto"/>
            <w:vAlign w:val="center"/>
            <w:hideMark/>
          </w:tcPr>
          <w:p w14:paraId="0A23CAF7"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1A2E22CD" w14:textId="77777777" w:rsidR="004731BC" w:rsidRPr="004731BC" w:rsidRDefault="004731BC" w:rsidP="004731BC">
            <w:pPr>
              <w:jc w:val="center"/>
              <w:rPr>
                <w:sz w:val="26"/>
                <w:szCs w:val="26"/>
                <w:lang w:val="vi-VN" w:eastAsia="x-none"/>
              </w:rPr>
            </w:pPr>
            <w:r w:rsidRPr="004731BC">
              <w:rPr>
                <w:sz w:val="26"/>
                <w:szCs w:val="26"/>
                <w:lang w:val="vi-VN" w:eastAsia="x-none"/>
              </w:rPr>
              <w:t>name</w:t>
            </w:r>
          </w:p>
        </w:tc>
        <w:tc>
          <w:tcPr>
            <w:tcW w:w="0" w:type="auto"/>
            <w:vAlign w:val="center"/>
            <w:hideMark/>
          </w:tcPr>
          <w:p w14:paraId="76F9C75E" w14:textId="77777777" w:rsidR="004731BC" w:rsidRPr="004731BC" w:rsidRDefault="004731BC" w:rsidP="004731BC">
            <w:pPr>
              <w:jc w:val="center"/>
              <w:rPr>
                <w:sz w:val="26"/>
                <w:szCs w:val="26"/>
                <w:lang w:val="vi-VN" w:eastAsia="x-none"/>
              </w:rPr>
            </w:pPr>
            <w:r w:rsidRPr="004731BC">
              <w:rPr>
                <w:sz w:val="26"/>
                <w:szCs w:val="26"/>
                <w:lang w:val="vi-VN" w:eastAsia="x-none"/>
              </w:rPr>
              <w:t>Tên kỹ năng (VD: Đóng băng thời gian).</w:t>
            </w:r>
          </w:p>
        </w:tc>
      </w:tr>
      <w:tr w:rsidR="004731BC" w:rsidRPr="004731BC" w14:paraId="1103F266" w14:textId="77777777" w:rsidTr="004731BC">
        <w:trPr>
          <w:jc w:val="center"/>
        </w:trPr>
        <w:tc>
          <w:tcPr>
            <w:tcW w:w="0" w:type="auto"/>
            <w:vAlign w:val="center"/>
            <w:hideMark/>
          </w:tcPr>
          <w:p w14:paraId="459C3BAA"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15A9C513" w14:textId="77777777" w:rsidR="004731BC" w:rsidRPr="004731BC" w:rsidRDefault="004731BC" w:rsidP="004731BC">
            <w:pPr>
              <w:jc w:val="center"/>
              <w:rPr>
                <w:sz w:val="26"/>
                <w:szCs w:val="26"/>
                <w:lang w:val="vi-VN" w:eastAsia="x-none"/>
              </w:rPr>
            </w:pPr>
            <w:r w:rsidRPr="004731BC">
              <w:rPr>
                <w:sz w:val="26"/>
                <w:szCs w:val="26"/>
                <w:lang w:val="vi-VN" w:eastAsia="x-none"/>
              </w:rPr>
              <w:t>effect_description</w:t>
            </w:r>
          </w:p>
        </w:tc>
        <w:tc>
          <w:tcPr>
            <w:tcW w:w="0" w:type="auto"/>
            <w:vAlign w:val="center"/>
            <w:hideMark/>
          </w:tcPr>
          <w:p w14:paraId="2CFA14FD" w14:textId="77777777" w:rsidR="004731BC" w:rsidRPr="004731BC" w:rsidRDefault="004731BC" w:rsidP="004731BC">
            <w:pPr>
              <w:jc w:val="center"/>
              <w:rPr>
                <w:sz w:val="26"/>
                <w:szCs w:val="26"/>
                <w:lang w:val="vi-VN" w:eastAsia="x-none"/>
              </w:rPr>
            </w:pPr>
            <w:r w:rsidRPr="004731BC">
              <w:rPr>
                <w:sz w:val="26"/>
                <w:szCs w:val="26"/>
                <w:lang w:val="vi-VN" w:eastAsia="x-none"/>
              </w:rPr>
              <w:t>Mô tả hiệu ứng.</w:t>
            </w:r>
          </w:p>
        </w:tc>
      </w:tr>
      <w:tr w:rsidR="004731BC" w:rsidRPr="004731BC" w14:paraId="1AAD1E5D" w14:textId="77777777" w:rsidTr="004731BC">
        <w:trPr>
          <w:jc w:val="center"/>
        </w:trPr>
        <w:tc>
          <w:tcPr>
            <w:tcW w:w="0" w:type="auto"/>
            <w:vAlign w:val="center"/>
            <w:hideMark/>
          </w:tcPr>
          <w:p w14:paraId="5F76E747"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6F937FC8" w14:textId="77777777" w:rsidR="004731BC" w:rsidRPr="004731BC" w:rsidRDefault="004731BC" w:rsidP="004731BC">
            <w:pPr>
              <w:jc w:val="center"/>
              <w:rPr>
                <w:sz w:val="26"/>
                <w:szCs w:val="26"/>
                <w:lang w:val="vi-VN" w:eastAsia="x-none"/>
              </w:rPr>
            </w:pPr>
            <w:r w:rsidRPr="004731BC">
              <w:rPr>
                <w:sz w:val="26"/>
                <w:szCs w:val="26"/>
                <w:lang w:val="vi-VN" w:eastAsia="x-none"/>
              </w:rPr>
              <w:t>icon_path</w:t>
            </w:r>
          </w:p>
        </w:tc>
        <w:tc>
          <w:tcPr>
            <w:tcW w:w="0" w:type="auto"/>
            <w:vAlign w:val="center"/>
            <w:hideMark/>
          </w:tcPr>
          <w:p w14:paraId="089A1891" w14:textId="77777777" w:rsidR="004731BC" w:rsidRPr="004731BC" w:rsidRDefault="004731BC" w:rsidP="004731BC">
            <w:pPr>
              <w:jc w:val="center"/>
              <w:rPr>
                <w:sz w:val="26"/>
                <w:szCs w:val="26"/>
                <w:lang w:val="vi-VN" w:eastAsia="x-none"/>
              </w:rPr>
            </w:pPr>
            <w:r w:rsidRPr="004731BC">
              <w:rPr>
                <w:sz w:val="26"/>
                <w:szCs w:val="26"/>
                <w:lang w:val="vi-VN" w:eastAsia="x-none"/>
              </w:rPr>
              <w:t>Đường dẫn ảnh icon.</w:t>
            </w:r>
          </w:p>
        </w:tc>
      </w:tr>
      <w:tr w:rsidR="004731BC" w:rsidRPr="004731BC" w14:paraId="61158708" w14:textId="77777777" w:rsidTr="004731BC">
        <w:trPr>
          <w:jc w:val="center"/>
        </w:trPr>
        <w:tc>
          <w:tcPr>
            <w:tcW w:w="0" w:type="auto"/>
            <w:vAlign w:val="center"/>
            <w:hideMark/>
          </w:tcPr>
          <w:p w14:paraId="7E728549"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0A7047DF" w14:textId="77777777" w:rsidR="004731BC" w:rsidRPr="004731BC" w:rsidRDefault="004731BC" w:rsidP="004731BC">
            <w:pPr>
              <w:jc w:val="center"/>
              <w:rPr>
                <w:sz w:val="26"/>
                <w:szCs w:val="26"/>
                <w:lang w:val="vi-VN" w:eastAsia="x-none"/>
              </w:rPr>
            </w:pPr>
            <w:r w:rsidRPr="004731BC">
              <w:rPr>
                <w:sz w:val="26"/>
                <w:szCs w:val="26"/>
                <w:lang w:val="vi-VN" w:eastAsia="x-none"/>
              </w:rPr>
              <w:t>duration</w:t>
            </w:r>
          </w:p>
        </w:tc>
        <w:tc>
          <w:tcPr>
            <w:tcW w:w="0" w:type="auto"/>
            <w:vAlign w:val="center"/>
            <w:hideMark/>
          </w:tcPr>
          <w:p w14:paraId="1081DD5A" w14:textId="77777777" w:rsidR="004731BC" w:rsidRPr="004731BC" w:rsidRDefault="004731BC" w:rsidP="004731BC">
            <w:pPr>
              <w:jc w:val="center"/>
              <w:rPr>
                <w:sz w:val="26"/>
                <w:szCs w:val="26"/>
                <w:lang w:val="vi-VN" w:eastAsia="x-none"/>
              </w:rPr>
            </w:pPr>
            <w:r w:rsidRPr="004731BC">
              <w:rPr>
                <w:sz w:val="26"/>
                <w:szCs w:val="26"/>
                <w:lang w:val="vi-VN" w:eastAsia="x-none"/>
              </w:rPr>
              <w:t>Thời gian tác dụng (giây).</w:t>
            </w:r>
          </w:p>
        </w:tc>
      </w:tr>
      <w:tr w:rsidR="004731BC" w:rsidRPr="00303D24" w14:paraId="2C5892E3" w14:textId="77777777" w:rsidTr="004731BC">
        <w:trPr>
          <w:jc w:val="center"/>
        </w:trPr>
        <w:tc>
          <w:tcPr>
            <w:tcW w:w="0" w:type="auto"/>
            <w:vAlign w:val="center"/>
            <w:hideMark/>
          </w:tcPr>
          <w:p w14:paraId="11EA26BC"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5EDCB231" w14:textId="77777777" w:rsidR="004731BC" w:rsidRPr="004731BC" w:rsidRDefault="004731BC" w:rsidP="004731BC">
            <w:pPr>
              <w:jc w:val="center"/>
              <w:rPr>
                <w:sz w:val="26"/>
                <w:szCs w:val="26"/>
                <w:lang w:val="vi-VN" w:eastAsia="x-none"/>
              </w:rPr>
            </w:pPr>
            <w:r w:rsidRPr="004731BC">
              <w:rPr>
                <w:sz w:val="26"/>
                <w:szCs w:val="26"/>
                <w:lang w:val="vi-VN" w:eastAsia="x-none"/>
              </w:rPr>
              <w:t>unlock_level</w:t>
            </w:r>
          </w:p>
        </w:tc>
        <w:tc>
          <w:tcPr>
            <w:tcW w:w="0" w:type="auto"/>
            <w:vAlign w:val="center"/>
            <w:hideMark/>
          </w:tcPr>
          <w:p w14:paraId="53ACEEF8" w14:textId="77777777" w:rsidR="004731BC" w:rsidRPr="004731BC" w:rsidRDefault="004731BC" w:rsidP="004731BC">
            <w:pPr>
              <w:jc w:val="center"/>
              <w:rPr>
                <w:sz w:val="26"/>
                <w:szCs w:val="26"/>
                <w:lang w:val="vi-VN" w:eastAsia="x-none"/>
              </w:rPr>
            </w:pPr>
            <w:r w:rsidRPr="004731BC">
              <w:rPr>
                <w:sz w:val="26"/>
                <w:szCs w:val="26"/>
                <w:lang w:val="vi-VN" w:eastAsia="x-none"/>
              </w:rPr>
              <w:t>Cấp độ người dùng cần đạt để mở khóa.</w:t>
            </w:r>
          </w:p>
        </w:tc>
      </w:tr>
    </w:tbl>
    <w:p w14:paraId="5D07CC6E" w14:textId="77777777" w:rsidR="004731BC" w:rsidRPr="004731BC" w:rsidRDefault="004731BC" w:rsidP="004731BC">
      <w:pPr>
        <w:pStyle w:val="Noidung"/>
      </w:pPr>
      <w:r w:rsidRPr="004731BC">
        <w:t>Bảng: UserSkills (Kỹ năng người dùng sở hữu)</w:t>
      </w:r>
    </w:p>
    <w:tbl>
      <w:tblPr>
        <w:tblStyle w:val="TableGrid"/>
        <w:tblW w:w="0" w:type="auto"/>
        <w:jc w:val="center"/>
        <w:tblLook w:val="04A0" w:firstRow="1" w:lastRow="0" w:firstColumn="1" w:lastColumn="0" w:noHBand="0" w:noVBand="1"/>
      </w:tblPr>
      <w:tblGrid>
        <w:gridCol w:w="708"/>
        <w:gridCol w:w="1560"/>
        <w:gridCol w:w="3841"/>
      </w:tblGrid>
      <w:tr w:rsidR="004731BC" w:rsidRPr="004731BC" w14:paraId="2147631D" w14:textId="77777777" w:rsidTr="004731BC">
        <w:trPr>
          <w:jc w:val="center"/>
        </w:trPr>
        <w:tc>
          <w:tcPr>
            <w:tcW w:w="0" w:type="auto"/>
            <w:vAlign w:val="center"/>
            <w:hideMark/>
          </w:tcPr>
          <w:p w14:paraId="0F3A7A1F"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516BA8CA"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2A3729B2"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6A25C0AF" w14:textId="77777777" w:rsidTr="004731BC">
        <w:trPr>
          <w:jc w:val="center"/>
        </w:trPr>
        <w:tc>
          <w:tcPr>
            <w:tcW w:w="0" w:type="auto"/>
            <w:vAlign w:val="center"/>
            <w:hideMark/>
          </w:tcPr>
          <w:p w14:paraId="4AB21405"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2CB6DE68" w14:textId="77777777" w:rsidR="004731BC" w:rsidRPr="004731BC" w:rsidRDefault="004731BC" w:rsidP="004731BC">
            <w:pPr>
              <w:jc w:val="center"/>
              <w:rPr>
                <w:sz w:val="26"/>
                <w:szCs w:val="26"/>
                <w:lang w:val="vi-VN" w:eastAsia="x-none"/>
              </w:rPr>
            </w:pPr>
            <w:r w:rsidRPr="004731BC">
              <w:rPr>
                <w:sz w:val="26"/>
                <w:szCs w:val="26"/>
                <w:lang w:val="vi-VN" w:eastAsia="x-none"/>
              </w:rPr>
              <w:t>user_skill_id</w:t>
            </w:r>
          </w:p>
        </w:tc>
        <w:tc>
          <w:tcPr>
            <w:tcW w:w="0" w:type="auto"/>
            <w:vAlign w:val="center"/>
            <w:hideMark/>
          </w:tcPr>
          <w:p w14:paraId="7E7F0668"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782AFF65" w14:textId="77777777" w:rsidTr="004731BC">
        <w:trPr>
          <w:jc w:val="center"/>
        </w:trPr>
        <w:tc>
          <w:tcPr>
            <w:tcW w:w="0" w:type="auto"/>
            <w:vAlign w:val="center"/>
            <w:hideMark/>
          </w:tcPr>
          <w:p w14:paraId="455DF1FC"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4019266A" w14:textId="77777777" w:rsidR="004731BC" w:rsidRPr="004731BC" w:rsidRDefault="004731BC" w:rsidP="004731BC">
            <w:pPr>
              <w:jc w:val="center"/>
              <w:rPr>
                <w:sz w:val="26"/>
                <w:szCs w:val="26"/>
                <w:lang w:val="vi-VN" w:eastAsia="x-none"/>
              </w:rPr>
            </w:pPr>
            <w:r w:rsidRPr="004731BC">
              <w:rPr>
                <w:sz w:val="26"/>
                <w:szCs w:val="26"/>
                <w:lang w:val="vi-VN" w:eastAsia="x-none"/>
              </w:rPr>
              <w:t>user_id</w:t>
            </w:r>
          </w:p>
        </w:tc>
        <w:tc>
          <w:tcPr>
            <w:tcW w:w="0" w:type="auto"/>
            <w:vAlign w:val="center"/>
            <w:hideMark/>
          </w:tcPr>
          <w:p w14:paraId="1FE3907E" w14:textId="77777777" w:rsidR="004731BC" w:rsidRPr="004731BC" w:rsidRDefault="004731BC" w:rsidP="004731BC">
            <w:pPr>
              <w:jc w:val="center"/>
              <w:rPr>
                <w:sz w:val="26"/>
                <w:szCs w:val="26"/>
                <w:lang w:val="vi-VN" w:eastAsia="x-none"/>
              </w:rPr>
            </w:pPr>
            <w:r w:rsidRPr="004731BC">
              <w:rPr>
                <w:sz w:val="26"/>
                <w:szCs w:val="26"/>
                <w:lang w:val="vi-VN" w:eastAsia="x-none"/>
              </w:rPr>
              <w:t>Mã người dùng.</w:t>
            </w:r>
          </w:p>
        </w:tc>
      </w:tr>
      <w:tr w:rsidR="004731BC" w:rsidRPr="004731BC" w14:paraId="3D223DC5" w14:textId="77777777" w:rsidTr="004731BC">
        <w:trPr>
          <w:jc w:val="center"/>
        </w:trPr>
        <w:tc>
          <w:tcPr>
            <w:tcW w:w="0" w:type="auto"/>
            <w:vAlign w:val="center"/>
            <w:hideMark/>
          </w:tcPr>
          <w:p w14:paraId="2494CCCA"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7B812809" w14:textId="77777777" w:rsidR="004731BC" w:rsidRPr="004731BC" w:rsidRDefault="004731BC" w:rsidP="004731BC">
            <w:pPr>
              <w:jc w:val="center"/>
              <w:rPr>
                <w:sz w:val="26"/>
                <w:szCs w:val="26"/>
                <w:lang w:val="vi-VN" w:eastAsia="x-none"/>
              </w:rPr>
            </w:pPr>
            <w:r w:rsidRPr="004731BC">
              <w:rPr>
                <w:sz w:val="26"/>
                <w:szCs w:val="26"/>
                <w:lang w:val="vi-VN" w:eastAsia="x-none"/>
              </w:rPr>
              <w:t>skill_id</w:t>
            </w:r>
          </w:p>
        </w:tc>
        <w:tc>
          <w:tcPr>
            <w:tcW w:w="0" w:type="auto"/>
            <w:vAlign w:val="center"/>
            <w:hideMark/>
          </w:tcPr>
          <w:p w14:paraId="24E9EC7D" w14:textId="77777777" w:rsidR="004731BC" w:rsidRPr="004731BC" w:rsidRDefault="004731BC" w:rsidP="004731BC">
            <w:pPr>
              <w:jc w:val="center"/>
              <w:rPr>
                <w:sz w:val="26"/>
                <w:szCs w:val="26"/>
                <w:lang w:val="vi-VN" w:eastAsia="x-none"/>
              </w:rPr>
            </w:pPr>
            <w:r w:rsidRPr="004731BC">
              <w:rPr>
                <w:sz w:val="26"/>
                <w:szCs w:val="26"/>
                <w:lang w:val="vi-VN" w:eastAsia="x-none"/>
              </w:rPr>
              <w:t>Mã kỹ năng.</w:t>
            </w:r>
          </w:p>
        </w:tc>
      </w:tr>
      <w:tr w:rsidR="004731BC" w:rsidRPr="00303D24" w14:paraId="64AEA802" w14:textId="77777777" w:rsidTr="004731BC">
        <w:trPr>
          <w:jc w:val="center"/>
        </w:trPr>
        <w:tc>
          <w:tcPr>
            <w:tcW w:w="0" w:type="auto"/>
            <w:vAlign w:val="center"/>
            <w:hideMark/>
          </w:tcPr>
          <w:p w14:paraId="65A8778B"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0AFF0C8E" w14:textId="77777777" w:rsidR="004731BC" w:rsidRPr="004731BC" w:rsidRDefault="004731BC" w:rsidP="004731BC">
            <w:pPr>
              <w:jc w:val="center"/>
              <w:rPr>
                <w:sz w:val="26"/>
                <w:szCs w:val="26"/>
                <w:lang w:val="vi-VN" w:eastAsia="x-none"/>
              </w:rPr>
            </w:pPr>
            <w:r w:rsidRPr="004731BC">
              <w:rPr>
                <w:sz w:val="26"/>
                <w:szCs w:val="26"/>
                <w:lang w:val="vi-VN" w:eastAsia="x-none"/>
              </w:rPr>
              <w:t>level</w:t>
            </w:r>
          </w:p>
        </w:tc>
        <w:tc>
          <w:tcPr>
            <w:tcW w:w="0" w:type="auto"/>
            <w:vAlign w:val="center"/>
            <w:hideMark/>
          </w:tcPr>
          <w:p w14:paraId="75915D21" w14:textId="77777777" w:rsidR="004731BC" w:rsidRPr="004731BC" w:rsidRDefault="004731BC" w:rsidP="004731BC">
            <w:pPr>
              <w:jc w:val="center"/>
              <w:rPr>
                <w:sz w:val="26"/>
                <w:szCs w:val="26"/>
                <w:lang w:val="vi-VN" w:eastAsia="x-none"/>
              </w:rPr>
            </w:pPr>
            <w:r w:rsidRPr="004731BC">
              <w:rPr>
                <w:sz w:val="26"/>
                <w:szCs w:val="26"/>
                <w:lang w:val="vi-VN" w:eastAsia="x-none"/>
              </w:rPr>
              <w:t>Cấp độ kỹ năng (nếu có nâng cấp).</w:t>
            </w:r>
          </w:p>
        </w:tc>
      </w:tr>
      <w:tr w:rsidR="004731BC" w:rsidRPr="00303D24" w14:paraId="1960CA72" w14:textId="77777777" w:rsidTr="004731BC">
        <w:trPr>
          <w:jc w:val="center"/>
        </w:trPr>
        <w:tc>
          <w:tcPr>
            <w:tcW w:w="0" w:type="auto"/>
            <w:vAlign w:val="center"/>
            <w:hideMark/>
          </w:tcPr>
          <w:p w14:paraId="1B7039A8"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3B60AF35" w14:textId="77777777" w:rsidR="004731BC" w:rsidRPr="004731BC" w:rsidRDefault="004731BC" w:rsidP="004731BC">
            <w:pPr>
              <w:jc w:val="center"/>
              <w:rPr>
                <w:sz w:val="26"/>
                <w:szCs w:val="26"/>
                <w:lang w:val="vi-VN" w:eastAsia="x-none"/>
              </w:rPr>
            </w:pPr>
            <w:r w:rsidRPr="004731BC">
              <w:rPr>
                <w:sz w:val="26"/>
                <w:szCs w:val="26"/>
                <w:lang w:val="vi-VN" w:eastAsia="x-none"/>
              </w:rPr>
              <w:t>is_equipped</w:t>
            </w:r>
          </w:p>
        </w:tc>
        <w:tc>
          <w:tcPr>
            <w:tcW w:w="0" w:type="auto"/>
            <w:vAlign w:val="center"/>
            <w:hideMark/>
          </w:tcPr>
          <w:p w14:paraId="072E618B" w14:textId="77777777" w:rsidR="004731BC" w:rsidRPr="004731BC" w:rsidRDefault="004731BC" w:rsidP="004731BC">
            <w:pPr>
              <w:jc w:val="center"/>
              <w:rPr>
                <w:sz w:val="26"/>
                <w:szCs w:val="26"/>
                <w:lang w:val="vi-VN" w:eastAsia="x-none"/>
              </w:rPr>
            </w:pPr>
            <w:r w:rsidRPr="004731BC">
              <w:rPr>
                <w:sz w:val="26"/>
                <w:szCs w:val="26"/>
                <w:lang w:val="vi-VN" w:eastAsia="x-none"/>
              </w:rPr>
              <w:t>Có đang lắp vào ô kỹ năng không.</w:t>
            </w:r>
          </w:p>
        </w:tc>
      </w:tr>
    </w:tbl>
    <w:p w14:paraId="64F17B43" w14:textId="77777777" w:rsidR="004731BC" w:rsidRPr="004731BC" w:rsidRDefault="004731BC" w:rsidP="004731BC">
      <w:pPr>
        <w:pStyle w:val="Noidung"/>
      </w:pPr>
      <w:r w:rsidRPr="004731BC">
        <w:t>Bảng: LevelSystem (Bảng cấu hình cấp độ)</w:t>
      </w:r>
    </w:p>
    <w:tbl>
      <w:tblPr>
        <w:tblStyle w:val="TableGrid"/>
        <w:tblW w:w="0" w:type="auto"/>
        <w:jc w:val="center"/>
        <w:tblLook w:val="04A0" w:firstRow="1" w:lastRow="0" w:firstColumn="1" w:lastColumn="0" w:noHBand="0" w:noVBand="1"/>
      </w:tblPr>
      <w:tblGrid>
        <w:gridCol w:w="708"/>
        <w:gridCol w:w="2339"/>
        <w:gridCol w:w="4925"/>
      </w:tblGrid>
      <w:tr w:rsidR="004731BC" w:rsidRPr="004731BC" w14:paraId="13EDCC6D" w14:textId="77777777" w:rsidTr="004731BC">
        <w:trPr>
          <w:jc w:val="center"/>
        </w:trPr>
        <w:tc>
          <w:tcPr>
            <w:tcW w:w="0" w:type="auto"/>
            <w:vAlign w:val="center"/>
            <w:hideMark/>
          </w:tcPr>
          <w:p w14:paraId="1F12B6FF"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2C031F91"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0EDEC9BB"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3E26536C" w14:textId="77777777" w:rsidTr="004731BC">
        <w:trPr>
          <w:jc w:val="center"/>
        </w:trPr>
        <w:tc>
          <w:tcPr>
            <w:tcW w:w="0" w:type="auto"/>
            <w:vAlign w:val="center"/>
            <w:hideMark/>
          </w:tcPr>
          <w:p w14:paraId="24C81BA2"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2BD8EBDF" w14:textId="77777777" w:rsidR="004731BC" w:rsidRPr="004731BC" w:rsidRDefault="004731BC" w:rsidP="004731BC">
            <w:pPr>
              <w:jc w:val="center"/>
              <w:rPr>
                <w:sz w:val="26"/>
                <w:szCs w:val="26"/>
                <w:lang w:val="vi-VN" w:eastAsia="x-none"/>
              </w:rPr>
            </w:pPr>
            <w:r w:rsidRPr="004731BC">
              <w:rPr>
                <w:sz w:val="26"/>
                <w:szCs w:val="26"/>
                <w:lang w:val="vi-VN" w:eastAsia="x-none"/>
              </w:rPr>
              <w:t>level</w:t>
            </w:r>
          </w:p>
        </w:tc>
        <w:tc>
          <w:tcPr>
            <w:tcW w:w="0" w:type="auto"/>
            <w:vAlign w:val="center"/>
            <w:hideMark/>
          </w:tcPr>
          <w:p w14:paraId="3BDD9192" w14:textId="77777777" w:rsidR="004731BC" w:rsidRPr="004731BC" w:rsidRDefault="004731BC" w:rsidP="004731BC">
            <w:pPr>
              <w:jc w:val="center"/>
              <w:rPr>
                <w:sz w:val="26"/>
                <w:szCs w:val="26"/>
                <w:lang w:val="vi-VN" w:eastAsia="x-none"/>
              </w:rPr>
            </w:pPr>
            <w:r w:rsidRPr="004731BC">
              <w:rPr>
                <w:sz w:val="26"/>
                <w:szCs w:val="26"/>
                <w:lang w:val="vi-VN" w:eastAsia="x-none"/>
              </w:rPr>
              <w:t>Cấp độ (Level 1, 2, 3...).</w:t>
            </w:r>
          </w:p>
        </w:tc>
      </w:tr>
      <w:tr w:rsidR="004731BC" w:rsidRPr="00303D24" w14:paraId="4494F8A7" w14:textId="77777777" w:rsidTr="004731BC">
        <w:trPr>
          <w:jc w:val="center"/>
        </w:trPr>
        <w:tc>
          <w:tcPr>
            <w:tcW w:w="0" w:type="auto"/>
            <w:vAlign w:val="center"/>
            <w:hideMark/>
          </w:tcPr>
          <w:p w14:paraId="5F5B37B7"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49754D62" w14:textId="77777777" w:rsidR="004731BC" w:rsidRPr="004731BC" w:rsidRDefault="004731BC" w:rsidP="004731BC">
            <w:pPr>
              <w:jc w:val="center"/>
              <w:rPr>
                <w:sz w:val="26"/>
                <w:szCs w:val="26"/>
                <w:lang w:val="vi-VN" w:eastAsia="x-none"/>
              </w:rPr>
            </w:pPr>
            <w:r w:rsidRPr="004731BC">
              <w:rPr>
                <w:sz w:val="26"/>
                <w:szCs w:val="26"/>
                <w:lang w:val="vi-VN" w:eastAsia="x-none"/>
              </w:rPr>
              <w:t>experience_required</w:t>
            </w:r>
          </w:p>
        </w:tc>
        <w:tc>
          <w:tcPr>
            <w:tcW w:w="0" w:type="auto"/>
            <w:vAlign w:val="center"/>
            <w:hideMark/>
          </w:tcPr>
          <w:p w14:paraId="342683A4" w14:textId="77777777" w:rsidR="004731BC" w:rsidRPr="004731BC" w:rsidRDefault="004731BC" w:rsidP="004731BC">
            <w:pPr>
              <w:jc w:val="center"/>
              <w:rPr>
                <w:sz w:val="26"/>
                <w:szCs w:val="26"/>
                <w:lang w:val="vi-VN" w:eastAsia="x-none"/>
              </w:rPr>
            </w:pPr>
            <w:r w:rsidRPr="004731BC">
              <w:rPr>
                <w:sz w:val="26"/>
                <w:szCs w:val="26"/>
                <w:lang w:val="vi-VN" w:eastAsia="x-none"/>
              </w:rPr>
              <w:t>Số kinh nghiệm (XP) cần để lên cấp này.</w:t>
            </w:r>
          </w:p>
        </w:tc>
      </w:tr>
      <w:tr w:rsidR="004731BC" w:rsidRPr="00303D24" w14:paraId="4CFFE232" w14:textId="77777777" w:rsidTr="004731BC">
        <w:trPr>
          <w:jc w:val="center"/>
        </w:trPr>
        <w:tc>
          <w:tcPr>
            <w:tcW w:w="0" w:type="auto"/>
            <w:vAlign w:val="center"/>
            <w:hideMark/>
          </w:tcPr>
          <w:p w14:paraId="221402D9"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74BE130C" w14:textId="77777777" w:rsidR="004731BC" w:rsidRPr="004731BC" w:rsidRDefault="004731BC" w:rsidP="004731BC">
            <w:pPr>
              <w:jc w:val="center"/>
              <w:rPr>
                <w:sz w:val="26"/>
                <w:szCs w:val="26"/>
                <w:lang w:val="vi-VN" w:eastAsia="x-none"/>
              </w:rPr>
            </w:pPr>
            <w:r w:rsidRPr="004731BC">
              <w:rPr>
                <w:sz w:val="26"/>
                <w:szCs w:val="26"/>
                <w:lang w:val="vi-VN" w:eastAsia="x-none"/>
              </w:rPr>
              <w:t>title</w:t>
            </w:r>
          </w:p>
        </w:tc>
        <w:tc>
          <w:tcPr>
            <w:tcW w:w="0" w:type="auto"/>
            <w:vAlign w:val="center"/>
            <w:hideMark/>
          </w:tcPr>
          <w:p w14:paraId="3AEDB9DB" w14:textId="77777777" w:rsidR="004731BC" w:rsidRPr="004731BC" w:rsidRDefault="004731BC" w:rsidP="004731BC">
            <w:pPr>
              <w:jc w:val="center"/>
              <w:rPr>
                <w:sz w:val="26"/>
                <w:szCs w:val="26"/>
                <w:lang w:val="vi-VN" w:eastAsia="x-none"/>
              </w:rPr>
            </w:pPr>
            <w:r w:rsidRPr="004731BC">
              <w:rPr>
                <w:sz w:val="26"/>
                <w:szCs w:val="26"/>
                <w:lang w:val="vi-VN" w:eastAsia="x-none"/>
              </w:rPr>
              <w:t>Danh hiệu nhận được (VD: Tập sự, Học giả).</w:t>
            </w:r>
          </w:p>
        </w:tc>
      </w:tr>
      <w:tr w:rsidR="004731BC" w:rsidRPr="00303D24" w14:paraId="5F57BCD3" w14:textId="77777777" w:rsidTr="004731BC">
        <w:trPr>
          <w:jc w:val="center"/>
        </w:trPr>
        <w:tc>
          <w:tcPr>
            <w:tcW w:w="0" w:type="auto"/>
            <w:vAlign w:val="center"/>
            <w:hideMark/>
          </w:tcPr>
          <w:p w14:paraId="0F9577A0"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741AF855" w14:textId="77777777" w:rsidR="004731BC" w:rsidRPr="004731BC" w:rsidRDefault="004731BC" w:rsidP="004731BC">
            <w:pPr>
              <w:jc w:val="center"/>
              <w:rPr>
                <w:sz w:val="26"/>
                <w:szCs w:val="26"/>
                <w:lang w:val="vi-VN" w:eastAsia="x-none"/>
              </w:rPr>
            </w:pPr>
            <w:r w:rsidRPr="004731BC">
              <w:rPr>
                <w:sz w:val="26"/>
                <w:szCs w:val="26"/>
                <w:lang w:val="vi-VN" w:eastAsia="x-none"/>
              </w:rPr>
              <w:t>rewards</w:t>
            </w:r>
          </w:p>
        </w:tc>
        <w:tc>
          <w:tcPr>
            <w:tcW w:w="0" w:type="auto"/>
            <w:vAlign w:val="center"/>
            <w:hideMark/>
          </w:tcPr>
          <w:p w14:paraId="49B5D275" w14:textId="77777777" w:rsidR="004731BC" w:rsidRPr="004731BC" w:rsidRDefault="004731BC" w:rsidP="004731BC">
            <w:pPr>
              <w:jc w:val="center"/>
              <w:rPr>
                <w:sz w:val="26"/>
                <w:szCs w:val="26"/>
                <w:lang w:val="vi-VN" w:eastAsia="x-none"/>
              </w:rPr>
            </w:pPr>
            <w:r w:rsidRPr="004731BC">
              <w:rPr>
                <w:sz w:val="26"/>
                <w:szCs w:val="26"/>
                <w:lang w:val="vi-VN" w:eastAsia="x-none"/>
              </w:rPr>
              <w:t>Phần thưởng khi đạt cấp này (JSON).</w:t>
            </w:r>
          </w:p>
        </w:tc>
      </w:tr>
      <w:tr w:rsidR="004731BC" w:rsidRPr="00303D24" w14:paraId="66787FB8" w14:textId="77777777" w:rsidTr="004731BC">
        <w:trPr>
          <w:jc w:val="center"/>
        </w:trPr>
        <w:tc>
          <w:tcPr>
            <w:tcW w:w="0" w:type="auto"/>
            <w:vAlign w:val="center"/>
            <w:hideMark/>
          </w:tcPr>
          <w:p w14:paraId="43F3E130"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7E12D5E9" w14:textId="77777777" w:rsidR="004731BC" w:rsidRPr="004731BC" w:rsidRDefault="004731BC" w:rsidP="004731BC">
            <w:pPr>
              <w:jc w:val="center"/>
              <w:rPr>
                <w:sz w:val="26"/>
                <w:szCs w:val="26"/>
                <w:lang w:val="vi-VN" w:eastAsia="x-none"/>
              </w:rPr>
            </w:pPr>
            <w:r w:rsidRPr="004731BC">
              <w:rPr>
                <w:sz w:val="26"/>
                <w:szCs w:val="26"/>
                <w:lang w:val="vi-VN" w:eastAsia="x-none"/>
              </w:rPr>
              <w:t>unlock_features</w:t>
            </w:r>
          </w:p>
        </w:tc>
        <w:tc>
          <w:tcPr>
            <w:tcW w:w="0" w:type="auto"/>
            <w:vAlign w:val="center"/>
            <w:hideMark/>
          </w:tcPr>
          <w:p w14:paraId="33A545EE" w14:textId="77777777" w:rsidR="004731BC" w:rsidRPr="004731BC" w:rsidRDefault="004731BC" w:rsidP="004731BC">
            <w:pPr>
              <w:jc w:val="center"/>
              <w:rPr>
                <w:sz w:val="26"/>
                <w:szCs w:val="26"/>
                <w:lang w:val="vi-VN" w:eastAsia="x-none"/>
              </w:rPr>
            </w:pPr>
            <w:r w:rsidRPr="004731BC">
              <w:rPr>
                <w:sz w:val="26"/>
                <w:szCs w:val="26"/>
                <w:lang w:val="vi-VN" w:eastAsia="x-none"/>
              </w:rPr>
              <w:t>Các tính năng được mở khóa.</w:t>
            </w:r>
          </w:p>
        </w:tc>
      </w:tr>
    </w:tbl>
    <w:p w14:paraId="37C8A1E4" w14:textId="77777777" w:rsidR="004731BC" w:rsidRPr="004731BC" w:rsidRDefault="004731BC" w:rsidP="004731BC">
      <w:pPr>
        <w:pStyle w:val="Noidung"/>
      </w:pPr>
      <w:r w:rsidRPr="004731BC">
        <w:t>Bảng: UserLevelProgress (Tiến độ cấp độ người dùng)</w:t>
      </w:r>
    </w:p>
    <w:tbl>
      <w:tblPr>
        <w:tblStyle w:val="TableGrid"/>
        <w:tblW w:w="0" w:type="auto"/>
        <w:jc w:val="center"/>
        <w:tblLook w:val="04A0" w:firstRow="1" w:lastRow="0" w:firstColumn="1" w:lastColumn="0" w:noHBand="0" w:noVBand="1"/>
      </w:tblPr>
      <w:tblGrid>
        <w:gridCol w:w="708"/>
        <w:gridCol w:w="2252"/>
        <w:gridCol w:w="3466"/>
      </w:tblGrid>
      <w:tr w:rsidR="004731BC" w:rsidRPr="004731BC" w14:paraId="5CED744F" w14:textId="77777777" w:rsidTr="004731BC">
        <w:trPr>
          <w:jc w:val="center"/>
        </w:trPr>
        <w:tc>
          <w:tcPr>
            <w:tcW w:w="0" w:type="auto"/>
            <w:vAlign w:val="center"/>
            <w:hideMark/>
          </w:tcPr>
          <w:p w14:paraId="26F77ED2"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7FC913B4"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6005E34A"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080EC1BA" w14:textId="77777777" w:rsidTr="004731BC">
        <w:trPr>
          <w:jc w:val="center"/>
        </w:trPr>
        <w:tc>
          <w:tcPr>
            <w:tcW w:w="0" w:type="auto"/>
            <w:vAlign w:val="center"/>
            <w:hideMark/>
          </w:tcPr>
          <w:p w14:paraId="1C93E028"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700B0FC2" w14:textId="77777777" w:rsidR="004731BC" w:rsidRPr="004731BC" w:rsidRDefault="004731BC" w:rsidP="004731BC">
            <w:pPr>
              <w:jc w:val="center"/>
              <w:rPr>
                <w:sz w:val="26"/>
                <w:szCs w:val="26"/>
                <w:lang w:val="vi-VN" w:eastAsia="x-none"/>
              </w:rPr>
            </w:pPr>
            <w:r w:rsidRPr="004731BC">
              <w:rPr>
                <w:sz w:val="26"/>
                <w:szCs w:val="26"/>
                <w:lang w:val="vi-VN" w:eastAsia="x-none"/>
              </w:rPr>
              <w:t>user_id</w:t>
            </w:r>
          </w:p>
        </w:tc>
        <w:tc>
          <w:tcPr>
            <w:tcW w:w="0" w:type="auto"/>
            <w:vAlign w:val="center"/>
            <w:hideMark/>
          </w:tcPr>
          <w:p w14:paraId="73686C46" w14:textId="77777777" w:rsidR="004731BC" w:rsidRPr="004731BC" w:rsidRDefault="004731BC" w:rsidP="004731BC">
            <w:pPr>
              <w:jc w:val="center"/>
              <w:rPr>
                <w:sz w:val="26"/>
                <w:szCs w:val="26"/>
                <w:lang w:val="vi-VN" w:eastAsia="x-none"/>
              </w:rPr>
            </w:pPr>
            <w:r w:rsidRPr="004731BC">
              <w:rPr>
                <w:sz w:val="26"/>
                <w:szCs w:val="26"/>
                <w:lang w:val="vi-VN" w:eastAsia="x-none"/>
              </w:rPr>
              <w:t>Mã người dùng.</w:t>
            </w:r>
          </w:p>
        </w:tc>
      </w:tr>
      <w:tr w:rsidR="004731BC" w:rsidRPr="004731BC" w14:paraId="25713603" w14:textId="77777777" w:rsidTr="004731BC">
        <w:trPr>
          <w:jc w:val="center"/>
        </w:trPr>
        <w:tc>
          <w:tcPr>
            <w:tcW w:w="0" w:type="auto"/>
            <w:vAlign w:val="center"/>
            <w:hideMark/>
          </w:tcPr>
          <w:p w14:paraId="392ABFA2"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38067322" w14:textId="77777777" w:rsidR="004731BC" w:rsidRPr="004731BC" w:rsidRDefault="004731BC" w:rsidP="004731BC">
            <w:pPr>
              <w:jc w:val="center"/>
              <w:rPr>
                <w:sz w:val="26"/>
                <w:szCs w:val="26"/>
                <w:lang w:val="vi-VN" w:eastAsia="x-none"/>
              </w:rPr>
            </w:pPr>
            <w:r w:rsidRPr="004731BC">
              <w:rPr>
                <w:sz w:val="26"/>
                <w:szCs w:val="26"/>
                <w:lang w:val="vi-VN" w:eastAsia="x-none"/>
              </w:rPr>
              <w:t>current_level</w:t>
            </w:r>
          </w:p>
        </w:tc>
        <w:tc>
          <w:tcPr>
            <w:tcW w:w="0" w:type="auto"/>
            <w:vAlign w:val="center"/>
            <w:hideMark/>
          </w:tcPr>
          <w:p w14:paraId="6A7BAB8D" w14:textId="77777777" w:rsidR="004731BC" w:rsidRPr="004731BC" w:rsidRDefault="004731BC" w:rsidP="004731BC">
            <w:pPr>
              <w:jc w:val="center"/>
              <w:rPr>
                <w:sz w:val="26"/>
                <w:szCs w:val="26"/>
                <w:lang w:val="vi-VN" w:eastAsia="x-none"/>
              </w:rPr>
            </w:pPr>
            <w:r w:rsidRPr="004731BC">
              <w:rPr>
                <w:sz w:val="26"/>
                <w:szCs w:val="26"/>
                <w:lang w:val="vi-VN" w:eastAsia="x-none"/>
              </w:rPr>
              <w:t>Cấp hiện tại.</w:t>
            </w:r>
          </w:p>
        </w:tc>
      </w:tr>
      <w:tr w:rsidR="004731BC" w:rsidRPr="004731BC" w14:paraId="2580E967" w14:textId="77777777" w:rsidTr="004731BC">
        <w:trPr>
          <w:jc w:val="center"/>
        </w:trPr>
        <w:tc>
          <w:tcPr>
            <w:tcW w:w="0" w:type="auto"/>
            <w:vAlign w:val="center"/>
            <w:hideMark/>
          </w:tcPr>
          <w:p w14:paraId="0331D940"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2A681CA8" w14:textId="77777777" w:rsidR="004731BC" w:rsidRPr="004731BC" w:rsidRDefault="004731BC" w:rsidP="004731BC">
            <w:pPr>
              <w:jc w:val="center"/>
              <w:rPr>
                <w:sz w:val="26"/>
                <w:szCs w:val="26"/>
                <w:lang w:val="vi-VN" w:eastAsia="x-none"/>
              </w:rPr>
            </w:pPr>
            <w:r w:rsidRPr="004731BC">
              <w:rPr>
                <w:sz w:val="26"/>
                <w:szCs w:val="26"/>
                <w:lang w:val="vi-VN" w:eastAsia="x-none"/>
              </w:rPr>
              <w:t>current_experience</w:t>
            </w:r>
          </w:p>
        </w:tc>
        <w:tc>
          <w:tcPr>
            <w:tcW w:w="0" w:type="auto"/>
            <w:vAlign w:val="center"/>
            <w:hideMark/>
          </w:tcPr>
          <w:p w14:paraId="7720198B" w14:textId="77777777" w:rsidR="004731BC" w:rsidRPr="004731BC" w:rsidRDefault="004731BC" w:rsidP="004731BC">
            <w:pPr>
              <w:jc w:val="center"/>
              <w:rPr>
                <w:sz w:val="26"/>
                <w:szCs w:val="26"/>
                <w:lang w:val="vi-VN" w:eastAsia="x-none"/>
              </w:rPr>
            </w:pPr>
            <w:r w:rsidRPr="004731BC">
              <w:rPr>
                <w:sz w:val="26"/>
                <w:szCs w:val="26"/>
                <w:lang w:val="vi-VN" w:eastAsia="x-none"/>
              </w:rPr>
              <w:t>Số XP hiện có.</w:t>
            </w:r>
          </w:p>
        </w:tc>
      </w:tr>
      <w:tr w:rsidR="004731BC" w:rsidRPr="00303D24" w14:paraId="5D43118F" w14:textId="77777777" w:rsidTr="004731BC">
        <w:trPr>
          <w:jc w:val="center"/>
        </w:trPr>
        <w:tc>
          <w:tcPr>
            <w:tcW w:w="0" w:type="auto"/>
            <w:vAlign w:val="center"/>
            <w:hideMark/>
          </w:tcPr>
          <w:p w14:paraId="5D86CA4A"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170B69BA" w14:textId="77777777" w:rsidR="004731BC" w:rsidRPr="004731BC" w:rsidRDefault="004731BC" w:rsidP="004731BC">
            <w:pPr>
              <w:jc w:val="center"/>
              <w:rPr>
                <w:sz w:val="26"/>
                <w:szCs w:val="26"/>
                <w:lang w:val="vi-VN" w:eastAsia="x-none"/>
              </w:rPr>
            </w:pPr>
            <w:r w:rsidRPr="004731BC">
              <w:rPr>
                <w:sz w:val="26"/>
                <w:szCs w:val="26"/>
                <w:lang w:val="vi-VN" w:eastAsia="x-none"/>
              </w:rPr>
              <w:t>experience_to_next</w:t>
            </w:r>
          </w:p>
        </w:tc>
        <w:tc>
          <w:tcPr>
            <w:tcW w:w="0" w:type="auto"/>
            <w:vAlign w:val="center"/>
            <w:hideMark/>
          </w:tcPr>
          <w:p w14:paraId="2BE3CD2D" w14:textId="77777777" w:rsidR="004731BC" w:rsidRPr="004731BC" w:rsidRDefault="004731BC" w:rsidP="004731BC">
            <w:pPr>
              <w:jc w:val="center"/>
              <w:rPr>
                <w:sz w:val="26"/>
                <w:szCs w:val="26"/>
                <w:lang w:val="vi-VN" w:eastAsia="x-none"/>
              </w:rPr>
            </w:pPr>
            <w:r w:rsidRPr="004731BC">
              <w:rPr>
                <w:sz w:val="26"/>
                <w:szCs w:val="26"/>
                <w:lang w:val="vi-VN" w:eastAsia="x-none"/>
              </w:rPr>
              <w:t>Số XP cần để lên cấp tiếp theo.</w:t>
            </w:r>
          </w:p>
        </w:tc>
      </w:tr>
      <w:tr w:rsidR="004731BC" w:rsidRPr="00303D24" w14:paraId="1F299B8D" w14:textId="77777777" w:rsidTr="004731BC">
        <w:trPr>
          <w:jc w:val="center"/>
        </w:trPr>
        <w:tc>
          <w:tcPr>
            <w:tcW w:w="0" w:type="auto"/>
            <w:vAlign w:val="center"/>
            <w:hideMark/>
          </w:tcPr>
          <w:p w14:paraId="71058F76"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7D5D8D03" w14:textId="77777777" w:rsidR="004731BC" w:rsidRPr="004731BC" w:rsidRDefault="004731BC" w:rsidP="004731BC">
            <w:pPr>
              <w:jc w:val="center"/>
              <w:rPr>
                <w:sz w:val="26"/>
                <w:szCs w:val="26"/>
                <w:lang w:val="vi-VN" w:eastAsia="x-none"/>
              </w:rPr>
            </w:pPr>
            <w:r w:rsidRPr="004731BC">
              <w:rPr>
                <w:sz w:val="26"/>
                <w:szCs w:val="26"/>
                <w:lang w:val="vi-VN" w:eastAsia="x-none"/>
              </w:rPr>
              <w:t>total_levels_gained</w:t>
            </w:r>
          </w:p>
        </w:tc>
        <w:tc>
          <w:tcPr>
            <w:tcW w:w="0" w:type="auto"/>
            <w:vAlign w:val="center"/>
            <w:hideMark/>
          </w:tcPr>
          <w:p w14:paraId="08F7A2B4" w14:textId="77777777" w:rsidR="004731BC" w:rsidRPr="004731BC" w:rsidRDefault="004731BC" w:rsidP="004731BC">
            <w:pPr>
              <w:jc w:val="center"/>
              <w:rPr>
                <w:sz w:val="26"/>
                <w:szCs w:val="26"/>
                <w:lang w:val="vi-VN" w:eastAsia="x-none"/>
              </w:rPr>
            </w:pPr>
            <w:r w:rsidRPr="004731BC">
              <w:rPr>
                <w:sz w:val="26"/>
                <w:szCs w:val="26"/>
                <w:lang w:val="vi-VN" w:eastAsia="x-none"/>
              </w:rPr>
              <w:t>Tổng số cấp đã leo được.</w:t>
            </w:r>
          </w:p>
        </w:tc>
      </w:tr>
    </w:tbl>
    <w:p w14:paraId="1A4120A1" w14:textId="77777777" w:rsidR="004731BC" w:rsidRPr="004731BC" w:rsidRDefault="004731BC" w:rsidP="004731BC">
      <w:pPr>
        <w:pStyle w:val="Noidung"/>
      </w:pPr>
      <w:r w:rsidRPr="004731BC">
        <w:t>Bảng: Badges (Huy hiệu/Thành tích)</w:t>
      </w:r>
    </w:p>
    <w:tbl>
      <w:tblPr>
        <w:tblStyle w:val="TableGrid"/>
        <w:tblW w:w="0" w:type="auto"/>
        <w:jc w:val="center"/>
        <w:tblLook w:val="04A0" w:firstRow="1" w:lastRow="0" w:firstColumn="1" w:lastColumn="0" w:noHBand="0" w:noVBand="1"/>
      </w:tblPr>
      <w:tblGrid>
        <w:gridCol w:w="708"/>
        <w:gridCol w:w="1790"/>
        <w:gridCol w:w="4997"/>
      </w:tblGrid>
      <w:tr w:rsidR="004731BC" w:rsidRPr="004731BC" w14:paraId="4CFCFAB5" w14:textId="77777777" w:rsidTr="004731BC">
        <w:trPr>
          <w:jc w:val="center"/>
        </w:trPr>
        <w:tc>
          <w:tcPr>
            <w:tcW w:w="0" w:type="auto"/>
            <w:vAlign w:val="center"/>
            <w:hideMark/>
          </w:tcPr>
          <w:p w14:paraId="4F8D8100"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029AC5E7"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06A6EDC9"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113BAECE" w14:textId="77777777" w:rsidTr="004731BC">
        <w:trPr>
          <w:jc w:val="center"/>
        </w:trPr>
        <w:tc>
          <w:tcPr>
            <w:tcW w:w="0" w:type="auto"/>
            <w:vAlign w:val="center"/>
            <w:hideMark/>
          </w:tcPr>
          <w:p w14:paraId="202AD58D"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264F4AAE" w14:textId="77777777" w:rsidR="004731BC" w:rsidRPr="004731BC" w:rsidRDefault="004731BC" w:rsidP="004731BC">
            <w:pPr>
              <w:jc w:val="center"/>
              <w:rPr>
                <w:sz w:val="26"/>
                <w:szCs w:val="26"/>
                <w:lang w:val="vi-VN" w:eastAsia="x-none"/>
              </w:rPr>
            </w:pPr>
            <w:r w:rsidRPr="004731BC">
              <w:rPr>
                <w:sz w:val="26"/>
                <w:szCs w:val="26"/>
                <w:lang w:val="vi-VN" w:eastAsia="x-none"/>
              </w:rPr>
              <w:t>badge_id</w:t>
            </w:r>
          </w:p>
        </w:tc>
        <w:tc>
          <w:tcPr>
            <w:tcW w:w="0" w:type="auto"/>
            <w:vAlign w:val="center"/>
            <w:hideMark/>
          </w:tcPr>
          <w:p w14:paraId="4AF0C17D"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6DE1E1F9" w14:textId="77777777" w:rsidTr="004731BC">
        <w:trPr>
          <w:jc w:val="center"/>
        </w:trPr>
        <w:tc>
          <w:tcPr>
            <w:tcW w:w="0" w:type="auto"/>
            <w:vAlign w:val="center"/>
            <w:hideMark/>
          </w:tcPr>
          <w:p w14:paraId="39ADD8DF"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5D65BA27" w14:textId="77777777" w:rsidR="004731BC" w:rsidRPr="004731BC" w:rsidRDefault="004731BC" w:rsidP="004731BC">
            <w:pPr>
              <w:jc w:val="center"/>
              <w:rPr>
                <w:sz w:val="26"/>
                <w:szCs w:val="26"/>
                <w:lang w:val="vi-VN" w:eastAsia="x-none"/>
              </w:rPr>
            </w:pPr>
            <w:r w:rsidRPr="004731BC">
              <w:rPr>
                <w:sz w:val="26"/>
                <w:szCs w:val="26"/>
                <w:lang w:val="vi-VN" w:eastAsia="x-none"/>
              </w:rPr>
              <w:t>name</w:t>
            </w:r>
          </w:p>
        </w:tc>
        <w:tc>
          <w:tcPr>
            <w:tcW w:w="0" w:type="auto"/>
            <w:vAlign w:val="center"/>
            <w:hideMark/>
          </w:tcPr>
          <w:p w14:paraId="22A34D86" w14:textId="77777777" w:rsidR="004731BC" w:rsidRPr="004731BC" w:rsidRDefault="004731BC" w:rsidP="004731BC">
            <w:pPr>
              <w:jc w:val="center"/>
              <w:rPr>
                <w:sz w:val="26"/>
                <w:szCs w:val="26"/>
                <w:lang w:val="vi-VN" w:eastAsia="x-none"/>
              </w:rPr>
            </w:pPr>
            <w:r w:rsidRPr="004731BC">
              <w:rPr>
                <w:sz w:val="26"/>
                <w:szCs w:val="26"/>
                <w:lang w:val="vi-VN" w:eastAsia="x-none"/>
              </w:rPr>
              <w:t>Tên huy hiệu.</w:t>
            </w:r>
          </w:p>
        </w:tc>
      </w:tr>
      <w:tr w:rsidR="004731BC" w:rsidRPr="00303D24" w14:paraId="7A8A93F9" w14:textId="77777777" w:rsidTr="004731BC">
        <w:trPr>
          <w:jc w:val="center"/>
        </w:trPr>
        <w:tc>
          <w:tcPr>
            <w:tcW w:w="0" w:type="auto"/>
            <w:vAlign w:val="center"/>
            <w:hideMark/>
          </w:tcPr>
          <w:p w14:paraId="0DA6F490" w14:textId="77777777" w:rsidR="004731BC" w:rsidRPr="004731BC" w:rsidRDefault="004731BC" w:rsidP="004731BC">
            <w:pPr>
              <w:jc w:val="center"/>
              <w:rPr>
                <w:sz w:val="26"/>
                <w:szCs w:val="26"/>
                <w:lang w:val="vi-VN" w:eastAsia="x-none"/>
              </w:rPr>
            </w:pPr>
            <w:r w:rsidRPr="004731BC">
              <w:rPr>
                <w:sz w:val="26"/>
                <w:szCs w:val="26"/>
                <w:lang w:val="vi-VN" w:eastAsia="x-none"/>
              </w:rPr>
              <w:t>3</w:t>
            </w:r>
          </w:p>
        </w:tc>
        <w:tc>
          <w:tcPr>
            <w:tcW w:w="0" w:type="auto"/>
            <w:vAlign w:val="center"/>
            <w:hideMark/>
          </w:tcPr>
          <w:p w14:paraId="5900E964" w14:textId="77777777" w:rsidR="004731BC" w:rsidRPr="004731BC" w:rsidRDefault="004731BC" w:rsidP="004731BC">
            <w:pPr>
              <w:jc w:val="center"/>
              <w:rPr>
                <w:sz w:val="26"/>
                <w:szCs w:val="26"/>
                <w:lang w:val="vi-VN" w:eastAsia="x-none"/>
              </w:rPr>
            </w:pPr>
            <w:r w:rsidRPr="004731BC">
              <w:rPr>
                <w:sz w:val="26"/>
                <w:szCs w:val="26"/>
                <w:lang w:val="vi-VN" w:eastAsia="x-none"/>
              </w:rPr>
              <w:t>description</w:t>
            </w:r>
          </w:p>
        </w:tc>
        <w:tc>
          <w:tcPr>
            <w:tcW w:w="0" w:type="auto"/>
            <w:vAlign w:val="center"/>
            <w:hideMark/>
          </w:tcPr>
          <w:p w14:paraId="13067A32" w14:textId="77777777" w:rsidR="004731BC" w:rsidRPr="004731BC" w:rsidRDefault="004731BC" w:rsidP="004731BC">
            <w:pPr>
              <w:jc w:val="center"/>
              <w:rPr>
                <w:sz w:val="26"/>
                <w:szCs w:val="26"/>
                <w:lang w:val="vi-VN" w:eastAsia="x-none"/>
              </w:rPr>
            </w:pPr>
            <w:r w:rsidRPr="004731BC">
              <w:rPr>
                <w:sz w:val="26"/>
                <w:szCs w:val="26"/>
                <w:lang w:val="vi-VN" w:eastAsia="x-none"/>
              </w:rPr>
              <w:t>Điều kiện nhận huy hiệu.</w:t>
            </w:r>
          </w:p>
        </w:tc>
      </w:tr>
      <w:tr w:rsidR="004731BC" w:rsidRPr="004731BC" w14:paraId="31D82A08" w14:textId="77777777" w:rsidTr="004731BC">
        <w:trPr>
          <w:jc w:val="center"/>
        </w:trPr>
        <w:tc>
          <w:tcPr>
            <w:tcW w:w="0" w:type="auto"/>
            <w:vAlign w:val="center"/>
            <w:hideMark/>
          </w:tcPr>
          <w:p w14:paraId="315BA00F"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231828CE" w14:textId="77777777" w:rsidR="004731BC" w:rsidRPr="004731BC" w:rsidRDefault="004731BC" w:rsidP="004731BC">
            <w:pPr>
              <w:jc w:val="center"/>
              <w:rPr>
                <w:sz w:val="26"/>
                <w:szCs w:val="26"/>
                <w:lang w:val="vi-VN" w:eastAsia="x-none"/>
              </w:rPr>
            </w:pPr>
            <w:r w:rsidRPr="004731BC">
              <w:rPr>
                <w:sz w:val="26"/>
                <w:szCs w:val="26"/>
                <w:lang w:val="vi-VN" w:eastAsia="x-none"/>
              </w:rPr>
              <w:t>icon_path</w:t>
            </w:r>
          </w:p>
        </w:tc>
        <w:tc>
          <w:tcPr>
            <w:tcW w:w="0" w:type="auto"/>
            <w:vAlign w:val="center"/>
            <w:hideMark/>
          </w:tcPr>
          <w:p w14:paraId="70E23A01" w14:textId="77777777" w:rsidR="004731BC" w:rsidRPr="004731BC" w:rsidRDefault="004731BC" w:rsidP="004731BC">
            <w:pPr>
              <w:jc w:val="center"/>
              <w:rPr>
                <w:sz w:val="26"/>
                <w:szCs w:val="26"/>
                <w:lang w:val="vi-VN" w:eastAsia="x-none"/>
              </w:rPr>
            </w:pPr>
            <w:r w:rsidRPr="004731BC">
              <w:rPr>
                <w:sz w:val="26"/>
                <w:szCs w:val="26"/>
                <w:lang w:val="vi-VN" w:eastAsia="x-none"/>
              </w:rPr>
              <w:t>Hình ảnh huy hiệu.</w:t>
            </w:r>
          </w:p>
        </w:tc>
      </w:tr>
      <w:tr w:rsidR="004731BC" w:rsidRPr="00303D24" w14:paraId="40A5EEB2" w14:textId="77777777" w:rsidTr="004731BC">
        <w:trPr>
          <w:jc w:val="center"/>
        </w:trPr>
        <w:tc>
          <w:tcPr>
            <w:tcW w:w="0" w:type="auto"/>
            <w:vAlign w:val="center"/>
            <w:hideMark/>
          </w:tcPr>
          <w:p w14:paraId="4CD13D83" w14:textId="77777777" w:rsidR="004731BC" w:rsidRPr="004731BC" w:rsidRDefault="004731BC" w:rsidP="004731BC">
            <w:pPr>
              <w:jc w:val="center"/>
              <w:rPr>
                <w:sz w:val="26"/>
                <w:szCs w:val="26"/>
                <w:lang w:val="vi-VN" w:eastAsia="x-none"/>
              </w:rPr>
            </w:pPr>
            <w:r w:rsidRPr="004731BC">
              <w:rPr>
                <w:sz w:val="26"/>
                <w:szCs w:val="26"/>
                <w:lang w:val="vi-VN" w:eastAsia="x-none"/>
              </w:rPr>
              <w:t>5</w:t>
            </w:r>
          </w:p>
        </w:tc>
        <w:tc>
          <w:tcPr>
            <w:tcW w:w="0" w:type="auto"/>
            <w:vAlign w:val="center"/>
            <w:hideMark/>
          </w:tcPr>
          <w:p w14:paraId="1231A4CE" w14:textId="77777777" w:rsidR="004731BC" w:rsidRPr="004731BC" w:rsidRDefault="004731BC" w:rsidP="004731BC">
            <w:pPr>
              <w:jc w:val="center"/>
              <w:rPr>
                <w:sz w:val="26"/>
                <w:szCs w:val="26"/>
                <w:lang w:val="vi-VN" w:eastAsia="x-none"/>
              </w:rPr>
            </w:pPr>
            <w:r w:rsidRPr="004731BC">
              <w:rPr>
                <w:sz w:val="26"/>
                <w:szCs w:val="26"/>
                <w:lang w:val="vi-VN" w:eastAsia="x-none"/>
              </w:rPr>
              <w:t>rarity</w:t>
            </w:r>
          </w:p>
        </w:tc>
        <w:tc>
          <w:tcPr>
            <w:tcW w:w="0" w:type="auto"/>
            <w:vAlign w:val="center"/>
            <w:hideMark/>
          </w:tcPr>
          <w:p w14:paraId="158C40FD" w14:textId="77777777" w:rsidR="004731BC" w:rsidRPr="004731BC" w:rsidRDefault="004731BC" w:rsidP="004731BC">
            <w:pPr>
              <w:jc w:val="center"/>
              <w:rPr>
                <w:sz w:val="26"/>
                <w:szCs w:val="26"/>
                <w:lang w:val="vi-VN" w:eastAsia="x-none"/>
              </w:rPr>
            </w:pPr>
            <w:r w:rsidRPr="004731BC">
              <w:rPr>
                <w:sz w:val="26"/>
                <w:szCs w:val="26"/>
                <w:lang w:val="vi-VN" w:eastAsia="x-none"/>
              </w:rPr>
              <w:t>Độ hiếm (Thường, Hiếm, Huyền thoại).</w:t>
            </w:r>
          </w:p>
        </w:tc>
      </w:tr>
      <w:tr w:rsidR="004731BC" w:rsidRPr="00303D24" w14:paraId="44D337C3" w14:textId="77777777" w:rsidTr="004731BC">
        <w:trPr>
          <w:jc w:val="center"/>
        </w:trPr>
        <w:tc>
          <w:tcPr>
            <w:tcW w:w="0" w:type="auto"/>
            <w:vAlign w:val="center"/>
            <w:hideMark/>
          </w:tcPr>
          <w:p w14:paraId="38C2F2C3" w14:textId="77777777" w:rsidR="004731BC" w:rsidRPr="004731BC" w:rsidRDefault="004731BC" w:rsidP="004731BC">
            <w:pPr>
              <w:jc w:val="center"/>
              <w:rPr>
                <w:sz w:val="26"/>
                <w:szCs w:val="26"/>
                <w:lang w:val="vi-VN" w:eastAsia="x-none"/>
              </w:rPr>
            </w:pPr>
            <w:r w:rsidRPr="004731BC">
              <w:rPr>
                <w:sz w:val="26"/>
                <w:szCs w:val="26"/>
                <w:lang w:val="vi-VN" w:eastAsia="x-none"/>
              </w:rPr>
              <w:t>6</w:t>
            </w:r>
          </w:p>
        </w:tc>
        <w:tc>
          <w:tcPr>
            <w:tcW w:w="0" w:type="auto"/>
            <w:vAlign w:val="center"/>
            <w:hideMark/>
          </w:tcPr>
          <w:p w14:paraId="29E80359" w14:textId="77777777" w:rsidR="004731BC" w:rsidRPr="004731BC" w:rsidRDefault="004731BC" w:rsidP="004731BC">
            <w:pPr>
              <w:jc w:val="center"/>
              <w:rPr>
                <w:sz w:val="26"/>
                <w:szCs w:val="26"/>
                <w:lang w:val="vi-VN" w:eastAsia="x-none"/>
              </w:rPr>
            </w:pPr>
            <w:r w:rsidRPr="004731BC">
              <w:rPr>
                <w:sz w:val="26"/>
                <w:szCs w:val="26"/>
                <w:lang w:val="vi-VN" w:eastAsia="x-none"/>
              </w:rPr>
              <w:t>unlock_criteria</w:t>
            </w:r>
          </w:p>
        </w:tc>
        <w:tc>
          <w:tcPr>
            <w:tcW w:w="0" w:type="auto"/>
            <w:vAlign w:val="center"/>
            <w:hideMark/>
          </w:tcPr>
          <w:p w14:paraId="44D5455F" w14:textId="77777777" w:rsidR="004731BC" w:rsidRPr="004731BC" w:rsidRDefault="004731BC" w:rsidP="004731BC">
            <w:pPr>
              <w:jc w:val="center"/>
              <w:rPr>
                <w:sz w:val="26"/>
                <w:szCs w:val="26"/>
                <w:lang w:val="vi-VN" w:eastAsia="x-none"/>
              </w:rPr>
            </w:pPr>
            <w:r w:rsidRPr="004731BC">
              <w:rPr>
                <w:sz w:val="26"/>
                <w:szCs w:val="26"/>
                <w:lang w:val="vi-VN" w:eastAsia="x-none"/>
              </w:rPr>
              <w:t>Tiêu chí mở khóa (dạng mã lệnh hoặc JSON).</w:t>
            </w:r>
          </w:p>
        </w:tc>
      </w:tr>
    </w:tbl>
    <w:p w14:paraId="760EFD0B" w14:textId="77777777" w:rsidR="004731BC" w:rsidRPr="004731BC" w:rsidRDefault="004731BC" w:rsidP="004731BC">
      <w:pPr>
        <w:pStyle w:val="Noidung"/>
      </w:pPr>
      <w:r w:rsidRPr="004731BC">
        <w:t>Bảng: Achievements (Thành tựu lớn)</w:t>
      </w:r>
    </w:p>
    <w:tbl>
      <w:tblPr>
        <w:tblStyle w:val="TableGrid"/>
        <w:tblW w:w="0" w:type="auto"/>
        <w:jc w:val="center"/>
        <w:tblLook w:val="04A0" w:firstRow="1" w:lastRow="0" w:firstColumn="1" w:lastColumn="0" w:noHBand="0" w:noVBand="1"/>
      </w:tblPr>
      <w:tblGrid>
        <w:gridCol w:w="708"/>
        <w:gridCol w:w="1862"/>
        <w:gridCol w:w="4505"/>
      </w:tblGrid>
      <w:tr w:rsidR="004731BC" w:rsidRPr="004731BC" w14:paraId="2E64B7D6" w14:textId="77777777" w:rsidTr="004731BC">
        <w:trPr>
          <w:tblHeader/>
          <w:jc w:val="center"/>
        </w:trPr>
        <w:tc>
          <w:tcPr>
            <w:tcW w:w="0" w:type="auto"/>
            <w:vAlign w:val="center"/>
            <w:hideMark/>
          </w:tcPr>
          <w:p w14:paraId="380E7A98" w14:textId="77777777" w:rsidR="004731BC" w:rsidRPr="004731BC" w:rsidRDefault="004731BC" w:rsidP="004731BC">
            <w:pPr>
              <w:jc w:val="center"/>
              <w:rPr>
                <w:b/>
                <w:bCs/>
                <w:sz w:val="26"/>
                <w:szCs w:val="26"/>
                <w:lang w:val="vi-VN" w:eastAsia="x-none"/>
              </w:rPr>
            </w:pPr>
            <w:r w:rsidRPr="004731BC">
              <w:rPr>
                <w:b/>
                <w:bCs/>
                <w:sz w:val="26"/>
                <w:szCs w:val="26"/>
                <w:lang w:val="vi-VN" w:eastAsia="x-none"/>
              </w:rPr>
              <w:t>STT</w:t>
            </w:r>
          </w:p>
        </w:tc>
        <w:tc>
          <w:tcPr>
            <w:tcW w:w="0" w:type="auto"/>
            <w:vAlign w:val="center"/>
            <w:hideMark/>
          </w:tcPr>
          <w:p w14:paraId="1E81ECC4" w14:textId="77777777" w:rsidR="004731BC" w:rsidRPr="004731BC" w:rsidRDefault="004731BC" w:rsidP="004731BC">
            <w:pPr>
              <w:jc w:val="center"/>
              <w:rPr>
                <w:b/>
                <w:bCs/>
                <w:sz w:val="26"/>
                <w:szCs w:val="26"/>
                <w:lang w:val="vi-VN" w:eastAsia="x-none"/>
              </w:rPr>
            </w:pPr>
            <w:r w:rsidRPr="004731BC">
              <w:rPr>
                <w:b/>
                <w:bCs/>
                <w:sz w:val="26"/>
                <w:szCs w:val="26"/>
                <w:lang w:val="vi-VN" w:eastAsia="x-none"/>
              </w:rPr>
              <w:t>Tên cột</w:t>
            </w:r>
          </w:p>
        </w:tc>
        <w:tc>
          <w:tcPr>
            <w:tcW w:w="0" w:type="auto"/>
            <w:vAlign w:val="center"/>
            <w:hideMark/>
          </w:tcPr>
          <w:p w14:paraId="7964E2FB" w14:textId="77777777" w:rsidR="004731BC" w:rsidRPr="004731BC" w:rsidRDefault="004731BC" w:rsidP="004731BC">
            <w:pPr>
              <w:jc w:val="center"/>
              <w:rPr>
                <w:b/>
                <w:bCs/>
                <w:sz w:val="26"/>
                <w:szCs w:val="26"/>
                <w:lang w:val="vi-VN" w:eastAsia="x-none"/>
              </w:rPr>
            </w:pPr>
            <w:r w:rsidRPr="004731BC">
              <w:rPr>
                <w:b/>
                <w:bCs/>
                <w:sz w:val="26"/>
                <w:szCs w:val="26"/>
                <w:lang w:val="vi-VN" w:eastAsia="x-none"/>
              </w:rPr>
              <w:t>Mô tả</w:t>
            </w:r>
          </w:p>
        </w:tc>
      </w:tr>
      <w:tr w:rsidR="004731BC" w:rsidRPr="004731BC" w14:paraId="17483804" w14:textId="77777777" w:rsidTr="004731BC">
        <w:trPr>
          <w:jc w:val="center"/>
        </w:trPr>
        <w:tc>
          <w:tcPr>
            <w:tcW w:w="0" w:type="auto"/>
            <w:vAlign w:val="center"/>
            <w:hideMark/>
          </w:tcPr>
          <w:p w14:paraId="68ED61EF" w14:textId="77777777" w:rsidR="004731BC" w:rsidRPr="004731BC" w:rsidRDefault="004731BC" w:rsidP="004731BC">
            <w:pPr>
              <w:jc w:val="center"/>
              <w:rPr>
                <w:sz w:val="26"/>
                <w:szCs w:val="26"/>
                <w:lang w:val="vi-VN" w:eastAsia="x-none"/>
              </w:rPr>
            </w:pPr>
            <w:r w:rsidRPr="004731BC">
              <w:rPr>
                <w:sz w:val="26"/>
                <w:szCs w:val="26"/>
                <w:lang w:val="vi-VN" w:eastAsia="x-none"/>
              </w:rPr>
              <w:t>1</w:t>
            </w:r>
          </w:p>
        </w:tc>
        <w:tc>
          <w:tcPr>
            <w:tcW w:w="0" w:type="auto"/>
            <w:vAlign w:val="center"/>
            <w:hideMark/>
          </w:tcPr>
          <w:p w14:paraId="75D2FBD1" w14:textId="77777777" w:rsidR="004731BC" w:rsidRPr="004731BC" w:rsidRDefault="004731BC" w:rsidP="004731BC">
            <w:pPr>
              <w:jc w:val="center"/>
              <w:rPr>
                <w:sz w:val="26"/>
                <w:szCs w:val="26"/>
                <w:lang w:val="vi-VN" w:eastAsia="x-none"/>
              </w:rPr>
            </w:pPr>
            <w:r w:rsidRPr="004731BC">
              <w:rPr>
                <w:sz w:val="26"/>
                <w:szCs w:val="26"/>
                <w:lang w:val="vi-VN" w:eastAsia="x-none"/>
              </w:rPr>
              <w:t>achievement_id</w:t>
            </w:r>
          </w:p>
        </w:tc>
        <w:tc>
          <w:tcPr>
            <w:tcW w:w="0" w:type="auto"/>
            <w:vAlign w:val="center"/>
            <w:hideMark/>
          </w:tcPr>
          <w:p w14:paraId="3A1373A4" w14:textId="77777777" w:rsidR="004731BC" w:rsidRPr="004731BC" w:rsidRDefault="004731BC" w:rsidP="004731BC">
            <w:pPr>
              <w:jc w:val="center"/>
              <w:rPr>
                <w:sz w:val="26"/>
                <w:szCs w:val="26"/>
                <w:lang w:val="vi-VN" w:eastAsia="x-none"/>
              </w:rPr>
            </w:pPr>
            <w:r w:rsidRPr="004731BC">
              <w:rPr>
                <w:sz w:val="26"/>
                <w:szCs w:val="26"/>
                <w:lang w:val="vi-VN" w:eastAsia="x-none"/>
              </w:rPr>
              <w:t>Khóa chính.</w:t>
            </w:r>
          </w:p>
        </w:tc>
      </w:tr>
      <w:tr w:rsidR="004731BC" w:rsidRPr="004731BC" w14:paraId="386688C4" w14:textId="77777777" w:rsidTr="004731BC">
        <w:trPr>
          <w:jc w:val="center"/>
        </w:trPr>
        <w:tc>
          <w:tcPr>
            <w:tcW w:w="0" w:type="auto"/>
            <w:vAlign w:val="center"/>
            <w:hideMark/>
          </w:tcPr>
          <w:p w14:paraId="4899B856" w14:textId="77777777" w:rsidR="004731BC" w:rsidRPr="004731BC" w:rsidRDefault="004731BC" w:rsidP="004731BC">
            <w:pPr>
              <w:jc w:val="center"/>
              <w:rPr>
                <w:sz w:val="26"/>
                <w:szCs w:val="26"/>
                <w:lang w:val="vi-VN" w:eastAsia="x-none"/>
              </w:rPr>
            </w:pPr>
            <w:r w:rsidRPr="004731BC">
              <w:rPr>
                <w:sz w:val="26"/>
                <w:szCs w:val="26"/>
                <w:lang w:val="vi-VN" w:eastAsia="x-none"/>
              </w:rPr>
              <w:t>2</w:t>
            </w:r>
          </w:p>
        </w:tc>
        <w:tc>
          <w:tcPr>
            <w:tcW w:w="0" w:type="auto"/>
            <w:vAlign w:val="center"/>
            <w:hideMark/>
          </w:tcPr>
          <w:p w14:paraId="4C418EA3" w14:textId="77777777" w:rsidR="004731BC" w:rsidRPr="004731BC" w:rsidRDefault="004731BC" w:rsidP="004731BC">
            <w:pPr>
              <w:jc w:val="center"/>
              <w:rPr>
                <w:sz w:val="26"/>
                <w:szCs w:val="26"/>
                <w:lang w:val="vi-VN" w:eastAsia="x-none"/>
              </w:rPr>
            </w:pPr>
            <w:r w:rsidRPr="004731BC">
              <w:rPr>
                <w:sz w:val="26"/>
                <w:szCs w:val="26"/>
                <w:lang w:val="vi-VN" w:eastAsia="x-none"/>
              </w:rPr>
              <w:t>name</w:t>
            </w:r>
          </w:p>
        </w:tc>
        <w:tc>
          <w:tcPr>
            <w:tcW w:w="0" w:type="auto"/>
            <w:vAlign w:val="center"/>
            <w:hideMark/>
          </w:tcPr>
          <w:p w14:paraId="0A09E36D" w14:textId="77777777" w:rsidR="004731BC" w:rsidRPr="004731BC" w:rsidRDefault="004731BC" w:rsidP="004731BC">
            <w:pPr>
              <w:jc w:val="center"/>
              <w:rPr>
                <w:sz w:val="26"/>
                <w:szCs w:val="26"/>
                <w:lang w:val="vi-VN" w:eastAsia="x-none"/>
              </w:rPr>
            </w:pPr>
            <w:r w:rsidRPr="004731BC">
              <w:rPr>
                <w:sz w:val="26"/>
                <w:szCs w:val="26"/>
                <w:lang w:val="vi-VN" w:eastAsia="x-none"/>
              </w:rPr>
              <w:t>Tên thành tựu.</w:t>
            </w:r>
          </w:p>
        </w:tc>
      </w:tr>
      <w:tr w:rsidR="004731BC" w:rsidRPr="00303D24" w14:paraId="3E4C1A03" w14:textId="77777777" w:rsidTr="004731BC">
        <w:trPr>
          <w:jc w:val="center"/>
        </w:trPr>
        <w:tc>
          <w:tcPr>
            <w:tcW w:w="0" w:type="auto"/>
            <w:vAlign w:val="center"/>
            <w:hideMark/>
          </w:tcPr>
          <w:p w14:paraId="50999B92" w14:textId="77777777" w:rsidR="004731BC" w:rsidRPr="004731BC" w:rsidRDefault="004731BC" w:rsidP="004731BC">
            <w:pPr>
              <w:jc w:val="center"/>
              <w:rPr>
                <w:sz w:val="26"/>
                <w:szCs w:val="26"/>
                <w:lang w:val="vi-VN" w:eastAsia="x-none"/>
              </w:rPr>
            </w:pPr>
            <w:r w:rsidRPr="004731BC">
              <w:rPr>
                <w:sz w:val="26"/>
                <w:szCs w:val="26"/>
                <w:lang w:val="vi-VN" w:eastAsia="x-none"/>
              </w:rPr>
              <w:lastRenderedPageBreak/>
              <w:t>3</w:t>
            </w:r>
          </w:p>
        </w:tc>
        <w:tc>
          <w:tcPr>
            <w:tcW w:w="0" w:type="auto"/>
            <w:vAlign w:val="center"/>
            <w:hideMark/>
          </w:tcPr>
          <w:p w14:paraId="2FF21E1C" w14:textId="77777777" w:rsidR="004731BC" w:rsidRPr="004731BC" w:rsidRDefault="004731BC" w:rsidP="004731BC">
            <w:pPr>
              <w:jc w:val="center"/>
              <w:rPr>
                <w:sz w:val="26"/>
                <w:szCs w:val="26"/>
                <w:lang w:val="vi-VN" w:eastAsia="x-none"/>
              </w:rPr>
            </w:pPr>
            <w:r w:rsidRPr="004731BC">
              <w:rPr>
                <w:sz w:val="26"/>
                <w:szCs w:val="26"/>
                <w:lang w:val="vi-VN" w:eastAsia="x-none"/>
              </w:rPr>
              <w:t>category</w:t>
            </w:r>
          </w:p>
        </w:tc>
        <w:tc>
          <w:tcPr>
            <w:tcW w:w="0" w:type="auto"/>
            <w:vAlign w:val="center"/>
            <w:hideMark/>
          </w:tcPr>
          <w:p w14:paraId="7679EB7D" w14:textId="77777777" w:rsidR="004731BC" w:rsidRPr="004731BC" w:rsidRDefault="004731BC" w:rsidP="004731BC">
            <w:pPr>
              <w:jc w:val="center"/>
              <w:rPr>
                <w:sz w:val="26"/>
                <w:szCs w:val="26"/>
                <w:lang w:val="vi-VN" w:eastAsia="x-none"/>
              </w:rPr>
            </w:pPr>
            <w:r w:rsidRPr="004731BC">
              <w:rPr>
                <w:sz w:val="26"/>
                <w:szCs w:val="26"/>
                <w:lang w:val="vi-VN" w:eastAsia="x-none"/>
              </w:rPr>
              <w:t>Danh mục (Học tập, Xã hội, Đăng nhập).</w:t>
            </w:r>
          </w:p>
        </w:tc>
      </w:tr>
      <w:tr w:rsidR="004731BC" w:rsidRPr="00303D24" w14:paraId="4390C920" w14:textId="77777777" w:rsidTr="004731BC">
        <w:trPr>
          <w:jc w:val="center"/>
        </w:trPr>
        <w:tc>
          <w:tcPr>
            <w:tcW w:w="0" w:type="auto"/>
            <w:vAlign w:val="center"/>
            <w:hideMark/>
          </w:tcPr>
          <w:p w14:paraId="088ECBD2" w14:textId="77777777" w:rsidR="004731BC" w:rsidRPr="004731BC" w:rsidRDefault="004731BC" w:rsidP="004731BC">
            <w:pPr>
              <w:jc w:val="center"/>
              <w:rPr>
                <w:sz w:val="26"/>
                <w:szCs w:val="26"/>
                <w:lang w:val="vi-VN" w:eastAsia="x-none"/>
              </w:rPr>
            </w:pPr>
            <w:r w:rsidRPr="004731BC">
              <w:rPr>
                <w:sz w:val="26"/>
                <w:szCs w:val="26"/>
                <w:lang w:val="vi-VN" w:eastAsia="x-none"/>
              </w:rPr>
              <w:t>4</w:t>
            </w:r>
          </w:p>
        </w:tc>
        <w:tc>
          <w:tcPr>
            <w:tcW w:w="0" w:type="auto"/>
            <w:vAlign w:val="center"/>
            <w:hideMark/>
          </w:tcPr>
          <w:p w14:paraId="692DEBE3" w14:textId="77777777" w:rsidR="004731BC" w:rsidRPr="004731BC" w:rsidRDefault="004731BC" w:rsidP="004731BC">
            <w:pPr>
              <w:jc w:val="center"/>
              <w:rPr>
                <w:sz w:val="26"/>
                <w:szCs w:val="26"/>
                <w:lang w:val="vi-VN" w:eastAsia="x-none"/>
              </w:rPr>
            </w:pPr>
            <w:r w:rsidRPr="004731BC">
              <w:rPr>
                <w:sz w:val="26"/>
                <w:szCs w:val="26"/>
                <w:lang w:val="vi-VN" w:eastAsia="x-none"/>
              </w:rPr>
              <w:t>points</w:t>
            </w:r>
          </w:p>
        </w:tc>
        <w:tc>
          <w:tcPr>
            <w:tcW w:w="0" w:type="auto"/>
            <w:vAlign w:val="center"/>
            <w:hideMark/>
          </w:tcPr>
          <w:p w14:paraId="21BF50F0" w14:textId="77777777" w:rsidR="004731BC" w:rsidRPr="004731BC" w:rsidRDefault="004731BC" w:rsidP="004731BC">
            <w:pPr>
              <w:jc w:val="center"/>
              <w:rPr>
                <w:sz w:val="26"/>
                <w:szCs w:val="26"/>
                <w:lang w:val="vi-VN" w:eastAsia="x-none"/>
              </w:rPr>
            </w:pPr>
            <w:r w:rsidRPr="004731BC">
              <w:rPr>
                <w:sz w:val="26"/>
                <w:szCs w:val="26"/>
                <w:lang w:val="vi-VN" w:eastAsia="x-none"/>
              </w:rPr>
              <w:t>Số điểm thành tựu nhận được.</w:t>
            </w:r>
          </w:p>
        </w:tc>
      </w:tr>
    </w:tbl>
    <w:p w14:paraId="00C07AEB" w14:textId="027EEFCC" w:rsidR="0072638F" w:rsidRPr="00293595" w:rsidRDefault="0072638F" w:rsidP="0072638F">
      <w:pPr>
        <w:rPr>
          <w:sz w:val="26"/>
          <w:szCs w:val="26"/>
          <w:lang w:val="vi-VN" w:eastAsia="x-none"/>
        </w:rPr>
      </w:pPr>
    </w:p>
    <w:sectPr w:rsidR="0072638F" w:rsidRPr="00293595" w:rsidSect="00A3222E">
      <w:footerReference w:type="default" r:id="rId36"/>
      <w:pgSz w:w="11907" w:h="16840" w:code="9"/>
      <w:pgMar w:top="1134" w:right="1134" w:bottom="1134" w:left="1701" w:header="284" w:footer="57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B810DB" w14:textId="77777777" w:rsidR="00754F02" w:rsidRDefault="00754F02" w:rsidP="00116727">
      <w:r>
        <w:separator/>
      </w:r>
    </w:p>
  </w:endnote>
  <w:endnote w:type="continuationSeparator" w:id="0">
    <w:p w14:paraId="191F0D17" w14:textId="77777777" w:rsidR="00754F02" w:rsidRDefault="00754F02" w:rsidP="00116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libri Light">
    <w:panose1 w:val="020F03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D9B3D" w14:textId="237DB206" w:rsidR="00023CC4" w:rsidRPr="007B120F" w:rsidRDefault="00A62DC6" w:rsidP="00023CC4">
    <w:pPr>
      <w:pStyle w:val="Footer"/>
      <w:framePr w:wrap="around" w:vAnchor="text" w:hAnchor="margin" w:xAlign="right" w:y="1"/>
      <w:rPr>
        <w:rStyle w:val="PageNumber"/>
      </w:rPr>
    </w:pPr>
    <w:r w:rsidRPr="007B120F">
      <w:rPr>
        <w:rStyle w:val="PageNumber"/>
      </w:rPr>
      <w:fldChar w:fldCharType="begin"/>
    </w:r>
    <w:r w:rsidR="00C64910" w:rsidRPr="007B120F">
      <w:rPr>
        <w:rStyle w:val="PageNumber"/>
      </w:rPr>
      <w:instrText xml:space="preserve">PAGE  </w:instrText>
    </w:r>
    <w:r w:rsidRPr="007B120F">
      <w:rPr>
        <w:rStyle w:val="PageNumber"/>
      </w:rPr>
      <w:fldChar w:fldCharType="separate"/>
    </w:r>
    <w:r w:rsidR="002D4E64">
      <w:rPr>
        <w:rStyle w:val="PageNumber"/>
        <w:noProof/>
      </w:rPr>
      <w:t>79</w:t>
    </w:r>
    <w:r w:rsidRPr="007B120F">
      <w:rPr>
        <w:rStyle w:val="PageNumber"/>
      </w:rPr>
      <w:fldChar w:fldCharType="end"/>
    </w:r>
  </w:p>
  <w:p w14:paraId="0519430A" w14:textId="77777777" w:rsidR="00023CC4" w:rsidRPr="007B120F" w:rsidRDefault="00023C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F5FE6B" w14:textId="77777777" w:rsidR="00023CC4" w:rsidRDefault="00023CC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E7B69" w14:textId="77777777" w:rsidR="00023CC4" w:rsidRPr="007B120F" w:rsidRDefault="00A62DC6" w:rsidP="00023CC4">
    <w:pPr>
      <w:framePr w:wrap="around" w:vAnchor="text" w:hAnchor="margin" w:xAlign="right" w:y="1"/>
      <w:tabs>
        <w:tab w:val="center" w:pos="4320"/>
        <w:tab w:val="right" w:pos="8640"/>
      </w:tabs>
    </w:pPr>
    <w:r w:rsidRPr="007B120F">
      <w:fldChar w:fldCharType="begin"/>
    </w:r>
    <w:r w:rsidR="00C64910" w:rsidRPr="007B120F">
      <w:instrText xml:space="preserve">PAGE  </w:instrText>
    </w:r>
    <w:r w:rsidRPr="007B120F">
      <w:fldChar w:fldCharType="end"/>
    </w:r>
  </w:p>
  <w:p w14:paraId="1F416EB9" w14:textId="77777777" w:rsidR="00023CC4" w:rsidRPr="007B120F" w:rsidRDefault="00023CC4">
    <w:pPr>
      <w:tabs>
        <w:tab w:val="center" w:pos="4320"/>
        <w:tab w:val="right" w:pos="8640"/>
      </w:tabs>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A27D5" w14:textId="32EF3011" w:rsidR="00023CC4" w:rsidRPr="005A017D" w:rsidRDefault="00A62DC6" w:rsidP="006D2252">
    <w:pPr>
      <w:framePr w:w="316" w:wrap="around" w:vAnchor="text" w:hAnchor="page" w:x="10154" w:y="160"/>
      <w:tabs>
        <w:tab w:val="center" w:pos="4320"/>
        <w:tab w:val="right" w:pos="8640"/>
      </w:tabs>
      <w:rPr>
        <w:lang w:val="vi-VN"/>
      </w:rPr>
    </w:pPr>
    <w:r>
      <w:fldChar w:fldCharType="begin"/>
    </w:r>
    <w:r w:rsidR="00C64910">
      <w:instrText xml:space="preserve">PAGE  </w:instrText>
    </w:r>
    <w:r>
      <w:fldChar w:fldCharType="separate"/>
    </w:r>
    <w:r w:rsidR="00DF05B5">
      <w:rPr>
        <w:noProof/>
      </w:rPr>
      <w:t>12</w:t>
    </w:r>
    <w:r>
      <w:fldChar w:fldCharType="end"/>
    </w:r>
  </w:p>
  <w:p w14:paraId="4916F576" w14:textId="78BB798E" w:rsidR="00023CC4" w:rsidRPr="009A026E" w:rsidRDefault="009A026E" w:rsidP="00A3222E">
    <w:pPr>
      <w:pBdr>
        <w:top w:val="thinThickSmallGap" w:sz="24" w:space="1" w:color="auto"/>
      </w:pBdr>
      <w:tabs>
        <w:tab w:val="center" w:pos="4320"/>
        <w:tab w:val="left" w:pos="7655"/>
        <w:tab w:val="left" w:pos="7938"/>
        <w:tab w:val="left" w:pos="8647"/>
      </w:tabs>
      <w:ind w:right="360"/>
      <w:rPr>
        <w:lang w:val="vi-VN"/>
      </w:rPr>
    </w:pPr>
    <w:r>
      <w:t>Nguyễn</w:t>
    </w:r>
    <w:r>
      <w:rPr>
        <w:lang w:val="vi-VN"/>
      </w:rPr>
      <w:t xml:space="preserve"> Văn Tổng</w:t>
    </w:r>
    <w:r w:rsidR="00A3222E">
      <w:rPr>
        <w:lang w:val="vi-VN"/>
      </w:rPr>
      <w:tab/>
    </w:r>
    <w:r w:rsidR="00A3222E">
      <w:rPr>
        <w:lang w:val="vi-VN"/>
      </w:rPr>
      <w:tab/>
    </w:r>
    <w:r w:rsidR="00A3222E">
      <w:rPr>
        <w:lang w:val="vi-VN"/>
      </w:rPr>
      <w:tab/>
    </w:r>
    <w:r w:rsidR="00A3222E">
      <w:rPr>
        <w:lang w:val="vi-VN"/>
      </w:rPr>
      <w:tab/>
    </w:r>
    <w:r w:rsidR="00A3222E">
      <w:rPr>
        <w:lang w:val="vi-VN"/>
      </w:rPr>
      <w:tab/>
    </w:r>
    <w:r w:rsidR="00A3222E">
      <w:rPr>
        <w:lang w:val="vi-VN"/>
      </w:rPr>
      <w:tab/>
    </w:r>
    <w:r w:rsidR="00A3222E">
      <w:rPr>
        <w:lang w:val="vi-VN"/>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AE624" w14:textId="77777777" w:rsidR="00A3222E" w:rsidRPr="005A017D" w:rsidRDefault="00A3222E" w:rsidP="00A3222E">
    <w:pPr>
      <w:framePr w:w="316" w:wrap="around" w:vAnchor="text" w:hAnchor="page" w:x="21811" w:y="133"/>
      <w:tabs>
        <w:tab w:val="center" w:pos="4320"/>
        <w:tab w:val="right" w:pos="8640"/>
      </w:tabs>
      <w:rPr>
        <w:lang w:val="vi-VN"/>
      </w:rPr>
    </w:pPr>
    <w:r>
      <w:fldChar w:fldCharType="begin"/>
    </w:r>
    <w:r>
      <w:instrText xml:space="preserve">PAGE  </w:instrText>
    </w:r>
    <w:r>
      <w:fldChar w:fldCharType="separate"/>
    </w:r>
    <w:r>
      <w:rPr>
        <w:noProof/>
      </w:rPr>
      <w:t>12</w:t>
    </w:r>
    <w:r>
      <w:fldChar w:fldCharType="end"/>
    </w:r>
  </w:p>
  <w:p w14:paraId="213BAD13" w14:textId="77777777" w:rsidR="00A3222E" w:rsidRPr="009A026E" w:rsidRDefault="00A3222E" w:rsidP="00A3222E">
    <w:pPr>
      <w:pBdr>
        <w:top w:val="thinThickSmallGap" w:sz="24" w:space="1" w:color="auto"/>
      </w:pBdr>
      <w:tabs>
        <w:tab w:val="center" w:pos="4320"/>
        <w:tab w:val="left" w:pos="7655"/>
        <w:tab w:val="left" w:pos="7938"/>
        <w:tab w:val="left" w:pos="8647"/>
      </w:tabs>
      <w:ind w:right="360"/>
      <w:rPr>
        <w:lang w:val="vi-VN"/>
      </w:rPr>
    </w:pPr>
    <w:r>
      <w:t>Nguyễn</w:t>
    </w:r>
    <w:r>
      <w:rPr>
        <w:lang w:val="vi-VN"/>
      </w:rPr>
      <w:t xml:space="preserve"> Văn Tổng</w:t>
    </w:r>
    <w:r>
      <w:rPr>
        <w:lang w:val="vi-VN"/>
      </w:rPr>
      <w:tab/>
    </w:r>
    <w:r>
      <w:rPr>
        <w:lang w:val="vi-VN"/>
      </w:rPr>
      <w:tab/>
    </w:r>
    <w:r>
      <w:rPr>
        <w:lang w:val="vi-VN"/>
      </w:rPr>
      <w:tab/>
    </w:r>
    <w:r>
      <w:rPr>
        <w:lang w:val="vi-VN"/>
      </w:rPr>
      <w:tab/>
    </w:r>
    <w:r>
      <w:rPr>
        <w:lang w:val="vi-VN"/>
      </w:rPr>
      <w:tab/>
    </w:r>
    <w:r>
      <w:rPr>
        <w:lang w:val="vi-VN"/>
      </w:rPr>
      <w:tab/>
    </w:r>
    <w:r>
      <w:rPr>
        <w:lang w:val="vi-VN"/>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A203A5" w14:textId="77777777" w:rsidR="00A3222E" w:rsidRPr="005A017D" w:rsidRDefault="00A3222E" w:rsidP="00A3222E">
    <w:pPr>
      <w:framePr w:w="316" w:wrap="around" w:vAnchor="text" w:hAnchor="page" w:x="10156" w:y="163"/>
      <w:tabs>
        <w:tab w:val="center" w:pos="4320"/>
        <w:tab w:val="right" w:pos="8640"/>
      </w:tabs>
      <w:rPr>
        <w:lang w:val="vi-VN"/>
      </w:rPr>
    </w:pPr>
    <w:r>
      <w:fldChar w:fldCharType="begin"/>
    </w:r>
    <w:r>
      <w:instrText xml:space="preserve">PAGE  </w:instrText>
    </w:r>
    <w:r>
      <w:fldChar w:fldCharType="separate"/>
    </w:r>
    <w:r>
      <w:rPr>
        <w:noProof/>
      </w:rPr>
      <w:t>12</w:t>
    </w:r>
    <w:r>
      <w:fldChar w:fldCharType="end"/>
    </w:r>
  </w:p>
  <w:p w14:paraId="2C72AC48" w14:textId="77777777" w:rsidR="00A3222E" w:rsidRPr="009A026E" w:rsidRDefault="00A3222E" w:rsidP="00A3222E">
    <w:pPr>
      <w:pBdr>
        <w:top w:val="thinThickSmallGap" w:sz="24" w:space="1" w:color="auto"/>
      </w:pBdr>
      <w:tabs>
        <w:tab w:val="center" w:pos="4320"/>
        <w:tab w:val="left" w:pos="7655"/>
        <w:tab w:val="left" w:pos="7938"/>
        <w:tab w:val="left" w:pos="8647"/>
      </w:tabs>
      <w:ind w:right="360"/>
      <w:rPr>
        <w:lang w:val="vi-VN"/>
      </w:rPr>
    </w:pPr>
    <w:r>
      <w:t>Nguyễn</w:t>
    </w:r>
    <w:r>
      <w:rPr>
        <w:lang w:val="vi-VN"/>
      </w:rPr>
      <w:t xml:space="preserve"> Văn Tổng</w:t>
    </w:r>
    <w:r>
      <w:rPr>
        <w:lang w:val="vi-VN"/>
      </w:rPr>
      <w:tab/>
    </w:r>
    <w:r>
      <w:rPr>
        <w:lang w:val="vi-VN"/>
      </w:rPr>
      <w:tab/>
    </w:r>
    <w:r>
      <w:rPr>
        <w:lang w:val="vi-VN"/>
      </w:rPr>
      <w:tab/>
    </w:r>
    <w:r>
      <w:rPr>
        <w:lang w:val="vi-VN"/>
      </w:rPr>
      <w:tab/>
    </w:r>
    <w:r>
      <w:rPr>
        <w:lang w:val="vi-VN"/>
      </w:rPr>
      <w:tab/>
    </w:r>
    <w:r>
      <w:rPr>
        <w:lang w:val="vi-VN"/>
      </w:rPr>
      <w:tab/>
    </w:r>
    <w:r>
      <w:rPr>
        <w:lang w:val="vi-VN"/>
      </w:rP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AEBAE" w14:textId="77777777" w:rsidR="001F56BD" w:rsidRPr="005A017D" w:rsidRDefault="001F56BD" w:rsidP="00A3222E">
    <w:pPr>
      <w:framePr w:w="316" w:wrap="around" w:vAnchor="text" w:hAnchor="page" w:x="22081" w:y="202"/>
      <w:tabs>
        <w:tab w:val="center" w:pos="4320"/>
        <w:tab w:val="right" w:pos="8640"/>
      </w:tabs>
      <w:rPr>
        <w:lang w:val="vi-VN"/>
      </w:rPr>
    </w:pPr>
    <w:r>
      <w:fldChar w:fldCharType="begin"/>
    </w:r>
    <w:r>
      <w:instrText xml:space="preserve">PAGE  </w:instrText>
    </w:r>
    <w:r>
      <w:fldChar w:fldCharType="separate"/>
    </w:r>
    <w:r>
      <w:rPr>
        <w:noProof/>
      </w:rPr>
      <w:t>12</w:t>
    </w:r>
    <w:r>
      <w:fldChar w:fldCharType="end"/>
    </w:r>
  </w:p>
  <w:p w14:paraId="36E0205E" w14:textId="77777777" w:rsidR="001F56BD" w:rsidRPr="009A026E" w:rsidRDefault="001F56BD" w:rsidP="001F56BD">
    <w:pPr>
      <w:pBdr>
        <w:top w:val="thinThickSmallGap" w:sz="24" w:space="0" w:color="auto"/>
      </w:pBdr>
      <w:tabs>
        <w:tab w:val="center" w:pos="4320"/>
        <w:tab w:val="left" w:pos="8080"/>
        <w:tab w:val="left" w:pos="8789"/>
      </w:tabs>
      <w:ind w:right="-1134"/>
      <w:rPr>
        <w:lang w:val="vi-VN"/>
      </w:rPr>
    </w:pPr>
    <w:r>
      <w:t>Nguyễn</w:t>
    </w:r>
    <w:r>
      <w:rPr>
        <w:lang w:val="vi-VN"/>
      </w:rPr>
      <w:t xml:space="preserve"> Văn Tổng</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39075D" w14:textId="77777777" w:rsidR="00A3222E" w:rsidRPr="005A017D" w:rsidRDefault="00A3222E" w:rsidP="00A3222E">
    <w:pPr>
      <w:framePr w:w="316" w:wrap="around" w:vAnchor="text" w:hAnchor="page" w:x="22336" w:y="128"/>
      <w:tabs>
        <w:tab w:val="center" w:pos="4320"/>
        <w:tab w:val="right" w:pos="8640"/>
      </w:tabs>
      <w:rPr>
        <w:lang w:val="vi-VN"/>
      </w:rPr>
    </w:pPr>
    <w:r>
      <w:fldChar w:fldCharType="begin"/>
    </w:r>
    <w:r>
      <w:instrText xml:space="preserve">PAGE  </w:instrText>
    </w:r>
    <w:r>
      <w:fldChar w:fldCharType="separate"/>
    </w:r>
    <w:r>
      <w:rPr>
        <w:noProof/>
      </w:rPr>
      <w:t>12</w:t>
    </w:r>
    <w:r>
      <w:fldChar w:fldCharType="end"/>
    </w:r>
  </w:p>
  <w:p w14:paraId="3CDC2A4A" w14:textId="77777777" w:rsidR="00A3222E" w:rsidRPr="009A026E" w:rsidRDefault="00A3222E" w:rsidP="001F56BD">
    <w:pPr>
      <w:pBdr>
        <w:top w:val="thinThickSmallGap" w:sz="24" w:space="0" w:color="auto"/>
      </w:pBdr>
      <w:tabs>
        <w:tab w:val="center" w:pos="4320"/>
        <w:tab w:val="left" w:pos="8080"/>
        <w:tab w:val="left" w:pos="8789"/>
      </w:tabs>
      <w:ind w:right="-1134"/>
      <w:rPr>
        <w:lang w:val="vi-VN"/>
      </w:rPr>
    </w:pPr>
    <w:r>
      <w:t>Nguyễn</w:t>
    </w:r>
    <w:r>
      <w:rPr>
        <w:lang w:val="vi-VN"/>
      </w:rPr>
      <w:t xml:space="preserve"> Văn Tổng</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AE600" w14:textId="77777777" w:rsidR="00A3222E" w:rsidRPr="005A017D" w:rsidRDefault="00A3222E" w:rsidP="00A3222E">
    <w:pPr>
      <w:framePr w:w="316" w:wrap="around" w:vAnchor="text" w:hAnchor="page" w:x="10141" w:y="201"/>
      <w:tabs>
        <w:tab w:val="center" w:pos="4320"/>
        <w:tab w:val="right" w:pos="8640"/>
      </w:tabs>
      <w:rPr>
        <w:lang w:val="vi-VN"/>
      </w:rPr>
    </w:pPr>
    <w:r>
      <w:fldChar w:fldCharType="begin"/>
    </w:r>
    <w:r>
      <w:instrText xml:space="preserve">PAGE  </w:instrText>
    </w:r>
    <w:r>
      <w:fldChar w:fldCharType="separate"/>
    </w:r>
    <w:r>
      <w:rPr>
        <w:noProof/>
      </w:rPr>
      <w:t>12</w:t>
    </w:r>
    <w:r>
      <w:fldChar w:fldCharType="end"/>
    </w:r>
  </w:p>
  <w:p w14:paraId="116686DD" w14:textId="77777777" w:rsidR="00A3222E" w:rsidRPr="009A026E" w:rsidRDefault="00A3222E" w:rsidP="001F56BD">
    <w:pPr>
      <w:pBdr>
        <w:top w:val="thinThickSmallGap" w:sz="24" w:space="0" w:color="auto"/>
      </w:pBdr>
      <w:tabs>
        <w:tab w:val="center" w:pos="4320"/>
        <w:tab w:val="left" w:pos="8080"/>
        <w:tab w:val="left" w:pos="8789"/>
      </w:tabs>
      <w:ind w:right="-1134"/>
      <w:rPr>
        <w:lang w:val="vi-VN"/>
      </w:rPr>
    </w:pPr>
    <w:r>
      <w:t>Nguyễn</w:t>
    </w:r>
    <w:r>
      <w:rPr>
        <w:lang w:val="vi-VN"/>
      </w:rPr>
      <w:t xml:space="preserve"> Văn Tổ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CF595F" w14:textId="77777777" w:rsidR="00754F02" w:rsidRDefault="00754F02" w:rsidP="00116727">
      <w:r>
        <w:separator/>
      </w:r>
    </w:p>
  </w:footnote>
  <w:footnote w:type="continuationSeparator" w:id="0">
    <w:p w14:paraId="54DD0E37" w14:textId="77777777" w:rsidR="00754F02" w:rsidRDefault="00754F02" w:rsidP="001167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747A0" w14:textId="77777777" w:rsidR="006D2252" w:rsidRDefault="006D2252">
    <w:pPr>
      <w:tabs>
        <w:tab w:val="center" w:pos="4320"/>
        <w:tab w:val="right" w:pos="8640"/>
      </w:tabs>
    </w:pPr>
  </w:p>
  <w:p w14:paraId="63337B99" w14:textId="7512EF6F" w:rsidR="006D2252" w:rsidRDefault="0010494A" w:rsidP="006D2252">
    <w:pPr>
      <w:pBdr>
        <w:bottom w:val="thickThinSmallGap" w:sz="24" w:space="1" w:color="auto"/>
      </w:pBdr>
      <w:tabs>
        <w:tab w:val="center" w:pos="4320"/>
        <w:tab w:val="right" w:pos="8640"/>
      </w:tabs>
    </w:pPr>
    <w:r>
      <w:rPr>
        <w:bCs/>
        <w:sz w:val="26"/>
        <w:szCs w:val="26"/>
      </w:rPr>
      <w:t>Xây</w:t>
    </w:r>
    <w:r>
      <w:rPr>
        <w:bCs/>
        <w:sz w:val="26"/>
        <w:szCs w:val="26"/>
        <w:lang w:val="vi-VN"/>
      </w:rPr>
      <w:t xml:space="preserve"> dựng hệ thống Backend cho nền tảng học tập trực tuyến có tích hợp yếu tố trò chơi</w:t>
    </w:r>
    <w:r w:rsidR="00FA6C9E">
      <w:tab/>
    </w:r>
    <w:r w:rsidR="00FA6C9E">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E44D0C" w14:textId="77777777" w:rsidR="00A3222E" w:rsidRDefault="00A3222E">
    <w:pPr>
      <w:tabs>
        <w:tab w:val="center" w:pos="4320"/>
        <w:tab w:val="right" w:pos="8640"/>
      </w:tabs>
    </w:pPr>
  </w:p>
  <w:p w14:paraId="726C8D70" w14:textId="77777777" w:rsidR="00A3222E" w:rsidRDefault="00A3222E" w:rsidP="006D2252">
    <w:pPr>
      <w:pBdr>
        <w:bottom w:val="thickThinSmallGap" w:sz="24" w:space="1" w:color="auto"/>
      </w:pBdr>
      <w:tabs>
        <w:tab w:val="center" w:pos="4320"/>
        <w:tab w:val="right" w:pos="8640"/>
      </w:tabs>
    </w:pPr>
    <w:r>
      <w:rPr>
        <w:bCs/>
        <w:sz w:val="26"/>
        <w:szCs w:val="26"/>
      </w:rPr>
      <w:t>Xây</w:t>
    </w:r>
    <w:r>
      <w:rPr>
        <w:bCs/>
        <w:sz w:val="26"/>
        <w:szCs w:val="26"/>
        <w:lang w:val="vi-VN"/>
      </w:rPr>
      <w:t xml:space="preserve"> dựng hệ thống Backend cho nền tảng học tập trực tuyến có tích hợp yếu tố trò chơi</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563E2"/>
    <w:multiLevelType w:val="multilevel"/>
    <w:tmpl w:val="6098FEDE"/>
    <w:lvl w:ilvl="0">
      <w:start w:val="1"/>
      <w:numFmt w:val="bullet"/>
      <w:suff w:val="space"/>
      <w:lvlText w:val=""/>
      <w:lvlJc w:val="left"/>
      <w:pPr>
        <w:ind w:left="1080" w:hanging="360"/>
      </w:pPr>
      <w:rPr>
        <w:rFonts w:ascii="Symbol" w:hAnsi="Symbo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 w15:restartNumberingAfterBreak="0">
    <w:nsid w:val="0D8F56CD"/>
    <w:multiLevelType w:val="multilevel"/>
    <w:tmpl w:val="C4E65C6C"/>
    <w:lvl w:ilvl="0">
      <w:start w:val="1"/>
      <w:numFmt w:val="bullet"/>
      <w:lvlText w:val=""/>
      <w:lvlJc w:val="left"/>
      <w:pPr>
        <w:ind w:left="1440" w:hanging="363"/>
      </w:pPr>
      <w:rPr>
        <w:rFonts w:ascii="Symbol" w:hAnsi="Symbol" w:hint="default"/>
      </w:rPr>
    </w:lvl>
    <w:lvl w:ilvl="1">
      <w:start w:val="1"/>
      <w:numFmt w:val="bullet"/>
      <w:lvlText w:val="o"/>
      <w:lvlJc w:val="left"/>
      <w:pPr>
        <w:ind w:left="2160" w:hanging="363"/>
      </w:pPr>
      <w:rPr>
        <w:rFonts w:ascii="Courier New" w:hAnsi="Courier New" w:cs="Courier New" w:hint="default"/>
      </w:rPr>
    </w:lvl>
    <w:lvl w:ilvl="2">
      <w:start w:val="1"/>
      <w:numFmt w:val="bullet"/>
      <w:lvlText w:val=""/>
      <w:lvlJc w:val="left"/>
      <w:pPr>
        <w:ind w:left="2880" w:hanging="363"/>
      </w:pPr>
      <w:rPr>
        <w:rFonts w:ascii="Wingdings" w:hAnsi="Wingdings" w:hint="default"/>
      </w:rPr>
    </w:lvl>
    <w:lvl w:ilvl="3">
      <w:start w:val="1"/>
      <w:numFmt w:val="bullet"/>
      <w:lvlText w:val=""/>
      <w:lvlJc w:val="left"/>
      <w:pPr>
        <w:ind w:left="3600" w:hanging="363"/>
      </w:pPr>
      <w:rPr>
        <w:rFonts w:ascii="Symbol" w:hAnsi="Symbol" w:hint="default"/>
      </w:rPr>
    </w:lvl>
    <w:lvl w:ilvl="4">
      <w:start w:val="1"/>
      <w:numFmt w:val="bullet"/>
      <w:lvlText w:val="o"/>
      <w:lvlJc w:val="left"/>
      <w:pPr>
        <w:ind w:left="4320" w:hanging="363"/>
      </w:pPr>
      <w:rPr>
        <w:rFonts w:ascii="Courier New" w:hAnsi="Courier New" w:cs="Courier New" w:hint="default"/>
      </w:rPr>
    </w:lvl>
    <w:lvl w:ilvl="5">
      <w:start w:val="1"/>
      <w:numFmt w:val="bullet"/>
      <w:lvlText w:val=""/>
      <w:lvlJc w:val="left"/>
      <w:pPr>
        <w:ind w:left="5040" w:hanging="363"/>
      </w:pPr>
      <w:rPr>
        <w:rFonts w:ascii="Wingdings" w:hAnsi="Wingdings" w:hint="default"/>
      </w:rPr>
    </w:lvl>
    <w:lvl w:ilvl="6">
      <w:start w:val="1"/>
      <w:numFmt w:val="bullet"/>
      <w:lvlText w:val=""/>
      <w:lvlJc w:val="left"/>
      <w:pPr>
        <w:ind w:left="5760" w:hanging="363"/>
      </w:pPr>
      <w:rPr>
        <w:rFonts w:ascii="Symbol" w:hAnsi="Symbol" w:hint="default"/>
      </w:rPr>
    </w:lvl>
    <w:lvl w:ilvl="7">
      <w:start w:val="1"/>
      <w:numFmt w:val="bullet"/>
      <w:lvlText w:val="o"/>
      <w:lvlJc w:val="left"/>
      <w:pPr>
        <w:ind w:left="6480" w:hanging="363"/>
      </w:pPr>
      <w:rPr>
        <w:rFonts w:ascii="Courier New" w:hAnsi="Courier New" w:cs="Courier New" w:hint="default"/>
      </w:rPr>
    </w:lvl>
    <w:lvl w:ilvl="8">
      <w:start w:val="1"/>
      <w:numFmt w:val="bullet"/>
      <w:lvlText w:val=""/>
      <w:lvlJc w:val="left"/>
      <w:pPr>
        <w:ind w:left="7200" w:hanging="363"/>
      </w:pPr>
      <w:rPr>
        <w:rFonts w:ascii="Wingdings" w:hAnsi="Wingdings" w:hint="default"/>
      </w:rPr>
    </w:lvl>
  </w:abstractNum>
  <w:abstractNum w:abstractNumId="2" w15:restartNumberingAfterBreak="0">
    <w:nsid w:val="1154003C"/>
    <w:multiLevelType w:val="hybridMultilevel"/>
    <w:tmpl w:val="6D048F6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160B51D4"/>
    <w:multiLevelType w:val="multilevel"/>
    <w:tmpl w:val="5450D47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FAF2787"/>
    <w:multiLevelType w:val="multilevel"/>
    <w:tmpl w:val="3E3E655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AB603D"/>
    <w:multiLevelType w:val="multilevel"/>
    <w:tmpl w:val="BD0869D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1BC6B73"/>
    <w:multiLevelType w:val="hybridMultilevel"/>
    <w:tmpl w:val="C388D94A"/>
    <w:lvl w:ilvl="0" w:tplc="0C6022CC">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2497046"/>
    <w:multiLevelType w:val="multilevel"/>
    <w:tmpl w:val="E1B80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E21AFC"/>
    <w:multiLevelType w:val="multilevel"/>
    <w:tmpl w:val="B1BE72C8"/>
    <w:lvl w:ilvl="0">
      <w:start w:val="1"/>
      <w:numFmt w:val="bullet"/>
      <w:suff w:val="space"/>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9" w15:restartNumberingAfterBreak="0">
    <w:nsid w:val="32E711F1"/>
    <w:multiLevelType w:val="multilevel"/>
    <w:tmpl w:val="D7C2C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0E3144"/>
    <w:multiLevelType w:val="multilevel"/>
    <w:tmpl w:val="8EAAA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43B738B"/>
    <w:multiLevelType w:val="multilevel"/>
    <w:tmpl w:val="09E6FB90"/>
    <w:lvl w:ilvl="0">
      <w:start w:val="1"/>
      <w:numFmt w:val="bullet"/>
      <w:suff w:val="space"/>
      <w:lvlText w:val="o"/>
      <w:lvlJc w:val="left"/>
      <w:pPr>
        <w:ind w:left="1080" w:hanging="360"/>
      </w:pPr>
      <w:rPr>
        <w:rFonts w:ascii="Courier New" w:hAnsi="Courier New"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2" w15:restartNumberingAfterBreak="0">
    <w:nsid w:val="37045980"/>
    <w:multiLevelType w:val="multilevel"/>
    <w:tmpl w:val="A23AF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9B1CF8"/>
    <w:multiLevelType w:val="multilevel"/>
    <w:tmpl w:val="608AFE8E"/>
    <w:lvl w:ilvl="0">
      <w:start w:val="1"/>
      <w:numFmt w:val="decimal"/>
      <w:pStyle w:val="Heading10"/>
      <w:lvlText w:val="CHƯƠNG %1"/>
      <w:lvlJc w:val="left"/>
      <w:pPr>
        <w:tabs>
          <w:tab w:val="num" w:pos="0"/>
        </w:tabs>
        <w:ind w:left="432" w:hanging="432"/>
      </w:pPr>
      <w:rPr>
        <w:rFonts w:ascii="Times New Roman" w:hAnsi="Times New Roman" w:hint="default"/>
        <w:b/>
        <w:i w:val="0"/>
        <w:sz w:val="28"/>
      </w:rPr>
    </w:lvl>
    <w:lvl w:ilvl="1">
      <w:start w:val="1"/>
      <w:numFmt w:val="decimal"/>
      <w:pStyle w:val="Heading20"/>
      <w:lvlText w:val="2.%2"/>
      <w:lvlJc w:val="left"/>
      <w:pPr>
        <w:tabs>
          <w:tab w:val="num" w:pos="0"/>
        </w:tabs>
        <w:ind w:left="576" w:hanging="576"/>
      </w:pPr>
      <w:rPr>
        <w:rFonts w:ascii="Times New Roman" w:hAnsi="Times New Roman" w:hint="default"/>
        <w:b/>
        <w:i w:val="0"/>
        <w:sz w:val="26"/>
      </w:rPr>
    </w:lvl>
    <w:lvl w:ilvl="2">
      <w:start w:val="1"/>
      <w:numFmt w:val="decimal"/>
      <w:pStyle w:val="Heading30"/>
      <w:lvlText w:val="2.%2.%3"/>
      <w:lvlJc w:val="left"/>
      <w:pPr>
        <w:tabs>
          <w:tab w:val="num" w:pos="0"/>
        </w:tabs>
        <w:ind w:left="720" w:hanging="720"/>
      </w:pPr>
      <w:rPr>
        <w:rFonts w:ascii="Times New Roman" w:hAnsi="Times New Roman" w:hint="default"/>
        <w:b/>
        <w:i w:val="0"/>
        <w:sz w:val="26"/>
      </w:rPr>
    </w:lvl>
    <w:lvl w:ilvl="3">
      <w:start w:val="1"/>
      <w:numFmt w:val="decimal"/>
      <w:pStyle w:val="Heading40"/>
      <w:lvlText w:val="2.%2.%3.%4"/>
      <w:lvlJc w:val="left"/>
      <w:pPr>
        <w:tabs>
          <w:tab w:val="num" w:pos="0"/>
        </w:tabs>
        <w:ind w:left="864" w:hanging="864"/>
      </w:pPr>
      <w:rPr>
        <w:rFonts w:ascii="Times New Roman" w:hAnsi="Times New Roman" w:hint="default"/>
        <w:b/>
        <w:i w:val="0"/>
        <w:sz w:val="26"/>
      </w:rPr>
    </w:lvl>
    <w:lvl w:ilvl="4">
      <w:start w:val="1"/>
      <w:numFmt w:val="decimal"/>
      <w:pStyle w:val="Heading50"/>
      <w:lvlText w:val="%1.%2.%3.%4.%5"/>
      <w:lvlJc w:val="left"/>
      <w:pPr>
        <w:tabs>
          <w:tab w:val="num" w:pos="0"/>
        </w:tabs>
        <w:ind w:left="1008" w:hanging="1008"/>
      </w:pPr>
      <w:rPr>
        <w:rFonts w:hint="default"/>
      </w:rPr>
    </w:lvl>
    <w:lvl w:ilvl="5">
      <w:start w:val="1"/>
      <w:numFmt w:val="decimal"/>
      <w:pStyle w:val="Heading60"/>
      <w:lvlText w:val="%1.%2.%3.%4.%5.%6"/>
      <w:lvlJc w:val="left"/>
      <w:pPr>
        <w:tabs>
          <w:tab w:val="num" w:pos="0"/>
        </w:tabs>
        <w:ind w:left="1152" w:hanging="1152"/>
      </w:pPr>
      <w:rPr>
        <w:rFonts w:hint="default"/>
      </w:rPr>
    </w:lvl>
    <w:lvl w:ilvl="6">
      <w:start w:val="1"/>
      <w:numFmt w:val="decimal"/>
      <w:pStyle w:val="Heading70"/>
      <w:lvlText w:val="%1.%2.%3.%4.%5.%6.%7"/>
      <w:lvlJc w:val="left"/>
      <w:pPr>
        <w:tabs>
          <w:tab w:val="num" w:pos="0"/>
        </w:tabs>
        <w:ind w:left="1296" w:hanging="1296"/>
      </w:pPr>
      <w:rPr>
        <w:rFonts w:hint="default"/>
      </w:rPr>
    </w:lvl>
    <w:lvl w:ilvl="7">
      <w:start w:val="1"/>
      <w:numFmt w:val="decimal"/>
      <w:pStyle w:val="Heading80"/>
      <w:lvlText w:val="%1.%2.%3.%4.%5.%6.%7.%8"/>
      <w:lvlJc w:val="left"/>
      <w:pPr>
        <w:tabs>
          <w:tab w:val="num" w:pos="0"/>
        </w:tabs>
        <w:ind w:left="1440" w:hanging="1440"/>
      </w:pPr>
      <w:rPr>
        <w:rFonts w:hint="default"/>
      </w:rPr>
    </w:lvl>
    <w:lvl w:ilvl="8">
      <w:start w:val="1"/>
      <w:numFmt w:val="decimal"/>
      <w:pStyle w:val="Heading90"/>
      <w:lvlText w:val="%1.%2.%3.%4.%5.%6.%7.%8.%9"/>
      <w:lvlJc w:val="left"/>
      <w:pPr>
        <w:tabs>
          <w:tab w:val="num" w:pos="0"/>
        </w:tabs>
        <w:ind w:left="1584" w:hanging="1584"/>
      </w:pPr>
      <w:rPr>
        <w:rFonts w:hint="default"/>
      </w:rPr>
    </w:lvl>
  </w:abstractNum>
  <w:abstractNum w:abstractNumId="14" w15:restartNumberingAfterBreak="0">
    <w:nsid w:val="3AAF166A"/>
    <w:multiLevelType w:val="multilevel"/>
    <w:tmpl w:val="394A5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DE5CB1"/>
    <w:multiLevelType w:val="multilevel"/>
    <w:tmpl w:val="6C2A20F6"/>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6" w15:restartNumberingAfterBreak="0">
    <w:nsid w:val="3D664556"/>
    <w:multiLevelType w:val="multilevel"/>
    <w:tmpl w:val="5170A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D6C0962"/>
    <w:multiLevelType w:val="multilevel"/>
    <w:tmpl w:val="6EDA19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E020E66"/>
    <w:multiLevelType w:val="multilevel"/>
    <w:tmpl w:val="0D283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0931A90"/>
    <w:multiLevelType w:val="multilevel"/>
    <w:tmpl w:val="8FA40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D14B04"/>
    <w:multiLevelType w:val="hybridMultilevel"/>
    <w:tmpl w:val="5156C250"/>
    <w:lvl w:ilvl="0" w:tplc="0C6022CC">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44010F28"/>
    <w:multiLevelType w:val="hybridMultilevel"/>
    <w:tmpl w:val="A9280AEC"/>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2" w15:restartNumberingAfterBreak="0">
    <w:nsid w:val="444C5DF4"/>
    <w:multiLevelType w:val="multilevel"/>
    <w:tmpl w:val="F866F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677027B"/>
    <w:multiLevelType w:val="multilevel"/>
    <w:tmpl w:val="269A4A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4DB84B42"/>
    <w:multiLevelType w:val="multilevel"/>
    <w:tmpl w:val="B92C72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F164633"/>
    <w:multiLevelType w:val="multilevel"/>
    <w:tmpl w:val="D038A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5A2E8D"/>
    <w:multiLevelType w:val="multilevel"/>
    <w:tmpl w:val="2AA09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0F21AA"/>
    <w:multiLevelType w:val="multilevel"/>
    <w:tmpl w:val="8258CD4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5BDC50E7"/>
    <w:multiLevelType w:val="multilevel"/>
    <w:tmpl w:val="123004FA"/>
    <w:lvl w:ilvl="0">
      <w:start w:val="1"/>
      <w:numFmt w:val="bullet"/>
      <w:suff w:val="space"/>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E762F25"/>
    <w:multiLevelType w:val="multilevel"/>
    <w:tmpl w:val="BCE40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7268AA"/>
    <w:multiLevelType w:val="multilevel"/>
    <w:tmpl w:val="26E69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785114"/>
    <w:multiLevelType w:val="multilevel"/>
    <w:tmpl w:val="5C5EDEC8"/>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6DFA58B1"/>
    <w:multiLevelType w:val="multilevel"/>
    <w:tmpl w:val="ACC81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3002A08"/>
    <w:multiLevelType w:val="multilevel"/>
    <w:tmpl w:val="DCF4249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75A76327"/>
    <w:multiLevelType w:val="multilevel"/>
    <w:tmpl w:val="039CD7FC"/>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1569" w:hanging="576"/>
      </w:pPr>
      <w:rPr>
        <w:rFonts w:ascii="Times New Roman" w:hAnsi="Times New Roman" w:hint="default"/>
        <w:b/>
        <w:i w:val="0"/>
        <w:sz w:val="26"/>
      </w:rPr>
    </w:lvl>
    <w:lvl w:ilvl="2">
      <w:start w:val="1"/>
      <w:numFmt w:val="decimal"/>
      <w:pStyle w:val="Heading3"/>
      <w:suff w:val="space"/>
      <w:lvlText w:val="%1.%2.%3"/>
      <w:lvlJc w:val="left"/>
      <w:pPr>
        <w:ind w:left="720" w:hanging="720"/>
      </w:pPr>
    </w:lvl>
    <w:lvl w:ilvl="3">
      <w:start w:val="1"/>
      <w:numFmt w:val="decimal"/>
      <w:pStyle w:val="Heading4"/>
      <w:suff w:val="space"/>
      <w:lvlText w:val="%1.%2.%3.%4"/>
      <w:lvlJc w:val="left"/>
      <w:pPr>
        <w:ind w:left="864" w:hanging="864"/>
      </w:pPr>
      <w:rPr>
        <w:rFonts w:ascii="Times New Roman" w:hAnsi="Times New Roman" w:hint="default"/>
        <w:b/>
        <w:i w:val="0"/>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76D23677"/>
    <w:multiLevelType w:val="multilevel"/>
    <w:tmpl w:val="436E3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C6C0F0D"/>
    <w:multiLevelType w:val="multilevel"/>
    <w:tmpl w:val="4EEADD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2A5ACF"/>
    <w:multiLevelType w:val="multilevel"/>
    <w:tmpl w:val="F98E8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3A4AB3"/>
    <w:multiLevelType w:val="multilevel"/>
    <w:tmpl w:val="E00A9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04197309">
    <w:abstractNumId w:val="34"/>
  </w:num>
  <w:num w:numId="2" w16cid:durableId="764695739">
    <w:abstractNumId w:val="13"/>
  </w:num>
  <w:num w:numId="3" w16cid:durableId="1879780064">
    <w:abstractNumId w:val="21"/>
  </w:num>
  <w:num w:numId="4" w16cid:durableId="1804233391">
    <w:abstractNumId w:val="2"/>
  </w:num>
  <w:num w:numId="5" w16cid:durableId="562251354">
    <w:abstractNumId w:val="11"/>
  </w:num>
  <w:num w:numId="6" w16cid:durableId="1629313902">
    <w:abstractNumId w:val="28"/>
  </w:num>
  <w:num w:numId="7" w16cid:durableId="27605687">
    <w:abstractNumId w:val="23"/>
  </w:num>
  <w:num w:numId="8" w16cid:durableId="1091464870">
    <w:abstractNumId w:val="5"/>
  </w:num>
  <w:num w:numId="9" w16cid:durableId="768311145">
    <w:abstractNumId w:val="22"/>
  </w:num>
  <w:num w:numId="10" w16cid:durableId="1810437845">
    <w:abstractNumId w:val="6"/>
  </w:num>
  <w:num w:numId="11" w16cid:durableId="1417167981">
    <w:abstractNumId w:val="15"/>
  </w:num>
  <w:num w:numId="12" w16cid:durableId="340622808">
    <w:abstractNumId w:val="3"/>
  </w:num>
  <w:num w:numId="13" w16cid:durableId="840196609">
    <w:abstractNumId w:val="1"/>
  </w:num>
  <w:num w:numId="14" w16cid:durableId="1100762442">
    <w:abstractNumId w:val="27"/>
  </w:num>
  <w:num w:numId="15" w16cid:durableId="1417626709">
    <w:abstractNumId w:val="8"/>
  </w:num>
  <w:num w:numId="16" w16cid:durableId="609170287">
    <w:abstractNumId w:val="0"/>
  </w:num>
  <w:num w:numId="17" w16cid:durableId="2053309866">
    <w:abstractNumId w:val="31"/>
  </w:num>
  <w:num w:numId="18" w16cid:durableId="465010620">
    <w:abstractNumId w:val="12"/>
  </w:num>
  <w:num w:numId="19" w16cid:durableId="2047489659">
    <w:abstractNumId w:val="4"/>
  </w:num>
  <w:num w:numId="20" w16cid:durableId="938172231">
    <w:abstractNumId w:val="33"/>
  </w:num>
  <w:num w:numId="21" w16cid:durableId="768962461">
    <w:abstractNumId w:val="14"/>
  </w:num>
  <w:num w:numId="22" w16cid:durableId="124081205">
    <w:abstractNumId w:val="17"/>
  </w:num>
  <w:num w:numId="23" w16cid:durableId="138696089">
    <w:abstractNumId w:val="38"/>
  </w:num>
  <w:num w:numId="24" w16cid:durableId="2038891347">
    <w:abstractNumId w:val="20"/>
  </w:num>
  <w:num w:numId="25" w16cid:durableId="573702201">
    <w:abstractNumId w:val="18"/>
  </w:num>
  <w:num w:numId="26" w16cid:durableId="286661181">
    <w:abstractNumId w:val="10"/>
  </w:num>
  <w:num w:numId="27" w16cid:durableId="210266278">
    <w:abstractNumId w:val="29"/>
  </w:num>
  <w:num w:numId="28" w16cid:durableId="1280262542">
    <w:abstractNumId w:val="32"/>
  </w:num>
  <w:num w:numId="29" w16cid:durableId="685208049">
    <w:abstractNumId w:val="7"/>
  </w:num>
  <w:num w:numId="30" w16cid:durableId="6563647">
    <w:abstractNumId w:val="37"/>
  </w:num>
  <w:num w:numId="31" w16cid:durableId="1907453783">
    <w:abstractNumId w:val="30"/>
  </w:num>
  <w:num w:numId="32" w16cid:durableId="1757052312">
    <w:abstractNumId w:val="16"/>
  </w:num>
  <w:num w:numId="33" w16cid:durableId="239098707">
    <w:abstractNumId w:val="35"/>
  </w:num>
  <w:num w:numId="34" w16cid:durableId="174929601">
    <w:abstractNumId w:val="19"/>
  </w:num>
  <w:num w:numId="35" w16cid:durableId="336272677">
    <w:abstractNumId w:val="26"/>
  </w:num>
  <w:num w:numId="36" w16cid:durableId="1744255487">
    <w:abstractNumId w:val="25"/>
  </w:num>
  <w:num w:numId="37" w16cid:durableId="1263564519">
    <w:abstractNumId w:val="15"/>
    <w:lvlOverride w:ilvl="0">
      <w:lvl w:ilvl="0">
        <w:start w:val="1"/>
        <w:numFmt w:val="bullet"/>
        <w:lvlText w:val=""/>
        <w:lvlJc w:val="left"/>
        <w:pPr>
          <w:ind w:left="1080" w:hanging="360"/>
        </w:pPr>
        <w:rPr>
          <w:rFonts w:ascii="Symbol" w:hAnsi="Symbol" w:hint="default"/>
        </w:rPr>
      </w:lvl>
    </w:lvlOverride>
    <w:lvlOverride w:ilvl="1">
      <w:lvl w:ilvl="1">
        <w:start w:val="1"/>
        <w:numFmt w:val="bullet"/>
        <w:lvlText w:val="o"/>
        <w:lvlJc w:val="left"/>
        <w:pPr>
          <w:ind w:left="1800" w:hanging="360"/>
        </w:pPr>
        <w:rPr>
          <w:rFonts w:ascii="Courier New" w:hAnsi="Courier New" w:cs="Courier New" w:hint="default"/>
        </w:rPr>
      </w:lvl>
    </w:lvlOverride>
    <w:lvlOverride w:ilvl="2">
      <w:lvl w:ilvl="2">
        <w:start w:val="1"/>
        <w:numFmt w:val="bullet"/>
        <w:lvlText w:val=""/>
        <w:lvlJc w:val="left"/>
        <w:pPr>
          <w:ind w:left="2520" w:hanging="360"/>
        </w:pPr>
        <w:rPr>
          <w:rFonts w:ascii="Wingdings" w:hAnsi="Wingdings" w:hint="default"/>
        </w:rPr>
      </w:lvl>
    </w:lvlOverride>
    <w:lvlOverride w:ilvl="3">
      <w:lvl w:ilvl="3">
        <w:start w:val="1"/>
        <w:numFmt w:val="bullet"/>
        <w:lvlText w:val=""/>
        <w:lvlJc w:val="left"/>
        <w:pPr>
          <w:ind w:left="3240" w:hanging="360"/>
        </w:pPr>
        <w:rPr>
          <w:rFonts w:ascii="Symbol" w:hAnsi="Symbol" w:hint="default"/>
        </w:rPr>
      </w:lvl>
    </w:lvlOverride>
    <w:lvlOverride w:ilvl="4">
      <w:lvl w:ilvl="4">
        <w:start w:val="1"/>
        <w:numFmt w:val="bullet"/>
        <w:lvlText w:val="o"/>
        <w:lvlJc w:val="left"/>
        <w:pPr>
          <w:ind w:left="3960" w:hanging="360"/>
        </w:pPr>
        <w:rPr>
          <w:rFonts w:ascii="Courier New" w:hAnsi="Courier New" w:cs="Courier New" w:hint="default"/>
        </w:rPr>
      </w:lvl>
    </w:lvlOverride>
    <w:lvlOverride w:ilvl="5">
      <w:lvl w:ilvl="5">
        <w:start w:val="1"/>
        <w:numFmt w:val="bullet"/>
        <w:lvlText w:val=""/>
        <w:lvlJc w:val="left"/>
        <w:pPr>
          <w:ind w:left="4680" w:hanging="360"/>
        </w:pPr>
        <w:rPr>
          <w:rFonts w:ascii="Wingdings" w:hAnsi="Wingdings" w:hint="default"/>
        </w:rPr>
      </w:lvl>
    </w:lvlOverride>
    <w:lvlOverride w:ilvl="6">
      <w:lvl w:ilvl="6">
        <w:start w:val="1"/>
        <w:numFmt w:val="bullet"/>
        <w:lvlText w:val=""/>
        <w:lvlJc w:val="left"/>
        <w:pPr>
          <w:ind w:left="5400" w:hanging="360"/>
        </w:pPr>
        <w:rPr>
          <w:rFonts w:ascii="Symbol" w:hAnsi="Symbol" w:hint="default"/>
        </w:rPr>
      </w:lvl>
    </w:lvlOverride>
    <w:lvlOverride w:ilvl="7">
      <w:lvl w:ilvl="7">
        <w:start w:val="1"/>
        <w:numFmt w:val="bullet"/>
        <w:lvlText w:val="o"/>
        <w:lvlJc w:val="left"/>
        <w:pPr>
          <w:ind w:left="6120" w:hanging="360"/>
        </w:pPr>
        <w:rPr>
          <w:rFonts w:ascii="Courier New" w:hAnsi="Courier New" w:cs="Courier New" w:hint="default"/>
        </w:rPr>
      </w:lvl>
    </w:lvlOverride>
    <w:lvlOverride w:ilvl="8">
      <w:lvl w:ilvl="8">
        <w:start w:val="1"/>
        <w:numFmt w:val="bullet"/>
        <w:lvlText w:val=""/>
        <w:lvlJc w:val="left"/>
        <w:pPr>
          <w:ind w:left="6840" w:hanging="360"/>
        </w:pPr>
        <w:rPr>
          <w:rFonts w:ascii="Wingdings" w:hAnsi="Wingdings" w:hint="default"/>
        </w:rPr>
      </w:lvl>
    </w:lvlOverride>
  </w:num>
  <w:num w:numId="38" w16cid:durableId="612833592">
    <w:abstractNumId w:val="36"/>
  </w:num>
  <w:num w:numId="39" w16cid:durableId="429132128">
    <w:abstractNumId w:val="9"/>
  </w:num>
  <w:num w:numId="40" w16cid:durableId="2048213391">
    <w:abstractNumId w:val="2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10C2"/>
    <w:rsid w:val="000029F3"/>
    <w:rsid w:val="000043D9"/>
    <w:rsid w:val="000055C8"/>
    <w:rsid w:val="00006016"/>
    <w:rsid w:val="00012425"/>
    <w:rsid w:val="00012520"/>
    <w:rsid w:val="00023CC4"/>
    <w:rsid w:val="0002775A"/>
    <w:rsid w:val="00031646"/>
    <w:rsid w:val="00035548"/>
    <w:rsid w:val="0003654D"/>
    <w:rsid w:val="00040D7F"/>
    <w:rsid w:val="000412B2"/>
    <w:rsid w:val="0004143A"/>
    <w:rsid w:val="000415E2"/>
    <w:rsid w:val="00043F8A"/>
    <w:rsid w:val="0004647D"/>
    <w:rsid w:val="000521D4"/>
    <w:rsid w:val="00052856"/>
    <w:rsid w:val="00052985"/>
    <w:rsid w:val="00056E25"/>
    <w:rsid w:val="00060FC3"/>
    <w:rsid w:val="00061AFB"/>
    <w:rsid w:val="00061EAE"/>
    <w:rsid w:val="00065518"/>
    <w:rsid w:val="00070D4D"/>
    <w:rsid w:val="00073744"/>
    <w:rsid w:val="0007473C"/>
    <w:rsid w:val="00075923"/>
    <w:rsid w:val="00075BD3"/>
    <w:rsid w:val="000846BE"/>
    <w:rsid w:val="000851AF"/>
    <w:rsid w:val="000858DD"/>
    <w:rsid w:val="000905E9"/>
    <w:rsid w:val="00092408"/>
    <w:rsid w:val="000A16FB"/>
    <w:rsid w:val="000A19AF"/>
    <w:rsid w:val="000A40BE"/>
    <w:rsid w:val="000A5B5B"/>
    <w:rsid w:val="000A5BE0"/>
    <w:rsid w:val="000A5FE2"/>
    <w:rsid w:val="000B3671"/>
    <w:rsid w:val="000B40F9"/>
    <w:rsid w:val="000B4C57"/>
    <w:rsid w:val="000B72F6"/>
    <w:rsid w:val="000B73AA"/>
    <w:rsid w:val="000C07A4"/>
    <w:rsid w:val="000C6870"/>
    <w:rsid w:val="000D203F"/>
    <w:rsid w:val="000D2D75"/>
    <w:rsid w:val="000D2ECB"/>
    <w:rsid w:val="000D3EE5"/>
    <w:rsid w:val="000D4F48"/>
    <w:rsid w:val="000D7F79"/>
    <w:rsid w:val="000E13C1"/>
    <w:rsid w:val="000E39BE"/>
    <w:rsid w:val="000E5A10"/>
    <w:rsid w:val="000F11E0"/>
    <w:rsid w:val="000F6130"/>
    <w:rsid w:val="00103C94"/>
    <w:rsid w:val="0010494A"/>
    <w:rsid w:val="00106058"/>
    <w:rsid w:val="00107344"/>
    <w:rsid w:val="00107AF5"/>
    <w:rsid w:val="00107DF5"/>
    <w:rsid w:val="00110CDC"/>
    <w:rsid w:val="0011194C"/>
    <w:rsid w:val="00111BC1"/>
    <w:rsid w:val="00114124"/>
    <w:rsid w:val="001143DC"/>
    <w:rsid w:val="00116727"/>
    <w:rsid w:val="001167E9"/>
    <w:rsid w:val="00126D75"/>
    <w:rsid w:val="00127572"/>
    <w:rsid w:val="00130A58"/>
    <w:rsid w:val="001336B5"/>
    <w:rsid w:val="001352C4"/>
    <w:rsid w:val="001367C7"/>
    <w:rsid w:val="0014684B"/>
    <w:rsid w:val="00147A3B"/>
    <w:rsid w:val="00150C74"/>
    <w:rsid w:val="001525E5"/>
    <w:rsid w:val="00152F21"/>
    <w:rsid w:val="00154CAA"/>
    <w:rsid w:val="001628DA"/>
    <w:rsid w:val="001641D0"/>
    <w:rsid w:val="001652F3"/>
    <w:rsid w:val="001655B7"/>
    <w:rsid w:val="00173210"/>
    <w:rsid w:val="001770D8"/>
    <w:rsid w:val="001774A7"/>
    <w:rsid w:val="00181ECE"/>
    <w:rsid w:val="00185F7D"/>
    <w:rsid w:val="00193D0A"/>
    <w:rsid w:val="001A0CF6"/>
    <w:rsid w:val="001A2904"/>
    <w:rsid w:val="001A47C0"/>
    <w:rsid w:val="001A4D5E"/>
    <w:rsid w:val="001A5414"/>
    <w:rsid w:val="001C0610"/>
    <w:rsid w:val="001D2163"/>
    <w:rsid w:val="001E2852"/>
    <w:rsid w:val="001E34D3"/>
    <w:rsid w:val="001E3827"/>
    <w:rsid w:val="001E491B"/>
    <w:rsid w:val="001F56BD"/>
    <w:rsid w:val="002062E0"/>
    <w:rsid w:val="002144E5"/>
    <w:rsid w:val="0022380D"/>
    <w:rsid w:val="00224C4A"/>
    <w:rsid w:val="002254E2"/>
    <w:rsid w:val="0022718F"/>
    <w:rsid w:val="0022736B"/>
    <w:rsid w:val="00232AD5"/>
    <w:rsid w:val="002341D4"/>
    <w:rsid w:val="00237397"/>
    <w:rsid w:val="0024086D"/>
    <w:rsid w:val="00246D14"/>
    <w:rsid w:val="00246D50"/>
    <w:rsid w:val="00250FAB"/>
    <w:rsid w:val="0025106E"/>
    <w:rsid w:val="00252ED2"/>
    <w:rsid w:val="00254930"/>
    <w:rsid w:val="00254BD7"/>
    <w:rsid w:val="00254D97"/>
    <w:rsid w:val="002555C9"/>
    <w:rsid w:val="00255ACB"/>
    <w:rsid w:val="00257800"/>
    <w:rsid w:val="00260223"/>
    <w:rsid w:val="0026035F"/>
    <w:rsid w:val="002651A5"/>
    <w:rsid w:val="0026616B"/>
    <w:rsid w:val="00267A8C"/>
    <w:rsid w:val="002742A7"/>
    <w:rsid w:val="002768F3"/>
    <w:rsid w:val="0028015C"/>
    <w:rsid w:val="002802C7"/>
    <w:rsid w:val="002877A8"/>
    <w:rsid w:val="00287905"/>
    <w:rsid w:val="00293595"/>
    <w:rsid w:val="002941D8"/>
    <w:rsid w:val="00297919"/>
    <w:rsid w:val="002A6CBE"/>
    <w:rsid w:val="002B28D9"/>
    <w:rsid w:val="002B5689"/>
    <w:rsid w:val="002B5EDA"/>
    <w:rsid w:val="002B6203"/>
    <w:rsid w:val="002B6D3B"/>
    <w:rsid w:val="002C1BF6"/>
    <w:rsid w:val="002C1FB6"/>
    <w:rsid w:val="002C24BD"/>
    <w:rsid w:val="002C5996"/>
    <w:rsid w:val="002C777D"/>
    <w:rsid w:val="002D0266"/>
    <w:rsid w:val="002D026B"/>
    <w:rsid w:val="002D3B62"/>
    <w:rsid w:val="002D4166"/>
    <w:rsid w:val="002D4E64"/>
    <w:rsid w:val="002D717B"/>
    <w:rsid w:val="002E0A40"/>
    <w:rsid w:val="002E14F4"/>
    <w:rsid w:val="002E1B44"/>
    <w:rsid w:val="002E298D"/>
    <w:rsid w:val="002E4526"/>
    <w:rsid w:val="002E7442"/>
    <w:rsid w:val="002F20E4"/>
    <w:rsid w:val="003017E6"/>
    <w:rsid w:val="003018E2"/>
    <w:rsid w:val="00302061"/>
    <w:rsid w:val="0030231C"/>
    <w:rsid w:val="003029AD"/>
    <w:rsid w:val="00302E71"/>
    <w:rsid w:val="00303993"/>
    <w:rsid w:val="00303D24"/>
    <w:rsid w:val="003071A1"/>
    <w:rsid w:val="0031012B"/>
    <w:rsid w:val="003110D7"/>
    <w:rsid w:val="00311F72"/>
    <w:rsid w:val="003166DD"/>
    <w:rsid w:val="00322C6D"/>
    <w:rsid w:val="003251CF"/>
    <w:rsid w:val="003345B9"/>
    <w:rsid w:val="003366B1"/>
    <w:rsid w:val="00343FA3"/>
    <w:rsid w:val="00344E0B"/>
    <w:rsid w:val="003450A7"/>
    <w:rsid w:val="00345B1A"/>
    <w:rsid w:val="003545AB"/>
    <w:rsid w:val="00357602"/>
    <w:rsid w:val="003602BB"/>
    <w:rsid w:val="00364B42"/>
    <w:rsid w:val="003665DF"/>
    <w:rsid w:val="003674F8"/>
    <w:rsid w:val="00370918"/>
    <w:rsid w:val="00373F93"/>
    <w:rsid w:val="00375236"/>
    <w:rsid w:val="0037625F"/>
    <w:rsid w:val="00385B42"/>
    <w:rsid w:val="00387DAA"/>
    <w:rsid w:val="00387EE1"/>
    <w:rsid w:val="00390117"/>
    <w:rsid w:val="00392567"/>
    <w:rsid w:val="00397735"/>
    <w:rsid w:val="003A199D"/>
    <w:rsid w:val="003A19B7"/>
    <w:rsid w:val="003A222F"/>
    <w:rsid w:val="003A3DD1"/>
    <w:rsid w:val="003A410D"/>
    <w:rsid w:val="003A44E2"/>
    <w:rsid w:val="003A47A4"/>
    <w:rsid w:val="003A5BAB"/>
    <w:rsid w:val="003B0F35"/>
    <w:rsid w:val="003B14DB"/>
    <w:rsid w:val="003C0D09"/>
    <w:rsid w:val="003C5803"/>
    <w:rsid w:val="003D1B89"/>
    <w:rsid w:val="003D29EE"/>
    <w:rsid w:val="003E016E"/>
    <w:rsid w:val="003E4930"/>
    <w:rsid w:val="003E4A09"/>
    <w:rsid w:val="003E6A25"/>
    <w:rsid w:val="003F5F75"/>
    <w:rsid w:val="003F7B28"/>
    <w:rsid w:val="00400C06"/>
    <w:rsid w:val="00402E36"/>
    <w:rsid w:val="0040348B"/>
    <w:rsid w:val="00403AFD"/>
    <w:rsid w:val="00403ED5"/>
    <w:rsid w:val="00403F67"/>
    <w:rsid w:val="00405BE2"/>
    <w:rsid w:val="00406E6D"/>
    <w:rsid w:val="00407F12"/>
    <w:rsid w:val="00411304"/>
    <w:rsid w:val="0041304D"/>
    <w:rsid w:val="00414EC1"/>
    <w:rsid w:val="004221A3"/>
    <w:rsid w:val="004266D3"/>
    <w:rsid w:val="004274ED"/>
    <w:rsid w:val="00434451"/>
    <w:rsid w:val="004368D5"/>
    <w:rsid w:val="004376AF"/>
    <w:rsid w:val="00437B56"/>
    <w:rsid w:val="00440E71"/>
    <w:rsid w:val="0044538C"/>
    <w:rsid w:val="00453569"/>
    <w:rsid w:val="00454ACB"/>
    <w:rsid w:val="004552F5"/>
    <w:rsid w:val="00457EE1"/>
    <w:rsid w:val="00463C4B"/>
    <w:rsid w:val="004701F4"/>
    <w:rsid w:val="00472BA0"/>
    <w:rsid w:val="004731BC"/>
    <w:rsid w:val="00473505"/>
    <w:rsid w:val="0047709E"/>
    <w:rsid w:val="004808F3"/>
    <w:rsid w:val="00481B31"/>
    <w:rsid w:val="004865BF"/>
    <w:rsid w:val="00490A3B"/>
    <w:rsid w:val="00493D32"/>
    <w:rsid w:val="00494D96"/>
    <w:rsid w:val="004975F1"/>
    <w:rsid w:val="004A4D88"/>
    <w:rsid w:val="004B0DC6"/>
    <w:rsid w:val="004B0E7B"/>
    <w:rsid w:val="004B4683"/>
    <w:rsid w:val="004B5356"/>
    <w:rsid w:val="004C0A9A"/>
    <w:rsid w:val="004D063C"/>
    <w:rsid w:val="004D1E93"/>
    <w:rsid w:val="004D2B29"/>
    <w:rsid w:val="004D360A"/>
    <w:rsid w:val="004E3638"/>
    <w:rsid w:val="004E423D"/>
    <w:rsid w:val="004E478E"/>
    <w:rsid w:val="004E6979"/>
    <w:rsid w:val="004F0167"/>
    <w:rsid w:val="004F131D"/>
    <w:rsid w:val="00504457"/>
    <w:rsid w:val="005049B3"/>
    <w:rsid w:val="005051EB"/>
    <w:rsid w:val="00505A6A"/>
    <w:rsid w:val="00512BFF"/>
    <w:rsid w:val="0051305B"/>
    <w:rsid w:val="00513744"/>
    <w:rsid w:val="005148A2"/>
    <w:rsid w:val="0051564F"/>
    <w:rsid w:val="00516018"/>
    <w:rsid w:val="00531421"/>
    <w:rsid w:val="00533E3C"/>
    <w:rsid w:val="005428DD"/>
    <w:rsid w:val="0054704D"/>
    <w:rsid w:val="005524CB"/>
    <w:rsid w:val="00552791"/>
    <w:rsid w:val="00553C50"/>
    <w:rsid w:val="00555825"/>
    <w:rsid w:val="00557AE1"/>
    <w:rsid w:val="00560267"/>
    <w:rsid w:val="00560F8D"/>
    <w:rsid w:val="005624A6"/>
    <w:rsid w:val="0056552E"/>
    <w:rsid w:val="0056611C"/>
    <w:rsid w:val="00566DC0"/>
    <w:rsid w:val="00570AE5"/>
    <w:rsid w:val="005712E1"/>
    <w:rsid w:val="005741BC"/>
    <w:rsid w:val="00574BB7"/>
    <w:rsid w:val="00575C76"/>
    <w:rsid w:val="00577E51"/>
    <w:rsid w:val="0058124F"/>
    <w:rsid w:val="00581E68"/>
    <w:rsid w:val="00585182"/>
    <w:rsid w:val="005920CA"/>
    <w:rsid w:val="005977B2"/>
    <w:rsid w:val="005A017D"/>
    <w:rsid w:val="005A05BD"/>
    <w:rsid w:val="005A45A6"/>
    <w:rsid w:val="005B016E"/>
    <w:rsid w:val="005B2665"/>
    <w:rsid w:val="005B63D8"/>
    <w:rsid w:val="005B7558"/>
    <w:rsid w:val="005B7611"/>
    <w:rsid w:val="005C44C1"/>
    <w:rsid w:val="005C44D3"/>
    <w:rsid w:val="005C7ED2"/>
    <w:rsid w:val="005D4965"/>
    <w:rsid w:val="005D67EF"/>
    <w:rsid w:val="005D7169"/>
    <w:rsid w:val="005E29D8"/>
    <w:rsid w:val="005E4555"/>
    <w:rsid w:val="005E7721"/>
    <w:rsid w:val="005F07F7"/>
    <w:rsid w:val="005F0CBB"/>
    <w:rsid w:val="005F1333"/>
    <w:rsid w:val="005F445B"/>
    <w:rsid w:val="005F4736"/>
    <w:rsid w:val="005F6531"/>
    <w:rsid w:val="00600AEE"/>
    <w:rsid w:val="00603DD1"/>
    <w:rsid w:val="006048E9"/>
    <w:rsid w:val="00605944"/>
    <w:rsid w:val="00607627"/>
    <w:rsid w:val="006106CA"/>
    <w:rsid w:val="00610FAB"/>
    <w:rsid w:val="006167D2"/>
    <w:rsid w:val="00617C26"/>
    <w:rsid w:val="006232D7"/>
    <w:rsid w:val="00627ECB"/>
    <w:rsid w:val="00635F87"/>
    <w:rsid w:val="00643CEF"/>
    <w:rsid w:val="00643D01"/>
    <w:rsid w:val="006472F7"/>
    <w:rsid w:val="00651646"/>
    <w:rsid w:val="0065174A"/>
    <w:rsid w:val="00654C53"/>
    <w:rsid w:val="00656271"/>
    <w:rsid w:val="006629EF"/>
    <w:rsid w:val="00662ACE"/>
    <w:rsid w:val="00662B34"/>
    <w:rsid w:val="00664C90"/>
    <w:rsid w:val="00672212"/>
    <w:rsid w:val="00675B4C"/>
    <w:rsid w:val="00676A52"/>
    <w:rsid w:val="006817DB"/>
    <w:rsid w:val="00683997"/>
    <w:rsid w:val="00686DAF"/>
    <w:rsid w:val="00690A51"/>
    <w:rsid w:val="006924B9"/>
    <w:rsid w:val="00692881"/>
    <w:rsid w:val="00692AB6"/>
    <w:rsid w:val="00693D90"/>
    <w:rsid w:val="0069553A"/>
    <w:rsid w:val="00695962"/>
    <w:rsid w:val="006961F5"/>
    <w:rsid w:val="006B13A6"/>
    <w:rsid w:val="006B1E7B"/>
    <w:rsid w:val="006B48E0"/>
    <w:rsid w:val="006B581C"/>
    <w:rsid w:val="006B5BC7"/>
    <w:rsid w:val="006C0001"/>
    <w:rsid w:val="006C23F4"/>
    <w:rsid w:val="006C42C8"/>
    <w:rsid w:val="006C544A"/>
    <w:rsid w:val="006C6486"/>
    <w:rsid w:val="006C6E20"/>
    <w:rsid w:val="006D2252"/>
    <w:rsid w:val="006D4077"/>
    <w:rsid w:val="006E5BAF"/>
    <w:rsid w:val="006F1EB7"/>
    <w:rsid w:val="006F284B"/>
    <w:rsid w:val="006F48FC"/>
    <w:rsid w:val="006F649C"/>
    <w:rsid w:val="006F733C"/>
    <w:rsid w:val="007019BE"/>
    <w:rsid w:val="0070281D"/>
    <w:rsid w:val="00703EA8"/>
    <w:rsid w:val="00704687"/>
    <w:rsid w:val="00704B3A"/>
    <w:rsid w:val="00711ACE"/>
    <w:rsid w:val="00711C54"/>
    <w:rsid w:val="00713249"/>
    <w:rsid w:val="00716753"/>
    <w:rsid w:val="00720AD1"/>
    <w:rsid w:val="0072638F"/>
    <w:rsid w:val="00726759"/>
    <w:rsid w:val="007302F4"/>
    <w:rsid w:val="00731512"/>
    <w:rsid w:val="00737080"/>
    <w:rsid w:val="00742207"/>
    <w:rsid w:val="00746A35"/>
    <w:rsid w:val="00746C3F"/>
    <w:rsid w:val="007546E6"/>
    <w:rsid w:val="00754751"/>
    <w:rsid w:val="00754F02"/>
    <w:rsid w:val="00760AD4"/>
    <w:rsid w:val="00762551"/>
    <w:rsid w:val="00765D58"/>
    <w:rsid w:val="007677B9"/>
    <w:rsid w:val="00776945"/>
    <w:rsid w:val="007805B6"/>
    <w:rsid w:val="00781EB4"/>
    <w:rsid w:val="00791F6D"/>
    <w:rsid w:val="00797DBE"/>
    <w:rsid w:val="007A1488"/>
    <w:rsid w:val="007A2179"/>
    <w:rsid w:val="007A2B3A"/>
    <w:rsid w:val="007A413C"/>
    <w:rsid w:val="007A454D"/>
    <w:rsid w:val="007A69EA"/>
    <w:rsid w:val="007A71B8"/>
    <w:rsid w:val="007A77A5"/>
    <w:rsid w:val="007B120F"/>
    <w:rsid w:val="007B20D0"/>
    <w:rsid w:val="007B4691"/>
    <w:rsid w:val="007B4FBC"/>
    <w:rsid w:val="007C02C9"/>
    <w:rsid w:val="007C071B"/>
    <w:rsid w:val="007C1DC6"/>
    <w:rsid w:val="007C368B"/>
    <w:rsid w:val="007C6E44"/>
    <w:rsid w:val="007C77F4"/>
    <w:rsid w:val="007D1AF7"/>
    <w:rsid w:val="007E1507"/>
    <w:rsid w:val="007E16BB"/>
    <w:rsid w:val="007F44C6"/>
    <w:rsid w:val="00802D17"/>
    <w:rsid w:val="008039D6"/>
    <w:rsid w:val="008045BB"/>
    <w:rsid w:val="008148A3"/>
    <w:rsid w:val="00830163"/>
    <w:rsid w:val="008345CE"/>
    <w:rsid w:val="008351A2"/>
    <w:rsid w:val="008423C1"/>
    <w:rsid w:val="0084342C"/>
    <w:rsid w:val="00843ECB"/>
    <w:rsid w:val="008471F7"/>
    <w:rsid w:val="008503CD"/>
    <w:rsid w:val="00850F44"/>
    <w:rsid w:val="008547EE"/>
    <w:rsid w:val="0085531C"/>
    <w:rsid w:val="008562C8"/>
    <w:rsid w:val="00861F72"/>
    <w:rsid w:val="00866BAC"/>
    <w:rsid w:val="008711E1"/>
    <w:rsid w:val="008729AD"/>
    <w:rsid w:val="008731D7"/>
    <w:rsid w:val="008741E4"/>
    <w:rsid w:val="00874A79"/>
    <w:rsid w:val="00875782"/>
    <w:rsid w:val="00875CF5"/>
    <w:rsid w:val="00884C6A"/>
    <w:rsid w:val="00887CCC"/>
    <w:rsid w:val="008904B8"/>
    <w:rsid w:val="008918DE"/>
    <w:rsid w:val="00894C15"/>
    <w:rsid w:val="00894DBD"/>
    <w:rsid w:val="00895D2B"/>
    <w:rsid w:val="00896BBA"/>
    <w:rsid w:val="008A26EE"/>
    <w:rsid w:val="008A3789"/>
    <w:rsid w:val="008A4974"/>
    <w:rsid w:val="008A5DDC"/>
    <w:rsid w:val="008A6891"/>
    <w:rsid w:val="008B3090"/>
    <w:rsid w:val="008B3FB4"/>
    <w:rsid w:val="008C1DEC"/>
    <w:rsid w:val="008C2848"/>
    <w:rsid w:val="008C34C2"/>
    <w:rsid w:val="008C5851"/>
    <w:rsid w:val="008D4E70"/>
    <w:rsid w:val="008D5466"/>
    <w:rsid w:val="008D7CBC"/>
    <w:rsid w:val="008E2625"/>
    <w:rsid w:val="008E3C0E"/>
    <w:rsid w:val="008E4A2F"/>
    <w:rsid w:val="008E575C"/>
    <w:rsid w:val="008E765A"/>
    <w:rsid w:val="008E79F1"/>
    <w:rsid w:val="008F0335"/>
    <w:rsid w:val="008F231F"/>
    <w:rsid w:val="008F23E4"/>
    <w:rsid w:val="008F5B7F"/>
    <w:rsid w:val="009022F1"/>
    <w:rsid w:val="00905937"/>
    <w:rsid w:val="00913618"/>
    <w:rsid w:val="009200CB"/>
    <w:rsid w:val="0092014F"/>
    <w:rsid w:val="00922C39"/>
    <w:rsid w:val="00925058"/>
    <w:rsid w:val="0092616E"/>
    <w:rsid w:val="0092784F"/>
    <w:rsid w:val="0093037D"/>
    <w:rsid w:val="009319CD"/>
    <w:rsid w:val="009364B5"/>
    <w:rsid w:val="009462A3"/>
    <w:rsid w:val="00950449"/>
    <w:rsid w:val="0095061D"/>
    <w:rsid w:val="00950EAA"/>
    <w:rsid w:val="00952E57"/>
    <w:rsid w:val="009541EC"/>
    <w:rsid w:val="00954E19"/>
    <w:rsid w:val="00962404"/>
    <w:rsid w:val="009656B2"/>
    <w:rsid w:val="009663BF"/>
    <w:rsid w:val="00970425"/>
    <w:rsid w:val="009747D0"/>
    <w:rsid w:val="009923A1"/>
    <w:rsid w:val="00992F10"/>
    <w:rsid w:val="009A026E"/>
    <w:rsid w:val="009A46E7"/>
    <w:rsid w:val="009A510C"/>
    <w:rsid w:val="009A5481"/>
    <w:rsid w:val="009A59E6"/>
    <w:rsid w:val="009A69DC"/>
    <w:rsid w:val="009A6C18"/>
    <w:rsid w:val="009A784D"/>
    <w:rsid w:val="009B0572"/>
    <w:rsid w:val="009B1622"/>
    <w:rsid w:val="009B1968"/>
    <w:rsid w:val="009B2376"/>
    <w:rsid w:val="009B3269"/>
    <w:rsid w:val="009B32F9"/>
    <w:rsid w:val="009B623F"/>
    <w:rsid w:val="009C0A83"/>
    <w:rsid w:val="009C2442"/>
    <w:rsid w:val="009D1EF4"/>
    <w:rsid w:val="009D2881"/>
    <w:rsid w:val="009D7BB7"/>
    <w:rsid w:val="009E0423"/>
    <w:rsid w:val="009E4AD6"/>
    <w:rsid w:val="009E5E25"/>
    <w:rsid w:val="009F286F"/>
    <w:rsid w:val="009F5C47"/>
    <w:rsid w:val="009F6E5D"/>
    <w:rsid w:val="00A01B98"/>
    <w:rsid w:val="00A02052"/>
    <w:rsid w:val="00A024B5"/>
    <w:rsid w:val="00A04D68"/>
    <w:rsid w:val="00A12A29"/>
    <w:rsid w:val="00A24427"/>
    <w:rsid w:val="00A2525C"/>
    <w:rsid w:val="00A260F0"/>
    <w:rsid w:val="00A26F55"/>
    <w:rsid w:val="00A27C8B"/>
    <w:rsid w:val="00A3222E"/>
    <w:rsid w:val="00A403D7"/>
    <w:rsid w:val="00A432DE"/>
    <w:rsid w:val="00A53E28"/>
    <w:rsid w:val="00A57B77"/>
    <w:rsid w:val="00A616DA"/>
    <w:rsid w:val="00A62495"/>
    <w:rsid w:val="00A62DC6"/>
    <w:rsid w:val="00A65C46"/>
    <w:rsid w:val="00A701DC"/>
    <w:rsid w:val="00A73ADC"/>
    <w:rsid w:val="00A740F1"/>
    <w:rsid w:val="00A76AC7"/>
    <w:rsid w:val="00A779FC"/>
    <w:rsid w:val="00A810C4"/>
    <w:rsid w:val="00A817A8"/>
    <w:rsid w:val="00A838CF"/>
    <w:rsid w:val="00A84FF8"/>
    <w:rsid w:val="00A85E13"/>
    <w:rsid w:val="00A85FC4"/>
    <w:rsid w:val="00A879A4"/>
    <w:rsid w:val="00A87B8A"/>
    <w:rsid w:val="00A92A3E"/>
    <w:rsid w:val="00A92FD6"/>
    <w:rsid w:val="00A95C5F"/>
    <w:rsid w:val="00A96E9F"/>
    <w:rsid w:val="00AA71BA"/>
    <w:rsid w:val="00AB1BC5"/>
    <w:rsid w:val="00AB5004"/>
    <w:rsid w:val="00AB6E73"/>
    <w:rsid w:val="00AB7807"/>
    <w:rsid w:val="00AC0FF8"/>
    <w:rsid w:val="00AC1EBB"/>
    <w:rsid w:val="00AC2DF0"/>
    <w:rsid w:val="00AC31A5"/>
    <w:rsid w:val="00AC47E9"/>
    <w:rsid w:val="00AC61D2"/>
    <w:rsid w:val="00AD1331"/>
    <w:rsid w:val="00AF1693"/>
    <w:rsid w:val="00AF4644"/>
    <w:rsid w:val="00B0371B"/>
    <w:rsid w:val="00B041E6"/>
    <w:rsid w:val="00B146AE"/>
    <w:rsid w:val="00B16B10"/>
    <w:rsid w:val="00B204B9"/>
    <w:rsid w:val="00B21AAA"/>
    <w:rsid w:val="00B25CAF"/>
    <w:rsid w:val="00B351BA"/>
    <w:rsid w:val="00B400EB"/>
    <w:rsid w:val="00B40320"/>
    <w:rsid w:val="00B4487E"/>
    <w:rsid w:val="00B46FAF"/>
    <w:rsid w:val="00B6000D"/>
    <w:rsid w:val="00B60271"/>
    <w:rsid w:val="00B65D0A"/>
    <w:rsid w:val="00B66FEB"/>
    <w:rsid w:val="00B672AE"/>
    <w:rsid w:val="00B72AD2"/>
    <w:rsid w:val="00B7345C"/>
    <w:rsid w:val="00B74625"/>
    <w:rsid w:val="00B76785"/>
    <w:rsid w:val="00B80374"/>
    <w:rsid w:val="00B81AD7"/>
    <w:rsid w:val="00B83EA9"/>
    <w:rsid w:val="00B84B68"/>
    <w:rsid w:val="00B855E2"/>
    <w:rsid w:val="00B9260B"/>
    <w:rsid w:val="00B938C4"/>
    <w:rsid w:val="00B97EEE"/>
    <w:rsid w:val="00BA5FB2"/>
    <w:rsid w:val="00BA79C7"/>
    <w:rsid w:val="00BB5C5B"/>
    <w:rsid w:val="00BB73F1"/>
    <w:rsid w:val="00BC0365"/>
    <w:rsid w:val="00BC1979"/>
    <w:rsid w:val="00BC40A7"/>
    <w:rsid w:val="00BC5BE8"/>
    <w:rsid w:val="00BD1D2E"/>
    <w:rsid w:val="00BD3C65"/>
    <w:rsid w:val="00BD4CA7"/>
    <w:rsid w:val="00BE0BE7"/>
    <w:rsid w:val="00BE17D6"/>
    <w:rsid w:val="00BE24A3"/>
    <w:rsid w:val="00BE2876"/>
    <w:rsid w:val="00BE499E"/>
    <w:rsid w:val="00BF791E"/>
    <w:rsid w:val="00C00981"/>
    <w:rsid w:val="00C026A5"/>
    <w:rsid w:val="00C03369"/>
    <w:rsid w:val="00C12116"/>
    <w:rsid w:val="00C161A4"/>
    <w:rsid w:val="00C244A4"/>
    <w:rsid w:val="00C33048"/>
    <w:rsid w:val="00C33C08"/>
    <w:rsid w:val="00C34FFD"/>
    <w:rsid w:val="00C35142"/>
    <w:rsid w:val="00C46682"/>
    <w:rsid w:val="00C60B83"/>
    <w:rsid w:val="00C60F92"/>
    <w:rsid w:val="00C61108"/>
    <w:rsid w:val="00C61C7C"/>
    <w:rsid w:val="00C63A5C"/>
    <w:rsid w:val="00C64340"/>
    <w:rsid w:val="00C64910"/>
    <w:rsid w:val="00C66989"/>
    <w:rsid w:val="00C7360E"/>
    <w:rsid w:val="00C73F83"/>
    <w:rsid w:val="00C77743"/>
    <w:rsid w:val="00C9129B"/>
    <w:rsid w:val="00C9297E"/>
    <w:rsid w:val="00CA2A1B"/>
    <w:rsid w:val="00CA34FD"/>
    <w:rsid w:val="00CB4E38"/>
    <w:rsid w:val="00CC043E"/>
    <w:rsid w:val="00CC24B2"/>
    <w:rsid w:val="00CC2DE6"/>
    <w:rsid w:val="00CC49C4"/>
    <w:rsid w:val="00CC4FEC"/>
    <w:rsid w:val="00CC7B3A"/>
    <w:rsid w:val="00CD07F5"/>
    <w:rsid w:val="00CD2216"/>
    <w:rsid w:val="00CD2ABE"/>
    <w:rsid w:val="00CD389B"/>
    <w:rsid w:val="00CD7198"/>
    <w:rsid w:val="00CD71C9"/>
    <w:rsid w:val="00CD766D"/>
    <w:rsid w:val="00CE0724"/>
    <w:rsid w:val="00CE2F09"/>
    <w:rsid w:val="00CE3C52"/>
    <w:rsid w:val="00CE5F76"/>
    <w:rsid w:val="00CE7510"/>
    <w:rsid w:val="00CF41FD"/>
    <w:rsid w:val="00CF64DA"/>
    <w:rsid w:val="00D00F5F"/>
    <w:rsid w:val="00D05BDC"/>
    <w:rsid w:val="00D05F07"/>
    <w:rsid w:val="00D10362"/>
    <w:rsid w:val="00D105C9"/>
    <w:rsid w:val="00D10A3D"/>
    <w:rsid w:val="00D12C88"/>
    <w:rsid w:val="00D132A6"/>
    <w:rsid w:val="00D14CB5"/>
    <w:rsid w:val="00D16267"/>
    <w:rsid w:val="00D3017C"/>
    <w:rsid w:val="00D36ADC"/>
    <w:rsid w:val="00D37225"/>
    <w:rsid w:val="00D428D4"/>
    <w:rsid w:val="00D46279"/>
    <w:rsid w:val="00D50A37"/>
    <w:rsid w:val="00D528D9"/>
    <w:rsid w:val="00D54C2A"/>
    <w:rsid w:val="00D553D0"/>
    <w:rsid w:val="00D60973"/>
    <w:rsid w:val="00D6256A"/>
    <w:rsid w:val="00D62EA2"/>
    <w:rsid w:val="00D62FA4"/>
    <w:rsid w:val="00D64513"/>
    <w:rsid w:val="00D64F3A"/>
    <w:rsid w:val="00D67268"/>
    <w:rsid w:val="00D67BB0"/>
    <w:rsid w:val="00D742FB"/>
    <w:rsid w:val="00D80789"/>
    <w:rsid w:val="00D80D9A"/>
    <w:rsid w:val="00D87F92"/>
    <w:rsid w:val="00D92400"/>
    <w:rsid w:val="00D94BE9"/>
    <w:rsid w:val="00DA08B1"/>
    <w:rsid w:val="00DA1DDF"/>
    <w:rsid w:val="00DA2AE5"/>
    <w:rsid w:val="00DA3DEE"/>
    <w:rsid w:val="00DA453A"/>
    <w:rsid w:val="00DA4931"/>
    <w:rsid w:val="00DA4E2A"/>
    <w:rsid w:val="00DB21F6"/>
    <w:rsid w:val="00DB5CD9"/>
    <w:rsid w:val="00DB5FD5"/>
    <w:rsid w:val="00DB6CC7"/>
    <w:rsid w:val="00DC016D"/>
    <w:rsid w:val="00DC6091"/>
    <w:rsid w:val="00DD3276"/>
    <w:rsid w:val="00DD38DB"/>
    <w:rsid w:val="00DD439E"/>
    <w:rsid w:val="00DD451A"/>
    <w:rsid w:val="00DD53BF"/>
    <w:rsid w:val="00DD7673"/>
    <w:rsid w:val="00DE00FF"/>
    <w:rsid w:val="00DE0CC9"/>
    <w:rsid w:val="00DE172D"/>
    <w:rsid w:val="00DE1A12"/>
    <w:rsid w:val="00DE27E0"/>
    <w:rsid w:val="00DE3189"/>
    <w:rsid w:val="00DE4A99"/>
    <w:rsid w:val="00DE76DA"/>
    <w:rsid w:val="00DE7F01"/>
    <w:rsid w:val="00DF05B5"/>
    <w:rsid w:val="00DF05C9"/>
    <w:rsid w:val="00DF1E1A"/>
    <w:rsid w:val="00DF34BD"/>
    <w:rsid w:val="00DF5320"/>
    <w:rsid w:val="00DF7149"/>
    <w:rsid w:val="00E00262"/>
    <w:rsid w:val="00E005C1"/>
    <w:rsid w:val="00E00DED"/>
    <w:rsid w:val="00E112CF"/>
    <w:rsid w:val="00E12C90"/>
    <w:rsid w:val="00E13BEF"/>
    <w:rsid w:val="00E143B2"/>
    <w:rsid w:val="00E1525E"/>
    <w:rsid w:val="00E27E73"/>
    <w:rsid w:val="00E30621"/>
    <w:rsid w:val="00E324EA"/>
    <w:rsid w:val="00E33DB5"/>
    <w:rsid w:val="00E352D3"/>
    <w:rsid w:val="00E36511"/>
    <w:rsid w:val="00E42438"/>
    <w:rsid w:val="00E541BC"/>
    <w:rsid w:val="00E60E33"/>
    <w:rsid w:val="00E625B5"/>
    <w:rsid w:val="00E6616D"/>
    <w:rsid w:val="00E66BB2"/>
    <w:rsid w:val="00E67A7F"/>
    <w:rsid w:val="00E67BE3"/>
    <w:rsid w:val="00E73358"/>
    <w:rsid w:val="00E7373C"/>
    <w:rsid w:val="00E73D47"/>
    <w:rsid w:val="00E74A17"/>
    <w:rsid w:val="00E752F0"/>
    <w:rsid w:val="00E81A87"/>
    <w:rsid w:val="00E8328A"/>
    <w:rsid w:val="00E87CCD"/>
    <w:rsid w:val="00E93B1D"/>
    <w:rsid w:val="00EA13A1"/>
    <w:rsid w:val="00EA31D4"/>
    <w:rsid w:val="00EB0667"/>
    <w:rsid w:val="00EB1358"/>
    <w:rsid w:val="00EB2E83"/>
    <w:rsid w:val="00EC3B39"/>
    <w:rsid w:val="00EC66C1"/>
    <w:rsid w:val="00EC7189"/>
    <w:rsid w:val="00EC7538"/>
    <w:rsid w:val="00ED1B5F"/>
    <w:rsid w:val="00ED287E"/>
    <w:rsid w:val="00EE57C0"/>
    <w:rsid w:val="00EE6124"/>
    <w:rsid w:val="00EE6740"/>
    <w:rsid w:val="00EE77E9"/>
    <w:rsid w:val="00EE7FDE"/>
    <w:rsid w:val="00EF1D25"/>
    <w:rsid w:val="00EF4DD3"/>
    <w:rsid w:val="00EF67CD"/>
    <w:rsid w:val="00F02C0F"/>
    <w:rsid w:val="00F2087F"/>
    <w:rsid w:val="00F210ED"/>
    <w:rsid w:val="00F30ED7"/>
    <w:rsid w:val="00F368D1"/>
    <w:rsid w:val="00F370E9"/>
    <w:rsid w:val="00F37FB0"/>
    <w:rsid w:val="00F434F6"/>
    <w:rsid w:val="00F5195D"/>
    <w:rsid w:val="00F53294"/>
    <w:rsid w:val="00F55830"/>
    <w:rsid w:val="00F56493"/>
    <w:rsid w:val="00F61E0F"/>
    <w:rsid w:val="00F64A77"/>
    <w:rsid w:val="00F66235"/>
    <w:rsid w:val="00F72314"/>
    <w:rsid w:val="00F74968"/>
    <w:rsid w:val="00F76280"/>
    <w:rsid w:val="00F7715C"/>
    <w:rsid w:val="00F807F2"/>
    <w:rsid w:val="00F809E6"/>
    <w:rsid w:val="00F811DE"/>
    <w:rsid w:val="00F852B8"/>
    <w:rsid w:val="00F87D97"/>
    <w:rsid w:val="00F87FA1"/>
    <w:rsid w:val="00F91C5B"/>
    <w:rsid w:val="00F91F09"/>
    <w:rsid w:val="00F94AAA"/>
    <w:rsid w:val="00F962E7"/>
    <w:rsid w:val="00F9680C"/>
    <w:rsid w:val="00FA05A8"/>
    <w:rsid w:val="00FA6C9E"/>
    <w:rsid w:val="00FB0FD2"/>
    <w:rsid w:val="00FB20F1"/>
    <w:rsid w:val="00FB440F"/>
    <w:rsid w:val="00FB4FDE"/>
    <w:rsid w:val="00FB7791"/>
    <w:rsid w:val="00FC459B"/>
    <w:rsid w:val="00FC56F5"/>
    <w:rsid w:val="00FC5EB6"/>
    <w:rsid w:val="00FC5FF4"/>
    <w:rsid w:val="00FC63A5"/>
    <w:rsid w:val="00FD6356"/>
    <w:rsid w:val="00FD6DB9"/>
    <w:rsid w:val="00FE1D19"/>
    <w:rsid w:val="00FE28B5"/>
    <w:rsid w:val="00FE2AE1"/>
    <w:rsid w:val="00FF1116"/>
    <w:rsid w:val="00FF130A"/>
    <w:rsid w:val="00FF6221"/>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D8E552"/>
  <w15:chartTrackingRefBased/>
  <w15:docId w15:val="{3D764EA2-E1F2-4714-BF09-2961544D1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76DA"/>
    <w:rPr>
      <w:rFonts w:ascii="Times New Roman" w:eastAsia="Times New Roman" w:hAnsi="Times New Roman"/>
      <w:sz w:val="24"/>
      <w:szCs w:val="24"/>
      <w:lang w:val="en-US" w:eastAsia="en-US"/>
    </w:rPr>
  </w:style>
  <w:style w:type="paragraph" w:styleId="Heading1">
    <w:name w:val="heading 1"/>
    <w:basedOn w:val="Normal"/>
    <w:next w:val="Normal"/>
    <w:link w:val="Heading1Char"/>
    <w:uiPriority w:val="9"/>
    <w:qFormat/>
    <w:rsid w:val="00A73ADC"/>
    <w:pPr>
      <w:keepNext/>
      <w:numPr>
        <w:numId w:val="1"/>
      </w:numPr>
      <w:spacing w:before="120" w:after="120"/>
      <w:ind w:left="431" w:hanging="431"/>
      <w:jc w:val="center"/>
      <w:outlineLvl w:val="0"/>
    </w:pPr>
    <w:rPr>
      <w:b/>
      <w:caps/>
      <w:sz w:val="28"/>
      <w:lang w:val="x-none" w:eastAsia="x-none"/>
    </w:rPr>
  </w:style>
  <w:style w:type="paragraph" w:styleId="Heading2">
    <w:name w:val="heading 2"/>
    <w:basedOn w:val="Normal"/>
    <w:next w:val="Normal"/>
    <w:link w:val="Heading2Char"/>
    <w:uiPriority w:val="9"/>
    <w:qFormat/>
    <w:rsid w:val="0007473C"/>
    <w:pPr>
      <w:keepNext/>
      <w:numPr>
        <w:ilvl w:val="1"/>
        <w:numId w:val="1"/>
      </w:numPr>
      <w:spacing w:line="360" w:lineRule="auto"/>
      <w:ind w:left="0" w:firstLine="0"/>
      <w:outlineLvl w:val="1"/>
    </w:pPr>
    <w:rPr>
      <w:b/>
      <w:sz w:val="26"/>
      <w:lang w:val="x-none" w:eastAsia="x-none"/>
    </w:rPr>
  </w:style>
  <w:style w:type="paragraph" w:styleId="Heading3">
    <w:name w:val="heading 3"/>
    <w:basedOn w:val="Normal"/>
    <w:next w:val="Normal"/>
    <w:link w:val="Heading3Char"/>
    <w:uiPriority w:val="9"/>
    <w:qFormat/>
    <w:rsid w:val="00726759"/>
    <w:pPr>
      <w:keepNext/>
      <w:keepLines/>
      <w:numPr>
        <w:ilvl w:val="2"/>
        <w:numId w:val="1"/>
      </w:numPr>
      <w:spacing w:line="360" w:lineRule="auto"/>
      <w:outlineLvl w:val="2"/>
    </w:pPr>
    <w:rPr>
      <w:rFonts w:eastAsia="SimSun"/>
      <w:b/>
      <w:bCs/>
      <w:sz w:val="26"/>
      <w:lang w:val="x-none" w:eastAsia="x-none"/>
    </w:rPr>
  </w:style>
  <w:style w:type="paragraph" w:styleId="Heading4">
    <w:name w:val="heading 4"/>
    <w:basedOn w:val="Normal"/>
    <w:next w:val="Normal"/>
    <w:link w:val="Heading4Char"/>
    <w:uiPriority w:val="9"/>
    <w:qFormat/>
    <w:rsid w:val="007B20D0"/>
    <w:pPr>
      <w:keepNext/>
      <w:keepLines/>
      <w:numPr>
        <w:ilvl w:val="3"/>
        <w:numId w:val="1"/>
      </w:numPr>
      <w:spacing w:before="120" w:after="120"/>
      <w:outlineLvl w:val="3"/>
    </w:pPr>
    <w:rPr>
      <w:rFonts w:eastAsia="SimSun"/>
      <w:b/>
      <w:bCs/>
      <w:iCs/>
      <w:color w:val="000000" w:themeColor="text1"/>
      <w:sz w:val="26"/>
      <w:lang w:val="x-none" w:eastAsia="x-none"/>
    </w:rPr>
  </w:style>
  <w:style w:type="paragraph" w:styleId="Heading5">
    <w:name w:val="heading 5"/>
    <w:basedOn w:val="Normal"/>
    <w:next w:val="Normal"/>
    <w:link w:val="Heading5Char"/>
    <w:uiPriority w:val="9"/>
    <w:qFormat/>
    <w:rsid w:val="00D67BB0"/>
    <w:pPr>
      <w:keepNext/>
      <w:keepLines/>
      <w:numPr>
        <w:ilvl w:val="4"/>
        <w:numId w:val="1"/>
      </w:numPr>
      <w:spacing w:before="200"/>
      <w:outlineLvl w:val="4"/>
    </w:pPr>
    <w:rPr>
      <w:rFonts w:ascii="Cambria" w:eastAsia="SimSun" w:hAnsi="Cambria"/>
      <w:color w:val="243F60"/>
      <w:lang w:val="x-none" w:eastAsia="x-none"/>
    </w:rPr>
  </w:style>
  <w:style w:type="paragraph" w:styleId="Heading6">
    <w:name w:val="heading 6"/>
    <w:basedOn w:val="Normal"/>
    <w:next w:val="Normal"/>
    <w:link w:val="Heading6Char"/>
    <w:uiPriority w:val="9"/>
    <w:qFormat/>
    <w:rsid w:val="00D67BB0"/>
    <w:pPr>
      <w:keepNext/>
      <w:keepLines/>
      <w:numPr>
        <w:ilvl w:val="5"/>
        <w:numId w:val="1"/>
      </w:numPr>
      <w:spacing w:before="200"/>
      <w:outlineLvl w:val="5"/>
    </w:pPr>
    <w:rPr>
      <w:rFonts w:ascii="Cambria" w:eastAsia="SimSun" w:hAnsi="Cambria"/>
      <w:i/>
      <w:iCs/>
      <w:color w:val="243F60"/>
      <w:lang w:val="x-none" w:eastAsia="x-none"/>
    </w:rPr>
  </w:style>
  <w:style w:type="paragraph" w:styleId="Heading7">
    <w:name w:val="heading 7"/>
    <w:basedOn w:val="Normal"/>
    <w:next w:val="Normal"/>
    <w:link w:val="Heading7Char"/>
    <w:uiPriority w:val="9"/>
    <w:qFormat/>
    <w:rsid w:val="00D67BB0"/>
    <w:pPr>
      <w:keepNext/>
      <w:keepLines/>
      <w:numPr>
        <w:ilvl w:val="6"/>
        <w:numId w:val="1"/>
      </w:numPr>
      <w:spacing w:before="200"/>
      <w:outlineLvl w:val="6"/>
    </w:pPr>
    <w:rPr>
      <w:rFonts w:ascii="Cambria" w:eastAsia="SimSun" w:hAnsi="Cambria"/>
      <w:i/>
      <w:iCs/>
      <w:color w:val="404040"/>
      <w:lang w:val="x-none" w:eastAsia="x-none"/>
    </w:rPr>
  </w:style>
  <w:style w:type="paragraph" w:styleId="Heading8">
    <w:name w:val="heading 8"/>
    <w:basedOn w:val="Normal"/>
    <w:next w:val="Normal"/>
    <w:link w:val="Heading8Char"/>
    <w:uiPriority w:val="9"/>
    <w:qFormat/>
    <w:rsid w:val="00D67BB0"/>
    <w:pPr>
      <w:keepNext/>
      <w:keepLines/>
      <w:numPr>
        <w:ilvl w:val="7"/>
        <w:numId w:val="1"/>
      </w:numPr>
      <w:spacing w:before="200"/>
      <w:outlineLvl w:val="7"/>
    </w:pPr>
    <w:rPr>
      <w:rFonts w:ascii="Cambria" w:eastAsia="SimSun" w:hAnsi="Cambria"/>
      <w:color w:val="404040"/>
      <w:sz w:val="20"/>
      <w:szCs w:val="20"/>
      <w:lang w:val="x-none" w:eastAsia="x-none"/>
    </w:rPr>
  </w:style>
  <w:style w:type="paragraph" w:styleId="Heading9">
    <w:name w:val="heading 9"/>
    <w:basedOn w:val="Normal"/>
    <w:next w:val="Normal"/>
    <w:link w:val="Heading9Char"/>
    <w:uiPriority w:val="9"/>
    <w:qFormat/>
    <w:rsid w:val="00D67BB0"/>
    <w:pPr>
      <w:keepNext/>
      <w:keepLines/>
      <w:numPr>
        <w:ilvl w:val="8"/>
        <w:numId w:val="1"/>
      </w:numPr>
      <w:spacing w:before="200"/>
      <w:outlineLvl w:val="8"/>
    </w:pPr>
    <w:rPr>
      <w:rFonts w:ascii="Cambria" w:eastAsia="SimSun"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3ADC"/>
    <w:rPr>
      <w:rFonts w:ascii="Times New Roman" w:eastAsia="Times New Roman" w:hAnsi="Times New Roman"/>
      <w:b/>
      <w:caps/>
      <w:sz w:val="28"/>
      <w:szCs w:val="24"/>
      <w:lang w:val="x-none" w:eastAsia="x-none"/>
    </w:rPr>
  </w:style>
  <w:style w:type="character" w:customStyle="1" w:styleId="Heading2Char">
    <w:name w:val="Heading 2 Char"/>
    <w:link w:val="Heading2"/>
    <w:uiPriority w:val="9"/>
    <w:rsid w:val="0007473C"/>
    <w:rPr>
      <w:rFonts w:ascii="Times New Roman" w:eastAsia="Times New Roman" w:hAnsi="Times New Roman"/>
      <w:b/>
      <w:sz w:val="26"/>
      <w:szCs w:val="24"/>
      <w:lang w:val="x-none" w:eastAsia="x-none"/>
    </w:rPr>
  </w:style>
  <w:style w:type="paragraph" w:styleId="BodyTextIndent">
    <w:name w:val="Body Text Indent"/>
    <w:basedOn w:val="Normal"/>
    <w:link w:val="BodyTextIndentChar"/>
    <w:rsid w:val="00A92A3E"/>
    <w:pPr>
      <w:ind w:firstLine="720"/>
    </w:pPr>
    <w:rPr>
      <w:lang w:val="x-none" w:eastAsia="x-none"/>
    </w:rPr>
  </w:style>
  <w:style w:type="character" w:customStyle="1" w:styleId="BodyTextIndentChar">
    <w:name w:val="Body Text Indent Char"/>
    <w:link w:val="BodyTextIndent"/>
    <w:rsid w:val="00A92A3E"/>
    <w:rPr>
      <w:rFonts w:ascii="Times New Roman" w:eastAsia="Times New Roman" w:hAnsi="Times New Roman" w:cs="Times New Roman"/>
      <w:sz w:val="24"/>
      <w:szCs w:val="24"/>
    </w:rPr>
  </w:style>
  <w:style w:type="paragraph" w:styleId="Footer">
    <w:name w:val="footer"/>
    <w:basedOn w:val="Normal"/>
    <w:link w:val="FooterChar"/>
    <w:uiPriority w:val="99"/>
    <w:qFormat/>
    <w:rsid w:val="00A92A3E"/>
    <w:pPr>
      <w:tabs>
        <w:tab w:val="center" w:pos="4320"/>
        <w:tab w:val="right" w:pos="8640"/>
      </w:tabs>
    </w:pPr>
    <w:rPr>
      <w:lang w:val="x-none" w:eastAsia="x-none"/>
    </w:rPr>
  </w:style>
  <w:style w:type="character" w:customStyle="1" w:styleId="FooterChar">
    <w:name w:val="Footer Char"/>
    <w:link w:val="Footer"/>
    <w:uiPriority w:val="99"/>
    <w:rsid w:val="00A92A3E"/>
    <w:rPr>
      <w:rFonts w:ascii="Times New Roman" w:eastAsia="Times New Roman" w:hAnsi="Times New Roman" w:cs="Times New Roman"/>
      <w:sz w:val="24"/>
      <w:szCs w:val="24"/>
    </w:rPr>
  </w:style>
  <w:style w:type="character" w:styleId="PageNumber">
    <w:name w:val="page number"/>
    <w:basedOn w:val="DefaultParagraphFont"/>
    <w:rsid w:val="00A92A3E"/>
  </w:style>
  <w:style w:type="paragraph" w:styleId="ListParagraph">
    <w:name w:val="List Paragraph"/>
    <w:basedOn w:val="Normal"/>
    <w:uiPriority w:val="34"/>
    <w:qFormat/>
    <w:rsid w:val="00D67BB0"/>
    <w:pPr>
      <w:ind w:left="720"/>
      <w:contextualSpacing/>
    </w:pPr>
  </w:style>
  <w:style w:type="character" w:customStyle="1" w:styleId="Heading3Char">
    <w:name w:val="Heading 3 Char"/>
    <w:link w:val="Heading3"/>
    <w:uiPriority w:val="9"/>
    <w:rsid w:val="00726759"/>
    <w:rPr>
      <w:rFonts w:ascii="Times New Roman" w:eastAsia="SimSun" w:hAnsi="Times New Roman"/>
      <w:b/>
      <w:bCs/>
      <w:sz w:val="26"/>
      <w:szCs w:val="24"/>
      <w:lang w:val="x-none" w:eastAsia="x-none"/>
    </w:rPr>
  </w:style>
  <w:style w:type="character" w:customStyle="1" w:styleId="Heading4Char">
    <w:name w:val="Heading 4 Char"/>
    <w:link w:val="Heading4"/>
    <w:uiPriority w:val="9"/>
    <w:rsid w:val="007B20D0"/>
    <w:rPr>
      <w:rFonts w:ascii="Times New Roman" w:eastAsia="SimSun" w:hAnsi="Times New Roman"/>
      <w:b/>
      <w:bCs/>
      <w:iCs/>
      <w:color w:val="000000" w:themeColor="text1"/>
      <w:sz w:val="26"/>
      <w:szCs w:val="24"/>
      <w:lang w:val="x-none" w:eastAsia="x-none"/>
    </w:rPr>
  </w:style>
  <w:style w:type="character" w:customStyle="1" w:styleId="Heading5Char">
    <w:name w:val="Heading 5 Char"/>
    <w:link w:val="Heading5"/>
    <w:uiPriority w:val="9"/>
    <w:rsid w:val="00D67BB0"/>
    <w:rPr>
      <w:rFonts w:ascii="Cambria" w:eastAsia="SimSun" w:hAnsi="Cambria"/>
      <w:color w:val="243F60"/>
      <w:sz w:val="24"/>
      <w:szCs w:val="24"/>
      <w:lang w:val="x-none" w:eastAsia="x-none"/>
    </w:rPr>
  </w:style>
  <w:style w:type="character" w:customStyle="1" w:styleId="Heading6Char">
    <w:name w:val="Heading 6 Char"/>
    <w:link w:val="Heading6"/>
    <w:uiPriority w:val="9"/>
    <w:rsid w:val="00D67BB0"/>
    <w:rPr>
      <w:rFonts w:ascii="Cambria" w:eastAsia="SimSun" w:hAnsi="Cambria"/>
      <w:i/>
      <w:iCs/>
      <w:color w:val="243F60"/>
      <w:sz w:val="24"/>
      <w:szCs w:val="24"/>
      <w:lang w:val="x-none" w:eastAsia="x-none"/>
    </w:rPr>
  </w:style>
  <w:style w:type="character" w:customStyle="1" w:styleId="Heading7Char">
    <w:name w:val="Heading 7 Char"/>
    <w:link w:val="Heading7"/>
    <w:uiPriority w:val="9"/>
    <w:rsid w:val="00D67BB0"/>
    <w:rPr>
      <w:rFonts w:ascii="Cambria" w:eastAsia="SimSun" w:hAnsi="Cambria"/>
      <w:i/>
      <w:iCs/>
      <w:color w:val="404040"/>
      <w:sz w:val="24"/>
      <w:szCs w:val="24"/>
      <w:lang w:val="x-none" w:eastAsia="x-none"/>
    </w:rPr>
  </w:style>
  <w:style w:type="character" w:customStyle="1" w:styleId="Heading8Char">
    <w:name w:val="Heading 8 Char"/>
    <w:link w:val="Heading8"/>
    <w:uiPriority w:val="9"/>
    <w:rsid w:val="00D67BB0"/>
    <w:rPr>
      <w:rFonts w:ascii="Cambria" w:eastAsia="SimSun" w:hAnsi="Cambria"/>
      <w:color w:val="404040"/>
      <w:lang w:val="x-none" w:eastAsia="x-none"/>
    </w:rPr>
  </w:style>
  <w:style w:type="character" w:customStyle="1" w:styleId="Heading9Char">
    <w:name w:val="Heading 9 Char"/>
    <w:link w:val="Heading9"/>
    <w:uiPriority w:val="9"/>
    <w:rsid w:val="00D67BB0"/>
    <w:rPr>
      <w:rFonts w:ascii="Cambria" w:eastAsia="SimSun" w:hAnsi="Cambria"/>
      <w:i/>
      <w:iCs/>
      <w:color w:val="404040"/>
      <w:lang w:val="x-none" w:eastAsia="x-none"/>
    </w:rPr>
  </w:style>
  <w:style w:type="table" w:styleId="TableGrid">
    <w:name w:val="Table Grid"/>
    <w:basedOn w:val="TableNormal"/>
    <w:uiPriority w:val="39"/>
    <w:rsid w:val="006C64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rsid w:val="00254BD7"/>
    <w:pPr>
      <w:tabs>
        <w:tab w:val="center" w:pos="4320"/>
        <w:tab w:val="right" w:pos="8640"/>
      </w:tabs>
    </w:pPr>
  </w:style>
  <w:style w:type="paragraph" w:styleId="DocumentMap">
    <w:name w:val="Document Map"/>
    <w:basedOn w:val="Normal"/>
    <w:link w:val="DocumentMapChar"/>
    <w:uiPriority w:val="99"/>
    <w:semiHidden/>
    <w:unhideWhenUsed/>
    <w:rsid w:val="00E00262"/>
    <w:rPr>
      <w:rFonts w:ascii="Tahoma" w:hAnsi="Tahoma"/>
      <w:sz w:val="16"/>
      <w:szCs w:val="16"/>
      <w:lang w:val="x-none"/>
    </w:rPr>
  </w:style>
  <w:style w:type="character" w:customStyle="1" w:styleId="DocumentMapChar">
    <w:name w:val="Document Map Char"/>
    <w:link w:val="DocumentMap"/>
    <w:uiPriority w:val="99"/>
    <w:semiHidden/>
    <w:rsid w:val="00E00262"/>
    <w:rPr>
      <w:rFonts w:ascii="Tahoma" w:eastAsia="Times New Roman" w:hAnsi="Tahoma" w:cs="Tahoma"/>
      <w:sz w:val="16"/>
      <w:szCs w:val="16"/>
      <w:lang w:eastAsia="en-US"/>
    </w:rPr>
  </w:style>
  <w:style w:type="paragraph" w:customStyle="1" w:styleId="Heading10">
    <w:name w:val="Heading 1_0"/>
    <w:basedOn w:val="Normal"/>
    <w:next w:val="Normal0"/>
    <w:link w:val="Heading1Char0"/>
    <w:rsid w:val="00A92A3E"/>
    <w:pPr>
      <w:keepNext/>
      <w:numPr>
        <w:numId w:val="2"/>
      </w:numPr>
      <w:jc w:val="center"/>
      <w:outlineLvl w:val="0"/>
    </w:pPr>
    <w:rPr>
      <w:b/>
      <w:sz w:val="28"/>
    </w:rPr>
  </w:style>
  <w:style w:type="paragraph" w:customStyle="1" w:styleId="Normal0">
    <w:name w:val="Normal_0"/>
    <w:qFormat/>
    <w:rsid w:val="00A92A3E"/>
    <w:rPr>
      <w:rFonts w:ascii="Times New Roman" w:eastAsia="Times New Roman" w:hAnsi="Times New Roman"/>
      <w:sz w:val="24"/>
      <w:szCs w:val="24"/>
      <w:lang w:val="en-US" w:eastAsia="en-US"/>
    </w:rPr>
  </w:style>
  <w:style w:type="character" w:customStyle="1" w:styleId="Heading1Char0">
    <w:name w:val="Heading 1 Char_0"/>
    <w:link w:val="Heading10"/>
    <w:rsid w:val="00A92A3E"/>
    <w:rPr>
      <w:rFonts w:ascii="Times New Roman" w:eastAsia="Times New Roman" w:hAnsi="Times New Roman"/>
      <w:b/>
      <w:sz w:val="28"/>
      <w:szCs w:val="24"/>
      <w:lang w:val="en-US" w:eastAsia="en-US"/>
    </w:rPr>
  </w:style>
  <w:style w:type="paragraph" w:customStyle="1" w:styleId="Heading20">
    <w:name w:val="Heading 2_0"/>
    <w:basedOn w:val="Normal"/>
    <w:next w:val="Normal0"/>
    <w:link w:val="Heading2Char0"/>
    <w:rsid w:val="00A92A3E"/>
    <w:pPr>
      <w:keepNext/>
      <w:numPr>
        <w:ilvl w:val="1"/>
        <w:numId w:val="2"/>
      </w:numPr>
      <w:jc w:val="center"/>
      <w:outlineLvl w:val="1"/>
    </w:pPr>
    <w:rPr>
      <w:b/>
      <w:sz w:val="40"/>
    </w:rPr>
  </w:style>
  <w:style w:type="character" w:customStyle="1" w:styleId="Heading2Char0">
    <w:name w:val="Heading 2 Char_0"/>
    <w:link w:val="Heading20"/>
    <w:rsid w:val="00A92A3E"/>
    <w:rPr>
      <w:rFonts w:ascii="Times New Roman" w:eastAsia="Times New Roman" w:hAnsi="Times New Roman"/>
      <w:b/>
      <w:sz w:val="40"/>
      <w:szCs w:val="24"/>
      <w:lang w:val="en-US" w:eastAsia="en-US"/>
    </w:rPr>
  </w:style>
  <w:style w:type="paragraph" w:customStyle="1" w:styleId="Heading30">
    <w:name w:val="Heading 3_0"/>
    <w:basedOn w:val="Normal"/>
    <w:next w:val="Normal0"/>
    <w:link w:val="Heading3Char0"/>
    <w:uiPriority w:val="9"/>
    <w:rsid w:val="007E1507"/>
    <w:pPr>
      <w:keepNext/>
      <w:keepLines/>
      <w:numPr>
        <w:ilvl w:val="2"/>
        <w:numId w:val="2"/>
      </w:numPr>
      <w:spacing w:before="200"/>
      <w:outlineLvl w:val="2"/>
    </w:pPr>
    <w:rPr>
      <w:rFonts w:eastAsia="SimSun"/>
      <w:b/>
      <w:bCs/>
      <w:sz w:val="26"/>
    </w:rPr>
  </w:style>
  <w:style w:type="character" w:customStyle="1" w:styleId="Heading3Char0">
    <w:name w:val="Heading 3 Char_0"/>
    <w:link w:val="Heading30"/>
    <w:uiPriority w:val="9"/>
    <w:rsid w:val="007E1507"/>
    <w:rPr>
      <w:rFonts w:ascii="Times New Roman" w:eastAsia="SimSun" w:hAnsi="Times New Roman"/>
      <w:b/>
      <w:bCs/>
      <w:sz w:val="26"/>
      <w:szCs w:val="24"/>
      <w:lang w:val="en-US" w:eastAsia="en-US"/>
    </w:rPr>
  </w:style>
  <w:style w:type="paragraph" w:customStyle="1" w:styleId="Heading40">
    <w:name w:val="Heading 4_0"/>
    <w:basedOn w:val="Normal"/>
    <w:next w:val="Normal0"/>
    <w:link w:val="Heading4Char0"/>
    <w:uiPriority w:val="9"/>
    <w:qFormat/>
    <w:rsid w:val="00D67BB0"/>
    <w:pPr>
      <w:keepNext/>
      <w:keepLines/>
      <w:numPr>
        <w:ilvl w:val="3"/>
        <w:numId w:val="2"/>
      </w:numPr>
      <w:spacing w:before="200"/>
      <w:outlineLvl w:val="3"/>
    </w:pPr>
    <w:rPr>
      <w:rFonts w:ascii="Cambria" w:eastAsia="SimSun" w:hAnsi="Cambria"/>
      <w:b/>
      <w:bCs/>
      <w:i/>
      <w:iCs/>
      <w:color w:val="4F81BD"/>
    </w:rPr>
  </w:style>
  <w:style w:type="character" w:customStyle="1" w:styleId="Heading4Char0">
    <w:name w:val="Heading 4 Char_0"/>
    <w:link w:val="Heading40"/>
    <w:uiPriority w:val="9"/>
    <w:rsid w:val="00D67BB0"/>
    <w:rPr>
      <w:rFonts w:ascii="Cambria" w:eastAsia="SimSun" w:hAnsi="Cambria"/>
      <w:b/>
      <w:bCs/>
      <w:i/>
      <w:iCs/>
      <w:color w:val="4F81BD"/>
      <w:sz w:val="24"/>
      <w:szCs w:val="24"/>
      <w:lang w:val="en-US" w:eastAsia="en-US"/>
    </w:rPr>
  </w:style>
  <w:style w:type="paragraph" w:customStyle="1" w:styleId="Heading50">
    <w:name w:val="Heading 5_0"/>
    <w:basedOn w:val="Normal"/>
    <w:next w:val="Normal0"/>
    <w:link w:val="Heading5Char0"/>
    <w:uiPriority w:val="9"/>
    <w:qFormat/>
    <w:rsid w:val="00D67BB0"/>
    <w:pPr>
      <w:keepNext/>
      <w:keepLines/>
      <w:numPr>
        <w:ilvl w:val="4"/>
        <w:numId w:val="2"/>
      </w:numPr>
      <w:spacing w:before="200"/>
      <w:outlineLvl w:val="4"/>
    </w:pPr>
    <w:rPr>
      <w:rFonts w:ascii="Cambria" w:eastAsia="SimSun" w:hAnsi="Cambria"/>
      <w:color w:val="243F60"/>
    </w:rPr>
  </w:style>
  <w:style w:type="character" w:customStyle="1" w:styleId="Heading5Char0">
    <w:name w:val="Heading 5 Char_0"/>
    <w:link w:val="Heading50"/>
    <w:uiPriority w:val="9"/>
    <w:rsid w:val="00D67BB0"/>
    <w:rPr>
      <w:rFonts w:ascii="Cambria" w:eastAsia="SimSun" w:hAnsi="Cambria"/>
      <w:color w:val="243F60"/>
      <w:sz w:val="24"/>
      <w:szCs w:val="24"/>
      <w:lang w:val="en-US" w:eastAsia="en-US"/>
    </w:rPr>
  </w:style>
  <w:style w:type="paragraph" w:customStyle="1" w:styleId="Heading60">
    <w:name w:val="Heading 6_0"/>
    <w:basedOn w:val="Normal"/>
    <w:next w:val="Normal0"/>
    <w:link w:val="Heading6Char0"/>
    <w:uiPriority w:val="9"/>
    <w:qFormat/>
    <w:rsid w:val="00D67BB0"/>
    <w:pPr>
      <w:keepNext/>
      <w:keepLines/>
      <w:numPr>
        <w:ilvl w:val="5"/>
        <w:numId w:val="2"/>
      </w:numPr>
      <w:spacing w:before="200"/>
      <w:outlineLvl w:val="5"/>
    </w:pPr>
    <w:rPr>
      <w:rFonts w:ascii="Cambria" w:eastAsia="SimSun" w:hAnsi="Cambria"/>
      <w:i/>
      <w:iCs/>
      <w:color w:val="243F60"/>
    </w:rPr>
  </w:style>
  <w:style w:type="character" w:customStyle="1" w:styleId="Heading6Char0">
    <w:name w:val="Heading 6 Char_0"/>
    <w:link w:val="Heading60"/>
    <w:uiPriority w:val="9"/>
    <w:rsid w:val="00D67BB0"/>
    <w:rPr>
      <w:rFonts w:ascii="Cambria" w:eastAsia="SimSun" w:hAnsi="Cambria"/>
      <w:i/>
      <w:iCs/>
      <w:color w:val="243F60"/>
      <w:sz w:val="24"/>
      <w:szCs w:val="24"/>
      <w:lang w:val="en-US" w:eastAsia="en-US"/>
    </w:rPr>
  </w:style>
  <w:style w:type="paragraph" w:customStyle="1" w:styleId="Heading70">
    <w:name w:val="Heading 7_0"/>
    <w:basedOn w:val="Normal"/>
    <w:next w:val="Normal0"/>
    <w:link w:val="Heading7Char0"/>
    <w:uiPriority w:val="9"/>
    <w:qFormat/>
    <w:rsid w:val="00D67BB0"/>
    <w:pPr>
      <w:keepNext/>
      <w:keepLines/>
      <w:numPr>
        <w:ilvl w:val="6"/>
        <w:numId w:val="2"/>
      </w:numPr>
      <w:spacing w:before="200"/>
      <w:outlineLvl w:val="6"/>
    </w:pPr>
    <w:rPr>
      <w:rFonts w:ascii="Cambria" w:eastAsia="SimSun" w:hAnsi="Cambria"/>
      <w:i/>
      <w:iCs/>
      <w:color w:val="404040"/>
    </w:rPr>
  </w:style>
  <w:style w:type="character" w:customStyle="1" w:styleId="Heading7Char0">
    <w:name w:val="Heading 7 Char_0"/>
    <w:link w:val="Heading70"/>
    <w:uiPriority w:val="9"/>
    <w:rsid w:val="00D67BB0"/>
    <w:rPr>
      <w:rFonts w:ascii="Cambria" w:eastAsia="SimSun" w:hAnsi="Cambria"/>
      <w:i/>
      <w:iCs/>
      <w:color w:val="404040"/>
      <w:sz w:val="24"/>
      <w:szCs w:val="24"/>
      <w:lang w:val="en-US" w:eastAsia="en-US"/>
    </w:rPr>
  </w:style>
  <w:style w:type="paragraph" w:customStyle="1" w:styleId="Heading80">
    <w:name w:val="Heading 8_0"/>
    <w:basedOn w:val="Normal"/>
    <w:next w:val="Normal0"/>
    <w:link w:val="Heading8Char0"/>
    <w:uiPriority w:val="9"/>
    <w:qFormat/>
    <w:rsid w:val="00D67BB0"/>
    <w:pPr>
      <w:keepNext/>
      <w:keepLines/>
      <w:numPr>
        <w:ilvl w:val="7"/>
        <w:numId w:val="2"/>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rsid w:val="00D67BB0"/>
    <w:rPr>
      <w:rFonts w:ascii="Cambria" w:eastAsia="SimSun" w:hAnsi="Cambria"/>
      <w:color w:val="404040"/>
      <w:lang w:val="en-US" w:eastAsia="en-US"/>
    </w:rPr>
  </w:style>
  <w:style w:type="paragraph" w:customStyle="1" w:styleId="Heading90">
    <w:name w:val="Heading 9_0"/>
    <w:basedOn w:val="Normal"/>
    <w:next w:val="Normal0"/>
    <w:link w:val="Heading9Char0"/>
    <w:uiPriority w:val="9"/>
    <w:qFormat/>
    <w:rsid w:val="00D67BB0"/>
    <w:pPr>
      <w:keepNext/>
      <w:keepLines/>
      <w:numPr>
        <w:ilvl w:val="8"/>
        <w:numId w:val="2"/>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rsid w:val="00D67BB0"/>
    <w:rPr>
      <w:rFonts w:ascii="Cambria" w:eastAsia="SimSun" w:hAnsi="Cambria"/>
      <w:i/>
      <w:iCs/>
      <w:color w:val="404040"/>
      <w:lang w:val="en-US" w:eastAsia="en-US"/>
    </w:rPr>
  </w:style>
  <w:style w:type="paragraph" w:styleId="TOCHeading">
    <w:name w:val="TOC Heading"/>
    <w:basedOn w:val="Heading1"/>
    <w:next w:val="Normal"/>
    <w:uiPriority w:val="39"/>
    <w:unhideWhenUsed/>
    <w:qFormat/>
    <w:rsid w:val="003071A1"/>
    <w:pPr>
      <w:keepLines/>
      <w:numPr>
        <w:numId w:val="0"/>
      </w:numPr>
      <w:spacing w:before="240" w:line="259" w:lineRule="auto"/>
      <w:jc w:val="left"/>
      <w:outlineLvl w:val="9"/>
    </w:pPr>
    <w:rPr>
      <w:rFonts w:ascii="Calibri Light" w:hAnsi="Calibri Light"/>
      <w:b w:val="0"/>
      <w:color w:val="2F5496"/>
      <w:sz w:val="32"/>
      <w:szCs w:val="32"/>
      <w:lang w:val="en-US" w:eastAsia="en-US"/>
    </w:rPr>
  </w:style>
  <w:style w:type="paragraph" w:styleId="TOC1">
    <w:name w:val="toc 1"/>
    <w:basedOn w:val="Normal"/>
    <w:next w:val="Normal"/>
    <w:autoRedefine/>
    <w:uiPriority w:val="39"/>
    <w:unhideWhenUsed/>
    <w:rsid w:val="002D3B62"/>
    <w:pPr>
      <w:tabs>
        <w:tab w:val="right" w:leader="dot" w:pos="9062"/>
      </w:tabs>
      <w:spacing w:before="120" w:after="120" w:line="360" w:lineRule="auto"/>
    </w:pPr>
    <w:rPr>
      <w:sz w:val="26"/>
    </w:rPr>
  </w:style>
  <w:style w:type="paragraph" w:styleId="TOC2">
    <w:name w:val="toc 2"/>
    <w:basedOn w:val="Normal"/>
    <w:next w:val="Normal"/>
    <w:autoRedefine/>
    <w:uiPriority w:val="39"/>
    <w:unhideWhenUsed/>
    <w:rsid w:val="002D3B62"/>
    <w:pPr>
      <w:spacing w:before="120" w:after="120" w:line="360" w:lineRule="auto"/>
      <w:ind w:left="238"/>
    </w:pPr>
    <w:rPr>
      <w:sz w:val="26"/>
    </w:rPr>
  </w:style>
  <w:style w:type="paragraph" w:styleId="TOC3">
    <w:name w:val="toc 3"/>
    <w:basedOn w:val="Normal"/>
    <w:next w:val="Normal"/>
    <w:autoRedefine/>
    <w:uiPriority w:val="39"/>
    <w:unhideWhenUsed/>
    <w:rsid w:val="002D3B62"/>
    <w:pPr>
      <w:spacing w:before="120" w:after="120" w:line="360" w:lineRule="auto"/>
      <w:ind w:left="482"/>
    </w:pPr>
    <w:rPr>
      <w:sz w:val="26"/>
    </w:rPr>
  </w:style>
  <w:style w:type="character" w:styleId="Hyperlink">
    <w:name w:val="Hyperlink"/>
    <w:uiPriority w:val="99"/>
    <w:unhideWhenUsed/>
    <w:rsid w:val="003071A1"/>
    <w:rPr>
      <w:color w:val="0563C1"/>
      <w:u w:val="single"/>
    </w:rPr>
  </w:style>
  <w:style w:type="paragraph" w:customStyle="1" w:styleId="Noidung">
    <w:name w:val="Noidung"/>
    <w:basedOn w:val="Normal"/>
    <w:link w:val="NoidungChar"/>
    <w:qFormat/>
    <w:rsid w:val="002D4E64"/>
    <w:pPr>
      <w:spacing w:before="120" w:after="120" w:line="360" w:lineRule="auto"/>
      <w:ind w:firstLine="720"/>
      <w:jc w:val="both"/>
    </w:pPr>
    <w:rPr>
      <w:sz w:val="26"/>
      <w:lang w:val="vi-VN"/>
    </w:rPr>
  </w:style>
  <w:style w:type="character" w:customStyle="1" w:styleId="NoidungChar">
    <w:name w:val="Noidung Char"/>
    <w:basedOn w:val="DefaultParagraphFont"/>
    <w:link w:val="Noidung"/>
    <w:rsid w:val="002D4E64"/>
    <w:rPr>
      <w:rFonts w:ascii="Times New Roman" w:eastAsia="Times New Roman" w:hAnsi="Times New Roman"/>
      <w:sz w:val="26"/>
      <w:szCs w:val="24"/>
      <w:lang w:eastAsia="en-US"/>
    </w:rPr>
  </w:style>
  <w:style w:type="paragraph" w:styleId="TOC4">
    <w:name w:val="toc 4"/>
    <w:basedOn w:val="Normal"/>
    <w:next w:val="Normal"/>
    <w:autoRedefine/>
    <w:uiPriority w:val="39"/>
    <w:unhideWhenUsed/>
    <w:rsid w:val="009A510C"/>
    <w:pPr>
      <w:spacing w:after="100"/>
      <w:ind w:left="720"/>
    </w:pPr>
    <w:rPr>
      <w:sz w:val="26"/>
    </w:rPr>
  </w:style>
  <w:style w:type="paragraph" w:styleId="NormalWeb">
    <w:name w:val="Normal (Web)"/>
    <w:basedOn w:val="Normal"/>
    <w:uiPriority w:val="99"/>
    <w:unhideWhenUsed/>
    <w:rsid w:val="00252ED2"/>
    <w:pPr>
      <w:spacing w:before="100" w:beforeAutospacing="1" w:after="100" w:afterAutospacing="1"/>
    </w:pPr>
    <w:rPr>
      <w:lang w:val="vi-VN" w:eastAsia="vi-VN"/>
    </w:rPr>
  </w:style>
  <w:style w:type="character" w:styleId="Strong">
    <w:name w:val="Strong"/>
    <w:basedOn w:val="DefaultParagraphFont"/>
    <w:uiPriority w:val="22"/>
    <w:qFormat/>
    <w:rsid w:val="00252ED2"/>
    <w:rPr>
      <w:b/>
      <w:bCs/>
    </w:rPr>
  </w:style>
  <w:style w:type="paragraph" w:styleId="Bibliography">
    <w:name w:val="Bibliography"/>
    <w:basedOn w:val="Normal"/>
    <w:next w:val="Normal"/>
    <w:uiPriority w:val="37"/>
    <w:unhideWhenUsed/>
    <w:rsid w:val="00252ED2"/>
    <w:pPr>
      <w:tabs>
        <w:tab w:val="left" w:pos="384"/>
      </w:tabs>
      <w:ind w:left="384" w:hanging="384"/>
    </w:pPr>
  </w:style>
  <w:style w:type="paragraph" w:styleId="Caption">
    <w:name w:val="caption"/>
    <w:basedOn w:val="Normal"/>
    <w:next w:val="Normal"/>
    <w:uiPriority w:val="35"/>
    <w:unhideWhenUsed/>
    <w:qFormat/>
    <w:rsid w:val="006C544A"/>
    <w:pPr>
      <w:jc w:val="center"/>
    </w:pPr>
    <w:rPr>
      <w:i/>
      <w:iCs/>
      <w:sz w:val="26"/>
      <w:szCs w:val="18"/>
    </w:rPr>
  </w:style>
  <w:style w:type="paragraph" w:styleId="TableofFigures">
    <w:name w:val="table of figures"/>
    <w:basedOn w:val="Normal"/>
    <w:next w:val="Normal"/>
    <w:uiPriority w:val="99"/>
    <w:unhideWhenUsed/>
    <w:rsid w:val="00DF1E1A"/>
    <w:pPr>
      <w:spacing w:line="360" w:lineRule="auto"/>
    </w:pPr>
    <w:rPr>
      <w:sz w:val="26"/>
    </w:rPr>
  </w:style>
  <w:style w:type="paragraph" w:customStyle="1" w:styleId="code">
    <w:name w:val="code"/>
    <w:basedOn w:val="Noidung"/>
    <w:link w:val="codeChar"/>
    <w:qFormat/>
    <w:rsid w:val="009E4AD6"/>
    <w:pPr>
      <w:pBdr>
        <w:top w:val="dotted" w:sz="4" w:space="1" w:color="auto"/>
        <w:left w:val="dotted" w:sz="4" w:space="4" w:color="auto"/>
        <w:bottom w:val="dotted" w:sz="4" w:space="1" w:color="auto"/>
        <w:right w:val="dotted" w:sz="4" w:space="4" w:color="auto"/>
      </w:pBdr>
      <w:jc w:val="left"/>
    </w:pPr>
    <w:rPr>
      <w:rFonts w:ascii="Courier New" w:hAnsi="Courier New"/>
      <w:color w:val="000000" w:themeColor="text1"/>
    </w:rPr>
  </w:style>
  <w:style w:type="character" w:customStyle="1" w:styleId="codeChar">
    <w:name w:val="code Char"/>
    <w:basedOn w:val="NoidungChar"/>
    <w:link w:val="code"/>
    <w:rsid w:val="009E4AD6"/>
    <w:rPr>
      <w:rFonts w:ascii="Courier New" w:eastAsia="Times New Roman" w:hAnsi="Courier New"/>
      <w:color w:val="000000" w:themeColor="text1"/>
      <w:sz w:val="26"/>
      <w:szCs w:val="24"/>
      <w:lang w:eastAsia="en-US"/>
    </w:rPr>
  </w:style>
  <w:style w:type="character" w:customStyle="1" w:styleId="UnresolvedMention1">
    <w:name w:val="Unresolved Mention1"/>
    <w:basedOn w:val="DefaultParagraphFont"/>
    <w:uiPriority w:val="99"/>
    <w:semiHidden/>
    <w:unhideWhenUsed/>
    <w:rsid w:val="002D717B"/>
    <w:rPr>
      <w:color w:val="605E5C"/>
      <w:shd w:val="clear" w:color="auto" w:fill="E1DFDD"/>
    </w:rPr>
  </w:style>
  <w:style w:type="paragraph" w:customStyle="1" w:styleId="noidungbang">
    <w:name w:val="noidung_bang"/>
    <w:basedOn w:val="Normal"/>
    <w:link w:val="noidungbangChar"/>
    <w:qFormat/>
    <w:rsid w:val="00257800"/>
    <w:pPr>
      <w:jc w:val="both"/>
    </w:pPr>
    <w:rPr>
      <w:rFonts w:eastAsiaTheme="minorHAnsi" w:cstheme="minorBidi"/>
      <w:sz w:val="26"/>
      <w:szCs w:val="22"/>
    </w:rPr>
  </w:style>
  <w:style w:type="character" w:customStyle="1" w:styleId="noidungbangChar">
    <w:name w:val="noidung_bang Char"/>
    <w:basedOn w:val="DefaultParagraphFont"/>
    <w:link w:val="noidungbang"/>
    <w:rsid w:val="00257800"/>
    <w:rPr>
      <w:rFonts w:ascii="Times New Roman" w:eastAsiaTheme="minorHAnsi" w:hAnsi="Times New Roman" w:cstheme="minorBidi"/>
      <w:sz w:val="26"/>
      <w:szCs w:val="22"/>
      <w:lang w:val="en-US" w:eastAsia="en-US"/>
    </w:rPr>
  </w:style>
  <w:style w:type="paragraph" w:styleId="NoSpacing">
    <w:name w:val="No Spacing"/>
    <w:uiPriority w:val="1"/>
    <w:qFormat/>
    <w:rsid w:val="00E93B1D"/>
    <w:rPr>
      <w:rFonts w:ascii="Times New Roman" w:eastAsia="Times New Roman" w:hAnsi="Times New Roman"/>
      <w:sz w:val="24"/>
      <w:szCs w:val="24"/>
      <w:lang w:val="en-US" w:eastAsia="en-US"/>
    </w:rPr>
  </w:style>
  <w:style w:type="paragraph" w:styleId="Title">
    <w:name w:val="Title"/>
    <w:basedOn w:val="Normal"/>
    <w:next w:val="Normal"/>
    <w:link w:val="TitleChar"/>
    <w:uiPriority w:val="10"/>
    <w:qFormat/>
    <w:rsid w:val="00690A51"/>
    <w:pPr>
      <w:spacing w:after="80"/>
      <w:contextualSpacing/>
    </w:pPr>
    <w:rPr>
      <w:rFonts w:asciiTheme="majorHAnsi" w:eastAsiaTheme="majorEastAsia" w:hAnsiTheme="majorHAnsi" w:cstheme="majorBidi"/>
      <w:spacing w:val="-10"/>
      <w:kern w:val="28"/>
      <w:sz w:val="56"/>
      <w:szCs w:val="56"/>
      <w:lang w:val="vi-VN"/>
      <w14:ligatures w14:val="standardContextual"/>
    </w:rPr>
  </w:style>
  <w:style w:type="character" w:customStyle="1" w:styleId="TitleChar">
    <w:name w:val="Title Char"/>
    <w:basedOn w:val="DefaultParagraphFont"/>
    <w:link w:val="Title"/>
    <w:uiPriority w:val="10"/>
    <w:rsid w:val="00690A51"/>
    <w:rPr>
      <w:rFonts w:asciiTheme="majorHAnsi" w:eastAsiaTheme="majorEastAsia" w:hAnsiTheme="majorHAnsi" w:cstheme="majorBidi"/>
      <w:spacing w:val="-10"/>
      <w:kern w:val="28"/>
      <w:sz w:val="56"/>
      <w:szCs w:val="56"/>
      <w:lang w:eastAsia="en-US"/>
      <w14:ligatures w14:val="standardContextual"/>
    </w:rPr>
  </w:style>
  <w:style w:type="paragraph" w:styleId="Subtitle">
    <w:name w:val="Subtitle"/>
    <w:basedOn w:val="Normal"/>
    <w:next w:val="Normal"/>
    <w:link w:val="SubtitleChar"/>
    <w:uiPriority w:val="11"/>
    <w:qFormat/>
    <w:rsid w:val="00690A51"/>
    <w:pPr>
      <w:numPr>
        <w:ilvl w:val="1"/>
      </w:numPr>
      <w:spacing w:after="160" w:line="259" w:lineRule="auto"/>
    </w:pPr>
    <w:rPr>
      <w:rFonts w:eastAsiaTheme="majorEastAsia" w:cstheme="majorBidi"/>
      <w:color w:val="595959" w:themeColor="text1" w:themeTint="A6"/>
      <w:spacing w:val="15"/>
      <w:kern w:val="2"/>
      <w:sz w:val="28"/>
      <w:szCs w:val="28"/>
      <w:lang w:val="vi-VN"/>
      <w14:ligatures w14:val="standardContextual"/>
    </w:rPr>
  </w:style>
  <w:style w:type="character" w:customStyle="1" w:styleId="SubtitleChar">
    <w:name w:val="Subtitle Char"/>
    <w:basedOn w:val="DefaultParagraphFont"/>
    <w:link w:val="Subtitle"/>
    <w:uiPriority w:val="11"/>
    <w:rsid w:val="00690A51"/>
    <w:rPr>
      <w:rFonts w:ascii="Times New Roman" w:eastAsiaTheme="majorEastAsia" w:hAnsi="Times New Roman" w:cstheme="majorBidi"/>
      <w:color w:val="595959" w:themeColor="text1" w:themeTint="A6"/>
      <w:spacing w:val="15"/>
      <w:kern w:val="2"/>
      <w:sz w:val="28"/>
      <w:szCs w:val="28"/>
      <w:lang w:eastAsia="en-US"/>
      <w14:ligatures w14:val="standardContextual"/>
    </w:rPr>
  </w:style>
  <w:style w:type="paragraph" w:styleId="Quote">
    <w:name w:val="Quote"/>
    <w:basedOn w:val="Normal"/>
    <w:next w:val="Normal"/>
    <w:link w:val="QuoteChar"/>
    <w:uiPriority w:val="29"/>
    <w:qFormat/>
    <w:rsid w:val="00690A51"/>
    <w:pPr>
      <w:spacing w:before="160" w:after="160" w:line="259" w:lineRule="auto"/>
      <w:jc w:val="center"/>
    </w:pPr>
    <w:rPr>
      <w:rFonts w:eastAsiaTheme="minorHAnsi" w:cstheme="minorBidi"/>
      <w:i/>
      <w:iCs/>
      <w:color w:val="404040" w:themeColor="text1" w:themeTint="BF"/>
      <w:kern w:val="2"/>
      <w:sz w:val="26"/>
      <w:szCs w:val="22"/>
      <w:lang w:val="vi-VN"/>
      <w14:ligatures w14:val="standardContextual"/>
    </w:rPr>
  </w:style>
  <w:style w:type="character" w:customStyle="1" w:styleId="QuoteChar">
    <w:name w:val="Quote Char"/>
    <w:basedOn w:val="DefaultParagraphFont"/>
    <w:link w:val="Quote"/>
    <w:uiPriority w:val="29"/>
    <w:rsid w:val="00690A51"/>
    <w:rPr>
      <w:rFonts w:ascii="Times New Roman" w:eastAsiaTheme="minorHAnsi" w:hAnsi="Times New Roman" w:cstheme="minorBidi"/>
      <w:i/>
      <w:iCs/>
      <w:color w:val="404040" w:themeColor="text1" w:themeTint="BF"/>
      <w:kern w:val="2"/>
      <w:sz w:val="26"/>
      <w:szCs w:val="22"/>
      <w:lang w:eastAsia="en-US"/>
      <w14:ligatures w14:val="standardContextual"/>
    </w:rPr>
  </w:style>
  <w:style w:type="character" w:styleId="IntenseEmphasis">
    <w:name w:val="Intense Emphasis"/>
    <w:basedOn w:val="DefaultParagraphFont"/>
    <w:uiPriority w:val="21"/>
    <w:qFormat/>
    <w:rsid w:val="00690A51"/>
    <w:rPr>
      <w:i/>
      <w:iCs/>
      <w:color w:val="2F5496" w:themeColor="accent1" w:themeShade="BF"/>
    </w:rPr>
  </w:style>
  <w:style w:type="paragraph" w:styleId="IntenseQuote">
    <w:name w:val="Intense Quote"/>
    <w:basedOn w:val="Normal"/>
    <w:next w:val="Normal"/>
    <w:link w:val="IntenseQuoteChar"/>
    <w:uiPriority w:val="30"/>
    <w:qFormat/>
    <w:rsid w:val="00690A51"/>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cstheme="minorBidi"/>
      <w:i/>
      <w:iCs/>
      <w:color w:val="2F5496" w:themeColor="accent1" w:themeShade="BF"/>
      <w:kern w:val="2"/>
      <w:sz w:val="26"/>
      <w:szCs w:val="22"/>
      <w:lang w:val="vi-VN"/>
      <w14:ligatures w14:val="standardContextual"/>
    </w:rPr>
  </w:style>
  <w:style w:type="character" w:customStyle="1" w:styleId="IntenseQuoteChar">
    <w:name w:val="Intense Quote Char"/>
    <w:basedOn w:val="DefaultParagraphFont"/>
    <w:link w:val="IntenseQuote"/>
    <w:uiPriority w:val="30"/>
    <w:rsid w:val="00690A51"/>
    <w:rPr>
      <w:rFonts w:ascii="Times New Roman" w:eastAsiaTheme="minorHAnsi" w:hAnsi="Times New Roman" w:cstheme="minorBidi"/>
      <w:i/>
      <w:iCs/>
      <w:color w:val="2F5496" w:themeColor="accent1" w:themeShade="BF"/>
      <w:kern w:val="2"/>
      <w:sz w:val="26"/>
      <w:szCs w:val="22"/>
      <w:lang w:eastAsia="en-US"/>
      <w14:ligatures w14:val="standardContextual"/>
    </w:rPr>
  </w:style>
  <w:style w:type="character" w:styleId="IntenseReference">
    <w:name w:val="Intense Reference"/>
    <w:basedOn w:val="DefaultParagraphFont"/>
    <w:uiPriority w:val="32"/>
    <w:qFormat/>
    <w:rsid w:val="00690A51"/>
    <w:rPr>
      <w:b/>
      <w:bCs/>
      <w:smallCaps/>
      <w:color w:val="2F5496" w:themeColor="accent1" w:themeShade="BF"/>
      <w:spacing w:val="5"/>
    </w:rPr>
  </w:style>
  <w:style w:type="paragraph" w:customStyle="1" w:styleId="msonormal0">
    <w:name w:val="msonormal"/>
    <w:basedOn w:val="Normal"/>
    <w:rsid w:val="00690A51"/>
    <w:pPr>
      <w:spacing w:before="100" w:beforeAutospacing="1" w:after="100" w:afterAutospacing="1"/>
    </w:pPr>
    <w:rPr>
      <w:lang w:val="vi-VN" w:eastAsia="vi-VN"/>
    </w:rPr>
  </w:style>
  <w:style w:type="paragraph" w:customStyle="1" w:styleId="code-line">
    <w:name w:val="code-line"/>
    <w:basedOn w:val="Normal"/>
    <w:rsid w:val="00690A51"/>
    <w:pPr>
      <w:spacing w:before="100" w:beforeAutospacing="1" w:after="100" w:afterAutospacing="1"/>
    </w:pPr>
    <w:rPr>
      <w:lang w:val="vi-VN" w:eastAsia="vi-VN"/>
    </w:rPr>
  </w:style>
  <w:style w:type="paragraph" w:styleId="HTMLPreformatted">
    <w:name w:val="HTML Preformatted"/>
    <w:basedOn w:val="Normal"/>
    <w:link w:val="HTMLPreformattedChar"/>
    <w:uiPriority w:val="99"/>
    <w:semiHidden/>
    <w:unhideWhenUsed/>
    <w:rsid w:val="00690A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690A51"/>
    <w:rPr>
      <w:rFonts w:ascii="Courier New" w:eastAsia="Times New Roman" w:hAnsi="Courier New" w:cs="Courier New"/>
    </w:rPr>
  </w:style>
  <w:style w:type="character" w:styleId="HTMLCode">
    <w:name w:val="HTML Code"/>
    <w:basedOn w:val="DefaultParagraphFont"/>
    <w:uiPriority w:val="99"/>
    <w:semiHidden/>
    <w:unhideWhenUsed/>
    <w:rsid w:val="00690A51"/>
    <w:rPr>
      <w:rFonts w:ascii="Courier New" w:eastAsia="Times New Roman" w:hAnsi="Courier New" w:cs="Courier New"/>
      <w:sz w:val="20"/>
      <w:szCs w:val="20"/>
    </w:rPr>
  </w:style>
  <w:style w:type="paragraph" w:styleId="TOC5">
    <w:name w:val="toc 5"/>
    <w:basedOn w:val="Normal"/>
    <w:next w:val="Normal"/>
    <w:autoRedefine/>
    <w:uiPriority w:val="39"/>
    <w:unhideWhenUsed/>
    <w:rsid w:val="0030231C"/>
    <w:pPr>
      <w:spacing w:after="100" w:line="278" w:lineRule="auto"/>
      <w:ind w:left="960"/>
    </w:pPr>
    <w:rPr>
      <w:rFonts w:asciiTheme="minorHAnsi" w:eastAsiaTheme="minorEastAsia" w:hAnsiTheme="minorHAnsi" w:cstheme="minorBidi"/>
      <w:kern w:val="2"/>
      <w:lang w:val="vi-VN" w:eastAsia="vi-VN"/>
      <w14:ligatures w14:val="standardContextual"/>
    </w:rPr>
  </w:style>
  <w:style w:type="paragraph" w:styleId="TOC6">
    <w:name w:val="toc 6"/>
    <w:basedOn w:val="Normal"/>
    <w:next w:val="Normal"/>
    <w:autoRedefine/>
    <w:uiPriority w:val="39"/>
    <w:unhideWhenUsed/>
    <w:rsid w:val="0030231C"/>
    <w:pPr>
      <w:spacing w:after="100" w:line="278" w:lineRule="auto"/>
      <w:ind w:left="1200"/>
    </w:pPr>
    <w:rPr>
      <w:rFonts w:asciiTheme="minorHAnsi" w:eastAsiaTheme="minorEastAsia" w:hAnsiTheme="minorHAnsi" w:cstheme="minorBidi"/>
      <w:kern w:val="2"/>
      <w:lang w:val="vi-VN" w:eastAsia="vi-VN"/>
      <w14:ligatures w14:val="standardContextual"/>
    </w:rPr>
  </w:style>
  <w:style w:type="paragraph" w:styleId="TOC7">
    <w:name w:val="toc 7"/>
    <w:basedOn w:val="Normal"/>
    <w:next w:val="Normal"/>
    <w:autoRedefine/>
    <w:uiPriority w:val="39"/>
    <w:unhideWhenUsed/>
    <w:rsid w:val="0030231C"/>
    <w:pPr>
      <w:spacing w:after="100" w:line="278" w:lineRule="auto"/>
      <w:ind w:left="1440"/>
    </w:pPr>
    <w:rPr>
      <w:rFonts w:asciiTheme="minorHAnsi" w:eastAsiaTheme="minorEastAsia" w:hAnsiTheme="minorHAnsi" w:cstheme="minorBidi"/>
      <w:kern w:val="2"/>
      <w:lang w:val="vi-VN" w:eastAsia="vi-VN"/>
      <w14:ligatures w14:val="standardContextual"/>
    </w:rPr>
  </w:style>
  <w:style w:type="paragraph" w:styleId="TOC8">
    <w:name w:val="toc 8"/>
    <w:basedOn w:val="Normal"/>
    <w:next w:val="Normal"/>
    <w:autoRedefine/>
    <w:uiPriority w:val="39"/>
    <w:unhideWhenUsed/>
    <w:rsid w:val="0030231C"/>
    <w:pPr>
      <w:spacing w:after="100" w:line="278" w:lineRule="auto"/>
      <w:ind w:left="1680"/>
    </w:pPr>
    <w:rPr>
      <w:rFonts w:asciiTheme="minorHAnsi" w:eastAsiaTheme="minorEastAsia" w:hAnsiTheme="minorHAnsi" w:cstheme="minorBidi"/>
      <w:kern w:val="2"/>
      <w:lang w:val="vi-VN" w:eastAsia="vi-VN"/>
      <w14:ligatures w14:val="standardContextual"/>
    </w:rPr>
  </w:style>
  <w:style w:type="paragraph" w:styleId="TOC9">
    <w:name w:val="toc 9"/>
    <w:basedOn w:val="Normal"/>
    <w:next w:val="Normal"/>
    <w:autoRedefine/>
    <w:uiPriority w:val="39"/>
    <w:unhideWhenUsed/>
    <w:rsid w:val="0030231C"/>
    <w:pPr>
      <w:spacing w:after="100" w:line="278" w:lineRule="auto"/>
      <w:ind w:left="1920"/>
    </w:pPr>
    <w:rPr>
      <w:rFonts w:asciiTheme="minorHAnsi" w:eastAsiaTheme="minorEastAsia" w:hAnsiTheme="minorHAnsi" w:cstheme="minorBidi"/>
      <w:kern w:val="2"/>
      <w:lang w:val="vi-VN" w:eastAsia="vi-VN"/>
      <w14:ligatures w14:val="standardContextual"/>
    </w:rPr>
  </w:style>
  <w:style w:type="character" w:styleId="UnresolvedMention">
    <w:name w:val="Unresolved Mention"/>
    <w:basedOn w:val="DefaultParagraphFont"/>
    <w:uiPriority w:val="99"/>
    <w:semiHidden/>
    <w:unhideWhenUsed/>
    <w:rsid w:val="0030231C"/>
    <w:rPr>
      <w:color w:val="605E5C"/>
      <w:shd w:val="clear" w:color="auto" w:fill="E1DFDD"/>
    </w:rPr>
  </w:style>
  <w:style w:type="character" w:customStyle="1" w:styleId="HeaderChar">
    <w:name w:val="Header Char"/>
    <w:basedOn w:val="DefaultParagraphFont"/>
    <w:link w:val="Header"/>
    <w:rsid w:val="009663BF"/>
    <w:rPr>
      <w:rFonts w:ascii="Times New Roman" w:eastAsia="Times New Roman" w:hAnsi="Times New Roman"/>
      <w:sz w:val="24"/>
      <w:szCs w:val="24"/>
      <w:lang w:val="en-US" w:eastAsia="en-US"/>
    </w:rPr>
  </w:style>
  <w:style w:type="character" w:customStyle="1" w:styleId="hljs-punctuation">
    <w:name w:val="hljs-punctuation"/>
    <w:basedOn w:val="DefaultParagraphFont"/>
    <w:rsid w:val="00257800"/>
  </w:style>
  <w:style w:type="character" w:customStyle="1" w:styleId="hljs-attr">
    <w:name w:val="hljs-attr"/>
    <w:basedOn w:val="DefaultParagraphFont"/>
    <w:rsid w:val="00257800"/>
  </w:style>
  <w:style w:type="character" w:customStyle="1" w:styleId="hljs-literal">
    <w:name w:val="hljs-literal"/>
    <w:basedOn w:val="DefaultParagraphFont"/>
    <w:rsid w:val="00257800"/>
  </w:style>
  <w:style w:type="character" w:customStyle="1" w:styleId="hljs-keyword">
    <w:name w:val="hljs-keyword"/>
    <w:basedOn w:val="DefaultParagraphFont"/>
    <w:rsid w:val="00257800"/>
  </w:style>
  <w:style w:type="character" w:customStyle="1" w:styleId="hljs-number">
    <w:name w:val="hljs-number"/>
    <w:basedOn w:val="DefaultParagraphFont"/>
    <w:rsid w:val="00257800"/>
  </w:style>
  <w:style w:type="character" w:customStyle="1" w:styleId="hljs-string">
    <w:name w:val="hljs-string"/>
    <w:basedOn w:val="DefaultParagraphFont"/>
    <w:rsid w:val="00257800"/>
  </w:style>
  <w:style w:type="character" w:customStyle="1" w:styleId="hljs-property">
    <w:name w:val="hljs-property"/>
    <w:basedOn w:val="DefaultParagraphFont"/>
    <w:rsid w:val="00257800"/>
  </w:style>
  <w:style w:type="character" w:customStyle="1" w:styleId="hljs-title">
    <w:name w:val="hljs-title"/>
    <w:basedOn w:val="DefaultParagraphFont"/>
    <w:rsid w:val="00257800"/>
  </w:style>
  <w:style w:type="character" w:customStyle="1" w:styleId="hljs-comment">
    <w:name w:val="hljs-comment"/>
    <w:basedOn w:val="DefaultParagraphFont"/>
    <w:rsid w:val="00257800"/>
  </w:style>
  <w:style w:type="character" w:customStyle="1" w:styleId="hljs-variable">
    <w:name w:val="hljs-variable"/>
    <w:basedOn w:val="DefaultParagraphFont"/>
    <w:rsid w:val="00257800"/>
  </w:style>
  <w:style w:type="character" w:customStyle="1" w:styleId="hljs-function">
    <w:name w:val="hljs-function"/>
    <w:basedOn w:val="DefaultParagraphFont"/>
    <w:rsid w:val="00257800"/>
  </w:style>
  <w:style w:type="character" w:customStyle="1" w:styleId="hljs-params">
    <w:name w:val="hljs-params"/>
    <w:basedOn w:val="DefaultParagraphFont"/>
    <w:rsid w:val="00257800"/>
  </w:style>
  <w:style w:type="character" w:customStyle="1" w:styleId="hljs-operator">
    <w:name w:val="hljs-operator"/>
    <w:basedOn w:val="DefaultParagraphFont"/>
    <w:rsid w:val="00257800"/>
  </w:style>
  <w:style w:type="character" w:styleId="Emphasis">
    <w:name w:val="Emphasis"/>
    <w:basedOn w:val="DefaultParagraphFont"/>
    <w:uiPriority w:val="20"/>
    <w:qFormat/>
    <w:rsid w:val="00257800"/>
    <w:rPr>
      <w:i/>
      <w:iCs/>
    </w:rPr>
  </w:style>
  <w:style w:type="paragraph" w:customStyle="1" w:styleId="my-2">
    <w:name w:val="my-2"/>
    <w:basedOn w:val="Normal"/>
    <w:rsid w:val="002B28D9"/>
    <w:pPr>
      <w:spacing w:before="100" w:beforeAutospacing="1" w:after="100" w:afterAutospacing="1"/>
    </w:pPr>
    <w:rPr>
      <w:lang w:val="vi-VN" w:eastAsia="vi-VN"/>
    </w:rPr>
  </w:style>
  <w:style w:type="paragraph" w:customStyle="1" w:styleId="ng-star-inserted">
    <w:name w:val="ng-star-inserted"/>
    <w:basedOn w:val="Normal"/>
    <w:rsid w:val="009A46E7"/>
    <w:pPr>
      <w:spacing w:before="100" w:beforeAutospacing="1" w:after="100" w:afterAutospacing="1"/>
    </w:pPr>
    <w:rPr>
      <w:lang w:val="vi-VN" w:eastAsia="vi-VN"/>
    </w:rPr>
  </w:style>
  <w:style w:type="character" w:customStyle="1" w:styleId="ng-star-inserted1">
    <w:name w:val="ng-star-inserted1"/>
    <w:basedOn w:val="DefaultParagraphFont"/>
    <w:rsid w:val="009A46E7"/>
  </w:style>
  <w:style w:type="character" w:customStyle="1" w:styleId="inline-code">
    <w:name w:val="inline-code"/>
    <w:basedOn w:val="DefaultParagraphFont"/>
    <w:rsid w:val="0004647D"/>
  </w:style>
  <w:style w:type="character" w:customStyle="1" w:styleId="citation-182">
    <w:name w:val="citation-182"/>
    <w:basedOn w:val="DefaultParagraphFont"/>
    <w:rsid w:val="009F5C47"/>
  </w:style>
  <w:style w:type="character" w:customStyle="1" w:styleId="citation-181">
    <w:name w:val="citation-181"/>
    <w:basedOn w:val="DefaultParagraphFont"/>
    <w:rsid w:val="009F5C47"/>
  </w:style>
  <w:style w:type="character" w:customStyle="1" w:styleId="citation-180">
    <w:name w:val="citation-180"/>
    <w:basedOn w:val="DefaultParagraphFont"/>
    <w:rsid w:val="009F5C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709199">
      <w:bodyDiv w:val="1"/>
      <w:marLeft w:val="0"/>
      <w:marRight w:val="0"/>
      <w:marTop w:val="0"/>
      <w:marBottom w:val="0"/>
      <w:divBdr>
        <w:top w:val="none" w:sz="0" w:space="0" w:color="auto"/>
        <w:left w:val="none" w:sz="0" w:space="0" w:color="auto"/>
        <w:bottom w:val="none" w:sz="0" w:space="0" w:color="auto"/>
        <w:right w:val="none" w:sz="0" w:space="0" w:color="auto"/>
      </w:divBdr>
    </w:div>
    <w:div w:id="130826700">
      <w:bodyDiv w:val="1"/>
      <w:marLeft w:val="0"/>
      <w:marRight w:val="0"/>
      <w:marTop w:val="0"/>
      <w:marBottom w:val="0"/>
      <w:divBdr>
        <w:top w:val="none" w:sz="0" w:space="0" w:color="auto"/>
        <w:left w:val="none" w:sz="0" w:space="0" w:color="auto"/>
        <w:bottom w:val="none" w:sz="0" w:space="0" w:color="auto"/>
        <w:right w:val="none" w:sz="0" w:space="0" w:color="auto"/>
      </w:divBdr>
      <w:divsChild>
        <w:div w:id="1260521790">
          <w:marLeft w:val="0"/>
          <w:marRight w:val="0"/>
          <w:marTop w:val="60"/>
          <w:marBottom w:val="60"/>
          <w:divBdr>
            <w:top w:val="none" w:sz="0" w:space="0" w:color="auto"/>
            <w:left w:val="none" w:sz="0" w:space="0" w:color="auto"/>
            <w:bottom w:val="none" w:sz="0" w:space="0" w:color="auto"/>
            <w:right w:val="none" w:sz="0" w:space="0" w:color="auto"/>
          </w:divBdr>
        </w:div>
      </w:divsChild>
    </w:div>
    <w:div w:id="194855195">
      <w:bodyDiv w:val="1"/>
      <w:marLeft w:val="0"/>
      <w:marRight w:val="0"/>
      <w:marTop w:val="0"/>
      <w:marBottom w:val="0"/>
      <w:divBdr>
        <w:top w:val="none" w:sz="0" w:space="0" w:color="auto"/>
        <w:left w:val="none" w:sz="0" w:space="0" w:color="auto"/>
        <w:bottom w:val="none" w:sz="0" w:space="0" w:color="auto"/>
        <w:right w:val="none" w:sz="0" w:space="0" w:color="auto"/>
      </w:divBdr>
    </w:div>
    <w:div w:id="424303682">
      <w:bodyDiv w:val="1"/>
      <w:marLeft w:val="0"/>
      <w:marRight w:val="0"/>
      <w:marTop w:val="0"/>
      <w:marBottom w:val="0"/>
      <w:divBdr>
        <w:top w:val="none" w:sz="0" w:space="0" w:color="auto"/>
        <w:left w:val="none" w:sz="0" w:space="0" w:color="auto"/>
        <w:bottom w:val="none" w:sz="0" w:space="0" w:color="auto"/>
        <w:right w:val="none" w:sz="0" w:space="0" w:color="auto"/>
      </w:divBdr>
    </w:div>
    <w:div w:id="457643930">
      <w:bodyDiv w:val="1"/>
      <w:marLeft w:val="0"/>
      <w:marRight w:val="0"/>
      <w:marTop w:val="0"/>
      <w:marBottom w:val="0"/>
      <w:divBdr>
        <w:top w:val="none" w:sz="0" w:space="0" w:color="auto"/>
        <w:left w:val="none" w:sz="0" w:space="0" w:color="auto"/>
        <w:bottom w:val="none" w:sz="0" w:space="0" w:color="auto"/>
        <w:right w:val="none" w:sz="0" w:space="0" w:color="auto"/>
      </w:divBdr>
    </w:div>
    <w:div w:id="595285889">
      <w:bodyDiv w:val="1"/>
      <w:marLeft w:val="0"/>
      <w:marRight w:val="0"/>
      <w:marTop w:val="0"/>
      <w:marBottom w:val="0"/>
      <w:divBdr>
        <w:top w:val="none" w:sz="0" w:space="0" w:color="auto"/>
        <w:left w:val="none" w:sz="0" w:space="0" w:color="auto"/>
        <w:bottom w:val="none" w:sz="0" w:space="0" w:color="auto"/>
        <w:right w:val="none" w:sz="0" w:space="0" w:color="auto"/>
      </w:divBdr>
    </w:div>
    <w:div w:id="635330768">
      <w:bodyDiv w:val="1"/>
      <w:marLeft w:val="0"/>
      <w:marRight w:val="0"/>
      <w:marTop w:val="0"/>
      <w:marBottom w:val="0"/>
      <w:divBdr>
        <w:top w:val="none" w:sz="0" w:space="0" w:color="auto"/>
        <w:left w:val="none" w:sz="0" w:space="0" w:color="auto"/>
        <w:bottom w:val="none" w:sz="0" w:space="0" w:color="auto"/>
        <w:right w:val="none" w:sz="0" w:space="0" w:color="auto"/>
      </w:divBdr>
    </w:div>
    <w:div w:id="708072746">
      <w:bodyDiv w:val="1"/>
      <w:marLeft w:val="0"/>
      <w:marRight w:val="0"/>
      <w:marTop w:val="0"/>
      <w:marBottom w:val="0"/>
      <w:divBdr>
        <w:top w:val="none" w:sz="0" w:space="0" w:color="auto"/>
        <w:left w:val="none" w:sz="0" w:space="0" w:color="auto"/>
        <w:bottom w:val="none" w:sz="0" w:space="0" w:color="auto"/>
        <w:right w:val="none" w:sz="0" w:space="0" w:color="auto"/>
      </w:divBdr>
    </w:div>
    <w:div w:id="823817454">
      <w:bodyDiv w:val="1"/>
      <w:marLeft w:val="0"/>
      <w:marRight w:val="0"/>
      <w:marTop w:val="0"/>
      <w:marBottom w:val="0"/>
      <w:divBdr>
        <w:top w:val="none" w:sz="0" w:space="0" w:color="auto"/>
        <w:left w:val="none" w:sz="0" w:space="0" w:color="auto"/>
        <w:bottom w:val="none" w:sz="0" w:space="0" w:color="auto"/>
        <w:right w:val="none" w:sz="0" w:space="0" w:color="auto"/>
      </w:divBdr>
    </w:div>
    <w:div w:id="927617489">
      <w:bodyDiv w:val="1"/>
      <w:marLeft w:val="0"/>
      <w:marRight w:val="0"/>
      <w:marTop w:val="0"/>
      <w:marBottom w:val="0"/>
      <w:divBdr>
        <w:top w:val="none" w:sz="0" w:space="0" w:color="auto"/>
        <w:left w:val="none" w:sz="0" w:space="0" w:color="auto"/>
        <w:bottom w:val="none" w:sz="0" w:space="0" w:color="auto"/>
        <w:right w:val="none" w:sz="0" w:space="0" w:color="auto"/>
      </w:divBdr>
    </w:div>
    <w:div w:id="938102306">
      <w:bodyDiv w:val="1"/>
      <w:marLeft w:val="0"/>
      <w:marRight w:val="0"/>
      <w:marTop w:val="0"/>
      <w:marBottom w:val="0"/>
      <w:divBdr>
        <w:top w:val="none" w:sz="0" w:space="0" w:color="auto"/>
        <w:left w:val="none" w:sz="0" w:space="0" w:color="auto"/>
        <w:bottom w:val="none" w:sz="0" w:space="0" w:color="auto"/>
        <w:right w:val="none" w:sz="0" w:space="0" w:color="auto"/>
      </w:divBdr>
      <w:divsChild>
        <w:div w:id="151454639">
          <w:marLeft w:val="0"/>
          <w:marRight w:val="0"/>
          <w:marTop w:val="0"/>
          <w:marBottom w:val="0"/>
          <w:divBdr>
            <w:top w:val="none" w:sz="0" w:space="0" w:color="auto"/>
            <w:left w:val="none" w:sz="0" w:space="0" w:color="auto"/>
            <w:bottom w:val="none" w:sz="0" w:space="0" w:color="auto"/>
            <w:right w:val="none" w:sz="0" w:space="0" w:color="auto"/>
          </w:divBdr>
          <w:divsChild>
            <w:div w:id="1490243620">
              <w:marLeft w:val="0"/>
              <w:marRight w:val="0"/>
              <w:marTop w:val="0"/>
              <w:marBottom w:val="0"/>
              <w:divBdr>
                <w:top w:val="none" w:sz="0" w:space="0" w:color="auto"/>
                <w:left w:val="none" w:sz="0" w:space="0" w:color="auto"/>
                <w:bottom w:val="none" w:sz="0" w:space="0" w:color="auto"/>
                <w:right w:val="none" w:sz="0" w:space="0" w:color="auto"/>
              </w:divBdr>
              <w:divsChild>
                <w:div w:id="317802932">
                  <w:marLeft w:val="0"/>
                  <w:marRight w:val="0"/>
                  <w:marTop w:val="0"/>
                  <w:marBottom w:val="0"/>
                  <w:divBdr>
                    <w:top w:val="none" w:sz="0" w:space="0" w:color="auto"/>
                    <w:left w:val="none" w:sz="0" w:space="0" w:color="auto"/>
                    <w:bottom w:val="none" w:sz="0" w:space="0" w:color="auto"/>
                    <w:right w:val="none" w:sz="0" w:space="0" w:color="auto"/>
                  </w:divBdr>
                  <w:divsChild>
                    <w:div w:id="1465540872">
                      <w:marLeft w:val="0"/>
                      <w:marRight w:val="0"/>
                      <w:marTop w:val="0"/>
                      <w:marBottom w:val="0"/>
                      <w:divBdr>
                        <w:top w:val="none" w:sz="0" w:space="0" w:color="auto"/>
                        <w:left w:val="none" w:sz="0" w:space="0" w:color="auto"/>
                        <w:bottom w:val="none" w:sz="0" w:space="0" w:color="auto"/>
                        <w:right w:val="none" w:sz="0" w:space="0" w:color="auto"/>
                      </w:divBdr>
                      <w:divsChild>
                        <w:div w:id="960379817">
                          <w:marLeft w:val="0"/>
                          <w:marRight w:val="0"/>
                          <w:marTop w:val="0"/>
                          <w:marBottom w:val="0"/>
                          <w:divBdr>
                            <w:top w:val="none" w:sz="0" w:space="0" w:color="auto"/>
                            <w:left w:val="none" w:sz="0" w:space="0" w:color="auto"/>
                            <w:bottom w:val="none" w:sz="0" w:space="0" w:color="auto"/>
                            <w:right w:val="none" w:sz="0" w:space="0" w:color="auto"/>
                          </w:divBdr>
                          <w:divsChild>
                            <w:div w:id="1507548792">
                              <w:marLeft w:val="0"/>
                              <w:marRight w:val="0"/>
                              <w:marTop w:val="0"/>
                              <w:marBottom w:val="0"/>
                              <w:divBdr>
                                <w:top w:val="none" w:sz="0" w:space="0" w:color="auto"/>
                                <w:left w:val="none" w:sz="0" w:space="0" w:color="auto"/>
                                <w:bottom w:val="none" w:sz="0" w:space="0" w:color="auto"/>
                                <w:right w:val="none" w:sz="0" w:space="0" w:color="auto"/>
                              </w:divBdr>
                              <w:divsChild>
                                <w:div w:id="1520243942">
                                  <w:marLeft w:val="0"/>
                                  <w:marRight w:val="0"/>
                                  <w:marTop w:val="0"/>
                                  <w:marBottom w:val="0"/>
                                  <w:divBdr>
                                    <w:top w:val="none" w:sz="0" w:space="0" w:color="auto"/>
                                    <w:left w:val="none" w:sz="0" w:space="0" w:color="auto"/>
                                    <w:bottom w:val="none" w:sz="0" w:space="0" w:color="auto"/>
                                    <w:right w:val="none" w:sz="0" w:space="0" w:color="auto"/>
                                  </w:divBdr>
                                  <w:divsChild>
                                    <w:div w:id="928580480">
                                      <w:marLeft w:val="0"/>
                                      <w:marRight w:val="0"/>
                                      <w:marTop w:val="0"/>
                                      <w:marBottom w:val="0"/>
                                      <w:divBdr>
                                        <w:top w:val="none" w:sz="0" w:space="0" w:color="auto"/>
                                        <w:left w:val="none" w:sz="0" w:space="0" w:color="auto"/>
                                        <w:bottom w:val="none" w:sz="0" w:space="0" w:color="auto"/>
                                        <w:right w:val="none" w:sz="0" w:space="0" w:color="auto"/>
                                      </w:divBdr>
                                      <w:divsChild>
                                        <w:div w:id="197416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5055224">
                  <w:marLeft w:val="0"/>
                  <w:marRight w:val="0"/>
                  <w:marTop w:val="0"/>
                  <w:marBottom w:val="0"/>
                  <w:divBdr>
                    <w:top w:val="none" w:sz="0" w:space="0" w:color="auto"/>
                    <w:left w:val="none" w:sz="0" w:space="0" w:color="auto"/>
                    <w:bottom w:val="none" w:sz="0" w:space="0" w:color="auto"/>
                    <w:right w:val="none" w:sz="0" w:space="0" w:color="auto"/>
                  </w:divBdr>
                  <w:divsChild>
                    <w:div w:id="1390884739">
                      <w:marLeft w:val="0"/>
                      <w:marRight w:val="0"/>
                      <w:marTop w:val="0"/>
                      <w:marBottom w:val="0"/>
                      <w:divBdr>
                        <w:top w:val="none" w:sz="0" w:space="0" w:color="auto"/>
                        <w:left w:val="none" w:sz="0" w:space="0" w:color="auto"/>
                        <w:bottom w:val="none" w:sz="0" w:space="0" w:color="auto"/>
                        <w:right w:val="none" w:sz="0" w:space="0" w:color="auto"/>
                      </w:divBdr>
                      <w:divsChild>
                        <w:div w:id="1087994807">
                          <w:marLeft w:val="0"/>
                          <w:marRight w:val="0"/>
                          <w:marTop w:val="0"/>
                          <w:marBottom w:val="0"/>
                          <w:divBdr>
                            <w:top w:val="none" w:sz="0" w:space="0" w:color="auto"/>
                            <w:left w:val="none" w:sz="0" w:space="0" w:color="auto"/>
                            <w:bottom w:val="none" w:sz="0" w:space="0" w:color="auto"/>
                            <w:right w:val="none" w:sz="0" w:space="0" w:color="auto"/>
                          </w:divBdr>
                          <w:divsChild>
                            <w:div w:id="17005268">
                              <w:marLeft w:val="30"/>
                              <w:marRight w:val="30"/>
                              <w:marTop w:val="0"/>
                              <w:marBottom w:val="30"/>
                              <w:divBdr>
                                <w:top w:val="none" w:sz="0" w:space="0" w:color="auto"/>
                                <w:left w:val="none" w:sz="0" w:space="0" w:color="auto"/>
                                <w:bottom w:val="none" w:sz="0" w:space="0" w:color="auto"/>
                                <w:right w:val="none" w:sz="0" w:space="0" w:color="auto"/>
                              </w:divBdr>
                              <w:divsChild>
                                <w:div w:id="381708926">
                                  <w:marLeft w:val="0"/>
                                  <w:marRight w:val="-15"/>
                                  <w:marTop w:val="0"/>
                                  <w:marBottom w:val="30"/>
                                  <w:divBdr>
                                    <w:top w:val="single" w:sz="6" w:space="0" w:color="F9FBFD"/>
                                    <w:left w:val="single" w:sz="6" w:space="9" w:color="F9FBFD"/>
                                    <w:bottom w:val="none" w:sz="0" w:space="0" w:color="auto"/>
                                    <w:right w:val="single" w:sz="6" w:space="5" w:color="F9FBFD"/>
                                  </w:divBdr>
                                  <w:divsChild>
                                    <w:div w:id="1465924779">
                                      <w:marLeft w:val="-15"/>
                                      <w:marRight w:val="-15"/>
                                      <w:marTop w:val="0"/>
                                      <w:marBottom w:val="0"/>
                                      <w:divBdr>
                                        <w:top w:val="none" w:sz="0" w:space="0" w:color="E4E4E4"/>
                                        <w:left w:val="none" w:sz="0" w:space="0" w:color="E4E4E4"/>
                                        <w:bottom w:val="none" w:sz="0" w:space="0" w:color="E4E4E4"/>
                                        <w:right w:val="none" w:sz="0" w:space="0" w:color="E4E4E4"/>
                                      </w:divBdr>
                                      <w:divsChild>
                                        <w:div w:id="1080297351">
                                          <w:marLeft w:val="0"/>
                                          <w:marRight w:val="0"/>
                                          <w:marTop w:val="0"/>
                                          <w:marBottom w:val="0"/>
                                          <w:divBdr>
                                            <w:top w:val="none" w:sz="0" w:space="0" w:color="auto"/>
                                            <w:left w:val="none" w:sz="0" w:space="0" w:color="auto"/>
                                            <w:bottom w:val="none" w:sz="0" w:space="0" w:color="auto"/>
                                            <w:right w:val="none" w:sz="0" w:space="0" w:color="auto"/>
                                          </w:divBdr>
                                          <w:divsChild>
                                            <w:div w:id="57739800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136213976">
                                  <w:marLeft w:val="0"/>
                                  <w:marRight w:val="-15"/>
                                  <w:marTop w:val="0"/>
                                  <w:marBottom w:val="30"/>
                                  <w:divBdr>
                                    <w:top w:val="single" w:sz="6" w:space="0" w:color="F9FBFD"/>
                                    <w:left w:val="single" w:sz="6" w:space="9" w:color="F9FBFD"/>
                                    <w:bottom w:val="none" w:sz="0" w:space="0" w:color="auto"/>
                                    <w:right w:val="single" w:sz="6" w:space="5" w:color="F9FBFD"/>
                                  </w:divBdr>
                                  <w:divsChild>
                                    <w:div w:id="1146429591">
                                      <w:marLeft w:val="-15"/>
                                      <w:marRight w:val="-15"/>
                                      <w:marTop w:val="0"/>
                                      <w:marBottom w:val="0"/>
                                      <w:divBdr>
                                        <w:top w:val="none" w:sz="0" w:space="0" w:color="E4E4E4"/>
                                        <w:left w:val="none" w:sz="0" w:space="0" w:color="E4E4E4"/>
                                        <w:bottom w:val="none" w:sz="0" w:space="0" w:color="E4E4E4"/>
                                        <w:right w:val="none" w:sz="0" w:space="0" w:color="E4E4E4"/>
                                      </w:divBdr>
                                      <w:divsChild>
                                        <w:div w:id="2141072656">
                                          <w:marLeft w:val="0"/>
                                          <w:marRight w:val="0"/>
                                          <w:marTop w:val="0"/>
                                          <w:marBottom w:val="0"/>
                                          <w:divBdr>
                                            <w:top w:val="none" w:sz="0" w:space="0" w:color="auto"/>
                                            <w:left w:val="none" w:sz="0" w:space="0" w:color="auto"/>
                                            <w:bottom w:val="none" w:sz="0" w:space="0" w:color="auto"/>
                                            <w:right w:val="none" w:sz="0" w:space="0" w:color="auto"/>
                                          </w:divBdr>
                                          <w:divsChild>
                                            <w:div w:id="42592505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02082482">
                                  <w:marLeft w:val="0"/>
                                  <w:marRight w:val="-15"/>
                                  <w:marTop w:val="0"/>
                                  <w:marBottom w:val="30"/>
                                  <w:divBdr>
                                    <w:top w:val="single" w:sz="6" w:space="0" w:color="E1E9F7"/>
                                    <w:left w:val="single" w:sz="6" w:space="8" w:color="E1E9F7"/>
                                    <w:bottom w:val="none" w:sz="0" w:space="0" w:color="auto"/>
                                    <w:right w:val="single" w:sz="6" w:space="4" w:color="E1E9F7"/>
                                  </w:divBdr>
                                  <w:divsChild>
                                    <w:div w:id="2121607481">
                                      <w:marLeft w:val="-15"/>
                                      <w:marRight w:val="-15"/>
                                      <w:marTop w:val="0"/>
                                      <w:marBottom w:val="0"/>
                                      <w:divBdr>
                                        <w:top w:val="none" w:sz="0" w:space="0" w:color="D8D8D8"/>
                                        <w:left w:val="none" w:sz="0" w:space="0" w:color="D8D8D8"/>
                                        <w:bottom w:val="none" w:sz="0" w:space="0" w:color="D8D8D8"/>
                                        <w:right w:val="none" w:sz="0" w:space="0" w:color="D8D8D8"/>
                                      </w:divBdr>
                                      <w:divsChild>
                                        <w:div w:id="1205096607">
                                          <w:marLeft w:val="0"/>
                                          <w:marRight w:val="0"/>
                                          <w:marTop w:val="0"/>
                                          <w:marBottom w:val="0"/>
                                          <w:divBdr>
                                            <w:top w:val="none" w:sz="0" w:space="0" w:color="auto"/>
                                            <w:left w:val="none" w:sz="0" w:space="0" w:color="auto"/>
                                            <w:bottom w:val="none" w:sz="0" w:space="0" w:color="auto"/>
                                            <w:right w:val="none" w:sz="0" w:space="0" w:color="auto"/>
                                          </w:divBdr>
                                          <w:divsChild>
                                            <w:div w:id="159963115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2833435">
          <w:marLeft w:val="0"/>
          <w:marRight w:val="0"/>
          <w:marTop w:val="0"/>
          <w:marBottom w:val="0"/>
          <w:divBdr>
            <w:top w:val="none" w:sz="0" w:space="0" w:color="auto"/>
            <w:left w:val="none" w:sz="0" w:space="0" w:color="auto"/>
            <w:bottom w:val="none" w:sz="0" w:space="0" w:color="auto"/>
            <w:right w:val="none" w:sz="0" w:space="0" w:color="auto"/>
          </w:divBdr>
          <w:divsChild>
            <w:div w:id="1284800487">
              <w:marLeft w:val="0"/>
              <w:marRight w:val="0"/>
              <w:marTop w:val="0"/>
              <w:marBottom w:val="0"/>
              <w:divBdr>
                <w:top w:val="single" w:sz="12" w:space="1" w:color="0B57D0"/>
                <w:left w:val="single" w:sz="12" w:space="2" w:color="0B57D0"/>
                <w:bottom w:val="single" w:sz="12" w:space="1" w:color="0B57D0"/>
                <w:right w:val="single" w:sz="12" w:space="2" w:color="0B57D0"/>
              </w:divBdr>
              <w:divsChild>
                <w:div w:id="128018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27799">
      <w:bodyDiv w:val="1"/>
      <w:marLeft w:val="0"/>
      <w:marRight w:val="0"/>
      <w:marTop w:val="0"/>
      <w:marBottom w:val="0"/>
      <w:divBdr>
        <w:top w:val="none" w:sz="0" w:space="0" w:color="auto"/>
        <w:left w:val="none" w:sz="0" w:space="0" w:color="auto"/>
        <w:bottom w:val="none" w:sz="0" w:space="0" w:color="auto"/>
        <w:right w:val="none" w:sz="0" w:space="0" w:color="auto"/>
      </w:divBdr>
    </w:div>
    <w:div w:id="1200895705">
      <w:bodyDiv w:val="1"/>
      <w:marLeft w:val="0"/>
      <w:marRight w:val="0"/>
      <w:marTop w:val="0"/>
      <w:marBottom w:val="0"/>
      <w:divBdr>
        <w:top w:val="none" w:sz="0" w:space="0" w:color="auto"/>
        <w:left w:val="none" w:sz="0" w:space="0" w:color="auto"/>
        <w:bottom w:val="none" w:sz="0" w:space="0" w:color="auto"/>
        <w:right w:val="none" w:sz="0" w:space="0" w:color="auto"/>
      </w:divBdr>
    </w:div>
    <w:div w:id="1247349816">
      <w:bodyDiv w:val="1"/>
      <w:marLeft w:val="0"/>
      <w:marRight w:val="0"/>
      <w:marTop w:val="0"/>
      <w:marBottom w:val="0"/>
      <w:divBdr>
        <w:top w:val="none" w:sz="0" w:space="0" w:color="auto"/>
        <w:left w:val="none" w:sz="0" w:space="0" w:color="auto"/>
        <w:bottom w:val="none" w:sz="0" w:space="0" w:color="auto"/>
        <w:right w:val="none" w:sz="0" w:space="0" w:color="auto"/>
      </w:divBdr>
      <w:divsChild>
        <w:div w:id="1394622535">
          <w:marLeft w:val="0"/>
          <w:marRight w:val="0"/>
          <w:marTop w:val="60"/>
          <w:marBottom w:val="60"/>
          <w:divBdr>
            <w:top w:val="none" w:sz="0" w:space="0" w:color="auto"/>
            <w:left w:val="none" w:sz="0" w:space="0" w:color="auto"/>
            <w:bottom w:val="none" w:sz="0" w:space="0" w:color="auto"/>
            <w:right w:val="none" w:sz="0" w:space="0" w:color="auto"/>
          </w:divBdr>
        </w:div>
      </w:divsChild>
    </w:div>
    <w:div w:id="1314486899">
      <w:bodyDiv w:val="1"/>
      <w:marLeft w:val="0"/>
      <w:marRight w:val="0"/>
      <w:marTop w:val="0"/>
      <w:marBottom w:val="0"/>
      <w:divBdr>
        <w:top w:val="none" w:sz="0" w:space="0" w:color="auto"/>
        <w:left w:val="none" w:sz="0" w:space="0" w:color="auto"/>
        <w:bottom w:val="none" w:sz="0" w:space="0" w:color="auto"/>
        <w:right w:val="none" w:sz="0" w:space="0" w:color="auto"/>
      </w:divBdr>
    </w:div>
    <w:div w:id="1345130374">
      <w:bodyDiv w:val="1"/>
      <w:marLeft w:val="0"/>
      <w:marRight w:val="0"/>
      <w:marTop w:val="0"/>
      <w:marBottom w:val="0"/>
      <w:divBdr>
        <w:top w:val="none" w:sz="0" w:space="0" w:color="auto"/>
        <w:left w:val="none" w:sz="0" w:space="0" w:color="auto"/>
        <w:bottom w:val="none" w:sz="0" w:space="0" w:color="auto"/>
        <w:right w:val="none" w:sz="0" w:space="0" w:color="auto"/>
      </w:divBdr>
    </w:div>
    <w:div w:id="1427340912">
      <w:bodyDiv w:val="1"/>
      <w:marLeft w:val="0"/>
      <w:marRight w:val="0"/>
      <w:marTop w:val="0"/>
      <w:marBottom w:val="0"/>
      <w:divBdr>
        <w:top w:val="none" w:sz="0" w:space="0" w:color="auto"/>
        <w:left w:val="none" w:sz="0" w:space="0" w:color="auto"/>
        <w:bottom w:val="none" w:sz="0" w:space="0" w:color="auto"/>
        <w:right w:val="none" w:sz="0" w:space="0" w:color="auto"/>
      </w:divBdr>
    </w:div>
    <w:div w:id="1525745246">
      <w:bodyDiv w:val="1"/>
      <w:marLeft w:val="0"/>
      <w:marRight w:val="0"/>
      <w:marTop w:val="0"/>
      <w:marBottom w:val="0"/>
      <w:divBdr>
        <w:top w:val="none" w:sz="0" w:space="0" w:color="auto"/>
        <w:left w:val="none" w:sz="0" w:space="0" w:color="auto"/>
        <w:bottom w:val="none" w:sz="0" w:space="0" w:color="auto"/>
        <w:right w:val="none" w:sz="0" w:space="0" w:color="auto"/>
      </w:divBdr>
    </w:div>
    <w:div w:id="1531456221">
      <w:bodyDiv w:val="1"/>
      <w:marLeft w:val="0"/>
      <w:marRight w:val="0"/>
      <w:marTop w:val="0"/>
      <w:marBottom w:val="0"/>
      <w:divBdr>
        <w:top w:val="none" w:sz="0" w:space="0" w:color="auto"/>
        <w:left w:val="none" w:sz="0" w:space="0" w:color="auto"/>
        <w:bottom w:val="none" w:sz="0" w:space="0" w:color="auto"/>
        <w:right w:val="none" w:sz="0" w:space="0" w:color="auto"/>
      </w:divBdr>
    </w:div>
    <w:div w:id="1536385189">
      <w:bodyDiv w:val="1"/>
      <w:marLeft w:val="0"/>
      <w:marRight w:val="0"/>
      <w:marTop w:val="0"/>
      <w:marBottom w:val="0"/>
      <w:divBdr>
        <w:top w:val="none" w:sz="0" w:space="0" w:color="auto"/>
        <w:left w:val="none" w:sz="0" w:space="0" w:color="auto"/>
        <w:bottom w:val="none" w:sz="0" w:space="0" w:color="auto"/>
        <w:right w:val="none" w:sz="0" w:space="0" w:color="auto"/>
      </w:divBdr>
    </w:div>
    <w:div w:id="1573194601">
      <w:bodyDiv w:val="1"/>
      <w:marLeft w:val="0"/>
      <w:marRight w:val="0"/>
      <w:marTop w:val="0"/>
      <w:marBottom w:val="0"/>
      <w:divBdr>
        <w:top w:val="none" w:sz="0" w:space="0" w:color="auto"/>
        <w:left w:val="none" w:sz="0" w:space="0" w:color="auto"/>
        <w:bottom w:val="none" w:sz="0" w:space="0" w:color="auto"/>
        <w:right w:val="none" w:sz="0" w:space="0" w:color="auto"/>
      </w:divBdr>
      <w:divsChild>
        <w:div w:id="289752813">
          <w:marLeft w:val="0"/>
          <w:marRight w:val="0"/>
          <w:marTop w:val="0"/>
          <w:marBottom w:val="0"/>
          <w:divBdr>
            <w:top w:val="none" w:sz="0" w:space="0" w:color="auto"/>
            <w:left w:val="none" w:sz="0" w:space="0" w:color="auto"/>
            <w:bottom w:val="none" w:sz="0" w:space="0" w:color="auto"/>
            <w:right w:val="none" w:sz="0" w:space="0" w:color="auto"/>
          </w:divBdr>
          <w:divsChild>
            <w:div w:id="718700073">
              <w:marLeft w:val="0"/>
              <w:marRight w:val="0"/>
              <w:marTop w:val="0"/>
              <w:marBottom w:val="0"/>
              <w:divBdr>
                <w:top w:val="none" w:sz="0" w:space="0" w:color="auto"/>
                <w:left w:val="none" w:sz="0" w:space="0" w:color="auto"/>
                <w:bottom w:val="none" w:sz="0" w:space="0" w:color="auto"/>
                <w:right w:val="none" w:sz="0" w:space="0" w:color="auto"/>
              </w:divBdr>
              <w:divsChild>
                <w:div w:id="1565409613">
                  <w:marLeft w:val="0"/>
                  <w:marRight w:val="0"/>
                  <w:marTop w:val="0"/>
                  <w:marBottom w:val="0"/>
                  <w:divBdr>
                    <w:top w:val="none" w:sz="0" w:space="0" w:color="auto"/>
                    <w:left w:val="none" w:sz="0" w:space="0" w:color="auto"/>
                    <w:bottom w:val="none" w:sz="0" w:space="0" w:color="auto"/>
                    <w:right w:val="none" w:sz="0" w:space="0" w:color="auto"/>
                  </w:divBdr>
                  <w:divsChild>
                    <w:div w:id="1193108019">
                      <w:marLeft w:val="0"/>
                      <w:marRight w:val="0"/>
                      <w:marTop w:val="0"/>
                      <w:marBottom w:val="0"/>
                      <w:divBdr>
                        <w:top w:val="none" w:sz="0" w:space="0" w:color="auto"/>
                        <w:left w:val="none" w:sz="0" w:space="0" w:color="auto"/>
                        <w:bottom w:val="none" w:sz="0" w:space="0" w:color="auto"/>
                        <w:right w:val="none" w:sz="0" w:space="0" w:color="auto"/>
                      </w:divBdr>
                      <w:divsChild>
                        <w:div w:id="1699891907">
                          <w:marLeft w:val="0"/>
                          <w:marRight w:val="0"/>
                          <w:marTop w:val="0"/>
                          <w:marBottom w:val="0"/>
                          <w:divBdr>
                            <w:top w:val="none" w:sz="0" w:space="0" w:color="auto"/>
                            <w:left w:val="none" w:sz="0" w:space="0" w:color="auto"/>
                            <w:bottom w:val="none" w:sz="0" w:space="0" w:color="auto"/>
                            <w:right w:val="none" w:sz="0" w:space="0" w:color="auto"/>
                          </w:divBdr>
                          <w:divsChild>
                            <w:div w:id="133181950">
                              <w:marLeft w:val="0"/>
                              <w:marRight w:val="0"/>
                              <w:marTop w:val="0"/>
                              <w:marBottom w:val="0"/>
                              <w:divBdr>
                                <w:top w:val="none" w:sz="0" w:space="0" w:color="auto"/>
                                <w:left w:val="none" w:sz="0" w:space="0" w:color="auto"/>
                                <w:bottom w:val="none" w:sz="0" w:space="0" w:color="auto"/>
                                <w:right w:val="none" w:sz="0" w:space="0" w:color="auto"/>
                              </w:divBdr>
                              <w:divsChild>
                                <w:div w:id="1574848777">
                                  <w:marLeft w:val="0"/>
                                  <w:marRight w:val="0"/>
                                  <w:marTop w:val="0"/>
                                  <w:marBottom w:val="0"/>
                                  <w:divBdr>
                                    <w:top w:val="none" w:sz="0" w:space="0" w:color="auto"/>
                                    <w:left w:val="none" w:sz="0" w:space="0" w:color="auto"/>
                                    <w:bottom w:val="none" w:sz="0" w:space="0" w:color="auto"/>
                                    <w:right w:val="none" w:sz="0" w:space="0" w:color="auto"/>
                                  </w:divBdr>
                                  <w:divsChild>
                                    <w:div w:id="10569875">
                                      <w:marLeft w:val="0"/>
                                      <w:marRight w:val="0"/>
                                      <w:marTop w:val="0"/>
                                      <w:marBottom w:val="0"/>
                                      <w:divBdr>
                                        <w:top w:val="none" w:sz="0" w:space="0" w:color="auto"/>
                                        <w:left w:val="none" w:sz="0" w:space="0" w:color="auto"/>
                                        <w:bottom w:val="none" w:sz="0" w:space="0" w:color="auto"/>
                                        <w:right w:val="none" w:sz="0" w:space="0" w:color="auto"/>
                                      </w:divBdr>
                                      <w:divsChild>
                                        <w:div w:id="165688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4783146">
                  <w:marLeft w:val="0"/>
                  <w:marRight w:val="0"/>
                  <w:marTop w:val="0"/>
                  <w:marBottom w:val="0"/>
                  <w:divBdr>
                    <w:top w:val="none" w:sz="0" w:space="0" w:color="auto"/>
                    <w:left w:val="none" w:sz="0" w:space="0" w:color="auto"/>
                    <w:bottom w:val="none" w:sz="0" w:space="0" w:color="auto"/>
                    <w:right w:val="none" w:sz="0" w:space="0" w:color="auto"/>
                  </w:divBdr>
                  <w:divsChild>
                    <w:div w:id="1262027041">
                      <w:marLeft w:val="0"/>
                      <w:marRight w:val="0"/>
                      <w:marTop w:val="0"/>
                      <w:marBottom w:val="0"/>
                      <w:divBdr>
                        <w:top w:val="none" w:sz="0" w:space="0" w:color="auto"/>
                        <w:left w:val="none" w:sz="0" w:space="0" w:color="auto"/>
                        <w:bottom w:val="none" w:sz="0" w:space="0" w:color="auto"/>
                        <w:right w:val="none" w:sz="0" w:space="0" w:color="auto"/>
                      </w:divBdr>
                      <w:divsChild>
                        <w:div w:id="1085296564">
                          <w:marLeft w:val="0"/>
                          <w:marRight w:val="0"/>
                          <w:marTop w:val="0"/>
                          <w:marBottom w:val="0"/>
                          <w:divBdr>
                            <w:top w:val="none" w:sz="0" w:space="0" w:color="auto"/>
                            <w:left w:val="none" w:sz="0" w:space="0" w:color="auto"/>
                            <w:bottom w:val="none" w:sz="0" w:space="0" w:color="auto"/>
                            <w:right w:val="none" w:sz="0" w:space="0" w:color="auto"/>
                          </w:divBdr>
                          <w:divsChild>
                            <w:div w:id="121965747">
                              <w:marLeft w:val="30"/>
                              <w:marRight w:val="30"/>
                              <w:marTop w:val="0"/>
                              <w:marBottom w:val="30"/>
                              <w:divBdr>
                                <w:top w:val="none" w:sz="0" w:space="0" w:color="auto"/>
                                <w:left w:val="none" w:sz="0" w:space="0" w:color="auto"/>
                                <w:bottom w:val="none" w:sz="0" w:space="0" w:color="auto"/>
                                <w:right w:val="none" w:sz="0" w:space="0" w:color="auto"/>
                              </w:divBdr>
                              <w:divsChild>
                                <w:div w:id="1643922077">
                                  <w:marLeft w:val="0"/>
                                  <w:marRight w:val="-15"/>
                                  <w:marTop w:val="0"/>
                                  <w:marBottom w:val="30"/>
                                  <w:divBdr>
                                    <w:top w:val="single" w:sz="6" w:space="0" w:color="F9FBFD"/>
                                    <w:left w:val="single" w:sz="6" w:space="9" w:color="F9FBFD"/>
                                    <w:bottom w:val="none" w:sz="0" w:space="0" w:color="auto"/>
                                    <w:right w:val="single" w:sz="6" w:space="5" w:color="F9FBFD"/>
                                  </w:divBdr>
                                  <w:divsChild>
                                    <w:div w:id="281349854">
                                      <w:marLeft w:val="-15"/>
                                      <w:marRight w:val="-15"/>
                                      <w:marTop w:val="0"/>
                                      <w:marBottom w:val="0"/>
                                      <w:divBdr>
                                        <w:top w:val="none" w:sz="0" w:space="0" w:color="E4E4E4"/>
                                        <w:left w:val="none" w:sz="0" w:space="0" w:color="E4E4E4"/>
                                        <w:bottom w:val="none" w:sz="0" w:space="0" w:color="E4E4E4"/>
                                        <w:right w:val="none" w:sz="0" w:space="0" w:color="E4E4E4"/>
                                      </w:divBdr>
                                      <w:divsChild>
                                        <w:div w:id="1300453639">
                                          <w:marLeft w:val="0"/>
                                          <w:marRight w:val="0"/>
                                          <w:marTop w:val="0"/>
                                          <w:marBottom w:val="0"/>
                                          <w:divBdr>
                                            <w:top w:val="none" w:sz="0" w:space="0" w:color="auto"/>
                                            <w:left w:val="none" w:sz="0" w:space="0" w:color="auto"/>
                                            <w:bottom w:val="none" w:sz="0" w:space="0" w:color="auto"/>
                                            <w:right w:val="none" w:sz="0" w:space="0" w:color="auto"/>
                                          </w:divBdr>
                                          <w:divsChild>
                                            <w:div w:id="94203311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68990936">
                                  <w:marLeft w:val="0"/>
                                  <w:marRight w:val="-15"/>
                                  <w:marTop w:val="0"/>
                                  <w:marBottom w:val="30"/>
                                  <w:divBdr>
                                    <w:top w:val="single" w:sz="6" w:space="0" w:color="F9FBFD"/>
                                    <w:left w:val="single" w:sz="6" w:space="9" w:color="F9FBFD"/>
                                    <w:bottom w:val="none" w:sz="0" w:space="0" w:color="auto"/>
                                    <w:right w:val="single" w:sz="6" w:space="5" w:color="F9FBFD"/>
                                  </w:divBdr>
                                  <w:divsChild>
                                    <w:div w:id="1394544201">
                                      <w:marLeft w:val="-15"/>
                                      <w:marRight w:val="-15"/>
                                      <w:marTop w:val="0"/>
                                      <w:marBottom w:val="0"/>
                                      <w:divBdr>
                                        <w:top w:val="none" w:sz="0" w:space="0" w:color="E4E4E4"/>
                                        <w:left w:val="none" w:sz="0" w:space="0" w:color="E4E4E4"/>
                                        <w:bottom w:val="none" w:sz="0" w:space="0" w:color="E4E4E4"/>
                                        <w:right w:val="none" w:sz="0" w:space="0" w:color="E4E4E4"/>
                                      </w:divBdr>
                                      <w:divsChild>
                                        <w:div w:id="1017347229">
                                          <w:marLeft w:val="0"/>
                                          <w:marRight w:val="0"/>
                                          <w:marTop w:val="0"/>
                                          <w:marBottom w:val="0"/>
                                          <w:divBdr>
                                            <w:top w:val="none" w:sz="0" w:space="0" w:color="auto"/>
                                            <w:left w:val="none" w:sz="0" w:space="0" w:color="auto"/>
                                            <w:bottom w:val="none" w:sz="0" w:space="0" w:color="auto"/>
                                            <w:right w:val="none" w:sz="0" w:space="0" w:color="auto"/>
                                          </w:divBdr>
                                          <w:divsChild>
                                            <w:div w:id="281957283">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214804156">
                                  <w:marLeft w:val="0"/>
                                  <w:marRight w:val="-15"/>
                                  <w:marTop w:val="0"/>
                                  <w:marBottom w:val="30"/>
                                  <w:divBdr>
                                    <w:top w:val="single" w:sz="6" w:space="0" w:color="E1E9F7"/>
                                    <w:left w:val="single" w:sz="6" w:space="8" w:color="E1E9F7"/>
                                    <w:bottom w:val="none" w:sz="0" w:space="0" w:color="auto"/>
                                    <w:right w:val="single" w:sz="6" w:space="4" w:color="E1E9F7"/>
                                  </w:divBdr>
                                  <w:divsChild>
                                    <w:div w:id="52120333">
                                      <w:marLeft w:val="-15"/>
                                      <w:marRight w:val="-15"/>
                                      <w:marTop w:val="0"/>
                                      <w:marBottom w:val="0"/>
                                      <w:divBdr>
                                        <w:top w:val="none" w:sz="0" w:space="0" w:color="D8D8D8"/>
                                        <w:left w:val="none" w:sz="0" w:space="0" w:color="D8D8D8"/>
                                        <w:bottom w:val="none" w:sz="0" w:space="0" w:color="D8D8D8"/>
                                        <w:right w:val="none" w:sz="0" w:space="0" w:color="D8D8D8"/>
                                      </w:divBdr>
                                      <w:divsChild>
                                        <w:div w:id="407848878">
                                          <w:marLeft w:val="0"/>
                                          <w:marRight w:val="0"/>
                                          <w:marTop w:val="0"/>
                                          <w:marBottom w:val="0"/>
                                          <w:divBdr>
                                            <w:top w:val="none" w:sz="0" w:space="0" w:color="auto"/>
                                            <w:left w:val="none" w:sz="0" w:space="0" w:color="auto"/>
                                            <w:bottom w:val="none" w:sz="0" w:space="0" w:color="auto"/>
                                            <w:right w:val="none" w:sz="0" w:space="0" w:color="auto"/>
                                          </w:divBdr>
                                          <w:divsChild>
                                            <w:div w:id="688138957">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2273397">
          <w:marLeft w:val="0"/>
          <w:marRight w:val="0"/>
          <w:marTop w:val="0"/>
          <w:marBottom w:val="0"/>
          <w:divBdr>
            <w:top w:val="none" w:sz="0" w:space="0" w:color="auto"/>
            <w:left w:val="none" w:sz="0" w:space="0" w:color="auto"/>
            <w:bottom w:val="none" w:sz="0" w:space="0" w:color="auto"/>
            <w:right w:val="none" w:sz="0" w:space="0" w:color="auto"/>
          </w:divBdr>
          <w:divsChild>
            <w:div w:id="774981566">
              <w:marLeft w:val="0"/>
              <w:marRight w:val="0"/>
              <w:marTop w:val="0"/>
              <w:marBottom w:val="0"/>
              <w:divBdr>
                <w:top w:val="single" w:sz="12" w:space="1" w:color="0B57D0"/>
                <w:left w:val="single" w:sz="12" w:space="2" w:color="0B57D0"/>
                <w:bottom w:val="single" w:sz="12" w:space="1" w:color="0B57D0"/>
                <w:right w:val="single" w:sz="12" w:space="2" w:color="0B57D0"/>
              </w:divBdr>
              <w:divsChild>
                <w:div w:id="8350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0541">
      <w:bodyDiv w:val="1"/>
      <w:marLeft w:val="0"/>
      <w:marRight w:val="0"/>
      <w:marTop w:val="0"/>
      <w:marBottom w:val="0"/>
      <w:divBdr>
        <w:top w:val="none" w:sz="0" w:space="0" w:color="auto"/>
        <w:left w:val="none" w:sz="0" w:space="0" w:color="auto"/>
        <w:bottom w:val="none" w:sz="0" w:space="0" w:color="auto"/>
        <w:right w:val="none" w:sz="0" w:space="0" w:color="auto"/>
      </w:divBdr>
    </w:div>
    <w:div w:id="1678145701">
      <w:bodyDiv w:val="1"/>
      <w:marLeft w:val="0"/>
      <w:marRight w:val="0"/>
      <w:marTop w:val="0"/>
      <w:marBottom w:val="0"/>
      <w:divBdr>
        <w:top w:val="none" w:sz="0" w:space="0" w:color="auto"/>
        <w:left w:val="none" w:sz="0" w:space="0" w:color="auto"/>
        <w:bottom w:val="none" w:sz="0" w:space="0" w:color="auto"/>
        <w:right w:val="none" w:sz="0" w:space="0" w:color="auto"/>
      </w:divBdr>
    </w:div>
    <w:div w:id="1688798031">
      <w:bodyDiv w:val="1"/>
      <w:marLeft w:val="0"/>
      <w:marRight w:val="0"/>
      <w:marTop w:val="0"/>
      <w:marBottom w:val="0"/>
      <w:divBdr>
        <w:top w:val="none" w:sz="0" w:space="0" w:color="auto"/>
        <w:left w:val="none" w:sz="0" w:space="0" w:color="auto"/>
        <w:bottom w:val="none" w:sz="0" w:space="0" w:color="auto"/>
        <w:right w:val="none" w:sz="0" w:space="0" w:color="auto"/>
      </w:divBdr>
    </w:div>
    <w:div w:id="1796945734">
      <w:bodyDiv w:val="1"/>
      <w:marLeft w:val="0"/>
      <w:marRight w:val="0"/>
      <w:marTop w:val="0"/>
      <w:marBottom w:val="0"/>
      <w:divBdr>
        <w:top w:val="none" w:sz="0" w:space="0" w:color="auto"/>
        <w:left w:val="none" w:sz="0" w:space="0" w:color="auto"/>
        <w:bottom w:val="none" w:sz="0" w:space="0" w:color="auto"/>
        <w:right w:val="none" w:sz="0" w:space="0" w:color="auto"/>
      </w:divBdr>
    </w:div>
    <w:div w:id="1842156281">
      <w:bodyDiv w:val="1"/>
      <w:marLeft w:val="0"/>
      <w:marRight w:val="0"/>
      <w:marTop w:val="0"/>
      <w:marBottom w:val="0"/>
      <w:divBdr>
        <w:top w:val="none" w:sz="0" w:space="0" w:color="auto"/>
        <w:left w:val="none" w:sz="0" w:space="0" w:color="auto"/>
        <w:bottom w:val="none" w:sz="0" w:space="0" w:color="auto"/>
        <w:right w:val="none" w:sz="0" w:space="0" w:color="auto"/>
      </w:divBdr>
    </w:div>
    <w:div w:id="1977223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5.xml"/><Relationship Id="rId26" Type="http://schemas.openxmlformats.org/officeDocument/2006/relationships/image" Target="media/image9.png"/><Relationship Id="rId21" Type="http://schemas.openxmlformats.org/officeDocument/2006/relationships/image" Target="media/image6.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6.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8.xml"/><Relationship Id="rId28" Type="http://schemas.openxmlformats.org/officeDocument/2006/relationships/image" Target="media/image11.png"/><Relationship Id="rId36" Type="http://schemas.openxmlformats.org/officeDocument/2006/relationships/footer" Target="footer9.xml"/><Relationship Id="rId10" Type="http://schemas.openxmlformats.org/officeDocument/2006/relationships/footer" Target="footer2.xml"/><Relationship Id="rId19" Type="http://schemas.openxmlformats.org/officeDocument/2006/relationships/header" Target="header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7.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B38EB-0323-4FB0-ABCC-B9561DECD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1</TotalTime>
  <Pages>1</Pages>
  <Words>18452</Words>
  <Characters>105178</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123384</CharactersWithSpaces>
  <SharedDoc>false</SharedDoc>
  <HLinks>
    <vt:vector size="132" baseType="variant">
      <vt:variant>
        <vt:i4>1376306</vt:i4>
      </vt:variant>
      <vt:variant>
        <vt:i4>131</vt:i4>
      </vt:variant>
      <vt:variant>
        <vt:i4>0</vt:i4>
      </vt:variant>
      <vt:variant>
        <vt:i4>5</vt:i4>
      </vt:variant>
      <vt:variant>
        <vt:lpwstr/>
      </vt:variant>
      <vt:variant>
        <vt:lpwstr>_Toc181946654</vt:lpwstr>
      </vt:variant>
      <vt:variant>
        <vt:i4>1376306</vt:i4>
      </vt:variant>
      <vt:variant>
        <vt:i4>125</vt:i4>
      </vt:variant>
      <vt:variant>
        <vt:i4>0</vt:i4>
      </vt:variant>
      <vt:variant>
        <vt:i4>5</vt:i4>
      </vt:variant>
      <vt:variant>
        <vt:lpwstr/>
      </vt:variant>
      <vt:variant>
        <vt:lpwstr>_Toc181946653</vt:lpwstr>
      </vt:variant>
      <vt:variant>
        <vt:i4>1376306</vt:i4>
      </vt:variant>
      <vt:variant>
        <vt:i4>119</vt:i4>
      </vt:variant>
      <vt:variant>
        <vt:i4>0</vt:i4>
      </vt:variant>
      <vt:variant>
        <vt:i4>5</vt:i4>
      </vt:variant>
      <vt:variant>
        <vt:lpwstr/>
      </vt:variant>
      <vt:variant>
        <vt:lpwstr>_Toc181946652</vt:lpwstr>
      </vt:variant>
      <vt:variant>
        <vt:i4>1376306</vt:i4>
      </vt:variant>
      <vt:variant>
        <vt:i4>113</vt:i4>
      </vt:variant>
      <vt:variant>
        <vt:i4>0</vt:i4>
      </vt:variant>
      <vt:variant>
        <vt:i4>5</vt:i4>
      </vt:variant>
      <vt:variant>
        <vt:lpwstr/>
      </vt:variant>
      <vt:variant>
        <vt:lpwstr>_Toc181946651</vt:lpwstr>
      </vt:variant>
      <vt:variant>
        <vt:i4>1376306</vt:i4>
      </vt:variant>
      <vt:variant>
        <vt:i4>107</vt:i4>
      </vt:variant>
      <vt:variant>
        <vt:i4>0</vt:i4>
      </vt:variant>
      <vt:variant>
        <vt:i4>5</vt:i4>
      </vt:variant>
      <vt:variant>
        <vt:lpwstr/>
      </vt:variant>
      <vt:variant>
        <vt:lpwstr>_Toc181946650</vt:lpwstr>
      </vt:variant>
      <vt:variant>
        <vt:i4>1310770</vt:i4>
      </vt:variant>
      <vt:variant>
        <vt:i4>101</vt:i4>
      </vt:variant>
      <vt:variant>
        <vt:i4>0</vt:i4>
      </vt:variant>
      <vt:variant>
        <vt:i4>5</vt:i4>
      </vt:variant>
      <vt:variant>
        <vt:lpwstr/>
      </vt:variant>
      <vt:variant>
        <vt:lpwstr>_Toc181946649</vt:lpwstr>
      </vt:variant>
      <vt:variant>
        <vt:i4>1310770</vt:i4>
      </vt:variant>
      <vt:variant>
        <vt:i4>95</vt:i4>
      </vt:variant>
      <vt:variant>
        <vt:i4>0</vt:i4>
      </vt:variant>
      <vt:variant>
        <vt:i4>5</vt:i4>
      </vt:variant>
      <vt:variant>
        <vt:lpwstr/>
      </vt:variant>
      <vt:variant>
        <vt:lpwstr>_Toc181946648</vt:lpwstr>
      </vt:variant>
      <vt:variant>
        <vt:i4>1310770</vt:i4>
      </vt:variant>
      <vt:variant>
        <vt:i4>89</vt:i4>
      </vt:variant>
      <vt:variant>
        <vt:i4>0</vt:i4>
      </vt:variant>
      <vt:variant>
        <vt:i4>5</vt:i4>
      </vt:variant>
      <vt:variant>
        <vt:lpwstr/>
      </vt:variant>
      <vt:variant>
        <vt:lpwstr>_Toc181946647</vt:lpwstr>
      </vt:variant>
      <vt:variant>
        <vt:i4>1310770</vt:i4>
      </vt:variant>
      <vt:variant>
        <vt:i4>83</vt:i4>
      </vt:variant>
      <vt:variant>
        <vt:i4>0</vt:i4>
      </vt:variant>
      <vt:variant>
        <vt:i4>5</vt:i4>
      </vt:variant>
      <vt:variant>
        <vt:lpwstr/>
      </vt:variant>
      <vt:variant>
        <vt:lpwstr>_Toc181946646</vt:lpwstr>
      </vt:variant>
      <vt:variant>
        <vt:i4>1310770</vt:i4>
      </vt:variant>
      <vt:variant>
        <vt:i4>77</vt:i4>
      </vt:variant>
      <vt:variant>
        <vt:i4>0</vt:i4>
      </vt:variant>
      <vt:variant>
        <vt:i4>5</vt:i4>
      </vt:variant>
      <vt:variant>
        <vt:lpwstr/>
      </vt:variant>
      <vt:variant>
        <vt:lpwstr>_Toc181946645</vt:lpwstr>
      </vt:variant>
      <vt:variant>
        <vt:i4>1310770</vt:i4>
      </vt:variant>
      <vt:variant>
        <vt:i4>71</vt:i4>
      </vt:variant>
      <vt:variant>
        <vt:i4>0</vt:i4>
      </vt:variant>
      <vt:variant>
        <vt:i4>5</vt:i4>
      </vt:variant>
      <vt:variant>
        <vt:lpwstr/>
      </vt:variant>
      <vt:variant>
        <vt:lpwstr>_Toc181946644</vt:lpwstr>
      </vt:variant>
      <vt:variant>
        <vt:i4>1310770</vt:i4>
      </vt:variant>
      <vt:variant>
        <vt:i4>65</vt:i4>
      </vt:variant>
      <vt:variant>
        <vt:i4>0</vt:i4>
      </vt:variant>
      <vt:variant>
        <vt:i4>5</vt:i4>
      </vt:variant>
      <vt:variant>
        <vt:lpwstr/>
      </vt:variant>
      <vt:variant>
        <vt:lpwstr>_Toc181946643</vt:lpwstr>
      </vt:variant>
      <vt:variant>
        <vt:i4>1310770</vt:i4>
      </vt:variant>
      <vt:variant>
        <vt:i4>59</vt:i4>
      </vt:variant>
      <vt:variant>
        <vt:i4>0</vt:i4>
      </vt:variant>
      <vt:variant>
        <vt:i4>5</vt:i4>
      </vt:variant>
      <vt:variant>
        <vt:lpwstr/>
      </vt:variant>
      <vt:variant>
        <vt:lpwstr>_Toc181946642</vt:lpwstr>
      </vt:variant>
      <vt:variant>
        <vt:i4>1310770</vt:i4>
      </vt:variant>
      <vt:variant>
        <vt:i4>53</vt:i4>
      </vt:variant>
      <vt:variant>
        <vt:i4>0</vt:i4>
      </vt:variant>
      <vt:variant>
        <vt:i4>5</vt:i4>
      </vt:variant>
      <vt:variant>
        <vt:lpwstr/>
      </vt:variant>
      <vt:variant>
        <vt:lpwstr>_Toc181946641</vt:lpwstr>
      </vt:variant>
      <vt:variant>
        <vt:i4>1310770</vt:i4>
      </vt:variant>
      <vt:variant>
        <vt:i4>47</vt:i4>
      </vt:variant>
      <vt:variant>
        <vt:i4>0</vt:i4>
      </vt:variant>
      <vt:variant>
        <vt:i4>5</vt:i4>
      </vt:variant>
      <vt:variant>
        <vt:lpwstr/>
      </vt:variant>
      <vt:variant>
        <vt:lpwstr>_Toc181946640</vt:lpwstr>
      </vt:variant>
      <vt:variant>
        <vt:i4>1245234</vt:i4>
      </vt:variant>
      <vt:variant>
        <vt:i4>41</vt:i4>
      </vt:variant>
      <vt:variant>
        <vt:i4>0</vt:i4>
      </vt:variant>
      <vt:variant>
        <vt:i4>5</vt:i4>
      </vt:variant>
      <vt:variant>
        <vt:lpwstr/>
      </vt:variant>
      <vt:variant>
        <vt:lpwstr>_Toc181946639</vt:lpwstr>
      </vt:variant>
      <vt:variant>
        <vt:i4>1245234</vt:i4>
      </vt:variant>
      <vt:variant>
        <vt:i4>35</vt:i4>
      </vt:variant>
      <vt:variant>
        <vt:i4>0</vt:i4>
      </vt:variant>
      <vt:variant>
        <vt:i4>5</vt:i4>
      </vt:variant>
      <vt:variant>
        <vt:lpwstr/>
      </vt:variant>
      <vt:variant>
        <vt:lpwstr>_Toc181946638</vt:lpwstr>
      </vt:variant>
      <vt:variant>
        <vt:i4>1245234</vt:i4>
      </vt:variant>
      <vt:variant>
        <vt:i4>29</vt:i4>
      </vt:variant>
      <vt:variant>
        <vt:i4>0</vt:i4>
      </vt:variant>
      <vt:variant>
        <vt:i4>5</vt:i4>
      </vt:variant>
      <vt:variant>
        <vt:lpwstr/>
      </vt:variant>
      <vt:variant>
        <vt:lpwstr>_Toc181946637</vt:lpwstr>
      </vt:variant>
      <vt:variant>
        <vt:i4>1245234</vt:i4>
      </vt:variant>
      <vt:variant>
        <vt:i4>23</vt:i4>
      </vt:variant>
      <vt:variant>
        <vt:i4>0</vt:i4>
      </vt:variant>
      <vt:variant>
        <vt:i4>5</vt:i4>
      </vt:variant>
      <vt:variant>
        <vt:lpwstr/>
      </vt:variant>
      <vt:variant>
        <vt:lpwstr>_Toc181946636</vt:lpwstr>
      </vt:variant>
      <vt:variant>
        <vt:i4>1245234</vt:i4>
      </vt:variant>
      <vt:variant>
        <vt:i4>17</vt:i4>
      </vt:variant>
      <vt:variant>
        <vt:i4>0</vt:i4>
      </vt:variant>
      <vt:variant>
        <vt:i4>5</vt:i4>
      </vt:variant>
      <vt:variant>
        <vt:lpwstr/>
      </vt:variant>
      <vt:variant>
        <vt:lpwstr>_Toc181946635</vt:lpwstr>
      </vt:variant>
      <vt:variant>
        <vt:i4>1245234</vt:i4>
      </vt:variant>
      <vt:variant>
        <vt:i4>11</vt:i4>
      </vt:variant>
      <vt:variant>
        <vt:i4>0</vt:i4>
      </vt:variant>
      <vt:variant>
        <vt:i4>5</vt:i4>
      </vt:variant>
      <vt:variant>
        <vt:lpwstr/>
      </vt:variant>
      <vt:variant>
        <vt:lpwstr>_Toc181946634</vt:lpwstr>
      </vt:variant>
      <vt:variant>
        <vt:i4>1245234</vt:i4>
      </vt:variant>
      <vt:variant>
        <vt:i4>5</vt:i4>
      </vt:variant>
      <vt:variant>
        <vt:i4>0</vt:i4>
      </vt:variant>
      <vt:variant>
        <vt:i4>5</vt:i4>
      </vt:variant>
      <vt:variant>
        <vt:lpwstr/>
      </vt:variant>
      <vt:variant>
        <vt:lpwstr>_Toc1819466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subject/>
  <dc:creator>Danthanh</dc:creator>
  <cp:keywords/>
  <dc:description/>
  <cp:lastModifiedBy>Tổng Nguyễn Văn</cp:lastModifiedBy>
  <cp:revision>372</cp:revision>
  <cp:lastPrinted>2025-12-14T07:30:00Z</cp:lastPrinted>
  <dcterms:created xsi:type="dcterms:W3CDTF">2024-11-08T07:12:00Z</dcterms:created>
  <dcterms:modified xsi:type="dcterms:W3CDTF">2025-12-24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t7Yph41"/&gt;&lt;style id="http://www.zotero.org/styles/ieee" locale="en-US" hasBibliography="1" bibliographyStyleHasBeenSet="1"/&gt;&lt;prefs&gt;&lt;pref name="fieldType" value="Field"/&gt;&lt;/prefs&gt;&lt;/data&gt;</vt:lpwstr>
  </property>
</Properties>
</file>